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51AAD" w14:textId="77777777" w:rsidR="00495BA6" w:rsidRDefault="00495BA6" w:rsidP="00B23BC1">
      <w:pPr>
        <w:spacing w:line="240" w:lineRule="auto"/>
        <w:jc w:val="center"/>
        <w:rPr>
          <w:rFonts w:cstheme="minorHAnsi"/>
          <w:b/>
          <w:bCs/>
          <w:sz w:val="36"/>
          <w:szCs w:val="36"/>
        </w:rPr>
      </w:pPr>
    </w:p>
    <w:p w14:paraId="15CEDA6D" w14:textId="77777777" w:rsidR="00495BA6" w:rsidRDefault="00495BA6" w:rsidP="00B23BC1">
      <w:pPr>
        <w:spacing w:line="240" w:lineRule="auto"/>
        <w:jc w:val="center"/>
        <w:rPr>
          <w:rFonts w:cstheme="minorHAnsi"/>
          <w:b/>
          <w:bCs/>
          <w:sz w:val="36"/>
          <w:szCs w:val="36"/>
        </w:rPr>
      </w:pPr>
    </w:p>
    <w:p w14:paraId="40081CAE" w14:textId="77777777" w:rsidR="00495BA6" w:rsidRDefault="00495BA6" w:rsidP="00B23BC1">
      <w:pPr>
        <w:spacing w:line="240" w:lineRule="auto"/>
        <w:jc w:val="center"/>
        <w:rPr>
          <w:rFonts w:cstheme="minorHAnsi"/>
          <w:b/>
          <w:bCs/>
          <w:sz w:val="36"/>
          <w:szCs w:val="36"/>
        </w:rPr>
      </w:pPr>
    </w:p>
    <w:p w14:paraId="63ECB61A" w14:textId="77777777" w:rsidR="00495BA6" w:rsidRDefault="00495BA6" w:rsidP="00B23BC1">
      <w:pPr>
        <w:spacing w:line="240" w:lineRule="auto"/>
        <w:jc w:val="center"/>
        <w:rPr>
          <w:rFonts w:cstheme="minorHAnsi"/>
          <w:b/>
          <w:bCs/>
          <w:sz w:val="36"/>
          <w:szCs w:val="36"/>
        </w:rPr>
      </w:pPr>
    </w:p>
    <w:p w14:paraId="0AC96B11" w14:textId="632EC8C9" w:rsidR="00A34614" w:rsidRPr="004F240E" w:rsidRDefault="003C45CF" w:rsidP="00B23BC1">
      <w:pPr>
        <w:spacing w:line="240" w:lineRule="auto"/>
        <w:jc w:val="center"/>
        <w:rPr>
          <w:rFonts w:cstheme="minorHAnsi"/>
          <w:b/>
          <w:sz w:val="36"/>
          <w:szCs w:val="36"/>
        </w:rPr>
      </w:pPr>
      <w:r w:rsidRPr="004F240E">
        <w:rPr>
          <w:rFonts w:cstheme="minorHAnsi"/>
          <w:b/>
          <w:bCs/>
          <w:sz w:val="36"/>
          <w:szCs w:val="36"/>
        </w:rPr>
        <w:t>Novel Procedure f</w:t>
      </w:r>
      <w:r w:rsidR="005D4F8D" w:rsidRPr="004F240E">
        <w:rPr>
          <w:rFonts w:cstheme="minorHAnsi"/>
          <w:b/>
          <w:bCs/>
          <w:sz w:val="36"/>
          <w:szCs w:val="36"/>
        </w:rPr>
        <w:t>or</w:t>
      </w:r>
      <w:r w:rsidRPr="004F240E">
        <w:rPr>
          <w:rFonts w:cstheme="minorHAnsi"/>
          <w:b/>
          <w:bCs/>
          <w:sz w:val="36"/>
          <w:szCs w:val="36"/>
        </w:rPr>
        <w:t xml:space="preserve"> </w:t>
      </w:r>
      <w:r w:rsidR="00385C75" w:rsidRPr="004F240E">
        <w:rPr>
          <w:rFonts w:cstheme="minorHAnsi"/>
          <w:b/>
          <w:bCs/>
          <w:sz w:val="36"/>
          <w:szCs w:val="36"/>
        </w:rPr>
        <w:t>Design</w:t>
      </w:r>
      <w:r w:rsidRPr="004F240E">
        <w:rPr>
          <w:rFonts w:cstheme="minorHAnsi"/>
          <w:b/>
          <w:bCs/>
          <w:sz w:val="36"/>
          <w:szCs w:val="36"/>
        </w:rPr>
        <w:t>ing</w:t>
      </w:r>
      <w:r w:rsidR="00385C75" w:rsidRPr="004F240E">
        <w:rPr>
          <w:rFonts w:cstheme="minorHAnsi"/>
          <w:b/>
          <w:bCs/>
          <w:sz w:val="36"/>
          <w:szCs w:val="36"/>
        </w:rPr>
        <w:t xml:space="preserve">, </w:t>
      </w:r>
      <w:r w:rsidR="00BC6C6B" w:rsidRPr="004F240E">
        <w:rPr>
          <w:rFonts w:cstheme="minorHAnsi"/>
          <w:b/>
          <w:bCs/>
          <w:sz w:val="36"/>
          <w:szCs w:val="36"/>
        </w:rPr>
        <w:t>Manufacturing</w:t>
      </w:r>
      <w:r w:rsidR="00385C75" w:rsidRPr="004F240E">
        <w:rPr>
          <w:rFonts w:cstheme="minorHAnsi"/>
          <w:b/>
          <w:bCs/>
          <w:sz w:val="36"/>
          <w:szCs w:val="36"/>
        </w:rPr>
        <w:t xml:space="preserve"> and Assembly of</w:t>
      </w:r>
      <w:r w:rsidR="00BC6C6B" w:rsidRPr="004F240E">
        <w:rPr>
          <w:rFonts w:cstheme="minorHAnsi"/>
          <w:b/>
          <w:bCs/>
          <w:sz w:val="36"/>
          <w:szCs w:val="36"/>
        </w:rPr>
        <w:t xml:space="preserve"> Smart Composite Structures with </w:t>
      </w:r>
      <w:r w:rsidR="00C835EF" w:rsidRPr="004F240E">
        <w:rPr>
          <w:rFonts w:cstheme="minorHAnsi"/>
          <w:b/>
          <w:bCs/>
          <w:sz w:val="36"/>
          <w:szCs w:val="36"/>
        </w:rPr>
        <w:t xml:space="preserve">Integrated </w:t>
      </w:r>
      <w:r w:rsidR="00BC6C6B" w:rsidRPr="004F240E">
        <w:rPr>
          <w:rFonts w:cstheme="minorHAnsi"/>
          <w:b/>
          <w:bCs/>
          <w:sz w:val="36"/>
          <w:szCs w:val="36"/>
        </w:rPr>
        <w:t xml:space="preserve">Acousto-ultrasonic </w:t>
      </w:r>
      <w:r w:rsidR="00403BC2">
        <w:rPr>
          <w:rFonts w:cstheme="minorHAnsi"/>
          <w:b/>
          <w:bCs/>
          <w:sz w:val="36"/>
          <w:szCs w:val="36"/>
        </w:rPr>
        <w:t>S</w:t>
      </w:r>
      <w:r w:rsidR="00A43D4B" w:rsidRPr="004F240E">
        <w:rPr>
          <w:rFonts w:cstheme="minorHAnsi"/>
          <w:b/>
          <w:bCs/>
          <w:sz w:val="36"/>
          <w:szCs w:val="36"/>
        </w:rPr>
        <w:t>ensors</w:t>
      </w:r>
      <w:r w:rsidR="0063063E">
        <w:rPr>
          <w:rFonts w:cstheme="minorHAnsi"/>
          <w:b/>
          <w:bCs/>
          <w:sz w:val="36"/>
          <w:szCs w:val="36"/>
        </w:rPr>
        <w:t xml:space="preserve"> for </w:t>
      </w:r>
      <w:r w:rsidR="0063063E" w:rsidRPr="004F240E">
        <w:rPr>
          <w:rFonts w:cstheme="minorHAnsi"/>
          <w:b/>
          <w:bCs/>
          <w:sz w:val="36"/>
          <w:szCs w:val="36"/>
        </w:rPr>
        <w:t>Structural Health Monitoring</w:t>
      </w:r>
    </w:p>
    <w:p w14:paraId="16C29382" w14:textId="509F92F3" w:rsidR="00A34614" w:rsidRPr="00C7156D" w:rsidRDefault="00E640D2" w:rsidP="00B23BC1">
      <w:pPr>
        <w:pStyle w:val="Default"/>
        <w:spacing w:before="480" w:after="720"/>
        <w:jc w:val="center"/>
        <w:rPr>
          <w:rFonts w:asciiTheme="minorHAnsi" w:hAnsiTheme="minorHAnsi" w:cstheme="minorHAnsi"/>
          <w:b/>
          <w:bCs/>
          <w:i/>
          <w:iCs/>
          <w:color w:val="auto"/>
          <w:sz w:val="36"/>
          <w:szCs w:val="36"/>
          <w:lang w:val="en-US"/>
        </w:rPr>
      </w:pPr>
      <w:r w:rsidRPr="00C7156D">
        <w:rPr>
          <w:rFonts w:asciiTheme="minorHAnsi" w:hAnsiTheme="minorHAnsi" w:cstheme="minorHAnsi"/>
          <w:b/>
          <w:bCs/>
          <w:i/>
          <w:iCs/>
          <w:color w:val="auto"/>
          <w:sz w:val="36"/>
          <w:szCs w:val="36"/>
          <w:shd w:val="clear" w:color="auto" w:fill="FFFFFF"/>
          <w:lang w:val="en-US"/>
        </w:rPr>
        <w:t>Exposé</w:t>
      </w:r>
      <w:r w:rsidR="00A34614" w:rsidRPr="00C7156D">
        <w:rPr>
          <w:rFonts w:asciiTheme="minorHAnsi" w:hAnsiTheme="minorHAnsi" w:cstheme="minorHAnsi"/>
          <w:b/>
          <w:bCs/>
          <w:i/>
          <w:iCs/>
          <w:color w:val="auto"/>
          <w:sz w:val="36"/>
          <w:szCs w:val="36"/>
          <w:lang w:val="en-US"/>
        </w:rPr>
        <w:t xml:space="preserve"> Dissertation</w:t>
      </w:r>
    </w:p>
    <w:sdt>
      <w:sdtPr>
        <w:rPr>
          <w:rFonts w:asciiTheme="minorHAnsi" w:hAnsiTheme="minorHAnsi" w:cstheme="minorHAnsi"/>
          <w:b/>
          <w:bCs/>
          <w:i/>
          <w:iCs/>
          <w:sz w:val="36"/>
          <w:szCs w:val="36"/>
          <w:lang w:val="en-US"/>
        </w:rPr>
        <w:alias w:val="Autor"/>
        <w:id w:val="-229764391"/>
        <w:placeholder>
          <w:docPart w:val="8DE10DEAE5894487871F797D1B55866D"/>
        </w:placeholder>
        <w:dataBinding w:prefixMappings="xmlns:ns0='http://purl.org/dc/elements/1.1/' xmlns:ns1='http://schemas.openxmlformats.org/package/2006/metadata/core-properties' " w:xpath="/ns1:coreProperties[1]/ns0:creator[1]" w:storeItemID="{6C3C8BC8-F283-45AE-878A-BAB7291924A1}"/>
        <w:text/>
      </w:sdtPr>
      <w:sdtEndPr/>
      <w:sdtContent>
        <w:p w14:paraId="55DB84F8" w14:textId="0CA0157F" w:rsidR="00A34614" w:rsidRPr="00C7156D" w:rsidRDefault="009B27EB" w:rsidP="00B23BC1">
          <w:pPr>
            <w:pStyle w:val="Default"/>
            <w:spacing w:after="480"/>
            <w:jc w:val="center"/>
            <w:rPr>
              <w:rFonts w:asciiTheme="minorHAnsi" w:hAnsiTheme="minorHAnsi" w:cstheme="minorHAnsi"/>
              <w:b/>
              <w:bCs/>
              <w:i/>
              <w:iCs/>
              <w:sz w:val="36"/>
              <w:szCs w:val="36"/>
              <w:lang w:val="en-US"/>
            </w:rPr>
          </w:pPr>
          <w:r w:rsidRPr="00C7156D">
            <w:rPr>
              <w:rFonts w:asciiTheme="minorHAnsi" w:hAnsiTheme="minorHAnsi" w:cstheme="minorHAnsi"/>
              <w:b/>
              <w:bCs/>
              <w:i/>
              <w:iCs/>
              <w:sz w:val="36"/>
              <w:szCs w:val="36"/>
              <w:lang w:val="en-US"/>
            </w:rPr>
            <w:t>T</w:t>
          </w:r>
          <w:r w:rsidR="00A34614" w:rsidRPr="00C7156D">
            <w:rPr>
              <w:rFonts w:asciiTheme="minorHAnsi" w:hAnsiTheme="minorHAnsi" w:cstheme="minorHAnsi"/>
              <w:b/>
              <w:bCs/>
              <w:i/>
              <w:iCs/>
              <w:sz w:val="36"/>
              <w:szCs w:val="36"/>
              <w:lang w:val="en-US"/>
            </w:rPr>
            <w:t xml:space="preserve">asdeeq </w:t>
          </w:r>
          <w:r w:rsidR="00853D5A" w:rsidRPr="00C7156D">
            <w:rPr>
              <w:rFonts w:asciiTheme="minorHAnsi" w:hAnsiTheme="minorHAnsi" w:cstheme="minorHAnsi"/>
              <w:b/>
              <w:bCs/>
              <w:i/>
              <w:iCs/>
              <w:sz w:val="36"/>
              <w:szCs w:val="36"/>
              <w:lang w:val="en-US"/>
            </w:rPr>
            <w:t>S</w:t>
          </w:r>
          <w:r w:rsidR="00A34614" w:rsidRPr="00C7156D">
            <w:rPr>
              <w:rFonts w:asciiTheme="minorHAnsi" w:hAnsiTheme="minorHAnsi" w:cstheme="minorHAnsi"/>
              <w:b/>
              <w:bCs/>
              <w:i/>
              <w:iCs/>
              <w:sz w:val="36"/>
              <w:szCs w:val="36"/>
              <w:lang w:val="en-US"/>
            </w:rPr>
            <w:t>ofi</w:t>
          </w:r>
        </w:p>
      </w:sdtContent>
    </w:sdt>
    <w:p w14:paraId="5C02760A" w14:textId="41E9C011" w:rsidR="004814A5" w:rsidRPr="00C7156D" w:rsidRDefault="004814A5" w:rsidP="00B23BC1">
      <w:pPr>
        <w:pStyle w:val="Default"/>
        <w:jc w:val="center"/>
        <w:rPr>
          <w:rFonts w:asciiTheme="minorHAnsi" w:hAnsiTheme="minorHAnsi" w:cstheme="minorHAnsi"/>
          <w:b/>
          <w:bCs/>
          <w:i/>
          <w:iCs/>
          <w:sz w:val="36"/>
          <w:szCs w:val="36"/>
          <w:lang w:val="en-US"/>
        </w:rPr>
      </w:pPr>
      <w:r w:rsidRPr="00C7156D">
        <w:rPr>
          <w:rFonts w:asciiTheme="minorHAnsi" w:hAnsiTheme="minorHAnsi" w:cstheme="minorHAnsi"/>
          <w:b/>
          <w:bCs/>
          <w:i/>
          <w:iCs/>
          <w:sz w:val="36"/>
          <w:szCs w:val="36"/>
          <w:lang w:val="en-US"/>
        </w:rPr>
        <w:t>FIDAMC</w:t>
      </w:r>
    </w:p>
    <w:p w14:paraId="4357E274" w14:textId="3790C2B1" w:rsidR="004814A5" w:rsidRPr="00C7156D" w:rsidRDefault="004814A5" w:rsidP="00B23BC1">
      <w:pPr>
        <w:pStyle w:val="Default"/>
        <w:spacing w:after="1320"/>
        <w:jc w:val="center"/>
        <w:rPr>
          <w:rFonts w:asciiTheme="minorHAnsi" w:hAnsiTheme="minorHAnsi" w:cstheme="minorHAnsi"/>
          <w:b/>
          <w:bCs/>
          <w:i/>
          <w:iCs/>
          <w:sz w:val="36"/>
          <w:szCs w:val="36"/>
          <w:lang w:val="en-US"/>
        </w:rPr>
      </w:pPr>
      <w:r w:rsidRPr="00C7156D">
        <w:rPr>
          <w:rFonts w:asciiTheme="minorHAnsi" w:hAnsiTheme="minorHAnsi" w:cstheme="minorHAnsi"/>
          <w:b/>
          <w:bCs/>
          <w:i/>
          <w:iCs/>
          <w:sz w:val="36"/>
          <w:szCs w:val="36"/>
          <w:lang w:val="en-US"/>
        </w:rPr>
        <w:t xml:space="preserve">TU </w:t>
      </w:r>
      <w:r w:rsidR="00A35C7D" w:rsidRPr="007E3CC4">
        <w:rPr>
          <w:rFonts w:asciiTheme="minorHAnsi" w:hAnsiTheme="minorHAnsi" w:cstheme="minorHAnsi"/>
          <w:b/>
          <w:bCs/>
          <w:i/>
          <w:iCs/>
          <w:sz w:val="36"/>
          <w:szCs w:val="36"/>
          <w:lang w:val="en-US"/>
        </w:rPr>
        <w:t>Clausthal</w:t>
      </w:r>
      <w:r w:rsidRPr="00C7156D">
        <w:rPr>
          <w:rFonts w:asciiTheme="minorHAnsi" w:hAnsiTheme="minorHAnsi" w:cstheme="minorHAnsi"/>
          <w:b/>
          <w:bCs/>
          <w:i/>
          <w:iCs/>
          <w:sz w:val="36"/>
          <w:szCs w:val="36"/>
          <w:lang w:val="en-US"/>
        </w:rPr>
        <w:t xml:space="preserve"> </w:t>
      </w:r>
    </w:p>
    <w:p w14:paraId="36582293" w14:textId="77777777" w:rsidR="00F61820" w:rsidRPr="004F240E" w:rsidRDefault="00644E23" w:rsidP="00B23BC1">
      <w:pPr>
        <w:pStyle w:val="Default"/>
        <w:rPr>
          <w:rFonts w:asciiTheme="minorHAnsi" w:hAnsiTheme="minorHAnsi" w:cstheme="minorHAnsi"/>
          <w:b/>
          <w:i/>
          <w:iCs/>
          <w:sz w:val="28"/>
          <w:szCs w:val="28"/>
          <w:lang w:val="en-US"/>
        </w:rPr>
      </w:pPr>
      <w:r w:rsidRPr="004F240E">
        <w:rPr>
          <w:rFonts w:asciiTheme="minorHAnsi" w:hAnsiTheme="minorHAnsi" w:cstheme="minorHAnsi"/>
          <w:b/>
          <w:i/>
          <w:iCs/>
          <w:sz w:val="28"/>
          <w:szCs w:val="28"/>
          <w:lang w:val="en-US"/>
        </w:rPr>
        <w:t>S</w:t>
      </w:r>
      <w:r w:rsidR="00E2405A" w:rsidRPr="004F240E">
        <w:rPr>
          <w:rFonts w:asciiTheme="minorHAnsi" w:hAnsiTheme="minorHAnsi" w:cstheme="minorHAnsi"/>
          <w:b/>
          <w:i/>
          <w:iCs/>
          <w:sz w:val="28"/>
          <w:szCs w:val="28"/>
          <w:lang w:val="en-US"/>
        </w:rPr>
        <w:t>upervisor</w:t>
      </w:r>
      <w:r w:rsidR="00651588" w:rsidRPr="004F240E">
        <w:rPr>
          <w:rFonts w:asciiTheme="minorHAnsi" w:hAnsiTheme="minorHAnsi" w:cstheme="minorHAnsi"/>
          <w:b/>
          <w:i/>
          <w:iCs/>
          <w:sz w:val="28"/>
          <w:szCs w:val="28"/>
          <w:lang w:val="en-US"/>
        </w:rPr>
        <w:t>s</w:t>
      </w:r>
      <w:r w:rsidR="009B27EB" w:rsidRPr="004F240E">
        <w:rPr>
          <w:rFonts w:asciiTheme="minorHAnsi" w:hAnsiTheme="minorHAnsi" w:cstheme="minorHAnsi"/>
          <w:b/>
          <w:i/>
          <w:iCs/>
          <w:sz w:val="28"/>
          <w:szCs w:val="28"/>
          <w:lang w:val="en-US"/>
        </w:rPr>
        <w:t>:</w:t>
      </w:r>
      <w:r w:rsidR="00E17C58" w:rsidRPr="004F240E">
        <w:rPr>
          <w:rFonts w:asciiTheme="minorHAnsi" w:hAnsiTheme="minorHAnsi" w:cstheme="minorHAnsi"/>
          <w:b/>
          <w:i/>
          <w:iCs/>
          <w:sz w:val="28"/>
          <w:szCs w:val="28"/>
          <w:lang w:val="en-US"/>
        </w:rPr>
        <w:t xml:space="preserve"> </w:t>
      </w:r>
      <w:r w:rsidR="001E7BD6" w:rsidRPr="004F240E">
        <w:rPr>
          <w:rFonts w:asciiTheme="minorHAnsi" w:hAnsiTheme="minorHAnsi" w:cstheme="minorHAnsi"/>
          <w:b/>
          <w:i/>
          <w:iCs/>
          <w:sz w:val="28"/>
          <w:szCs w:val="28"/>
          <w:lang w:val="en-US"/>
        </w:rPr>
        <w:t xml:space="preserve">  </w:t>
      </w:r>
    </w:p>
    <w:p w14:paraId="167BB4A7" w14:textId="3ABB166D" w:rsidR="00A34614" w:rsidRPr="00E87FC7" w:rsidRDefault="00651588" w:rsidP="00B23BC1">
      <w:pPr>
        <w:pStyle w:val="Default"/>
        <w:rPr>
          <w:rFonts w:asciiTheme="minorHAnsi" w:hAnsiTheme="minorHAnsi" w:cstheme="minorHAnsi"/>
          <w:bCs/>
          <w:i/>
          <w:iCs/>
          <w:sz w:val="28"/>
          <w:szCs w:val="28"/>
          <w:lang w:val="en-US"/>
        </w:rPr>
      </w:pPr>
      <w:r w:rsidRPr="00E87FC7">
        <w:rPr>
          <w:rFonts w:asciiTheme="minorHAnsi" w:hAnsiTheme="minorHAnsi" w:cstheme="minorHAnsi"/>
          <w:bCs/>
          <w:i/>
          <w:iCs/>
          <w:sz w:val="28"/>
          <w:szCs w:val="28"/>
          <w:lang w:val="en-US"/>
        </w:rPr>
        <w:t>Dr. Maria Rodriguez Gude</w:t>
      </w:r>
    </w:p>
    <w:p w14:paraId="5F208A6A" w14:textId="0013916B" w:rsidR="00651588" w:rsidRPr="00E87FC7" w:rsidRDefault="00651588" w:rsidP="00B23BC1">
      <w:pPr>
        <w:pStyle w:val="Default"/>
        <w:rPr>
          <w:rFonts w:asciiTheme="minorHAnsi" w:hAnsiTheme="minorHAnsi" w:cstheme="minorHAnsi"/>
          <w:bCs/>
          <w:i/>
          <w:iCs/>
          <w:color w:val="auto"/>
          <w:sz w:val="28"/>
          <w:szCs w:val="28"/>
          <w:lang w:val="en-US"/>
        </w:rPr>
      </w:pPr>
      <w:r w:rsidRPr="00E87FC7">
        <w:rPr>
          <w:rFonts w:asciiTheme="minorHAnsi" w:hAnsiTheme="minorHAnsi" w:cstheme="minorHAnsi"/>
          <w:bCs/>
          <w:i/>
          <w:iCs/>
          <w:color w:val="auto"/>
          <w:sz w:val="28"/>
          <w:szCs w:val="28"/>
          <w:lang w:val="en-US"/>
        </w:rPr>
        <w:t>Dr.</w:t>
      </w:r>
      <w:r w:rsidR="00AE2BE8" w:rsidRPr="00E87FC7">
        <w:rPr>
          <w:rFonts w:asciiTheme="minorHAnsi" w:hAnsiTheme="minorHAnsi" w:cstheme="minorHAnsi"/>
          <w:bCs/>
          <w:i/>
          <w:iCs/>
          <w:color w:val="auto"/>
          <w:sz w:val="28"/>
          <w:szCs w:val="28"/>
          <w:lang w:val="en-US"/>
        </w:rPr>
        <w:t xml:space="preserve"> </w:t>
      </w:r>
      <w:r w:rsidR="00EB6E88" w:rsidRPr="00E87FC7">
        <w:rPr>
          <w:rFonts w:asciiTheme="minorHAnsi" w:hAnsiTheme="minorHAnsi" w:cstheme="minorHAnsi"/>
          <w:bCs/>
          <w:i/>
          <w:iCs/>
          <w:color w:val="auto"/>
          <w:sz w:val="28"/>
          <w:szCs w:val="28"/>
          <w:lang w:val="en-US"/>
        </w:rPr>
        <w:t>Maria</w:t>
      </w:r>
      <w:r w:rsidR="00B6238B" w:rsidRPr="00E87FC7">
        <w:rPr>
          <w:rFonts w:asciiTheme="minorHAnsi" w:hAnsiTheme="minorHAnsi" w:cstheme="minorHAnsi"/>
          <w:bCs/>
          <w:i/>
          <w:iCs/>
          <w:color w:val="auto"/>
          <w:sz w:val="28"/>
          <w:szCs w:val="28"/>
          <w:lang w:val="en-US"/>
        </w:rPr>
        <w:t xml:space="preserve"> Isabel</w:t>
      </w:r>
      <w:r w:rsidR="00EB6E88" w:rsidRPr="00E87FC7">
        <w:rPr>
          <w:rFonts w:asciiTheme="minorHAnsi" w:hAnsiTheme="minorHAnsi" w:cstheme="minorHAnsi"/>
          <w:bCs/>
          <w:i/>
          <w:iCs/>
          <w:color w:val="auto"/>
          <w:sz w:val="28"/>
          <w:szCs w:val="28"/>
          <w:lang w:val="en-US"/>
        </w:rPr>
        <w:t xml:space="preserve"> </w:t>
      </w:r>
      <w:r w:rsidR="00AE2BE8" w:rsidRPr="00E87FC7">
        <w:rPr>
          <w:rFonts w:asciiTheme="minorHAnsi" w:hAnsiTheme="minorHAnsi" w:cstheme="minorHAnsi"/>
          <w:bCs/>
          <w:i/>
          <w:iCs/>
          <w:color w:val="auto"/>
          <w:sz w:val="28"/>
          <w:szCs w:val="28"/>
          <w:lang w:val="en-US"/>
        </w:rPr>
        <w:t>Martin</w:t>
      </w:r>
    </w:p>
    <w:p w14:paraId="0C8FD9A9" w14:textId="06BA85D5" w:rsidR="009B27EB" w:rsidRPr="00E87FC7" w:rsidRDefault="00651588" w:rsidP="00B23BC1">
      <w:pPr>
        <w:pStyle w:val="Default"/>
        <w:rPr>
          <w:rFonts w:asciiTheme="minorHAnsi" w:hAnsiTheme="minorHAnsi" w:cstheme="minorHAnsi"/>
          <w:bCs/>
          <w:i/>
          <w:iCs/>
          <w:sz w:val="28"/>
          <w:szCs w:val="28"/>
          <w:lang w:val="en-US"/>
        </w:rPr>
      </w:pPr>
      <w:r w:rsidRPr="00E87FC7">
        <w:rPr>
          <w:rFonts w:asciiTheme="minorHAnsi" w:hAnsiTheme="minorHAnsi" w:cstheme="minorHAnsi"/>
          <w:bCs/>
          <w:i/>
          <w:iCs/>
          <w:sz w:val="28"/>
          <w:szCs w:val="28"/>
          <w:lang w:val="en-US"/>
        </w:rPr>
        <w:t>Prof. Peter Wierach</w:t>
      </w:r>
    </w:p>
    <w:p w14:paraId="56326D7D" w14:textId="77777777" w:rsidR="0089025E" w:rsidRPr="006B7EED" w:rsidRDefault="0089025E" w:rsidP="00B23BC1">
      <w:pPr>
        <w:pStyle w:val="Default"/>
        <w:rPr>
          <w:rFonts w:asciiTheme="minorHAnsi" w:hAnsiTheme="minorHAnsi" w:cstheme="minorHAnsi"/>
          <w:bCs/>
          <w:i/>
          <w:iCs/>
          <w:sz w:val="22"/>
          <w:szCs w:val="22"/>
          <w:lang w:val="en-US"/>
        </w:rPr>
      </w:pPr>
    </w:p>
    <w:p w14:paraId="1F9E09D8" w14:textId="16FAAAF1" w:rsidR="00F61820" w:rsidRDefault="00F61820" w:rsidP="00B23BC1">
      <w:pPr>
        <w:spacing w:line="240" w:lineRule="auto"/>
        <w:rPr>
          <w:rFonts w:cstheme="minorHAnsi"/>
          <w:b/>
        </w:rPr>
      </w:pPr>
    </w:p>
    <w:p w14:paraId="297C943A" w14:textId="4482DD67" w:rsidR="00495BA6" w:rsidRDefault="00495BA6" w:rsidP="00B23BC1">
      <w:pPr>
        <w:spacing w:line="240" w:lineRule="auto"/>
        <w:rPr>
          <w:rFonts w:cstheme="minorHAnsi"/>
          <w:b/>
        </w:rPr>
      </w:pPr>
    </w:p>
    <w:p w14:paraId="6B74873D" w14:textId="707532A8" w:rsidR="00C31808" w:rsidRDefault="00C31808" w:rsidP="00B23BC1">
      <w:pPr>
        <w:spacing w:line="240" w:lineRule="auto"/>
        <w:rPr>
          <w:rFonts w:cstheme="minorHAnsi"/>
          <w:b/>
        </w:rPr>
      </w:pPr>
    </w:p>
    <w:p w14:paraId="5B254ED7" w14:textId="414E7907" w:rsidR="00C31808" w:rsidRDefault="00C31808" w:rsidP="00B23BC1">
      <w:pPr>
        <w:spacing w:line="240" w:lineRule="auto"/>
        <w:rPr>
          <w:rFonts w:cstheme="minorHAnsi"/>
          <w:b/>
        </w:rPr>
      </w:pPr>
    </w:p>
    <w:p w14:paraId="7A85E319" w14:textId="77777777" w:rsidR="00C31808" w:rsidRDefault="00C31808" w:rsidP="00B23BC1">
      <w:pPr>
        <w:spacing w:line="240" w:lineRule="auto"/>
        <w:rPr>
          <w:rFonts w:cstheme="minorHAnsi"/>
          <w:b/>
        </w:rPr>
      </w:pPr>
    </w:p>
    <w:p w14:paraId="63F51E02" w14:textId="77777777" w:rsidR="00495BA6" w:rsidRDefault="00495BA6" w:rsidP="00B23BC1">
      <w:pPr>
        <w:spacing w:line="240" w:lineRule="auto"/>
        <w:rPr>
          <w:rFonts w:cstheme="minorHAnsi"/>
          <w:b/>
        </w:rPr>
      </w:pPr>
    </w:p>
    <w:p w14:paraId="1ACFC6A0" w14:textId="77777777" w:rsidR="00495BA6" w:rsidRPr="006B7EED" w:rsidRDefault="00495BA6" w:rsidP="00B23BC1">
      <w:pPr>
        <w:spacing w:line="240" w:lineRule="auto"/>
        <w:rPr>
          <w:rFonts w:cstheme="minorHAnsi"/>
          <w:b/>
        </w:rPr>
      </w:pPr>
    </w:p>
    <w:sdt>
      <w:sdtPr>
        <w:rPr>
          <w:rFonts w:asciiTheme="minorHAnsi" w:eastAsiaTheme="minorHAnsi" w:hAnsiTheme="minorHAnsi" w:cstheme="minorBidi"/>
          <w:color w:val="auto"/>
          <w:sz w:val="22"/>
          <w:szCs w:val="22"/>
        </w:rPr>
        <w:id w:val="1686323688"/>
        <w:docPartObj>
          <w:docPartGallery w:val="Table of Contents"/>
          <w:docPartUnique/>
        </w:docPartObj>
      </w:sdtPr>
      <w:sdtEndPr>
        <w:rPr>
          <w:b/>
          <w:bCs/>
          <w:noProof/>
        </w:rPr>
      </w:sdtEndPr>
      <w:sdtContent>
        <w:p w14:paraId="53F5F3FA" w14:textId="73001915" w:rsidR="0033583C" w:rsidRDefault="0033583C" w:rsidP="00B23BC1">
          <w:pPr>
            <w:pStyle w:val="TOCHeading"/>
            <w:spacing w:line="240" w:lineRule="auto"/>
            <w:rPr>
              <w:rFonts w:asciiTheme="minorHAnsi" w:hAnsiTheme="minorHAnsi" w:cstheme="minorHAnsi"/>
              <w:sz w:val="22"/>
              <w:szCs w:val="22"/>
            </w:rPr>
          </w:pPr>
          <w:r w:rsidRPr="0033583C">
            <w:rPr>
              <w:rFonts w:asciiTheme="minorHAnsi" w:hAnsiTheme="minorHAnsi" w:cstheme="minorHAnsi"/>
              <w:sz w:val="22"/>
              <w:szCs w:val="22"/>
            </w:rPr>
            <w:t>Table of Contents</w:t>
          </w:r>
        </w:p>
        <w:p w14:paraId="65CF3582" w14:textId="77777777" w:rsidR="0033583C" w:rsidRPr="0033583C" w:rsidRDefault="0033583C" w:rsidP="00B23BC1">
          <w:pPr>
            <w:spacing w:line="240" w:lineRule="auto"/>
          </w:pPr>
        </w:p>
        <w:p w14:paraId="2F3BC9C6" w14:textId="1F3F278C" w:rsidR="000A4965" w:rsidRDefault="0033583C">
          <w:pPr>
            <w:pStyle w:val="TOC1"/>
            <w:tabs>
              <w:tab w:val="left" w:pos="440"/>
              <w:tab w:val="right" w:leader="dot" w:pos="10070"/>
            </w:tabs>
            <w:rPr>
              <w:rFonts w:eastAsiaTheme="minorEastAsia"/>
              <w:noProof/>
              <w:lang w:val="en-GB" w:eastAsia="en-GB"/>
            </w:rPr>
          </w:pPr>
          <w:r w:rsidRPr="0033583C">
            <w:rPr>
              <w:rFonts w:cstheme="minorHAnsi"/>
            </w:rPr>
            <w:fldChar w:fldCharType="begin"/>
          </w:r>
          <w:r w:rsidRPr="0033583C">
            <w:rPr>
              <w:rFonts w:cstheme="minorHAnsi"/>
            </w:rPr>
            <w:instrText xml:space="preserve"> TOC \o "1-3" \h \z \u </w:instrText>
          </w:r>
          <w:r w:rsidRPr="0033583C">
            <w:rPr>
              <w:rFonts w:cstheme="minorHAnsi"/>
            </w:rPr>
            <w:fldChar w:fldCharType="separate"/>
          </w:r>
          <w:hyperlink w:anchor="_Toc80804877" w:history="1">
            <w:r w:rsidR="000A4965" w:rsidRPr="00144472">
              <w:rPr>
                <w:rStyle w:val="Hyperlink"/>
                <w:b/>
                <w:bCs/>
                <w:noProof/>
              </w:rPr>
              <w:t>1.</w:t>
            </w:r>
            <w:r w:rsidR="000A4965">
              <w:rPr>
                <w:rFonts w:eastAsiaTheme="minorEastAsia"/>
                <w:noProof/>
                <w:lang w:val="en-GB" w:eastAsia="en-GB"/>
              </w:rPr>
              <w:tab/>
            </w:r>
            <w:r w:rsidR="000A4965" w:rsidRPr="00144472">
              <w:rPr>
                <w:rStyle w:val="Hyperlink"/>
                <w:b/>
                <w:bCs/>
                <w:noProof/>
              </w:rPr>
              <w:t>Introduction and problem statement</w:t>
            </w:r>
            <w:r w:rsidR="000A4965">
              <w:rPr>
                <w:noProof/>
                <w:webHidden/>
              </w:rPr>
              <w:tab/>
            </w:r>
            <w:r w:rsidR="000A4965">
              <w:rPr>
                <w:noProof/>
                <w:webHidden/>
              </w:rPr>
              <w:fldChar w:fldCharType="begin"/>
            </w:r>
            <w:r w:rsidR="000A4965">
              <w:rPr>
                <w:noProof/>
                <w:webHidden/>
              </w:rPr>
              <w:instrText xml:space="preserve"> PAGEREF _Toc80804877 \h </w:instrText>
            </w:r>
            <w:r w:rsidR="000A4965">
              <w:rPr>
                <w:noProof/>
                <w:webHidden/>
              </w:rPr>
            </w:r>
            <w:r w:rsidR="000A4965">
              <w:rPr>
                <w:noProof/>
                <w:webHidden/>
              </w:rPr>
              <w:fldChar w:fldCharType="separate"/>
            </w:r>
            <w:r w:rsidR="000A4965">
              <w:rPr>
                <w:noProof/>
                <w:webHidden/>
              </w:rPr>
              <w:t>3</w:t>
            </w:r>
            <w:r w:rsidR="000A4965">
              <w:rPr>
                <w:noProof/>
                <w:webHidden/>
              </w:rPr>
              <w:fldChar w:fldCharType="end"/>
            </w:r>
          </w:hyperlink>
        </w:p>
        <w:p w14:paraId="23B882D4" w14:textId="0D63EB77" w:rsidR="000A4965" w:rsidRDefault="00EF668B">
          <w:pPr>
            <w:pStyle w:val="TOC1"/>
            <w:tabs>
              <w:tab w:val="left" w:pos="440"/>
              <w:tab w:val="right" w:leader="dot" w:pos="10070"/>
            </w:tabs>
            <w:rPr>
              <w:rFonts w:eastAsiaTheme="minorEastAsia"/>
              <w:noProof/>
              <w:lang w:val="en-GB" w:eastAsia="en-GB"/>
            </w:rPr>
          </w:pPr>
          <w:hyperlink w:anchor="_Toc80804878" w:history="1">
            <w:r w:rsidR="000A4965" w:rsidRPr="00144472">
              <w:rPr>
                <w:rStyle w:val="Hyperlink"/>
                <w:b/>
                <w:bCs/>
                <w:noProof/>
              </w:rPr>
              <w:t>2.</w:t>
            </w:r>
            <w:r w:rsidR="000A4965">
              <w:rPr>
                <w:rFonts w:eastAsiaTheme="minorEastAsia"/>
                <w:noProof/>
                <w:lang w:val="en-GB" w:eastAsia="en-GB"/>
              </w:rPr>
              <w:tab/>
            </w:r>
            <w:r w:rsidR="000A4965" w:rsidRPr="00144472">
              <w:rPr>
                <w:rStyle w:val="Hyperlink"/>
                <w:b/>
                <w:bCs/>
                <w:noProof/>
              </w:rPr>
              <w:t>Objective and scope of the research</w:t>
            </w:r>
            <w:r w:rsidR="000A4965">
              <w:rPr>
                <w:noProof/>
                <w:webHidden/>
              </w:rPr>
              <w:tab/>
            </w:r>
            <w:r w:rsidR="000A4965">
              <w:rPr>
                <w:noProof/>
                <w:webHidden/>
              </w:rPr>
              <w:fldChar w:fldCharType="begin"/>
            </w:r>
            <w:r w:rsidR="000A4965">
              <w:rPr>
                <w:noProof/>
                <w:webHidden/>
              </w:rPr>
              <w:instrText xml:space="preserve"> PAGEREF _Toc80804878 \h </w:instrText>
            </w:r>
            <w:r w:rsidR="000A4965">
              <w:rPr>
                <w:noProof/>
                <w:webHidden/>
              </w:rPr>
            </w:r>
            <w:r w:rsidR="000A4965">
              <w:rPr>
                <w:noProof/>
                <w:webHidden/>
              </w:rPr>
              <w:fldChar w:fldCharType="separate"/>
            </w:r>
            <w:r w:rsidR="000A4965">
              <w:rPr>
                <w:noProof/>
                <w:webHidden/>
              </w:rPr>
              <w:t>3</w:t>
            </w:r>
            <w:r w:rsidR="000A4965">
              <w:rPr>
                <w:noProof/>
                <w:webHidden/>
              </w:rPr>
              <w:fldChar w:fldCharType="end"/>
            </w:r>
          </w:hyperlink>
        </w:p>
        <w:p w14:paraId="787FC6F2" w14:textId="1E604DB4" w:rsidR="000A4965" w:rsidRDefault="00EF668B">
          <w:pPr>
            <w:pStyle w:val="TOC1"/>
            <w:tabs>
              <w:tab w:val="left" w:pos="440"/>
              <w:tab w:val="right" w:leader="dot" w:pos="10070"/>
            </w:tabs>
            <w:rPr>
              <w:rFonts w:eastAsiaTheme="minorEastAsia"/>
              <w:noProof/>
              <w:lang w:val="en-GB" w:eastAsia="en-GB"/>
            </w:rPr>
          </w:pPr>
          <w:hyperlink w:anchor="_Toc80804879" w:history="1">
            <w:r w:rsidR="000A4965" w:rsidRPr="00144472">
              <w:rPr>
                <w:rStyle w:val="Hyperlink"/>
                <w:rFonts w:cstheme="minorHAnsi"/>
                <w:b/>
                <w:bCs/>
                <w:noProof/>
              </w:rPr>
              <w:t>3.</w:t>
            </w:r>
            <w:r w:rsidR="000A4965">
              <w:rPr>
                <w:rFonts w:eastAsiaTheme="minorEastAsia"/>
                <w:noProof/>
                <w:lang w:val="en-GB" w:eastAsia="en-GB"/>
              </w:rPr>
              <w:tab/>
            </w:r>
            <w:r w:rsidR="000A4965" w:rsidRPr="00144472">
              <w:rPr>
                <w:rStyle w:val="Hyperlink"/>
                <w:rFonts w:cstheme="minorHAnsi"/>
                <w:b/>
                <w:bCs/>
                <w:noProof/>
              </w:rPr>
              <w:t>Work packages</w:t>
            </w:r>
            <w:r w:rsidR="000A4965">
              <w:rPr>
                <w:noProof/>
                <w:webHidden/>
              </w:rPr>
              <w:tab/>
            </w:r>
            <w:r w:rsidR="000A4965">
              <w:rPr>
                <w:noProof/>
                <w:webHidden/>
              </w:rPr>
              <w:fldChar w:fldCharType="begin"/>
            </w:r>
            <w:r w:rsidR="000A4965">
              <w:rPr>
                <w:noProof/>
                <w:webHidden/>
              </w:rPr>
              <w:instrText xml:space="preserve"> PAGEREF _Toc80804879 \h </w:instrText>
            </w:r>
            <w:r w:rsidR="000A4965">
              <w:rPr>
                <w:noProof/>
                <w:webHidden/>
              </w:rPr>
            </w:r>
            <w:r w:rsidR="000A4965">
              <w:rPr>
                <w:noProof/>
                <w:webHidden/>
              </w:rPr>
              <w:fldChar w:fldCharType="separate"/>
            </w:r>
            <w:r w:rsidR="000A4965">
              <w:rPr>
                <w:noProof/>
                <w:webHidden/>
              </w:rPr>
              <w:t>5</w:t>
            </w:r>
            <w:r w:rsidR="000A4965">
              <w:rPr>
                <w:noProof/>
                <w:webHidden/>
              </w:rPr>
              <w:fldChar w:fldCharType="end"/>
            </w:r>
          </w:hyperlink>
        </w:p>
        <w:p w14:paraId="59001A23" w14:textId="29090C7B" w:rsidR="000A4965" w:rsidRDefault="00EF668B">
          <w:pPr>
            <w:pStyle w:val="TOC2"/>
            <w:tabs>
              <w:tab w:val="right" w:leader="dot" w:pos="10070"/>
            </w:tabs>
            <w:rPr>
              <w:rFonts w:eastAsiaTheme="minorEastAsia"/>
              <w:noProof/>
              <w:lang w:val="en-GB" w:eastAsia="en-GB"/>
            </w:rPr>
          </w:pPr>
          <w:hyperlink w:anchor="_Toc80804880" w:history="1">
            <w:r w:rsidR="000A4965" w:rsidRPr="00144472">
              <w:rPr>
                <w:rStyle w:val="Hyperlink"/>
                <w:b/>
                <w:bCs/>
                <w:noProof/>
              </w:rPr>
              <w:t>3.1. Work Package 1: New bonding material for sensor integration</w:t>
            </w:r>
            <w:r w:rsidR="000A4965">
              <w:rPr>
                <w:noProof/>
                <w:webHidden/>
              </w:rPr>
              <w:tab/>
            </w:r>
            <w:r w:rsidR="000A4965">
              <w:rPr>
                <w:noProof/>
                <w:webHidden/>
              </w:rPr>
              <w:fldChar w:fldCharType="begin"/>
            </w:r>
            <w:r w:rsidR="000A4965">
              <w:rPr>
                <w:noProof/>
                <w:webHidden/>
              </w:rPr>
              <w:instrText xml:space="preserve"> PAGEREF _Toc80804880 \h </w:instrText>
            </w:r>
            <w:r w:rsidR="000A4965">
              <w:rPr>
                <w:noProof/>
                <w:webHidden/>
              </w:rPr>
            </w:r>
            <w:r w:rsidR="000A4965">
              <w:rPr>
                <w:noProof/>
                <w:webHidden/>
              </w:rPr>
              <w:fldChar w:fldCharType="separate"/>
            </w:r>
            <w:r w:rsidR="000A4965">
              <w:rPr>
                <w:noProof/>
                <w:webHidden/>
              </w:rPr>
              <w:t>5</w:t>
            </w:r>
            <w:r w:rsidR="000A4965">
              <w:rPr>
                <w:noProof/>
                <w:webHidden/>
              </w:rPr>
              <w:fldChar w:fldCharType="end"/>
            </w:r>
          </w:hyperlink>
        </w:p>
        <w:p w14:paraId="73F7A407" w14:textId="3DDF5007" w:rsidR="000A4965" w:rsidRDefault="00EF668B">
          <w:pPr>
            <w:pStyle w:val="TOC2"/>
            <w:tabs>
              <w:tab w:val="right" w:leader="dot" w:pos="10070"/>
            </w:tabs>
            <w:rPr>
              <w:rFonts w:eastAsiaTheme="minorEastAsia"/>
              <w:noProof/>
              <w:lang w:val="en-GB" w:eastAsia="en-GB"/>
            </w:rPr>
          </w:pPr>
          <w:hyperlink w:anchor="_Toc80804881" w:history="1">
            <w:r w:rsidR="000A4965" w:rsidRPr="00144472">
              <w:rPr>
                <w:rStyle w:val="Hyperlink"/>
                <w:b/>
                <w:bCs/>
                <w:noProof/>
              </w:rPr>
              <w:t>3.2. Work package 2: Novel sensor integration method through welding</w:t>
            </w:r>
            <w:r w:rsidR="000A4965">
              <w:rPr>
                <w:noProof/>
                <w:webHidden/>
              </w:rPr>
              <w:tab/>
            </w:r>
            <w:r w:rsidR="000A4965">
              <w:rPr>
                <w:noProof/>
                <w:webHidden/>
              </w:rPr>
              <w:fldChar w:fldCharType="begin"/>
            </w:r>
            <w:r w:rsidR="000A4965">
              <w:rPr>
                <w:noProof/>
                <w:webHidden/>
              </w:rPr>
              <w:instrText xml:space="preserve"> PAGEREF _Toc80804881 \h </w:instrText>
            </w:r>
            <w:r w:rsidR="000A4965">
              <w:rPr>
                <w:noProof/>
                <w:webHidden/>
              </w:rPr>
            </w:r>
            <w:r w:rsidR="000A4965">
              <w:rPr>
                <w:noProof/>
                <w:webHidden/>
              </w:rPr>
              <w:fldChar w:fldCharType="separate"/>
            </w:r>
            <w:r w:rsidR="000A4965">
              <w:rPr>
                <w:noProof/>
                <w:webHidden/>
              </w:rPr>
              <w:t>15</w:t>
            </w:r>
            <w:r w:rsidR="000A4965">
              <w:rPr>
                <w:noProof/>
                <w:webHidden/>
              </w:rPr>
              <w:fldChar w:fldCharType="end"/>
            </w:r>
          </w:hyperlink>
        </w:p>
        <w:p w14:paraId="7E5C8F49" w14:textId="3960CF02" w:rsidR="000A4965" w:rsidRDefault="00EF668B">
          <w:pPr>
            <w:pStyle w:val="TOC2"/>
            <w:tabs>
              <w:tab w:val="right" w:leader="dot" w:pos="10070"/>
            </w:tabs>
            <w:rPr>
              <w:rFonts w:eastAsiaTheme="minorEastAsia"/>
              <w:noProof/>
              <w:lang w:val="en-GB" w:eastAsia="en-GB"/>
            </w:rPr>
          </w:pPr>
          <w:hyperlink w:anchor="_Toc80804882" w:history="1">
            <w:r w:rsidR="000A4965" w:rsidRPr="00144472">
              <w:rPr>
                <w:rStyle w:val="Hyperlink"/>
                <w:rFonts w:cstheme="minorHAnsi"/>
                <w:b/>
                <w:bCs/>
                <w:noProof/>
              </w:rPr>
              <w:t>3.3</w:t>
            </w:r>
            <w:r w:rsidR="000A4965" w:rsidRPr="00144472">
              <w:rPr>
                <w:rStyle w:val="Hyperlink"/>
                <w:rFonts w:cstheme="minorHAnsi"/>
                <w:noProof/>
              </w:rPr>
              <w:t xml:space="preserve">. </w:t>
            </w:r>
            <w:r w:rsidR="000A4965" w:rsidRPr="00144472">
              <w:rPr>
                <w:rStyle w:val="Hyperlink"/>
                <w:rFonts w:cstheme="minorHAnsi"/>
                <w:b/>
                <w:bCs/>
                <w:noProof/>
              </w:rPr>
              <w:t>Work Package 3: Minimization of number and weight of the cables and development of new connection system</w:t>
            </w:r>
            <w:r w:rsidR="000A4965">
              <w:rPr>
                <w:noProof/>
                <w:webHidden/>
              </w:rPr>
              <w:tab/>
            </w:r>
            <w:r w:rsidR="000A4965">
              <w:rPr>
                <w:noProof/>
                <w:webHidden/>
              </w:rPr>
              <w:fldChar w:fldCharType="begin"/>
            </w:r>
            <w:r w:rsidR="000A4965">
              <w:rPr>
                <w:noProof/>
                <w:webHidden/>
              </w:rPr>
              <w:instrText xml:space="preserve"> PAGEREF _Toc80804882 \h </w:instrText>
            </w:r>
            <w:r w:rsidR="000A4965">
              <w:rPr>
                <w:noProof/>
                <w:webHidden/>
              </w:rPr>
            </w:r>
            <w:r w:rsidR="000A4965">
              <w:rPr>
                <w:noProof/>
                <w:webHidden/>
              </w:rPr>
              <w:fldChar w:fldCharType="separate"/>
            </w:r>
            <w:r w:rsidR="000A4965">
              <w:rPr>
                <w:noProof/>
                <w:webHidden/>
              </w:rPr>
              <w:t>19</w:t>
            </w:r>
            <w:r w:rsidR="000A4965">
              <w:rPr>
                <w:noProof/>
                <w:webHidden/>
              </w:rPr>
              <w:fldChar w:fldCharType="end"/>
            </w:r>
          </w:hyperlink>
        </w:p>
        <w:p w14:paraId="3FF1CF57" w14:textId="219805A5" w:rsidR="000A4965" w:rsidRDefault="00EF668B">
          <w:pPr>
            <w:pStyle w:val="TOC2"/>
            <w:tabs>
              <w:tab w:val="right" w:leader="dot" w:pos="10070"/>
            </w:tabs>
            <w:rPr>
              <w:rFonts w:eastAsiaTheme="minorEastAsia"/>
              <w:noProof/>
              <w:lang w:val="en-GB" w:eastAsia="en-GB"/>
            </w:rPr>
          </w:pPr>
          <w:hyperlink w:anchor="_Toc80804883" w:history="1">
            <w:r w:rsidR="000A4965" w:rsidRPr="00144472">
              <w:rPr>
                <w:rStyle w:val="Hyperlink"/>
                <w:b/>
                <w:bCs/>
                <w:noProof/>
              </w:rPr>
              <w:t>3.3.1. Printed circuits for Minimization of number and weight of the cables</w:t>
            </w:r>
            <w:r w:rsidR="000A4965">
              <w:rPr>
                <w:noProof/>
                <w:webHidden/>
              </w:rPr>
              <w:tab/>
            </w:r>
            <w:r w:rsidR="000A4965">
              <w:rPr>
                <w:noProof/>
                <w:webHidden/>
              </w:rPr>
              <w:fldChar w:fldCharType="begin"/>
            </w:r>
            <w:r w:rsidR="000A4965">
              <w:rPr>
                <w:noProof/>
                <w:webHidden/>
              </w:rPr>
              <w:instrText xml:space="preserve"> PAGEREF _Toc80804883 \h </w:instrText>
            </w:r>
            <w:r w:rsidR="000A4965">
              <w:rPr>
                <w:noProof/>
                <w:webHidden/>
              </w:rPr>
            </w:r>
            <w:r w:rsidR="000A4965">
              <w:rPr>
                <w:noProof/>
                <w:webHidden/>
              </w:rPr>
              <w:fldChar w:fldCharType="separate"/>
            </w:r>
            <w:r w:rsidR="000A4965">
              <w:rPr>
                <w:noProof/>
                <w:webHidden/>
              </w:rPr>
              <w:t>19</w:t>
            </w:r>
            <w:r w:rsidR="000A4965">
              <w:rPr>
                <w:noProof/>
                <w:webHidden/>
              </w:rPr>
              <w:fldChar w:fldCharType="end"/>
            </w:r>
          </w:hyperlink>
        </w:p>
        <w:p w14:paraId="3AAC2522" w14:textId="49E04DCE" w:rsidR="000A4965" w:rsidRDefault="00EF668B">
          <w:pPr>
            <w:pStyle w:val="TOC3"/>
            <w:tabs>
              <w:tab w:val="right" w:leader="dot" w:pos="10070"/>
            </w:tabs>
            <w:rPr>
              <w:rFonts w:eastAsiaTheme="minorEastAsia"/>
              <w:noProof/>
              <w:lang w:val="en-GB" w:eastAsia="en-GB"/>
            </w:rPr>
          </w:pPr>
          <w:hyperlink w:anchor="_Toc80804884" w:history="1">
            <w:r w:rsidR="000A4965" w:rsidRPr="00144472">
              <w:rPr>
                <w:rStyle w:val="Hyperlink"/>
                <w:rFonts w:cstheme="minorHAnsi"/>
                <w:b/>
                <w:bCs/>
                <w:noProof/>
              </w:rPr>
              <w:t>Materials</w:t>
            </w:r>
            <w:r w:rsidR="000A4965">
              <w:rPr>
                <w:noProof/>
                <w:webHidden/>
              </w:rPr>
              <w:tab/>
            </w:r>
            <w:r w:rsidR="000A4965">
              <w:rPr>
                <w:noProof/>
                <w:webHidden/>
              </w:rPr>
              <w:fldChar w:fldCharType="begin"/>
            </w:r>
            <w:r w:rsidR="000A4965">
              <w:rPr>
                <w:noProof/>
                <w:webHidden/>
              </w:rPr>
              <w:instrText xml:space="preserve"> PAGEREF _Toc80804884 \h </w:instrText>
            </w:r>
            <w:r w:rsidR="000A4965">
              <w:rPr>
                <w:noProof/>
                <w:webHidden/>
              </w:rPr>
            </w:r>
            <w:r w:rsidR="000A4965">
              <w:rPr>
                <w:noProof/>
                <w:webHidden/>
              </w:rPr>
              <w:fldChar w:fldCharType="separate"/>
            </w:r>
            <w:r w:rsidR="000A4965">
              <w:rPr>
                <w:noProof/>
                <w:webHidden/>
              </w:rPr>
              <w:t>19</w:t>
            </w:r>
            <w:r w:rsidR="000A4965">
              <w:rPr>
                <w:noProof/>
                <w:webHidden/>
              </w:rPr>
              <w:fldChar w:fldCharType="end"/>
            </w:r>
          </w:hyperlink>
        </w:p>
        <w:p w14:paraId="79194BBC" w14:textId="6DE479CE" w:rsidR="000A4965" w:rsidRDefault="00EF668B">
          <w:pPr>
            <w:pStyle w:val="TOC3"/>
            <w:tabs>
              <w:tab w:val="right" w:leader="dot" w:pos="10070"/>
            </w:tabs>
            <w:rPr>
              <w:rFonts w:eastAsiaTheme="minorEastAsia"/>
              <w:noProof/>
              <w:lang w:val="en-GB" w:eastAsia="en-GB"/>
            </w:rPr>
          </w:pPr>
          <w:hyperlink w:anchor="_Toc80804885" w:history="1">
            <w:r w:rsidR="000A4965" w:rsidRPr="00144472">
              <w:rPr>
                <w:rStyle w:val="Hyperlink"/>
                <w:rFonts w:cstheme="minorHAnsi"/>
                <w:b/>
                <w:bCs/>
                <w:noProof/>
              </w:rPr>
              <w:t>3.2.2. Methods</w:t>
            </w:r>
            <w:r w:rsidR="000A4965">
              <w:rPr>
                <w:noProof/>
                <w:webHidden/>
              </w:rPr>
              <w:tab/>
            </w:r>
            <w:r w:rsidR="000A4965">
              <w:rPr>
                <w:noProof/>
                <w:webHidden/>
              </w:rPr>
              <w:fldChar w:fldCharType="begin"/>
            </w:r>
            <w:r w:rsidR="000A4965">
              <w:rPr>
                <w:noProof/>
                <w:webHidden/>
              </w:rPr>
              <w:instrText xml:space="preserve"> PAGEREF _Toc80804885 \h </w:instrText>
            </w:r>
            <w:r w:rsidR="000A4965">
              <w:rPr>
                <w:noProof/>
                <w:webHidden/>
              </w:rPr>
            </w:r>
            <w:r w:rsidR="000A4965">
              <w:rPr>
                <w:noProof/>
                <w:webHidden/>
              </w:rPr>
              <w:fldChar w:fldCharType="separate"/>
            </w:r>
            <w:r w:rsidR="000A4965">
              <w:rPr>
                <w:noProof/>
                <w:webHidden/>
              </w:rPr>
              <w:t>19</w:t>
            </w:r>
            <w:r w:rsidR="000A4965">
              <w:rPr>
                <w:noProof/>
                <w:webHidden/>
              </w:rPr>
              <w:fldChar w:fldCharType="end"/>
            </w:r>
          </w:hyperlink>
        </w:p>
        <w:p w14:paraId="5A7B68F3" w14:textId="7BAB07F9" w:rsidR="000A4965" w:rsidRDefault="00EF668B">
          <w:pPr>
            <w:pStyle w:val="TOC2"/>
            <w:tabs>
              <w:tab w:val="right" w:leader="dot" w:pos="10070"/>
            </w:tabs>
            <w:rPr>
              <w:rFonts w:eastAsiaTheme="minorEastAsia"/>
              <w:noProof/>
              <w:lang w:val="en-GB" w:eastAsia="en-GB"/>
            </w:rPr>
          </w:pPr>
          <w:hyperlink w:anchor="_Toc80804886" w:history="1">
            <w:r w:rsidR="000A4965" w:rsidRPr="00144472">
              <w:rPr>
                <w:rStyle w:val="Hyperlink"/>
                <w:b/>
                <w:bCs/>
                <w:noProof/>
              </w:rPr>
              <w:t>3.3.2. Connection between sensor and printed circuits</w:t>
            </w:r>
            <w:r w:rsidR="000A4965">
              <w:rPr>
                <w:noProof/>
                <w:webHidden/>
              </w:rPr>
              <w:tab/>
            </w:r>
            <w:r w:rsidR="000A4965">
              <w:rPr>
                <w:noProof/>
                <w:webHidden/>
              </w:rPr>
              <w:fldChar w:fldCharType="begin"/>
            </w:r>
            <w:r w:rsidR="000A4965">
              <w:rPr>
                <w:noProof/>
                <w:webHidden/>
              </w:rPr>
              <w:instrText xml:space="preserve"> PAGEREF _Toc80804886 \h </w:instrText>
            </w:r>
            <w:r w:rsidR="000A4965">
              <w:rPr>
                <w:noProof/>
                <w:webHidden/>
              </w:rPr>
            </w:r>
            <w:r w:rsidR="000A4965">
              <w:rPr>
                <w:noProof/>
                <w:webHidden/>
              </w:rPr>
              <w:fldChar w:fldCharType="separate"/>
            </w:r>
            <w:r w:rsidR="000A4965">
              <w:rPr>
                <w:noProof/>
                <w:webHidden/>
              </w:rPr>
              <w:t>21</w:t>
            </w:r>
            <w:r w:rsidR="000A4965">
              <w:rPr>
                <w:noProof/>
                <w:webHidden/>
              </w:rPr>
              <w:fldChar w:fldCharType="end"/>
            </w:r>
          </w:hyperlink>
        </w:p>
        <w:p w14:paraId="4B7623A5" w14:textId="79A70C76" w:rsidR="000A4965" w:rsidRDefault="00EF668B">
          <w:pPr>
            <w:pStyle w:val="TOC1"/>
            <w:tabs>
              <w:tab w:val="left" w:pos="440"/>
              <w:tab w:val="right" w:leader="dot" w:pos="10070"/>
            </w:tabs>
            <w:rPr>
              <w:rFonts w:eastAsiaTheme="minorEastAsia"/>
              <w:noProof/>
              <w:lang w:val="en-GB" w:eastAsia="en-GB"/>
            </w:rPr>
          </w:pPr>
          <w:hyperlink w:anchor="_Toc80804887" w:history="1">
            <w:r w:rsidR="000A4965" w:rsidRPr="00144472">
              <w:rPr>
                <w:rStyle w:val="Hyperlink"/>
                <w:rFonts w:cstheme="minorHAnsi"/>
                <w:b/>
                <w:bCs/>
                <w:noProof/>
              </w:rPr>
              <w:t>3.</w:t>
            </w:r>
            <w:r w:rsidR="000A4965">
              <w:rPr>
                <w:rFonts w:eastAsiaTheme="minorEastAsia"/>
                <w:noProof/>
                <w:lang w:val="en-GB" w:eastAsia="en-GB"/>
              </w:rPr>
              <w:tab/>
            </w:r>
            <w:r w:rsidR="000A4965" w:rsidRPr="00144472">
              <w:rPr>
                <w:rStyle w:val="Hyperlink"/>
                <w:rFonts w:cstheme="minorHAnsi"/>
                <w:b/>
                <w:bCs/>
                <w:noProof/>
              </w:rPr>
              <w:t>Activities planning</w:t>
            </w:r>
            <w:r w:rsidR="000A4965">
              <w:rPr>
                <w:noProof/>
                <w:webHidden/>
              </w:rPr>
              <w:tab/>
            </w:r>
            <w:r w:rsidR="000A4965">
              <w:rPr>
                <w:noProof/>
                <w:webHidden/>
              </w:rPr>
              <w:fldChar w:fldCharType="begin"/>
            </w:r>
            <w:r w:rsidR="000A4965">
              <w:rPr>
                <w:noProof/>
                <w:webHidden/>
              </w:rPr>
              <w:instrText xml:space="preserve"> PAGEREF _Toc80804887 \h </w:instrText>
            </w:r>
            <w:r w:rsidR="000A4965">
              <w:rPr>
                <w:noProof/>
                <w:webHidden/>
              </w:rPr>
            </w:r>
            <w:r w:rsidR="000A4965">
              <w:rPr>
                <w:noProof/>
                <w:webHidden/>
              </w:rPr>
              <w:fldChar w:fldCharType="separate"/>
            </w:r>
            <w:r w:rsidR="000A4965">
              <w:rPr>
                <w:noProof/>
                <w:webHidden/>
              </w:rPr>
              <w:t>22</w:t>
            </w:r>
            <w:r w:rsidR="000A4965">
              <w:rPr>
                <w:noProof/>
                <w:webHidden/>
              </w:rPr>
              <w:fldChar w:fldCharType="end"/>
            </w:r>
          </w:hyperlink>
        </w:p>
        <w:p w14:paraId="1D9DAA18" w14:textId="0E4243F7" w:rsidR="0033583C" w:rsidRDefault="0033583C" w:rsidP="00B23BC1">
          <w:pPr>
            <w:spacing w:line="240" w:lineRule="auto"/>
          </w:pPr>
          <w:r w:rsidRPr="0033583C">
            <w:rPr>
              <w:rFonts w:cstheme="minorHAnsi"/>
              <w:noProof/>
            </w:rPr>
            <w:fldChar w:fldCharType="end"/>
          </w:r>
        </w:p>
      </w:sdtContent>
    </w:sdt>
    <w:p w14:paraId="2FB4C80A" w14:textId="10ACBB96" w:rsidR="00C73FF2" w:rsidRDefault="00C73FF2" w:rsidP="00B23BC1">
      <w:pPr>
        <w:spacing w:line="240" w:lineRule="auto"/>
        <w:rPr>
          <w:rFonts w:cstheme="minorHAnsi"/>
          <w:b/>
        </w:rPr>
      </w:pPr>
    </w:p>
    <w:p w14:paraId="60C9AC8B" w14:textId="596FF06C" w:rsidR="005D223D" w:rsidRDefault="005D223D" w:rsidP="00B23BC1">
      <w:pPr>
        <w:spacing w:line="240" w:lineRule="auto"/>
        <w:rPr>
          <w:rFonts w:cstheme="minorHAnsi"/>
          <w:b/>
        </w:rPr>
      </w:pPr>
    </w:p>
    <w:p w14:paraId="366752ED" w14:textId="77777777" w:rsidR="00D27897" w:rsidRDefault="00D27897" w:rsidP="00B23BC1">
      <w:pPr>
        <w:spacing w:line="240" w:lineRule="auto"/>
        <w:rPr>
          <w:rFonts w:cstheme="minorHAnsi"/>
          <w:b/>
        </w:rPr>
      </w:pPr>
    </w:p>
    <w:p w14:paraId="371CAB05" w14:textId="7DCF64FC" w:rsidR="005D223D" w:rsidRDefault="005D223D" w:rsidP="00B23BC1">
      <w:pPr>
        <w:spacing w:line="240" w:lineRule="auto"/>
        <w:rPr>
          <w:rFonts w:cstheme="minorHAnsi"/>
          <w:b/>
        </w:rPr>
      </w:pPr>
    </w:p>
    <w:p w14:paraId="18621667" w14:textId="77777777" w:rsidR="00495BA6" w:rsidRDefault="00495BA6" w:rsidP="00B23BC1">
      <w:pPr>
        <w:spacing w:line="240" w:lineRule="auto"/>
        <w:rPr>
          <w:rFonts w:cstheme="minorHAnsi"/>
          <w:b/>
        </w:rPr>
      </w:pPr>
    </w:p>
    <w:p w14:paraId="5BD09238" w14:textId="6B8657FE" w:rsidR="003F3FCE" w:rsidRDefault="003F3FCE" w:rsidP="00B23BC1">
      <w:pPr>
        <w:spacing w:line="240" w:lineRule="auto"/>
        <w:rPr>
          <w:rFonts w:cstheme="minorHAnsi"/>
          <w:b/>
        </w:rPr>
      </w:pPr>
    </w:p>
    <w:p w14:paraId="1BEA8976" w14:textId="6D32B07B" w:rsidR="003F3FCE" w:rsidRDefault="003F3FCE" w:rsidP="00B23BC1">
      <w:pPr>
        <w:spacing w:line="240" w:lineRule="auto"/>
        <w:rPr>
          <w:rFonts w:cstheme="minorHAnsi"/>
          <w:b/>
        </w:rPr>
      </w:pPr>
    </w:p>
    <w:p w14:paraId="4CA94E40" w14:textId="162BD8ED" w:rsidR="00E956E6" w:rsidRDefault="00E956E6" w:rsidP="00B23BC1">
      <w:pPr>
        <w:spacing w:line="240" w:lineRule="auto"/>
        <w:rPr>
          <w:rFonts w:cstheme="minorHAnsi"/>
          <w:b/>
        </w:rPr>
      </w:pPr>
    </w:p>
    <w:p w14:paraId="2B2DB040" w14:textId="12CF4AEA" w:rsidR="00E956E6" w:rsidRDefault="00E956E6" w:rsidP="00B23BC1">
      <w:pPr>
        <w:spacing w:line="240" w:lineRule="auto"/>
        <w:rPr>
          <w:rFonts w:cstheme="minorHAnsi"/>
          <w:b/>
        </w:rPr>
      </w:pPr>
    </w:p>
    <w:p w14:paraId="3579A74F" w14:textId="1714534D" w:rsidR="00E956E6" w:rsidRDefault="00E956E6" w:rsidP="00B23BC1">
      <w:pPr>
        <w:spacing w:line="240" w:lineRule="auto"/>
        <w:rPr>
          <w:rFonts w:cstheme="minorHAnsi"/>
          <w:b/>
        </w:rPr>
      </w:pPr>
    </w:p>
    <w:p w14:paraId="01CC5D09" w14:textId="1819CE41" w:rsidR="00E956E6" w:rsidRDefault="00E956E6" w:rsidP="00B23BC1">
      <w:pPr>
        <w:spacing w:line="240" w:lineRule="auto"/>
        <w:rPr>
          <w:rFonts w:cstheme="minorHAnsi"/>
          <w:b/>
        </w:rPr>
      </w:pPr>
    </w:p>
    <w:p w14:paraId="386F8B54" w14:textId="62D388D6" w:rsidR="00C91982" w:rsidRDefault="00C91982" w:rsidP="00B23BC1">
      <w:pPr>
        <w:spacing w:line="240" w:lineRule="auto"/>
        <w:rPr>
          <w:rFonts w:cstheme="minorHAnsi"/>
          <w:b/>
        </w:rPr>
      </w:pPr>
    </w:p>
    <w:p w14:paraId="683561E4" w14:textId="77777777" w:rsidR="00C31808" w:rsidRDefault="00C31808" w:rsidP="00B23BC1">
      <w:pPr>
        <w:spacing w:line="240" w:lineRule="auto"/>
        <w:rPr>
          <w:rFonts w:cstheme="minorHAnsi"/>
          <w:b/>
        </w:rPr>
      </w:pPr>
    </w:p>
    <w:p w14:paraId="7651D070" w14:textId="3BB6408A" w:rsidR="005D223D" w:rsidRDefault="005D223D" w:rsidP="00B23BC1">
      <w:pPr>
        <w:spacing w:line="240" w:lineRule="auto"/>
        <w:rPr>
          <w:rFonts w:cstheme="minorHAnsi"/>
          <w:b/>
        </w:rPr>
      </w:pPr>
    </w:p>
    <w:p w14:paraId="5F738F5B" w14:textId="5AACBB4E" w:rsidR="00D26DCC" w:rsidRDefault="00D26DCC" w:rsidP="00B23BC1">
      <w:pPr>
        <w:spacing w:line="240" w:lineRule="auto"/>
        <w:rPr>
          <w:rFonts w:cstheme="minorHAnsi"/>
          <w:b/>
        </w:rPr>
      </w:pPr>
    </w:p>
    <w:p w14:paraId="2F9A78E0" w14:textId="77777777" w:rsidR="00E70AE3" w:rsidRPr="006B7EED" w:rsidRDefault="00E70AE3" w:rsidP="00B23BC1">
      <w:pPr>
        <w:spacing w:line="240" w:lineRule="auto"/>
        <w:rPr>
          <w:rFonts w:cstheme="minorHAnsi"/>
          <w:b/>
        </w:rPr>
      </w:pPr>
    </w:p>
    <w:p w14:paraId="3CFE1312" w14:textId="129CEA2F" w:rsidR="0088770F" w:rsidRPr="001C14BB" w:rsidRDefault="0088770F" w:rsidP="00AD2A8D">
      <w:pPr>
        <w:pStyle w:val="Heading1"/>
        <w:numPr>
          <w:ilvl w:val="0"/>
          <w:numId w:val="16"/>
        </w:numPr>
        <w:spacing w:line="240" w:lineRule="auto"/>
        <w:rPr>
          <w:b/>
          <w:bCs/>
          <w:color w:val="auto"/>
          <w:sz w:val="28"/>
          <w:szCs w:val="28"/>
        </w:rPr>
      </w:pPr>
      <w:bookmarkStart w:id="0" w:name="_Toc80804877"/>
      <w:r w:rsidRPr="001C14BB">
        <w:rPr>
          <w:b/>
          <w:bCs/>
          <w:color w:val="auto"/>
          <w:sz w:val="28"/>
          <w:szCs w:val="28"/>
        </w:rPr>
        <w:lastRenderedPageBreak/>
        <w:t>Introduction</w:t>
      </w:r>
      <w:r w:rsidR="006779EF" w:rsidRPr="001C14BB">
        <w:rPr>
          <w:b/>
          <w:bCs/>
          <w:color w:val="auto"/>
          <w:sz w:val="28"/>
          <w:szCs w:val="28"/>
        </w:rPr>
        <w:t xml:space="preserve"> and </w:t>
      </w:r>
      <w:r w:rsidR="00CB0D71" w:rsidRPr="001C14BB">
        <w:rPr>
          <w:b/>
          <w:bCs/>
          <w:color w:val="auto"/>
          <w:sz w:val="28"/>
          <w:szCs w:val="28"/>
        </w:rPr>
        <w:t>problem statement</w:t>
      </w:r>
      <w:bookmarkEnd w:id="0"/>
    </w:p>
    <w:p w14:paraId="6FC66491" w14:textId="77777777" w:rsidR="00F97877" w:rsidRPr="006B7EED" w:rsidRDefault="00F97877" w:rsidP="00B23BC1">
      <w:pPr>
        <w:spacing w:after="0" w:line="240" w:lineRule="auto"/>
      </w:pPr>
    </w:p>
    <w:p w14:paraId="42D21384" w14:textId="62794C80" w:rsidR="00EB39D5" w:rsidRPr="006B7EED" w:rsidRDefault="00836583" w:rsidP="00B23BC1">
      <w:pPr>
        <w:spacing w:after="120" w:line="240" w:lineRule="auto"/>
        <w:jc w:val="both"/>
        <w:rPr>
          <w:rFonts w:cs="Times New Roman"/>
          <w:color w:val="000000" w:themeColor="text1"/>
        </w:rPr>
      </w:pPr>
      <w:r w:rsidRPr="006B7EED">
        <w:rPr>
          <w:rFonts w:cs="Times New Roman"/>
          <w:color w:val="000000" w:themeColor="text1"/>
        </w:rPr>
        <w:t>S</w:t>
      </w:r>
      <w:r w:rsidR="00D42D83" w:rsidRPr="006B7EED">
        <w:rPr>
          <w:rFonts w:cs="Times New Roman"/>
          <w:color w:val="000000" w:themeColor="text1"/>
        </w:rPr>
        <w:t xml:space="preserve">tructural </w:t>
      </w:r>
      <w:r w:rsidR="00606B5F" w:rsidRPr="006B7EED">
        <w:rPr>
          <w:rFonts w:cs="Times New Roman"/>
          <w:color w:val="000000" w:themeColor="text1"/>
        </w:rPr>
        <w:t>h</w:t>
      </w:r>
      <w:r w:rsidR="00D42D83" w:rsidRPr="006B7EED">
        <w:rPr>
          <w:rFonts w:cs="Times New Roman"/>
          <w:color w:val="000000" w:themeColor="text1"/>
        </w:rPr>
        <w:t xml:space="preserve">ealth </w:t>
      </w:r>
      <w:r w:rsidR="00606B5F" w:rsidRPr="006B7EED">
        <w:rPr>
          <w:rFonts w:cs="Times New Roman"/>
          <w:color w:val="000000" w:themeColor="text1"/>
        </w:rPr>
        <w:t>manufacturing</w:t>
      </w:r>
      <w:r w:rsidR="00D42D83" w:rsidRPr="006B7EED">
        <w:rPr>
          <w:rFonts w:cs="Times New Roman"/>
          <w:color w:val="000000" w:themeColor="text1"/>
        </w:rPr>
        <w:t xml:space="preserve"> (SHM</w:t>
      </w:r>
      <w:r w:rsidR="00606B5F" w:rsidRPr="006B7EED">
        <w:rPr>
          <w:rFonts w:cs="Times New Roman"/>
          <w:color w:val="000000" w:themeColor="text1"/>
        </w:rPr>
        <w:t>)</w:t>
      </w:r>
      <w:r w:rsidRPr="006B7EED">
        <w:rPr>
          <w:rFonts w:cs="Times New Roman"/>
          <w:color w:val="000000" w:themeColor="text1"/>
        </w:rPr>
        <w:t xml:space="preserve"> is defined as a process of collecting and analyzing data from a distributed network of sensors that are mounted on or embedded inside a structure to obtain information about the health of the structure</w:t>
      </w:r>
      <w:r w:rsidR="00BF4D94" w:rsidRPr="006B7EED">
        <w:rPr>
          <w:rFonts w:cs="Times New Roman"/>
          <w:color w:val="000000" w:themeColor="text1"/>
        </w:rPr>
        <w:t xml:space="preserve"> </w:t>
      </w:r>
      <w:sdt>
        <w:sdtPr>
          <w:rPr>
            <w:rFonts w:cs="Times New Roman"/>
            <w:color w:val="000000" w:themeColor="text1"/>
          </w:rPr>
          <w:alias w:val="To edit, see citavi.com/edit"/>
          <w:tag w:val="CitaviPlaceholder#a8142b98-8ec0-4a19-a8bb-0f1b7f3908fa"/>
          <w:id w:val="135617946"/>
          <w:placeholder>
            <w:docPart w:val="DefaultPlaceholder_-1854013440"/>
          </w:placeholder>
        </w:sdtPr>
        <w:sdtEndPr/>
        <w:sdtContent>
          <w:r w:rsidR="00BF4D94" w:rsidRPr="006B7EED">
            <w:rPr>
              <w:rFonts w:cs="Times New Roman"/>
              <w:noProof/>
              <w:color w:val="000000" w:themeColor="text1"/>
            </w:rPr>
            <w:fldChar w:fldCharType="begin"/>
          </w:r>
          <w:r w:rsidR="00BF4D94" w:rsidRPr="006B7EED">
            <w:rPr>
              <w:rFonts w:cs="Times New Roman"/>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MjYzYjU5LWNlNGYtNGM4NC1hNTI4LTJjYjMzZTQzNWMzYyIsIlJhbmdlTGVuZ3RoIjozLCJSZWZlcmVuY2VJZCI6ImE5ZjFmNjVhLWFkMjktNGVjNi1iMDFjLTAzMTc5OWI4MmU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0gSCBGZXJyaSBBbGlhYmFkaSAmIFogU2hhcmlmIEtob2RhZWkiLCJQcm90ZWN0ZWQiOmZhbHNlLCJTZXgiOjAsIkNyZWF0ZWRCeSI6Il9Uc29maSIsIkNyZWF0ZWRPbiI6IjIwMjEtMDEtMjRUMTA6MzY6MjYiLCJNb2RpZmllZEJ5IjoiX1Rzb2ZpIiwiSWQiOiI4ZjBmYjA4My1iZGRkLTRhOGQtOTBiZi00MmRlYmZmNjJlNzkiLCJNb2RpZmllZE9uIjoiMjAyMS0wMS0yNFQxMDozNjoy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NIEggRmVycmkgQWxpYWJhZGkgJiBaIFNoYXJpZiBLaG9kYWVpIC0gU3RydWN0dXJhbCBIZWFsdGggTW9uaXRvcmluZyBmb3IgQWR2YW5jZW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g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}</w:instrText>
          </w:r>
          <w:r w:rsidR="00BF4D94" w:rsidRPr="006B7EED">
            <w:rPr>
              <w:rFonts w:cs="Times New Roman"/>
              <w:noProof/>
              <w:color w:val="000000" w:themeColor="text1"/>
            </w:rPr>
            <w:fldChar w:fldCharType="separate"/>
          </w:r>
          <w:r w:rsidR="009D730B">
            <w:rPr>
              <w:rFonts w:cs="Times New Roman"/>
              <w:noProof/>
              <w:color w:val="000000" w:themeColor="text1"/>
            </w:rPr>
            <w:t>[1]</w:t>
          </w:r>
          <w:r w:rsidR="00BF4D94" w:rsidRPr="006B7EED">
            <w:rPr>
              <w:rFonts w:cs="Times New Roman"/>
              <w:noProof/>
              <w:color w:val="000000" w:themeColor="text1"/>
            </w:rPr>
            <w:fldChar w:fldCharType="end"/>
          </w:r>
        </w:sdtContent>
      </w:sdt>
      <w:r w:rsidRPr="006B7EED">
        <w:rPr>
          <w:rFonts w:cs="Times New Roman"/>
          <w:color w:val="000000" w:themeColor="text1"/>
        </w:rPr>
        <w:t>. By monitoring the response of the sensors embedded or attached to the structure and performing the appropriate post-processing techniques, it can result in the detection and localization of the defects. During recent years SHM has emerged as an interesting technology for many industries because of its capability to reduce maintenance costs and therefore reducing labor and downtime with an increment of the operational availability</w:t>
      </w:r>
      <w:r w:rsidR="00A564E9" w:rsidRPr="006B7EED">
        <w:rPr>
          <w:rFonts w:cs="Times New Roman"/>
          <w:color w:val="000000" w:themeColor="text1"/>
        </w:rPr>
        <w:t xml:space="preserve">. </w:t>
      </w:r>
      <w:r w:rsidR="002021DE" w:rsidRPr="006B7EED">
        <w:rPr>
          <w:rFonts w:cs="Times New Roman"/>
          <w:color w:val="000000" w:themeColor="text1"/>
        </w:rPr>
        <w:t>SHM information has the potential to not only reduce by billions the expenditure on asset</w:t>
      </w:r>
      <w:r w:rsidR="00042CD5" w:rsidRPr="006B7EED">
        <w:rPr>
          <w:rFonts w:cs="Times New Roman"/>
          <w:color w:val="000000" w:themeColor="text1"/>
        </w:rPr>
        <w:t xml:space="preserve"> </w:t>
      </w:r>
      <w:r w:rsidR="002021DE" w:rsidRPr="006B7EED">
        <w:rPr>
          <w:rFonts w:cs="Times New Roman"/>
          <w:color w:val="000000" w:themeColor="text1"/>
        </w:rPr>
        <w:t>maintenance, but also to drastically change the way the composite structures (and their associated assets)</w:t>
      </w:r>
      <w:r w:rsidR="00042CD5" w:rsidRPr="006B7EED">
        <w:rPr>
          <w:rFonts w:cs="Times New Roman"/>
          <w:color w:val="000000" w:themeColor="text1"/>
        </w:rPr>
        <w:t xml:space="preserve"> </w:t>
      </w:r>
      <w:r w:rsidR="002021DE" w:rsidRPr="006B7EED">
        <w:rPr>
          <w:rFonts w:cs="Times New Roman"/>
          <w:color w:val="000000" w:themeColor="text1"/>
        </w:rPr>
        <w:t>are designed, built, and</w:t>
      </w:r>
      <w:r w:rsidR="00042CD5" w:rsidRPr="006B7EED">
        <w:rPr>
          <w:rFonts w:cs="Times New Roman"/>
          <w:color w:val="000000" w:themeColor="text1"/>
        </w:rPr>
        <w:t xml:space="preserve"> </w:t>
      </w:r>
      <w:r w:rsidR="002021DE" w:rsidRPr="006B7EED">
        <w:rPr>
          <w:rFonts w:cs="Times New Roman"/>
        </w:rPr>
        <w:t>maintained.</w:t>
      </w:r>
      <w:r w:rsidR="00802D5A" w:rsidRPr="006B7EED">
        <w:rPr>
          <w:rFonts w:cs="Times New Roman"/>
        </w:rPr>
        <w:t xml:space="preserve"> </w:t>
      </w:r>
      <w:r w:rsidR="00A564E9" w:rsidRPr="006B7EED">
        <w:rPr>
          <w:rFonts w:cs="Times New Roman"/>
        </w:rPr>
        <w:t xml:space="preserve">Prognostics and health management (PHM) </w:t>
      </w:r>
      <w:r w:rsidR="00E343AB" w:rsidRPr="006B7EED">
        <w:rPr>
          <w:rFonts w:cs="Times New Roman"/>
        </w:rPr>
        <w:t xml:space="preserve">is an extension of SHM </w:t>
      </w:r>
      <w:r w:rsidR="00A564E9" w:rsidRPr="006B7EED">
        <w:rPr>
          <w:rFonts w:cs="Times New Roman"/>
        </w:rPr>
        <w:t xml:space="preserve">that </w:t>
      </w:r>
      <w:r w:rsidR="00362858" w:rsidRPr="006B7EED">
        <w:rPr>
          <w:rFonts w:cs="Times New Roman"/>
        </w:rPr>
        <w:t>can make</w:t>
      </w:r>
      <w:r w:rsidR="00A564E9" w:rsidRPr="006B7EED">
        <w:rPr>
          <w:rFonts w:cs="Times New Roman"/>
        </w:rPr>
        <w:t xml:space="preserve"> predictions of </w:t>
      </w:r>
      <w:r w:rsidR="00362858" w:rsidRPr="006B7EED">
        <w:rPr>
          <w:rFonts w:cs="Times New Roman"/>
        </w:rPr>
        <w:t>r</w:t>
      </w:r>
      <w:r w:rsidR="00413BCA" w:rsidRPr="006B7EED">
        <w:rPr>
          <w:rFonts w:cs="Times New Roman"/>
        </w:rPr>
        <w:t xml:space="preserve">emaining </w:t>
      </w:r>
      <w:r w:rsidR="00362858" w:rsidRPr="006B7EED">
        <w:rPr>
          <w:rFonts w:cs="Times New Roman"/>
        </w:rPr>
        <w:t>u</w:t>
      </w:r>
      <w:r w:rsidR="00413BCA" w:rsidRPr="006B7EED">
        <w:rPr>
          <w:rFonts w:cs="Times New Roman"/>
        </w:rPr>
        <w:t xml:space="preserve">seful </w:t>
      </w:r>
      <w:r w:rsidR="00DD2B8B" w:rsidRPr="006B7EED">
        <w:rPr>
          <w:rFonts w:cs="Times New Roman"/>
        </w:rPr>
        <w:t>l</w:t>
      </w:r>
      <w:r w:rsidR="00413BCA" w:rsidRPr="006B7EED">
        <w:rPr>
          <w:rFonts w:cs="Times New Roman"/>
        </w:rPr>
        <w:t>ife (</w:t>
      </w:r>
      <w:r w:rsidR="00A564E9" w:rsidRPr="006B7EED">
        <w:rPr>
          <w:rFonts w:cs="Times New Roman"/>
        </w:rPr>
        <w:t>RUL</w:t>
      </w:r>
      <w:r w:rsidR="00413BCA" w:rsidRPr="006B7EED">
        <w:rPr>
          <w:rFonts w:cs="Times New Roman"/>
        </w:rPr>
        <w:t>)</w:t>
      </w:r>
      <w:r w:rsidR="00A564E9" w:rsidRPr="006B7EED">
        <w:rPr>
          <w:rFonts w:cs="Times New Roman"/>
        </w:rPr>
        <w:t xml:space="preserve"> using timely updated data from the sensors. </w:t>
      </w:r>
      <w:r w:rsidR="006B1FA8" w:rsidRPr="006B7EED">
        <w:rPr>
          <w:rFonts w:cs="Times New Roman"/>
        </w:rPr>
        <w:t>PHM</w:t>
      </w:r>
      <w:r w:rsidR="00A564E9" w:rsidRPr="006B7EED">
        <w:rPr>
          <w:rFonts w:cs="Times New Roman"/>
        </w:rPr>
        <w:t xml:space="preserve"> </w:t>
      </w:r>
      <w:r w:rsidR="00DD2B8B" w:rsidRPr="006B7EED">
        <w:rPr>
          <w:rFonts w:cs="Times New Roman"/>
        </w:rPr>
        <w:t xml:space="preserve">predicts </w:t>
      </w:r>
      <w:r w:rsidR="00A564E9" w:rsidRPr="006B7EED">
        <w:rPr>
          <w:rFonts w:cs="Times New Roman"/>
        </w:rPr>
        <w:t xml:space="preserve">the </w:t>
      </w:r>
      <w:r w:rsidR="00DD2B8B" w:rsidRPr="006B7EED">
        <w:rPr>
          <w:rFonts w:cs="Times New Roman"/>
        </w:rPr>
        <w:t xml:space="preserve">RUL </w:t>
      </w:r>
      <w:r w:rsidR="00A564E9" w:rsidRPr="006B7EED">
        <w:rPr>
          <w:rFonts w:cs="Times New Roman"/>
        </w:rPr>
        <w:t>of</w:t>
      </w:r>
      <w:r w:rsidR="00DD2B8B" w:rsidRPr="006B7EED">
        <w:rPr>
          <w:rFonts w:cs="Times New Roman"/>
        </w:rPr>
        <w:t xml:space="preserve"> an</w:t>
      </w:r>
      <w:r w:rsidR="00A564E9" w:rsidRPr="006B7EED">
        <w:rPr>
          <w:rFonts w:cs="Times New Roman"/>
        </w:rPr>
        <w:t xml:space="preserve"> engineering systems </w:t>
      </w:r>
      <w:r w:rsidR="008F0F30" w:rsidRPr="006B7EED">
        <w:rPr>
          <w:rFonts w:cs="Times New Roman"/>
        </w:rPr>
        <w:t>by c</w:t>
      </w:r>
      <w:r w:rsidR="000D40DD" w:rsidRPr="006B7EED">
        <w:rPr>
          <w:rFonts w:cs="Times New Roman"/>
        </w:rPr>
        <w:t>ombining sensor technology, structural engineering, data science and Artificial intelligence to enable cost-effective risk-based maintenance schedules based on predictions of the RUL as opposed to periodic inspections</w:t>
      </w:r>
      <w:r w:rsidR="008F0F30" w:rsidRPr="006B7EED">
        <w:rPr>
          <w:rFonts w:cs="Times New Roman"/>
        </w:rPr>
        <w:t>.</w:t>
      </w:r>
    </w:p>
    <w:p w14:paraId="6ACD954E" w14:textId="1A5CAFB6" w:rsidR="008F0F30" w:rsidRPr="006B7EED" w:rsidRDefault="00990144" w:rsidP="00B23BC1">
      <w:pPr>
        <w:spacing w:after="120" w:line="240" w:lineRule="auto"/>
        <w:jc w:val="both"/>
        <w:rPr>
          <w:rFonts w:cs="Times New Roman"/>
          <w:color w:val="000000" w:themeColor="text1"/>
        </w:rPr>
      </w:pPr>
      <w:r w:rsidRPr="006B7EED">
        <w:rPr>
          <w:rFonts w:cs="Times New Roman"/>
          <w:color w:val="000000" w:themeColor="text1"/>
        </w:rPr>
        <w:t xml:space="preserve">However, despite these advantages, </w:t>
      </w:r>
      <w:r w:rsidR="00680685" w:rsidRPr="006B7EED">
        <w:rPr>
          <w:rFonts w:cs="Times New Roman"/>
          <w:color w:val="000000" w:themeColor="text1"/>
        </w:rPr>
        <w:t>SHM</w:t>
      </w:r>
      <w:r w:rsidRPr="006B7EED">
        <w:rPr>
          <w:rFonts w:cs="Times New Roman"/>
          <w:color w:val="000000" w:themeColor="text1"/>
        </w:rPr>
        <w:t xml:space="preserve"> </w:t>
      </w:r>
      <w:r w:rsidR="00680685" w:rsidRPr="006B7EED">
        <w:rPr>
          <w:rFonts w:cs="Times New Roman"/>
          <w:color w:val="000000" w:themeColor="text1"/>
        </w:rPr>
        <w:t>system</w:t>
      </w:r>
      <w:r w:rsidR="00064BAE" w:rsidRPr="006B7EED">
        <w:rPr>
          <w:rFonts w:cs="Times New Roman"/>
          <w:color w:val="000000" w:themeColor="text1"/>
        </w:rPr>
        <w:t xml:space="preserve"> is</w:t>
      </w:r>
      <w:r w:rsidR="00680685" w:rsidRPr="006B7EED">
        <w:rPr>
          <w:rFonts w:cs="Times New Roman"/>
          <w:color w:val="000000" w:themeColor="text1"/>
        </w:rPr>
        <w:t xml:space="preserve"> </w:t>
      </w:r>
      <w:r w:rsidRPr="006B7EED">
        <w:rPr>
          <w:rFonts w:cs="Times New Roman"/>
          <w:color w:val="000000" w:themeColor="text1"/>
        </w:rPr>
        <w:t xml:space="preserve">still not reflected in the real-life applications as expected because of the lack of industry practices, guidelines, and standards that the system must fulfil for the different </w:t>
      </w:r>
      <w:r w:rsidR="009479DF">
        <w:rPr>
          <w:rFonts w:cs="Times New Roman"/>
          <w:color w:val="000000" w:themeColor="text1"/>
        </w:rPr>
        <w:t>condition</w:t>
      </w:r>
      <w:r w:rsidRPr="006B7EED">
        <w:rPr>
          <w:rFonts w:cs="Times New Roman"/>
          <w:color w:val="000000" w:themeColor="text1"/>
        </w:rPr>
        <w:t xml:space="preserve">s in </w:t>
      </w:r>
      <w:r w:rsidR="00227C6A">
        <w:rPr>
          <w:rFonts w:cs="Times New Roman"/>
          <w:color w:val="000000" w:themeColor="text1"/>
        </w:rPr>
        <w:t xml:space="preserve">aerospace </w:t>
      </w:r>
      <w:r w:rsidRPr="006B7EED">
        <w:rPr>
          <w:rFonts w:cs="Times New Roman"/>
          <w:color w:val="000000" w:themeColor="text1"/>
        </w:rPr>
        <w:t>industr</w:t>
      </w:r>
      <w:r w:rsidR="00227C6A">
        <w:rPr>
          <w:rFonts w:cs="Times New Roman"/>
          <w:color w:val="000000" w:themeColor="text1"/>
        </w:rPr>
        <w:t>y</w:t>
      </w:r>
      <w:r w:rsidRPr="006B7EED">
        <w:rPr>
          <w:rFonts w:cs="Times New Roman"/>
          <w:color w:val="000000" w:themeColor="text1"/>
        </w:rPr>
        <w:t xml:space="preserve">. </w:t>
      </w:r>
      <w:r w:rsidR="00BD6053" w:rsidRPr="006B7EED">
        <w:rPr>
          <w:rFonts w:cs="Times New Roman"/>
          <w:color w:val="000000" w:themeColor="text1"/>
        </w:rPr>
        <w:t xml:space="preserve">There are many challenges faced in the </w:t>
      </w:r>
      <w:r w:rsidR="00561CBF" w:rsidRPr="006B7EED">
        <w:rPr>
          <w:rFonts w:cs="Times New Roman"/>
          <w:color w:val="000000" w:themeColor="text1"/>
        </w:rPr>
        <w:t xml:space="preserve">multi-disciplinary </w:t>
      </w:r>
      <w:r w:rsidR="00486ECB" w:rsidRPr="006B7EED">
        <w:rPr>
          <w:rFonts w:cs="Times New Roman"/>
          <w:color w:val="000000" w:themeColor="text1"/>
        </w:rPr>
        <w:t xml:space="preserve">SHM technology ranging from </w:t>
      </w:r>
      <w:r w:rsidR="00EC3968" w:rsidRPr="006B7EED">
        <w:rPr>
          <w:rFonts w:cs="Times New Roman"/>
          <w:color w:val="000000" w:themeColor="text1"/>
        </w:rPr>
        <w:t>manufacturing</w:t>
      </w:r>
      <w:r w:rsidR="00066232" w:rsidRPr="006B7EED">
        <w:rPr>
          <w:rFonts w:cs="Times New Roman"/>
          <w:color w:val="000000" w:themeColor="text1"/>
        </w:rPr>
        <w:t xml:space="preserve"> of such smart structures</w:t>
      </w:r>
      <w:r w:rsidR="00EC3968" w:rsidRPr="006B7EED">
        <w:rPr>
          <w:rFonts w:cs="Times New Roman"/>
          <w:color w:val="000000" w:themeColor="text1"/>
        </w:rPr>
        <w:t>,</w:t>
      </w:r>
      <w:r w:rsidR="00C436DF" w:rsidRPr="006B7EED">
        <w:rPr>
          <w:rFonts w:cs="Times New Roman"/>
          <w:color w:val="000000" w:themeColor="text1"/>
        </w:rPr>
        <w:t xml:space="preserve"> sensor </w:t>
      </w:r>
      <w:r w:rsidR="0041121C" w:rsidRPr="006B7EED">
        <w:rPr>
          <w:rFonts w:cs="Times New Roman"/>
          <w:color w:val="000000" w:themeColor="text1"/>
        </w:rPr>
        <w:t>diagnostics</w:t>
      </w:r>
      <w:r w:rsidR="00C436DF" w:rsidRPr="006B7EED">
        <w:rPr>
          <w:rFonts w:cs="Times New Roman"/>
          <w:color w:val="000000" w:themeColor="text1"/>
        </w:rPr>
        <w:t>,</w:t>
      </w:r>
      <w:r w:rsidR="00561CBF" w:rsidRPr="006B7EED">
        <w:rPr>
          <w:rFonts w:cs="Times New Roman"/>
          <w:color w:val="000000" w:themeColor="text1"/>
        </w:rPr>
        <w:t xml:space="preserve"> performance of the monitoring systems in real structures under realistic conditions,</w:t>
      </w:r>
      <w:r w:rsidR="00EC3968" w:rsidRPr="006B7EED">
        <w:rPr>
          <w:rFonts w:cs="Times New Roman"/>
          <w:color w:val="000000" w:themeColor="text1"/>
        </w:rPr>
        <w:t xml:space="preserve"> </w:t>
      </w:r>
      <w:r w:rsidR="00656187" w:rsidRPr="006B7EED">
        <w:rPr>
          <w:rFonts w:cs="Times New Roman"/>
          <w:color w:val="000000" w:themeColor="text1"/>
        </w:rPr>
        <w:t>probability of detection and isolation of signals, moni</w:t>
      </w:r>
      <w:r w:rsidR="007D618E" w:rsidRPr="006B7EED">
        <w:rPr>
          <w:rFonts w:cs="Times New Roman"/>
          <w:color w:val="000000" w:themeColor="text1"/>
        </w:rPr>
        <w:t>toring of large structures</w:t>
      </w:r>
      <w:r w:rsidR="00F57BEC" w:rsidRPr="006B7EED">
        <w:rPr>
          <w:rFonts w:cs="Times New Roman"/>
          <w:color w:val="000000" w:themeColor="text1"/>
        </w:rPr>
        <w:t xml:space="preserve">, </w:t>
      </w:r>
      <w:r w:rsidR="00DE745B" w:rsidRPr="006B7EED">
        <w:rPr>
          <w:rFonts w:cs="Times New Roman"/>
          <w:color w:val="000000" w:themeColor="text1"/>
        </w:rPr>
        <w:t>need of generating understandable data or information to the structural engineer</w:t>
      </w:r>
      <w:r w:rsidR="00F57BEC" w:rsidRPr="006B7EED">
        <w:rPr>
          <w:rFonts w:cs="Times New Roman"/>
          <w:color w:val="000000" w:themeColor="text1"/>
        </w:rPr>
        <w:t xml:space="preserve"> and airworthiness compliance.</w:t>
      </w:r>
    </w:p>
    <w:p w14:paraId="7248A850" w14:textId="69FB504F" w:rsidR="004C3806" w:rsidRPr="006B7EED" w:rsidRDefault="00CE34A1" w:rsidP="00B23BC1">
      <w:pPr>
        <w:spacing w:line="240" w:lineRule="auto"/>
        <w:jc w:val="both"/>
        <w:rPr>
          <w:rFonts w:cs="Times New Roman"/>
        </w:rPr>
      </w:pPr>
      <w:r w:rsidRPr="006B7EED">
        <w:rPr>
          <w:rFonts w:cs="Times New Roman"/>
          <w:color w:val="000000" w:themeColor="text1"/>
        </w:rPr>
        <w:t>Th</w:t>
      </w:r>
      <w:r w:rsidR="000E61F9" w:rsidRPr="006B7EED">
        <w:rPr>
          <w:rFonts w:cs="Times New Roman"/>
          <w:color w:val="000000" w:themeColor="text1"/>
        </w:rPr>
        <w:t xml:space="preserve">e </w:t>
      </w:r>
      <w:r w:rsidR="00595407" w:rsidRPr="006B7EED">
        <w:rPr>
          <w:rFonts w:cs="Times New Roman"/>
          <w:color w:val="000000" w:themeColor="text1"/>
        </w:rPr>
        <w:t xml:space="preserve">main </w:t>
      </w:r>
      <w:r w:rsidR="00681DAA" w:rsidRPr="006B7EED">
        <w:rPr>
          <w:rFonts w:cs="Times New Roman"/>
          <w:color w:val="000000" w:themeColor="text1"/>
        </w:rPr>
        <w:t xml:space="preserve">focus of this work is on </w:t>
      </w:r>
      <w:r w:rsidRPr="006B7EED">
        <w:rPr>
          <w:rFonts w:cs="Times New Roman"/>
          <w:color w:val="000000" w:themeColor="text1"/>
        </w:rPr>
        <w:t>the design</w:t>
      </w:r>
      <w:r w:rsidR="00595407" w:rsidRPr="006B7EED">
        <w:rPr>
          <w:rFonts w:cs="Times New Roman"/>
          <w:color w:val="000000" w:themeColor="text1"/>
        </w:rPr>
        <w:t>ing</w:t>
      </w:r>
      <w:r w:rsidRPr="006B7EED">
        <w:rPr>
          <w:rFonts w:cs="Times New Roman"/>
          <w:color w:val="000000" w:themeColor="text1"/>
        </w:rPr>
        <w:t xml:space="preserve">, manufacturing, and </w:t>
      </w:r>
      <w:r w:rsidR="00D42D83" w:rsidRPr="006B7EED">
        <w:rPr>
          <w:rFonts w:cs="Times New Roman"/>
          <w:color w:val="000000" w:themeColor="text1"/>
        </w:rPr>
        <w:t xml:space="preserve">assembly of composite structures with integrated </w:t>
      </w:r>
      <w:r w:rsidR="00D42D83" w:rsidRPr="006B7EED">
        <w:rPr>
          <w:rFonts w:cs="Times New Roman"/>
        </w:rPr>
        <w:t>P</w:t>
      </w:r>
      <w:r w:rsidR="006335D5" w:rsidRPr="006B7EED">
        <w:rPr>
          <w:rFonts w:cs="Times New Roman"/>
        </w:rPr>
        <w:t>iezoelectric</w:t>
      </w:r>
      <w:r w:rsidR="003E7089" w:rsidRPr="006B7EED">
        <w:rPr>
          <w:rFonts w:cs="Times New Roman"/>
        </w:rPr>
        <w:t xml:space="preserve"> (PZT) </w:t>
      </w:r>
      <w:r w:rsidR="00D42D83" w:rsidRPr="006B7EED">
        <w:rPr>
          <w:rFonts w:cs="Times New Roman"/>
        </w:rPr>
        <w:t>sensors</w:t>
      </w:r>
      <w:r w:rsidR="00D556B7" w:rsidRPr="006B7EED">
        <w:rPr>
          <w:rFonts w:cs="Times New Roman"/>
        </w:rPr>
        <w:t xml:space="preserve"> for SHM</w:t>
      </w:r>
      <w:r w:rsidR="00ED4638" w:rsidRPr="006B7EED">
        <w:rPr>
          <w:rFonts w:cs="Times New Roman"/>
        </w:rPr>
        <w:t xml:space="preserve">. </w:t>
      </w:r>
      <w:r w:rsidR="00741538" w:rsidRPr="006B7EED">
        <w:rPr>
          <w:rFonts w:cstheme="minorHAnsi"/>
        </w:rPr>
        <w:t xml:space="preserve">The main challenges </w:t>
      </w:r>
      <w:r w:rsidR="00672212" w:rsidRPr="006B7EED">
        <w:rPr>
          <w:rFonts w:cstheme="minorHAnsi"/>
        </w:rPr>
        <w:t>a</w:t>
      </w:r>
      <w:r w:rsidR="00F17D2B" w:rsidRPr="006B7EED">
        <w:rPr>
          <w:rFonts w:cstheme="minorHAnsi"/>
        </w:rPr>
        <w:t xml:space="preserve">nd </w:t>
      </w:r>
      <w:r w:rsidR="00117806" w:rsidRPr="006B7EED">
        <w:rPr>
          <w:rFonts w:cstheme="minorHAnsi"/>
        </w:rPr>
        <w:t xml:space="preserve">open research </w:t>
      </w:r>
      <w:r w:rsidR="00595407" w:rsidRPr="006B7EED">
        <w:rPr>
          <w:rFonts w:cstheme="minorHAnsi"/>
        </w:rPr>
        <w:t>area</w:t>
      </w:r>
      <w:r w:rsidR="00117806" w:rsidRPr="006B7EED">
        <w:rPr>
          <w:rFonts w:cstheme="minorHAnsi"/>
        </w:rPr>
        <w:t>s</w:t>
      </w:r>
      <w:r w:rsidR="00BA4A2C" w:rsidRPr="006B7EED">
        <w:rPr>
          <w:rFonts w:cstheme="minorHAnsi"/>
        </w:rPr>
        <w:t xml:space="preserve"> in</w:t>
      </w:r>
      <w:r w:rsidR="00F17D2B" w:rsidRPr="006B7EED">
        <w:rPr>
          <w:rFonts w:cstheme="minorHAnsi"/>
        </w:rPr>
        <w:t xml:space="preserve"> this domain are</w:t>
      </w:r>
      <w:r w:rsidR="00672212" w:rsidRPr="006B7EED">
        <w:rPr>
          <w:rFonts w:cstheme="minorHAnsi"/>
        </w:rPr>
        <w:t>:</w:t>
      </w:r>
    </w:p>
    <w:p w14:paraId="31553C13" w14:textId="04D2B7F5" w:rsidR="00365D87" w:rsidRPr="006B7EED" w:rsidRDefault="00A212A3" w:rsidP="00AD2A8D">
      <w:pPr>
        <w:pStyle w:val="ListParagraph"/>
        <w:numPr>
          <w:ilvl w:val="0"/>
          <w:numId w:val="19"/>
        </w:numPr>
        <w:spacing w:after="0" w:line="240" w:lineRule="auto"/>
        <w:jc w:val="both"/>
        <w:rPr>
          <w:rFonts w:cstheme="minorHAnsi"/>
        </w:rPr>
      </w:pPr>
      <w:r w:rsidRPr="006B7EED">
        <w:rPr>
          <w:rFonts w:cstheme="minorHAnsi"/>
        </w:rPr>
        <w:t>Sen</w:t>
      </w:r>
      <w:r w:rsidR="00D650B4" w:rsidRPr="006B7EED">
        <w:rPr>
          <w:rFonts w:cstheme="minorHAnsi"/>
        </w:rPr>
        <w:t>sor</w:t>
      </w:r>
      <w:r w:rsidR="00685170" w:rsidRPr="006B7EED">
        <w:rPr>
          <w:rFonts w:cstheme="minorHAnsi"/>
        </w:rPr>
        <w:t>s</w:t>
      </w:r>
      <w:r w:rsidRPr="006B7EED">
        <w:rPr>
          <w:rFonts w:cstheme="minorHAnsi"/>
        </w:rPr>
        <w:t xml:space="preserve"> joined by</w:t>
      </w:r>
      <w:r w:rsidR="00D650B4" w:rsidRPr="006B7EED">
        <w:rPr>
          <w:rFonts w:cstheme="minorHAnsi"/>
        </w:rPr>
        <w:t xml:space="preserve"> epoxy adhesive</w:t>
      </w:r>
      <w:r w:rsidRPr="006B7EED">
        <w:rPr>
          <w:rFonts w:cstheme="minorHAnsi"/>
        </w:rPr>
        <w:t xml:space="preserve"> </w:t>
      </w:r>
      <w:r w:rsidR="00D650B4" w:rsidRPr="006B7EED">
        <w:rPr>
          <w:rFonts w:cstheme="minorHAnsi"/>
        </w:rPr>
        <w:t xml:space="preserve">are </w:t>
      </w:r>
      <w:r w:rsidR="00B324E1" w:rsidRPr="006B7EED">
        <w:rPr>
          <w:rFonts w:cstheme="minorHAnsi"/>
        </w:rPr>
        <w:t xml:space="preserve">very </w:t>
      </w:r>
      <w:r w:rsidR="00D650B4" w:rsidRPr="006B7EED">
        <w:rPr>
          <w:rFonts w:cstheme="minorHAnsi"/>
        </w:rPr>
        <w:t xml:space="preserve">difficult </w:t>
      </w:r>
      <w:r w:rsidR="00133A6D" w:rsidRPr="006B7EED">
        <w:rPr>
          <w:rFonts w:cstheme="minorHAnsi"/>
        </w:rPr>
        <w:t>to be</w:t>
      </w:r>
      <w:r w:rsidR="000E2545" w:rsidRPr="006B7EED">
        <w:rPr>
          <w:rFonts w:cstheme="minorHAnsi"/>
        </w:rPr>
        <w:t xml:space="preserve"> repaired</w:t>
      </w:r>
      <w:r w:rsidR="000B1132" w:rsidRPr="006B7EED">
        <w:rPr>
          <w:rFonts w:cstheme="minorHAnsi"/>
        </w:rPr>
        <w:t xml:space="preserve"> </w:t>
      </w:r>
      <w:r w:rsidR="00F03924" w:rsidRPr="006B7EED">
        <w:rPr>
          <w:rFonts w:cstheme="minorHAnsi"/>
        </w:rPr>
        <w:t>in case they become damaged</w:t>
      </w:r>
      <w:r w:rsidR="00133A6D" w:rsidRPr="006B7EED">
        <w:rPr>
          <w:rFonts w:cstheme="minorHAnsi"/>
        </w:rPr>
        <w:t>. Therefore,</w:t>
      </w:r>
      <w:r w:rsidR="00F03924" w:rsidRPr="006B7EED">
        <w:rPr>
          <w:rFonts w:cstheme="minorHAnsi"/>
        </w:rPr>
        <w:t xml:space="preserve"> the </w:t>
      </w:r>
      <w:r w:rsidR="00EB0639" w:rsidRPr="006B7EED">
        <w:rPr>
          <w:rFonts w:cstheme="minorHAnsi"/>
        </w:rPr>
        <w:t xml:space="preserve">need is </w:t>
      </w:r>
      <w:r w:rsidR="00C528E1" w:rsidRPr="006B7EED">
        <w:rPr>
          <w:rFonts w:cstheme="minorHAnsi"/>
        </w:rPr>
        <w:t>to r</w:t>
      </w:r>
      <w:r w:rsidR="00FB2F41" w:rsidRPr="006B7EED">
        <w:rPr>
          <w:rFonts w:cstheme="minorHAnsi"/>
        </w:rPr>
        <w:t>e</w:t>
      </w:r>
      <w:r w:rsidR="00C528E1" w:rsidRPr="006B7EED">
        <w:rPr>
          <w:rFonts w:cstheme="minorHAnsi"/>
        </w:rPr>
        <w:t xml:space="preserve">place the epoxy adhesives with </w:t>
      </w:r>
      <w:r w:rsidR="007E4ED4" w:rsidRPr="006B7EED">
        <w:rPr>
          <w:rFonts w:cstheme="minorHAnsi"/>
        </w:rPr>
        <w:t>new</w:t>
      </w:r>
      <w:r w:rsidR="00365D87" w:rsidRPr="006B7EED">
        <w:rPr>
          <w:rFonts w:cstheme="minorHAnsi"/>
        </w:rPr>
        <w:t xml:space="preserve"> bonding materials</w:t>
      </w:r>
      <w:r w:rsidR="007E4ED4" w:rsidRPr="006B7EED">
        <w:rPr>
          <w:rFonts w:cstheme="minorHAnsi"/>
        </w:rPr>
        <w:t xml:space="preserve"> which </w:t>
      </w:r>
      <w:r w:rsidR="00365D87" w:rsidRPr="006B7EED">
        <w:rPr>
          <w:rFonts w:cstheme="minorHAnsi"/>
        </w:rPr>
        <w:t>are repairable while giving the same performance as epoxy adhesive</w:t>
      </w:r>
      <w:r w:rsidR="00EB0639" w:rsidRPr="006B7EED">
        <w:rPr>
          <w:rFonts w:cstheme="minorHAnsi"/>
        </w:rPr>
        <w:t>s.</w:t>
      </w:r>
      <w:r w:rsidR="00B32871" w:rsidRPr="006B7EED">
        <w:rPr>
          <w:rFonts w:cstheme="minorHAnsi"/>
        </w:rPr>
        <w:t xml:space="preserve"> For </w:t>
      </w:r>
      <w:r w:rsidR="00821325" w:rsidRPr="006B7EED">
        <w:rPr>
          <w:rFonts w:cstheme="minorHAnsi"/>
        </w:rPr>
        <w:t>example,</w:t>
      </w:r>
      <w:r w:rsidR="00B32871" w:rsidRPr="006B7EED">
        <w:rPr>
          <w:rFonts w:cstheme="minorHAnsi"/>
        </w:rPr>
        <w:t xml:space="preserve"> using low melt </w:t>
      </w:r>
      <w:r w:rsidR="00EF0CC7">
        <w:rPr>
          <w:rFonts w:cstheme="minorHAnsi"/>
        </w:rPr>
        <w:t>t</w:t>
      </w:r>
      <w:r w:rsidR="004932B4">
        <w:rPr>
          <w:rFonts w:cstheme="minorHAnsi"/>
        </w:rPr>
        <w:t>hermoplastic</w:t>
      </w:r>
      <w:r w:rsidR="00B9689C" w:rsidRPr="006B7EED">
        <w:rPr>
          <w:rFonts w:cstheme="minorHAnsi"/>
        </w:rPr>
        <w:t xml:space="preserve"> (TP)</w:t>
      </w:r>
      <w:r w:rsidR="00B32871" w:rsidRPr="006B7EED">
        <w:rPr>
          <w:rFonts w:cstheme="minorHAnsi"/>
        </w:rPr>
        <w:t xml:space="preserve"> films that could be re</w:t>
      </w:r>
      <w:r w:rsidR="003562EB" w:rsidRPr="006B7EED">
        <w:rPr>
          <w:rFonts w:cstheme="minorHAnsi"/>
        </w:rPr>
        <w:t>moved</w:t>
      </w:r>
      <w:r w:rsidR="00B32871" w:rsidRPr="006B7EED">
        <w:rPr>
          <w:rFonts w:cstheme="minorHAnsi"/>
        </w:rPr>
        <w:t xml:space="preserve"> by heating</w:t>
      </w:r>
      <w:r w:rsidR="00E454F4" w:rsidRPr="006B7EED">
        <w:rPr>
          <w:rFonts w:cstheme="minorHAnsi"/>
        </w:rPr>
        <w:t xml:space="preserve"> or </w:t>
      </w:r>
      <w:r w:rsidR="00DD4A00" w:rsidRPr="006B7EED">
        <w:rPr>
          <w:rFonts w:cstheme="minorHAnsi"/>
        </w:rPr>
        <w:t>chemical treatment.</w:t>
      </w:r>
    </w:p>
    <w:p w14:paraId="0261133B" w14:textId="1DC7B3A7" w:rsidR="00625038" w:rsidRPr="006B7EED" w:rsidRDefault="00FB2F41" w:rsidP="00AD2A8D">
      <w:pPr>
        <w:pStyle w:val="ListParagraph"/>
        <w:numPr>
          <w:ilvl w:val="0"/>
          <w:numId w:val="19"/>
        </w:numPr>
        <w:spacing w:after="0" w:line="240" w:lineRule="auto"/>
        <w:jc w:val="both"/>
        <w:rPr>
          <w:rFonts w:cstheme="minorHAnsi"/>
        </w:rPr>
      </w:pPr>
      <w:r w:rsidRPr="006B7EED">
        <w:rPr>
          <w:rFonts w:cstheme="minorHAnsi"/>
        </w:rPr>
        <w:t>The current method of joining the sensors</w:t>
      </w:r>
      <w:r w:rsidR="00E454F4" w:rsidRPr="006B7EED">
        <w:rPr>
          <w:rFonts w:cstheme="minorHAnsi"/>
        </w:rPr>
        <w:t xml:space="preserve"> is</w:t>
      </w:r>
      <w:r w:rsidR="003F3578" w:rsidRPr="006B7EED">
        <w:rPr>
          <w:rFonts w:cstheme="minorHAnsi"/>
        </w:rPr>
        <w:t xml:space="preserve"> manual</w:t>
      </w:r>
      <w:r w:rsidR="00E454F4" w:rsidRPr="006B7EED">
        <w:rPr>
          <w:rFonts w:cstheme="minorHAnsi"/>
        </w:rPr>
        <w:t xml:space="preserve"> therefore</w:t>
      </w:r>
      <w:r w:rsidRPr="006B7EED">
        <w:rPr>
          <w:rFonts w:cstheme="minorHAnsi"/>
        </w:rPr>
        <w:t xml:space="preserve"> slow, costly and </w:t>
      </w:r>
      <w:r w:rsidR="003F3578" w:rsidRPr="006B7EED">
        <w:rPr>
          <w:rFonts w:cstheme="minorHAnsi"/>
        </w:rPr>
        <w:t>requires</w:t>
      </w:r>
      <w:r w:rsidRPr="006B7EED">
        <w:rPr>
          <w:rFonts w:cstheme="minorHAnsi"/>
        </w:rPr>
        <w:t xml:space="preserve"> </w:t>
      </w:r>
      <w:r w:rsidR="00320A19" w:rsidRPr="006B7EED">
        <w:rPr>
          <w:rFonts w:cstheme="minorHAnsi"/>
        </w:rPr>
        <w:t>e</w:t>
      </w:r>
      <w:r w:rsidR="00E04F7D" w:rsidRPr="006B7EED">
        <w:rPr>
          <w:rFonts w:cstheme="minorHAnsi"/>
        </w:rPr>
        <w:t>nha</w:t>
      </w:r>
      <w:r w:rsidR="00586883" w:rsidRPr="006B7EED">
        <w:rPr>
          <w:rFonts w:cstheme="minorHAnsi"/>
        </w:rPr>
        <w:t>n</w:t>
      </w:r>
      <w:r w:rsidR="00E04F7D" w:rsidRPr="006B7EED">
        <w:rPr>
          <w:rFonts w:cstheme="minorHAnsi"/>
        </w:rPr>
        <w:t>ced</w:t>
      </w:r>
      <w:r w:rsidR="00320A19" w:rsidRPr="006B7EED">
        <w:rPr>
          <w:rFonts w:cstheme="minorHAnsi"/>
        </w:rPr>
        <w:t xml:space="preserve"> </w:t>
      </w:r>
      <w:r w:rsidRPr="006B7EED">
        <w:rPr>
          <w:rFonts w:cstheme="minorHAnsi"/>
        </w:rPr>
        <w:t xml:space="preserve">effort. </w:t>
      </w:r>
      <w:r w:rsidR="003F3578" w:rsidRPr="006B7EED">
        <w:rPr>
          <w:rFonts w:cstheme="minorHAnsi"/>
        </w:rPr>
        <w:t xml:space="preserve">The </w:t>
      </w:r>
      <w:r w:rsidR="00320A19" w:rsidRPr="006B7EED">
        <w:rPr>
          <w:rFonts w:cstheme="minorHAnsi"/>
        </w:rPr>
        <w:t>challenge is to d</w:t>
      </w:r>
      <w:r w:rsidR="009C4956" w:rsidRPr="006B7EED">
        <w:rPr>
          <w:rFonts w:cstheme="minorHAnsi"/>
        </w:rPr>
        <w:t>evelop</w:t>
      </w:r>
      <w:r w:rsidR="00821325" w:rsidRPr="006B7EED">
        <w:rPr>
          <w:rFonts w:cstheme="minorHAnsi"/>
        </w:rPr>
        <w:t xml:space="preserve"> and test</w:t>
      </w:r>
      <w:r w:rsidR="004C4657" w:rsidRPr="006B7EED">
        <w:rPr>
          <w:rFonts w:cstheme="minorHAnsi"/>
        </w:rPr>
        <w:t xml:space="preserve"> </w:t>
      </w:r>
      <w:r w:rsidR="009C4956" w:rsidRPr="006B7EED">
        <w:rPr>
          <w:rFonts w:cstheme="minorHAnsi"/>
        </w:rPr>
        <w:t>n</w:t>
      </w:r>
      <w:r w:rsidR="00177FD9" w:rsidRPr="006B7EED">
        <w:rPr>
          <w:rFonts w:cstheme="minorHAnsi"/>
        </w:rPr>
        <w:t>ovel</w:t>
      </w:r>
      <w:r w:rsidR="009C4956" w:rsidRPr="006B7EED">
        <w:rPr>
          <w:rFonts w:cstheme="minorHAnsi"/>
        </w:rPr>
        <w:t xml:space="preserve"> sensor </w:t>
      </w:r>
      <w:r w:rsidR="00177FD9" w:rsidRPr="006B7EED">
        <w:rPr>
          <w:rFonts w:cstheme="minorHAnsi"/>
        </w:rPr>
        <w:t>joining</w:t>
      </w:r>
      <w:r w:rsidR="004C4657" w:rsidRPr="006B7EED">
        <w:rPr>
          <w:rFonts w:cstheme="minorHAnsi"/>
        </w:rPr>
        <w:t xml:space="preserve"> </w:t>
      </w:r>
      <w:r w:rsidR="00D50E0A" w:rsidRPr="006B7EED">
        <w:rPr>
          <w:rFonts w:cstheme="minorHAnsi"/>
        </w:rPr>
        <w:t>techniques</w:t>
      </w:r>
      <w:r w:rsidR="009C4956" w:rsidRPr="006B7EED">
        <w:rPr>
          <w:rFonts w:cstheme="minorHAnsi"/>
        </w:rPr>
        <w:t xml:space="preserve"> </w:t>
      </w:r>
      <w:r w:rsidR="00E90028" w:rsidRPr="006B7EED">
        <w:rPr>
          <w:rFonts w:cstheme="minorHAnsi"/>
        </w:rPr>
        <w:t>that are fast, cost saving and can be automated</w:t>
      </w:r>
      <w:r w:rsidR="006D07D7" w:rsidRPr="006B7EED">
        <w:rPr>
          <w:rFonts w:cstheme="minorHAnsi"/>
        </w:rPr>
        <w:t xml:space="preserve">. </w:t>
      </w:r>
      <w:r w:rsidR="008B16D3" w:rsidRPr="006B7EED">
        <w:rPr>
          <w:rFonts w:cstheme="minorHAnsi"/>
        </w:rPr>
        <w:t xml:space="preserve">Example </w:t>
      </w:r>
      <w:r w:rsidR="00CF622D" w:rsidRPr="006B7EED">
        <w:rPr>
          <w:rFonts w:cstheme="minorHAnsi"/>
        </w:rPr>
        <w:t xml:space="preserve">joining sensors through </w:t>
      </w:r>
      <w:r w:rsidR="008B16D3" w:rsidRPr="006B7EED">
        <w:rPr>
          <w:rFonts w:cstheme="minorHAnsi"/>
        </w:rPr>
        <w:t xml:space="preserve">welding in case of </w:t>
      </w:r>
      <w:r w:rsidR="00F564F2">
        <w:rPr>
          <w:rFonts w:cstheme="minorHAnsi"/>
        </w:rPr>
        <w:t>TP</w:t>
      </w:r>
      <w:r w:rsidR="008B16D3" w:rsidRPr="006B7EED">
        <w:rPr>
          <w:rFonts w:cstheme="minorHAnsi"/>
        </w:rPr>
        <w:t>s.</w:t>
      </w:r>
    </w:p>
    <w:p w14:paraId="406CCDA0" w14:textId="7174A1C8" w:rsidR="005A3954" w:rsidRPr="006B7EED" w:rsidRDefault="009F21EB" w:rsidP="00AD2A8D">
      <w:pPr>
        <w:pStyle w:val="ListParagraph"/>
        <w:numPr>
          <w:ilvl w:val="0"/>
          <w:numId w:val="19"/>
        </w:numPr>
        <w:spacing w:after="0" w:line="240" w:lineRule="auto"/>
        <w:jc w:val="both"/>
        <w:rPr>
          <w:rFonts w:cstheme="minorHAnsi"/>
        </w:rPr>
      </w:pPr>
      <w:r w:rsidRPr="006B7EED">
        <w:rPr>
          <w:rFonts w:cstheme="minorHAnsi"/>
          <w:bCs/>
        </w:rPr>
        <w:t>Need to test the i</w:t>
      </w:r>
      <w:r w:rsidR="002F4FA7" w:rsidRPr="006B7EED">
        <w:rPr>
          <w:rFonts w:cstheme="minorHAnsi"/>
          <w:bCs/>
        </w:rPr>
        <w:t xml:space="preserve">ntegrability, survivability, and reliability </w:t>
      </w:r>
      <w:r w:rsidR="005A3954" w:rsidRPr="006B7EED">
        <w:rPr>
          <w:rFonts w:cstheme="minorHAnsi"/>
        </w:rPr>
        <w:t xml:space="preserve">of the integrated </w:t>
      </w:r>
      <w:r w:rsidR="00480A5B" w:rsidRPr="006B7EED">
        <w:rPr>
          <w:rFonts w:cstheme="minorHAnsi"/>
        </w:rPr>
        <w:t>sensors</w:t>
      </w:r>
      <w:r w:rsidR="00646C03" w:rsidRPr="006B7EED">
        <w:rPr>
          <w:rFonts w:cstheme="minorHAnsi"/>
        </w:rPr>
        <w:t xml:space="preserve"> under different loading and </w:t>
      </w:r>
      <w:r w:rsidR="0032114E" w:rsidRPr="006B7EED">
        <w:rPr>
          <w:rFonts w:cstheme="minorHAnsi"/>
        </w:rPr>
        <w:t xml:space="preserve">realistic </w:t>
      </w:r>
      <w:r w:rsidR="00517AB1" w:rsidRPr="006B7EED">
        <w:rPr>
          <w:rFonts w:cstheme="minorHAnsi"/>
        </w:rPr>
        <w:t>aircraft</w:t>
      </w:r>
      <w:r w:rsidR="00CA1E12" w:rsidRPr="006B7EED">
        <w:rPr>
          <w:rFonts w:cstheme="minorHAnsi"/>
        </w:rPr>
        <w:t xml:space="preserve"> </w:t>
      </w:r>
      <w:r w:rsidR="008621C8" w:rsidRPr="006B7EED">
        <w:rPr>
          <w:rFonts w:cstheme="minorHAnsi"/>
        </w:rPr>
        <w:t>conditions</w:t>
      </w:r>
      <w:r w:rsidR="00975234" w:rsidRPr="006B7EED">
        <w:rPr>
          <w:rFonts w:cstheme="minorHAnsi"/>
        </w:rPr>
        <w:t>.</w:t>
      </w:r>
    </w:p>
    <w:p w14:paraId="7B7A94B7" w14:textId="7693431C" w:rsidR="00602E13" w:rsidRPr="006B7EED" w:rsidRDefault="00602E13" w:rsidP="00AD2A8D">
      <w:pPr>
        <w:pStyle w:val="ListParagraph"/>
        <w:numPr>
          <w:ilvl w:val="0"/>
          <w:numId w:val="19"/>
        </w:numPr>
        <w:spacing w:after="0" w:line="240" w:lineRule="auto"/>
        <w:jc w:val="both"/>
        <w:rPr>
          <w:rFonts w:cstheme="minorHAnsi"/>
        </w:rPr>
      </w:pPr>
      <w:r w:rsidRPr="006B7EED">
        <w:rPr>
          <w:rFonts w:cstheme="minorHAnsi"/>
          <w:bCs/>
        </w:rPr>
        <w:t>Lack of efficient sensor diagnostics process</w:t>
      </w:r>
      <w:r w:rsidR="00A1118B" w:rsidRPr="006B7EED">
        <w:rPr>
          <w:rFonts w:cstheme="minorHAnsi"/>
          <w:bCs/>
        </w:rPr>
        <w:t xml:space="preserve"> and therefore </w:t>
      </w:r>
      <w:r w:rsidR="0086202C" w:rsidRPr="006B7EED">
        <w:rPr>
          <w:rFonts w:cstheme="minorHAnsi"/>
          <w:bCs/>
        </w:rPr>
        <w:t>development of the same.</w:t>
      </w:r>
    </w:p>
    <w:p w14:paraId="49A10A10" w14:textId="25C41BFB" w:rsidR="00C73955" w:rsidRPr="006B7EED" w:rsidRDefault="00975234" w:rsidP="00AD2A8D">
      <w:pPr>
        <w:pStyle w:val="ListParagraph"/>
        <w:numPr>
          <w:ilvl w:val="0"/>
          <w:numId w:val="19"/>
        </w:numPr>
        <w:spacing w:after="0" w:line="240" w:lineRule="auto"/>
        <w:jc w:val="both"/>
        <w:rPr>
          <w:rFonts w:cstheme="minorHAnsi"/>
        </w:rPr>
      </w:pPr>
      <w:r w:rsidRPr="006B7EED">
        <w:rPr>
          <w:rFonts w:cstheme="minorHAnsi"/>
        </w:rPr>
        <w:t xml:space="preserve">Improved </w:t>
      </w:r>
      <w:r w:rsidR="00C73955" w:rsidRPr="006B7EED">
        <w:rPr>
          <w:rFonts w:cstheme="minorHAnsi"/>
        </w:rPr>
        <w:t xml:space="preserve">PZT sensors </w:t>
      </w:r>
      <w:r w:rsidR="00E05BD9">
        <w:rPr>
          <w:rFonts w:cstheme="minorHAnsi"/>
        </w:rPr>
        <w:t>that</w:t>
      </w:r>
      <w:r w:rsidR="00C73955" w:rsidRPr="006B7EED">
        <w:rPr>
          <w:rFonts w:cstheme="minorHAnsi"/>
        </w:rPr>
        <w:t xml:space="preserve"> can </w:t>
      </w:r>
      <w:r w:rsidR="00A1118B" w:rsidRPr="006B7EED">
        <w:rPr>
          <w:rFonts w:cstheme="minorHAnsi"/>
        </w:rPr>
        <w:t>survive</w:t>
      </w:r>
      <w:r w:rsidR="00A820AF" w:rsidRPr="006B7EED">
        <w:rPr>
          <w:rFonts w:cstheme="minorHAnsi"/>
        </w:rPr>
        <w:t xml:space="preserve">, </w:t>
      </w:r>
      <w:r w:rsidR="000533CC" w:rsidRPr="006B7EED">
        <w:rPr>
          <w:rFonts w:cstheme="minorHAnsi"/>
        </w:rPr>
        <w:t xml:space="preserve">remain </w:t>
      </w:r>
      <w:r w:rsidR="003207AD" w:rsidRPr="006B7EED">
        <w:rPr>
          <w:rFonts w:cstheme="minorHAnsi"/>
        </w:rPr>
        <w:t xml:space="preserve">durable and </w:t>
      </w:r>
      <w:r w:rsidR="00397127" w:rsidRPr="006B7EED">
        <w:rPr>
          <w:rFonts w:cstheme="minorHAnsi"/>
        </w:rPr>
        <w:t xml:space="preserve">reliable </w:t>
      </w:r>
      <w:r w:rsidR="00C73955" w:rsidRPr="006B7EED">
        <w:rPr>
          <w:rFonts w:cstheme="minorHAnsi"/>
        </w:rPr>
        <w:t xml:space="preserve">in harsh </w:t>
      </w:r>
      <w:r w:rsidR="007639F6" w:rsidRPr="006B7EED">
        <w:rPr>
          <w:rFonts w:cstheme="minorHAnsi"/>
        </w:rPr>
        <w:t>aero</w:t>
      </w:r>
      <w:r w:rsidR="000533CC" w:rsidRPr="006B7EED">
        <w:rPr>
          <w:rFonts w:cstheme="minorHAnsi"/>
        </w:rPr>
        <w:t>nautical</w:t>
      </w:r>
      <w:r w:rsidR="007639F6" w:rsidRPr="006B7EED">
        <w:rPr>
          <w:rFonts w:cstheme="minorHAnsi"/>
        </w:rPr>
        <w:t xml:space="preserve"> </w:t>
      </w:r>
      <w:r w:rsidR="00C73955" w:rsidRPr="006B7EED">
        <w:rPr>
          <w:rFonts w:cstheme="minorHAnsi"/>
        </w:rPr>
        <w:t>conditions and in high-temperature applications.</w:t>
      </w:r>
    </w:p>
    <w:p w14:paraId="4CFD2F9C" w14:textId="3330B83A" w:rsidR="00A044B4" w:rsidRPr="006B7EED" w:rsidRDefault="00B6557E" w:rsidP="00AD2A8D">
      <w:pPr>
        <w:pStyle w:val="ListParagraph"/>
        <w:numPr>
          <w:ilvl w:val="0"/>
          <w:numId w:val="19"/>
        </w:numPr>
        <w:spacing w:after="0" w:line="240" w:lineRule="auto"/>
        <w:jc w:val="both"/>
        <w:rPr>
          <w:rFonts w:cstheme="minorHAnsi"/>
        </w:rPr>
      </w:pPr>
      <w:r w:rsidRPr="006B7EED">
        <w:rPr>
          <w:rFonts w:cstheme="minorHAnsi"/>
        </w:rPr>
        <w:t>Replacing</w:t>
      </w:r>
      <w:r w:rsidR="00A044B4" w:rsidRPr="006B7EED">
        <w:rPr>
          <w:rFonts w:cstheme="minorHAnsi"/>
        </w:rPr>
        <w:t xml:space="preserve"> the heavy and difficult to manage cables and connections with </w:t>
      </w:r>
      <w:r w:rsidR="00DE22D8" w:rsidRPr="006B7EED">
        <w:rPr>
          <w:rFonts w:cstheme="minorHAnsi"/>
        </w:rPr>
        <w:t xml:space="preserve">lightweight </w:t>
      </w:r>
      <w:r w:rsidR="00A044B4" w:rsidRPr="006B7EED">
        <w:rPr>
          <w:rFonts w:cstheme="minorHAnsi"/>
        </w:rPr>
        <w:t>circuits</w:t>
      </w:r>
      <w:r w:rsidR="00A02ED4" w:rsidRPr="006B7EED">
        <w:rPr>
          <w:rFonts w:cstheme="minorHAnsi"/>
        </w:rPr>
        <w:t xml:space="preserve"> that </w:t>
      </w:r>
      <w:r w:rsidR="00883997" w:rsidRPr="006B7EED">
        <w:rPr>
          <w:rFonts w:cstheme="minorHAnsi"/>
        </w:rPr>
        <w:t xml:space="preserve">give similar </w:t>
      </w:r>
      <w:r w:rsidR="00AB7418" w:rsidRPr="006B7EED">
        <w:rPr>
          <w:rFonts w:cstheme="minorHAnsi"/>
        </w:rPr>
        <w:t>perform</w:t>
      </w:r>
      <w:r w:rsidR="00883997" w:rsidRPr="006B7EED">
        <w:rPr>
          <w:rFonts w:cstheme="minorHAnsi"/>
        </w:rPr>
        <w:t xml:space="preserve">ance as </w:t>
      </w:r>
      <w:r w:rsidR="00AB7418" w:rsidRPr="006B7EED">
        <w:rPr>
          <w:rFonts w:cstheme="minorHAnsi"/>
        </w:rPr>
        <w:t>traditional wires.</w:t>
      </w:r>
      <w:r w:rsidRPr="006B7EED">
        <w:rPr>
          <w:rFonts w:cstheme="minorHAnsi"/>
        </w:rPr>
        <w:t xml:space="preserve"> </w:t>
      </w:r>
    </w:p>
    <w:p w14:paraId="7D521EE6" w14:textId="4E9CBB77" w:rsidR="006B7EED" w:rsidRPr="00002B72" w:rsidRDefault="00B9142E" w:rsidP="00AD2A8D">
      <w:pPr>
        <w:pStyle w:val="ListParagraph"/>
        <w:numPr>
          <w:ilvl w:val="0"/>
          <w:numId w:val="19"/>
        </w:numPr>
        <w:spacing w:after="0" w:line="240" w:lineRule="auto"/>
        <w:jc w:val="both"/>
        <w:rPr>
          <w:rFonts w:cstheme="minorHAnsi"/>
        </w:rPr>
      </w:pPr>
      <w:r w:rsidRPr="006B7EED">
        <w:rPr>
          <w:rFonts w:cstheme="minorHAnsi"/>
          <w:bCs/>
        </w:rPr>
        <w:t xml:space="preserve">Survivability, </w:t>
      </w:r>
      <w:r w:rsidR="00A02ED4" w:rsidRPr="006B7EED">
        <w:rPr>
          <w:rFonts w:cstheme="minorHAnsi"/>
          <w:bCs/>
        </w:rPr>
        <w:t xml:space="preserve">durability, </w:t>
      </w:r>
      <w:r w:rsidRPr="006B7EED">
        <w:rPr>
          <w:rFonts w:cstheme="minorHAnsi"/>
          <w:bCs/>
        </w:rPr>
        <w:t>and reliability</w:t>
      </w:r>
      <w:r w:rsidR="005A5F19" w:rsidRPr="006B7EED">
        <w:rPr>
          <w:rFonts w:cstheme="minorHAnsi"/>
        </w:rPr>
        <w:t xml:space="preserve"> of the printe</w:t>
      </w:r>
      <w:r w:rsidR="008B0C10" w:rsidRPr="006B7EED">
        <w:rPr>
          <w:rFonts w:cstheme="minorHAnsi"/>
        </w:rPr>
        <w:t>d</w:t>
      </w:r>
      <w:r w:rsidR="005A5F19" w:rsidRPr="006B7EED">
        <w:rPr>
          <w:rFonts w:cstheme="minorHAnsi"/>
        </w:rPr>
        <w:t xml:space="preserve"> circuits </w:t>
      </w:r>
      <w:r w:rsidR="0089497E" w:rsidRPr="006B7EED">
        <w:rPr>
          <w:rFonts w:cstheme="minorHAnsi"/>
        </w:rPr>
        <w:t xml:space="preserve">and conductive paths </w:t>
      </w:r>
      <w:r w:rsidR="009F76CC" w:rsidRPr="006B7EED">
        <w:rPr>
          <w:rFonts w:cstheme="minorHAnsi"/>
        </w:rPr>
        <w:t>u</w:t>
      </w:r>
      <w:r w:rsidR="00555FB5" w:rsidRPr="006B7EED">
        <w:rPr>
          <w:rFonts w:cstheme="minorHAnsi"/>
        </w:rPr>
        <w:t>sing metallic (</w:t>
      </w:r>
      <w:r w:rsidR="00AF4472" w:rsidRPr="006B7EED">
        <w:rPr>
          <w:rFonts w:cstheme="minorHAnsi"/>
        </w:rPr>
        <w:t>silver</w:t>
      </w:r>
      <w:r w:rsidR="00555FB5" w:rsidRPr="006B7EED">
        <w:rPr>
          <w:rFonts w:cstheme="minorHAnsi"/>
        </w:rPr>
        <w:t>)</w:t>
      </w:r>
      <w:r w:rsidR="00916D9B" w:rsidRPr="006B7EED">
        <w:rPr>
          <w:rFonts w:cstheme="minorHAnsi"/>
        </w:rPr>
        <w:t xml:space="preserve"> inks</w:t>
      </w:r>
      <w:r w:rsidR="00AF4472" w:rsidRPr="006B7EED">
        <w:rPr>
          <w:rFonts w:cstheme="minorHAnsi"/>
        </w:rPr>
        <w:t xml:space="preserve">, </w:t>
      </w:r>
      <w:r w:rsidR="00916D9B" w:rsidRPr="006B7EED">
        <w:rPr>
          <w:rFonts w:cstheme="minorHAnsi"/>
        </w:rPr>
        <w:t xml:space="preserve">conductive paint, </w:t>
      </w:r>
      <w:r w:rsidR="00AF4472" w:rsidRPr="006B7EED">
        <w:rPr>
          <w:rFonts w:cstheme="minorHAnsi"/>
        </w:rPr>
        <w:t>Carbon Nanotube</w:t>
      </w:r>
      <w:r w:rsidR="002904EF">
        <w:rPr>
          <w:rFonts w:cstheme="minorHAnsi"/>
        </w:rPr>
        <w:t>s</w:t>
      </w:r>
      <w:r w:rsidR="00AF4472" w:rsidRPr="006B7EED">
        <w:rPr>
          <w:rFonts w:cstheme="minorHAnsi"/>
        </w:rPr>
        <w:t xml:space="preserve"> (CNT</w:t>
      </w:r>
      <w:r w:rsidR="002904EF">
        <w:rPr>
          <w:rFonts w:cstheme="minorHAnsi"/>
        </w:rPr>
        <w:t>s</w:t>
      </w:r>
      <w:r w:rsidR="00AF4472" w:rsidRPr="006B7EED">
        <w:rPr>
          <w:rFonts w:cstheme="minorHAnsi"/>
        </w:rPr>
        <w:t>)</w:t>
      </w:r>
      <w:r w:rsidR="00916D9B" w:rsidRPr="006B7EED">
        <w:rPr>
          <w:rFonts w:cstheme="minorHAnsi"/>
        </w:rPr>
        <w:t>,</w:t>
      </w:r>
      <w:r w:rsidR="007D6FFF" w:rsidRPr="007D6FFF">
        <w:rPr>
          <w:rFonts w:cstheme="minorHAnsi"/>
          <w:color w:val="000000"/>
        </w:rPr>
        <w:t xml:space="preserve"> </w:t>
      </w:r>
      <w:r w:rsidR="00156939" w:rsidRPr="00156939">
        <w:rPr>
          <w:rFonts w:cstheme="minorHAnsi"/>
          <w:color w:val="000000"/>
        </w:rPr>
        <w:t xml:space="preserve">graphene nanoplatelets </w:t>
      </w:r>
      <w:r w:rsidR="007D6FFF">
        <w:rPr>
          <w:rFonts w:cstheme="minorHAnsi"/>
          <w:color w:val="000000"/>
        </w:rPr>
        <w:t>(GNPs)</w:t>
      </w:r>
      <w:r w:rsidR="00555FB5" w:rsidRPr="006B7EED">
        <w:rPr>
          <w:rFonts w:cstheme="minorHAnsi"/>
        </w:rPr>
        <w:t xml:space="preserve"> etc.</w:t>
      </w:r>
      <w:r w:rsidR="00DA58B3" w:rsidRPr="006B7EED">
        <w:rPr>
          <w:rFonts w:cstheme="minorHAnsi"/>
        </w:rPr>
        <w:t xml:space="preserve"> </w:t>
      </w:r>
    </w:p>
    <w:p w14:paraId="2728F12D" w14:textId="6F1932C9" w:rsidR="00BC3679" w:rsidRPr="001C14BB" w:rsidRDefault="00D66C0D" w:rsidP="00AD2A8D">
      <w:pPr>
        <w:pStyle w:val="Heading1"/>
        <w:numPr>
          <w:ilvl w:val="0"/>
          <w:numId w:val="16"/>
        </w:numPr>
        <w:spacing w:line="240" w:lineRule="auto"/>
        <w:rPr>
          <w:b/>
          <w:bCs/>
          <w:color w:val="auto"/>
          <w:sz w:val="28"/>
          <w:szCs w:val="28"/>
        </w:rPr>
      </w:pPr>
      <w:bookmarkStart w:id="1" w:name="_Toc80804878"/>
      <w:r w:rsidRPr="001C14BB">
        <w:rPr>
          <w:b/>
          <w:bCs/>
          <w:color w:val="auto"/>
          <w:sz w:val="28"/>
          <w:szCs w:val="28"/>
        </w:rPr>
        <w:t>O</w:t>
      </w:r>
      <w:r w:rsidR="0088770F" w:rsidRPr="001C14BB">
        <w:rPr>
          <w:b/>
          <w:bCs/>
          <w:color w:val="auto"/>
          <w:sz w:val="28"/>
          <w:szCs w:val="28"/>
        </w:rPr>
        <w:t xml:space="preserve">bjective </w:t>
      </w:r>
      <w:r w:rsidRPr="001C14BB">
        <w:rPr>
          <w:b/>
          <w:bCs/>
          <w:color w:val="auto"/>
          <w:sz w:val="28"/>
          <w:szCs w:val="28"/>
        </w:rPr>
        <w:t xml:space="preserve">and scope </w:t>
      </w:r>
      <w:r w:rsidR="0088770F" w:rsidRPr="001C14BB">
        <w:rPr>
          <w:b/>
          <w:bCs/>
          <w:color w:val="auto"/>
          <w:sz w:val="28"/>
          <w:szCs w:val="28"/>
        </w:rPr>
        <w:t>of the research</w:t>
      </w:r>
      <w:bookmarkEnd w:id="1"/>
      <w:r w:rsidR="0088770F" w:rsidRPr="001C14BB">
        <w:rPr>
          <w:b/>
          <w:bCs/>
          <w:color w:val="auto"/>
          <w:sz w:val="28"/>
          <w:szCs w:val="28"/>
        </w:rPr>
        <w:t xml:space="preserve"> </w:t>
      </w:r>
      <w:r w:rsidR="0098296E" w:rsidRPr="001C14BB">
        <w:rPr>
          <w:b/>
          <w:bCs/>
          <w:color w:val="auto"/>
          <w:sz w:val="28"/>
          <w:szCs w:val="28"/>
        </w:rPr>
        <w:t xml:space="preserve"> </w:t>
      </w:r>
    </w:p>
    <w:p w14:paraId="7275882B" w14:textId="77777777" w:rsidR="00F97877" w:rsidRPr="006B7EED" w:rsidRDefault="00F97877" w:rsidP="00B23BC1">
      <w:pPr>
        <w:spacing w:after="0" w:line="240" w:lineRule="auto"/>
      </w:pPr>
    </w:p>
    <w:p w14:paraId="6D25DB01" w14:textId="02B35ADA" w:rsidR="00180A85" w:rsidRPr="006B7EED" w:rsidRDefault="007E4858" w:rsidP="00B23BC1">
      <w:pPr>
        <w:spacing w:after="0" w:line="240" w:lineRule="auto"/>
        <w:jc w:val="both"/>
        <w:rPr>
          <w:rFonts w:cstheme="minorHAnsi"/>
        </w:rPr>
      </w:pPr>
      <w:r w:rsidRPr="006B7EED">
        <w:rPr>
          <w:rFonts w:cstheme="minorHAnsi"/>
        </w:rPr>
        <w:t xml:space="preserve">Based on the challenges and open research areas in the field of </w:t>
      </w:r>
      <w:r w:rsidR="00C57F9C" w:rsidRPr="006B7EED">
        <w:rPr>
          <w:rFonts w:cstheme="minorHAnsi"/>
        </w:rPr>
        <w:t>designing, manufacturing,</w:t>
      </w:r>
      <w:r w:rsidRPr="006B7EED">
        <w:rPr>
          <w:rFonts w:cstheme="minorHAnsi"/>
        </w:rPr>
        <w:t xml:space="preserve"> and assembling smart composites with </w:t>
      </w:r>
      <w:r w:rsidR="00C57F9C" w:rsidRPr="006B7EED">
        <w:rPr>
          <w:rFonts w:cstheme="minorHAnsi"/>
        </w:rPr>
        <w:t>integrated sensors for SHM, t</w:t>
      </w:r>
      <w:r w:rsidR="001E0A3B" w:rsidRPr="006B7EED">
        <w:rPr>
          <w:rFonts w:cstheme="minorHAnsi"/>
        </w:rPr>
        <w:t>he main objectives of this</w:t>
      </w:r>
      <w:r w:rsidR="008A6BD0" w:rsidRPr="006B7EED">
        <w:rPr>
          <w:rFonts w:cstheme="minorHAnsi"/>
        </w:rPr>
        <w:t xml:space="preserve"> research</w:t>
      </w:r>
      <w:r w:rsidR="001E0A3B" w:rsidRPr="006B7EED">
        <w:rPr>
          <w:rFonts w:cstheme="minorHAnsi"/>
        </w:rPr>
        <w:t xml:space="preserve"> work are:</w:t>
      </w:r>
    </w:p>
    <w:p w14:paraId="45C3FDD4" w14:textId="5F5164DC" w:rsidR="00FE2B86" w:rsidRPr="006B7EED" w:rsidRDefault="002C095B" w:rsidP="00AD2A8D">
      <w:pPr>
        <w:pStyle w:val="ListParagraph"/>
        <w:numPr>
          <w:ilvl w:val="0"/>
          <w:numId w:val="3"/>
        </w:numPr>
        <w:spacing w:after="0" w:line="240" w:lineRule="auto"/>
        <w:jc w:val="both"/>
        <w:rPr>
          <w:rFonts w:cstheme="minorHAnsi"/>
        </w:rPr>
      </w:pPr>
      <w:r w:rsidRPr="006B7EED">
        <w:rPr>
          <w:rFonts w:cstheme="minorHAnsi"/>
        </w:rPr>
        <w:t>T</w:t>
      </w:r>
      <w:r w:rsidR="0068079F" w:rsidRPr="006B7EED">
        <w:rPr>
          <w:rFonts w:cstheme="minorHAnsi"/>
        </w:rPr>
        <w:t xml:space="preserve">o develop a </w:t>
      </w:r>
      <w:r w:rsidR="00167458" w:rsidRPr="006B7EED">
        <w:rPr>
          <w:rFonts w:cstheme="minorHAnsi"/>
        </w:rPr>
        <w:t>c</w:t>
      </w:r>
      <w:r w:rsidR="00FE2B86" w:rsidRPr="006B7EED">
        <w:rPr>
          <w:rFonts w:cstheme="minorHAnsi"/>
        </w:rPr>
        <w:t>ontrollable</w:t>
      </w:r>
      <w:r w:rsidR="00794286" w:rsidRPr="006B7EED">
        <w:rPr>
          <w:rFonts w:cstheme="minorHAnsi"/>
        </w:rPr>
        <w:t xml:space="preserve"> </w:t>
      </w:r>
      <w:r w:rsidR="00FE2B86" w:rsidRPr="006B7EED">
        <w:rPr>
          <w:rFonts w:cstheme="minorHAnsi"/>
        </w:rPr>
        <w:t>process to achieve repeatable bond quality by using</w:t>
      </w:r>
      <w:r w:rsidR="00254232" w:rsidRPr="006B7EED">
        <w:rPr>
          <w:rFonts w:cstheme="minorHAnsi"/>
        </w:rPr>
        <w:t xml:space="preserve"> TP</w:t>
      </w:r>
      <w:r w:rsidR="00FE2B86" w:rsidRPr="006B7EED">
        <w:rPr>
          <w:rFonts w:cstheme="minorHAnsi"/>
        </w:rPr>
        <w:t xml:space="preserve"> adhesive</w:t>
      </w:r>
      <w:r w:rsidR="00167458" w:rsidRPr="006B7EED">
        <w:rPr>
          <w:rFonts w:cstheme="minorHAnsi"/>
        </w:rPr>
        <w:t xml:space="preserve"> films</w:t>
      </w:r>
      <w:r w:rsidR="00254232" w:rsidRPr="006B7EED">
        <w:rPr>
          <w:rFonts w:cstheme="minorHAnsi"/>
        </w:rPr>
        <w:t>.</w:t>
      </w:r>
    </w:p>
    <w:p w14:paraId="5C62EA40" w14:textId="77777777" w:rsidR="00E44551" w:rsidRDefault="00167458" w:rsidP="00AD2A8D">
      <w:pPr>
        <w:pStyle w:val="ListParagraph"/>
        <w:numPr>
          <w:ilvl w:val="1"/>
          <w:numId w:val="34"/>
        </w:numPr>
        <w:spacing w:after="0" w:line="240" w:lineRule="auto"/>
        <w:jc w:val="both"/>
        <w:rPr>
          <w:rFonts w:cstheme="minorHAnsi"/>
        </w:rPr>
      </w:pPr>
      <w:r w:rsidRPr="006B7EED">
        <w:rPr>
          <w:rFonts w:cstheme="minorHAnsi"/>
        </w:rPr>
        <w:lastRenderedPageBreak/>
        <w:t>To test new material</w:t>
      </w:r>
      <w:r w:rsidR="00E64E77" w:rsidRPr="006B7EED">
        <w:rPr>
          <w:rFonts w:cstheme="minorHAnsi"/>
        </w:rPr>
        <w:t>s</w:t>
      </w:r>
      <w:r w:rsidRPr="006B7EED">
        <w:rPr>
          <w:rFonts w:cstheme="minorHAnsi"/>
        </w:rPr>
        <w:t xml:space="preserve"> </w:t>
      </w:r>
      <w:r w:rsidR="00365D87" w:rsidRPr="006B7EED">
        <w:rPr>
          <w:rFonts w:cstheme="minorHAnsi"/>
        </w:rPr>
        <w:t>for bonding the sensors</w:t>
      </w:r>
      <w:r w:rsidR="002A207C" w:rsidRPr="006B7EED">
        <w:rPr>
          <w:rFonts w:cstheme="minorHAnsi"/>
        </w:rPr>
        <w:t>. The</w:t>
      </w:r>
      <w:r w:rsidR="001A2C52" w:rsidRPr="006B7EED">
        <w:rPr>
          <w:rFonts w:cstheme="minorHAnsi"/>
        </w:rPr>
        <w:t xml:space="preserve">se </w:t>
      </w:r>
      <w:r w:rsidR="00E00230" w:rsidRPr="006B7EED">
        <w:rPr>
          <w:rFonts w:cstheme="minorHAnsi"/>
        </w:rPr>
        <w:t>new bonding</w:t>
      </w:r>
      <w:r w:rsidR="002A207C" w:rsidRPr="006B7EED">
        <w:rPr>
          <w:rFonts w:cstheme="minorHAnsi"/>
        </w:rPr>
        <w:t xml:space="preserve"> </w:t>
      </w:r>
      <w:r w:rsidR="001A2C52" w:rsidRPr="006B7EED">
        <w:rPr>
          <w:rFonts w:cstheme="minorHAnsi"/>
        </w:rPr>
        <w:t>materials</w:t>
      </w:r>
      <w:r w:rsidR="003238CF" w:rsidRPr="006B7EED">
        <w:rPr>
          <w:rFonts w:cstheme="minorHAnsi"/>
        </w:rPr>
        <w:t xml:space="preserve"> </w:t>
      </w:r>
      <w:r w:rsidR="002A207C" w:rsidRPr="006B7EED">
        <w:rPr>
          <w:rFonts w:cstheme="minorHAnsi"/>
        </w:rPr>
        <w:t xml:space="preserve">should be </w:t>
      </w:r>
      <w:r w:rsidR="000C003A" w:rsidRPr="006B7EED">
        <w:rPr>
          <w:rFonts w:cstheme="minorHAnsi"/>
        </w:rPr>
        <w:t xml:space="preserve">easily </w:t>
      </w:r>
      <w:r w:rsidR="00F26BEC" w:rsidRPr="006B7EED">
        <w:rPr>
          <w:rFonts w:cstheme="minorHAnsi"/>
        </w:rPr>
        <w:t>repairable</w:t>
      </w:r>
      <w:r w:rsidR="0010235A" w:rsidRPr="006B7EED">
        <w:rPr>
          <w:rFonts w:cstheme="minorHAnsi"/>
        </w:rPr>
        <w:t xml:space="preserve">, </w:t>
      </w:r>
      <w:r w:rsidR="008F0FF0" w:rsidRPr="006B7EED">
        <w:rPr>
          <w:rFonts w:cstheme="minorHAnsi"/>
        </w:rPr>
        <w:t xml:space="preserve">relatively easier </w:t>
      </w:r>
      <w:r w:rsidR="0019255C" w:rsidRPr="006B7EED">
        <w:rPr>
          <w:rFonts w:cstheme="minorHAnsi"/>
        </w:rPr>
        <w:t xml:space="preserve">to </w:t>
      </w:r>
      <w:r w:rsidR="008F0FF0" w:rsidRPr="006B7EED">
        <w:rPr>
          <w:rFonts w:cstheme="minorHAnsi"/>
        </w:rPr>
        <w:t>process</w:t>
      </w:r>
      <w:r w:rsidR="0010235A" w:rsidRPr="006B7EED">
        <w:rPr>
          <w:rFonts w:cstheme="minorHAnsi"/>
        </w:rPr>
        <w:t xml:space="preserve">, </w:t>
      </w:r>
      <w:r w:rsidR="000F1882" w:rsidRPr="006B7EED">
        <w:rPr>
          <w:rFonts w:cstheme="minorHAnsi"/>
        </w:rPr>
        <w:t>economic</w:t>
      </w:r>
      <w:r w:rsidR="0010235A" w:rsidRPr="006B7EED">
        <w:rPr>
          <w:rFonts w:cstheme="minorHAnsi"/>
        </w:rPr>
        <w:t xml:space="preserve">ally and </w:t>
      </w:r>
      <w:r w:rsidR="00FB756C" w:rsidRPr="006B7EED">
        <w:rPr>
          <w:rFonts w:cstheme="minorHAnsi"/>
        </w:rPr>
        <w:t>readily available</w:t>
      </w:r>
      <w:r w:rsidR="000F1882" w:rsidRPr="006B7EED">
        <w:rPr>
          <w:rFonts w:cstheme="minorHAnsi"/>
        </w:rPr>
        <w:t xml:space="preserve"> </w:t>
      </w:r>
      <w:r w:rsidR="00FB756C" w:rsidRPr="006B7EED">
        <w:rPr>
          <w:rFonts w:cstheme="minorHAnsi"/>
        </w:rPr>
        <w:t>from the market a</w:t>
      </w:r>
      <w:r w:rsidR="00F60B70" w:rsidRPr="006B7EED">
        <w:rPr>
          <w:rFonts w:cstheme="minorHAnsi"/>
        </w:rPr>
        <w:t>s well as compatible with TP based composites.</w:t>
      </w:r>
    </w:p>
    <w:p w14:paraId="1255D1B8" w14:textId="32680A61" w:rsidR="00193961" w:rsidRPr="00E44551" w:rsidRDefault="00E34256" w:rsidP="00AD2A8D">
      <w:pPr>
        <w:pStyle w:val="ListParagraph"/>
        <w:numPr>
          <w:ilvl w:val="1"/>
          <w:numId w:val="34"/>
        </w:numPr>
        <w:spacing w:after="0" w:line="240" w:lineRule="auto"/>
        <w:jc w:val="both"/>
        <w:rPr>
          <w:rFonts w:cstheme="minorHAnsi"/>
        </w:rPr>
      </w:pPr>
      <w:r w:rsidRPr="00E44551">
        <w:rPr>
          <w:rFonts w:cstheme="minorHAnsi"/>
        </w:rPr>
        <w:t xml:space="preserve">To develop a novel sensor </w:t>
      </w:r>
      <w:r w:rsidR="00F472E3" w:rsidRPr="00E44551">
        <w:rPr>
          <w:rFonts w:cstheme="minorHAnsi"/>
        </w:rPr>
        <w:t>joining method</w:t>
      </w:r>
      <w:r w:rsidR="005D7324" w:rsidRPr="00E44551">
        <w:rPr>
          <w:rFonts w:cstheme="minorHAnsi"/>
        </w:rPr>
        <w:t xml:space="preserve"> </w:t>
      </w:r>
      <w:r w:rsidR="00060E1F" w:rsidRPr="00E44551">
        <w:rPr>
          <w:rFonts w:cstheme="minorHAnsi"/>
        </w:rPr>
        <w:t>that</w:t>
      </w:r>
      <w:r w:rsidR="005D7324" w:rsidRPr="00E44551">
        <w:rPr>
          <w:rFonts w:cstheme="minorHAnsi"/>
        </w:rPr>
        <w:t xml:space="preserve"> is fast</w:t>
      </w:r>
      <w:r w:rsidR="000C003A" w:rsidRPr="00E44551">
        <w:rPr>
          <w:rFonts w:cstheme="minorHAnsi"/>
        </w:rPr>
        <w:t xml:space="preserve">, less costly </w:t>
      </w:r>
      <w:r w:rsidR="00F142A2" w:rsidRPr="00E44551">
        <w:rPr>
          <w:rFonts w:cstheme="minorHAnsi"/>
        </w:rPr>
        <w:t>and requires</w:t>
      </w:r>
      <w:r w:rsidR="005D7324" w:rsidRPr="00E44551">
        <w:rPr>
          <w:rFonts w:cstheme="minorHAnsi"/>
        </w:rPr>
        <w:t xml:space="preserve"> less effort</w:t>
      </w:r>
      <w:r w:rsidR="00F142A2" w:rsidRPr="00E44551">
        <w:rPr>
          <w:rFonts w:cstheme="minorHAnsi"/>
        </w:rPr>
        <w:t>.</w:t>
      </w:r>
    </w:p>
    <w:p w14:paraId="0AF7D31F" w14:textId="1E6B3346" w:rsidR="001E0A3B" w:rsidRPr="006B7EED" w:rsidRDefault="00085CC2" w:rsidP="00AD2A8D">
      <w:pPr>
        <w:pStyle w:val="ListParagraph"/>
        <w:numPr>
          <w:ilvl w:val="0"/>
          <w:numId w:val="3"/>
        </w:numPr>
        <w:spacing w:after="0" w:line="240" w:lineRule="auto"/>
        <w:jc w:val="both"/>
        <w:rPr>
          <w:rFonts w:cstheme="minorHAnsi"/>
        </w:rPr>
      </w:pPr>
      <w:r w:rsidRPr="006B7EED">
        <w:rPr>
          <w:rFonts w:cstheme="minorHAnsi"/>
        </w:rPr>
        <w:t>To investigate t</w:t>
      </w:r>
      <w:r w:rsidR="0066556B" w:rsidRPr="006B7EED">
        <w:rPr>
          <w:rFonts w:cstheme="minorHAnsi"/>
        </w:rPr>
        <w:t xml:space="preserve">he </w:t>
      </w:r>
      <w:r w:rsidR="0066556B" w:rsidRPr="006B7EED">
        <w:rPr>
          <w:rFonts w:cstheme="minorHAnsi"/>
          <w:bCs/>
        </w:rPr>
        <w:t>integrability, survivability, and reliability of the sensors</w:t>
      </w:r>
      <w:r w:rsidRPr="006B7EED">
        <w:rPr>
          <w:rFonts w:cstheme="minorHAnsi"/>
          <w:bCs/>
        </w:rPr>
        <w:t xml:space="preserve"> bonded with</w:t>
      </w:r>
      <w:r w:rsidR="008A729F" w:rsidRPr="006B7EED">
        <w:rPr>
          <w:rFonts w:cstheme="minorHAnsi"/>
          <w:bCs/>
        </w:rPr>
        <w:t xml:space="preserve"> </w:t>
      </w:r>
      <w:r w:rsidRPr="006B7EED">
        <w:rPr>
          <w:rFonts w:cstheme="minorHAnsi"/>
          <w:bCs/>
        </w:rPr>
        <w:t xml:space="preserve">new </w:t>
      </w:r>
      <w:r w:rsidR="003460FC" w:rsidRPr="006B7EED">
        <w:rPr>
          <w:rFonts w:cstheme="minorHAnsi"/>
          <w:bCs/>
        </w:rPr>
        <w:t>material</w:t>
      </w:r>
      <w:r w:rsidR="000C003A" w:rsidRPr="006B7EED">
        <w:rPr>
          <w:rFonts w:cstheme="minorHAnsi"/>
          <w:bCs/>
        </w:rPr>
        <w:t xml:space="preserve"> in different loading </w:t>
      </w:r>
      <w:r w:rsidR="0064043B" w:rsidRPr="006B7EED">
        <w:rPr>
          <w:rFonts w:cstheme="minorHAnsi"/>
          <w:bCs/>
        </w:rPr>
        <w:t>conditions</w:t>
      </w:r>
      <w:r w:rsidR="009A11FC" w:rsidRPr="006B7EED">
        <w:rPr>
          <w:rFonts w:cstheme="minorHAnsi"/>
          <w:bCs/>
        </w:rPr>
        <w:t xml:space="preserve"> (Bending test, </w:t>
      </w:r>
      <w:r w:rsidR="00107E5E" w:rsidRPr="006B7EED">
        <w:rPr>
          <w:rFonts w:cstheme="minorHAnsi"/>
          <w:bCs/>
        </w:rPr>
        <w:t>impact</w:t>
      </w:r>
      <w:r w:rsidR="00CB0908" w:rsidRPr="006B7EED">
        <w:rPr>
          <w:rFonts w:cstheme="minorHAnsi"/>
          <w:bCs/>
        </w:rPr>
        <w:t>,</w:t>
      </w:r>
      <w:r w:rsidR="00107E5E" w:rsidRPr="006B7EED">
        <w:rPr>
          <w:rFonts w:cstheme="minorHAnsi"/>
          <w:bCs/>
        </w:rPr>
        <w:t xml:space="preserve"> and </w:t>
      </w:r>
      <w:r w:rsidR="009A11FC" w:rsidRPr="006B7EED">
        <w:rPr>
          <w:rFonts w:cstheme="minorHAnsi"/>
          <w:bCs/>
        </w:rPr>
        <w:t>tension fatigue)</w:t>
      </w:r>
      <w:r w:rsidR="0064043B" w:rsidRPr="006B7EED">
        <w:rPr>
          <w:rFonts w:cstheme="minorHAnsi"/>
          <w:bCs/>
        </w:rPr>
        <w:t xml:space="preserve"> </w:t>
      </w:r>
      <w:r w:rsidR="000C003A" w:rsidRPr="006B7EED">
        <w:rPr>
          <w:rFonts w:cstheme="minorHAnsi"/>
          <w:bCs/>
        </w:rPr>
        <w:t xml:space="preserve">and </w:t>
      </w:r>
      <w:r w:rsidR="00C05E22" w:rsidRPr="006B7EED">
        <w:rPr>
          <w:rFonts w:cstheme="minorHAnsi"/>
          <w:bCs/>
        </w:rPr>
        <w:t>aircraft operational environment</w:t>
      </w:r>
      <w:r w:rsidR="00FC75D6" w:rsidRPr="006B7EED">
        <w:rPr>
          <w:rFonts w:cstheme="minorHAnsi"/>
          <w:bCs/>
        </w:rPr>
        <w:t xml:space="preserve"> (AOE)</w:t>
      </w:r>
      <w:r w:rsidR="00DB50B0" w:rsidRPr="006B7EED">
        <w:rPr>
          <w:rFonts w:cstheme="minorHAnsi"/>
          <w:bCs/>
        </w:rPr>
        <w:t xml:space="preserve"> conditions</w:t>
      </w:r>
      <w:r w:rsidR="001D6899" w:rsidRPr="006B7EED">
        <w:rPr>
          <w:rFonts w:cstheme="minorHAnsi"/>
          <w:bCs/>
        </w:rPr>
        <w:t>.</w:t>
      </w:r>
    </w:p>
    <w:p w14:paraId="46B56F3D" w14:textId="375B4260" w:rsidR="001E0A3B" w:rsidRPr="006B7EED" w:rsidRDefault="007326C5" w:rsidP="00AD2A8D">
      <w:pPr>
        <w:pStyle w:val="ListParagraph"/>
        <w:numPr>
          <w:ilvl w:val="0"/>
          <w:numId w:val="3"/>
        </w:numPr>
        <w:spacing w:after="0" w:line="240" w:lineRule="auto"/>
        <w:jc w:val="both"/>
        <w:rPr>
          <w:rFonts w:cstheme="minorHAnsi"/>
        </w:rPr>
      </w:pPr>
      <w:r w:rsidRPr="006B7EED">
        <w:rPr>
          <w:rFonts w:cstheme="minorHAnsi"/>
        </w:rPr>
        <w:t>Minimize</w:t>
      </w:r>
      <w:r w:rsidR="0041347C" w:rsidRPr="006B7EED">
        <w:rPr>
          <w:rFonts w:cstheme="minorHAnsi"/>
        </w:rPr>
        <w:t xml:space="preserve"> and r</w:t>
      </w:r>
      <w:r w:rsidR="00511C09" w:rsidRPr="006B7EED">
        <w:rPr>
          <w:rFonts w:cstheme="minorHAnsi"/>
        </w:rPr>
        <w:t>eplace the traditional wires</w:t>
      </w:r>
      <w:r w:rsidRPr="006B7EED">
        <w:rPr>
          <w:rFonts w:cstheme="minorHAnsi"/>
        </w:rPr>
        <w:t xml:space="preserve"> by ultra-light </w:t>
      </w:r>
      <w:r w:rsidR="00F94458" w:rsidRPr="006B7EED">
        <w:rPr>
          <w:rFonts w:cstheme="minorHAnsi"/>
        </w:rPr>
        <w:t xml:space="preserve">and easy to handle </w:t>
      </w:r>
      <w:r w:rsidRPr="006B7EED">
        <w:rPr>
          <w:rFonts w:cstheme="minorHAnsi"/>
        </w:rPr>
        <w:t>circuits.</w:t>
      </w:r>
    </w:p>
    <w:p w14:paraId="39793EA4" w14:textId="29750DB1" w:rsidR="001E0A3B" w:rsidRPr="006B7EED" w:rsidRDefault="008A6BD0" w:rsidP="00AD2A8D">
      <w:pPr>
        <w:pStyle w:val="ListParagraph"/>
        <w:numPr>
          <w:ilvl w:val="0"/>
          <w:numId w:val="3"/>
        </w:numPr>
        <w:spacing w:after="0" w:line="240" w:lineRule="auto"/>
        <w:jc w:val="both"/>
        <w:rPr>
          <w:rFonts w:cstheme="minorHAnsi"/>
        </w:rPr>
      </w:pPr>
      <w:r w:rsidRPr="006B7EED">
        <w:rPr>
          <w:rFonts w:cstheme="minorHAnsi"/>
        </w:rPr>
        <w:t>Manufacturing</w:t>
      </w:r>
      <w:r w:rsidR="00827C11" w:rsidRPr="006B7EED">
        <w:rPr>
          <w:rFonts w:cstheme="minorHAnsi"/>
        </w:rPr>
        <w:t xml:space="preserve"> and c</w:t>
      </w:r>
      <w:r w:rsidR="00EF72D7" w:rsidRPr="006B7EED">
        <w:rPr>
          <w:rFonts w:cstheme="minorHAnsi"/>
        </w:rPr>
        <w:t>haracterization</w:t>
      </w:r>
      <w:r w:rsidR="001E0A3B" w:rsidRPr="006B7EED">
        <w:rPr>
          <w:rFonts w:cstheme="minorHAnsi"/>
        </w:rPr>
        <w:t xml:space="preserve"> of </w:t>
      </w:r>
      <w:r w:rsidR="00EF72D7" w:rsidRPr="006B7EED">
        <w:rPr>
          <w:rFonts w:cstheme="minorHAnsi"/>
        </w:rPr>
        <w:t xml:space="preserve">the </w:t>
      </w:r>
      <w:r w:rsidR="001E0A3B" w:rsidRPr="006B7EED">
        <w:rPr>
          <w:rFonts w:cstheme="minorHAnsi"/>
        </w:rPr>
        <w:t xml:space="preserve">conducting paths </w:t>
      </w:r>
      <w:r w:rsidR="00EF72D7" w:rsidRPr="006B7EED">
        <w:rPr>
          <w:rFonts w:cstheme="minorHAnsi"/>
        </w:rPr>
        <w:t>produced by</w:t>
      </w:r>
      <w:r w:rsidR="00C77FA7" w:rsidRPr="006B7EED">
        <w:rPr>
          <w:rFonts w:cstheme="minorHAnsi"/>
        </w:rPr>
        <w:t xml:space="preserve"> </w:t>
      </w:r>
      <w:r w:rsidR="001E0A3B" w:rsidRPr="006B7EED">
        <w:rPr>
          <w:rFonts w:cstheme="minorHAnsi"/>
        </w:rPr>
        <w:t>materials such</w:t>
      </w:r>
      <w:r w:rsidR="00C825EF" w:rsidRPr="006B7EED">
        <w:rPr>
          <w:rFonts w:cstheme="minorHAnsi"/>
        </w:rPr>
        <w:t xml:space="preserve"> as</w:t>
      </w:r>
      <w:r w:rsidR="001E0A3B" w:rsidRPr="006B7EED">
        <w:rPr>
          <w:rFonts w:cstheme="minorHAnsi"/>
        </w:rPr>
        <w:t xml:space="preserve"> </w:t>
      </w:r>
      <w:r w:rsidR="003E0109" w:rsidRPr="006B7EED">
        <w:rPr>
          <w:rFonts w:cstheme="minorHAnsi"/>
        </w:rPr>
        <w:t>pr</w:t>
      </w:r>
      <w:r w:rsidR="00C825EF" w:rsidRPr="006B7EED">
        <w:rPr>
          <w:rFonts w:cstheme="minorHAnsi"/>
        </w:rPr>
        <w:t xml:space="preserve">inted </w:t>
      </w:r>
      <w:r w:rsidR="003E0109" w:rsidRPr="006B7EED">
        <w:rPr>
          <w:rFonts w:cstheme="minorHAnsi"/>
        </w:rPr>
        <w:t xml:space="preserve">silver inks, </w:t>
      </w:r>
      <w:r w:rsidR="001E0A3B" w:rsidRPr="006B7EED">
        <w:rPr>
          <w:rFonts w:cstheme="minorHAnsi"/>
        </w:rPr>
        <w:t>electric paint</w:t>
      </w:r>
      <w:r w:rsidR="003460FC" w:rsidRPr="006B7EED">
        <w:rPr>
          <w:rFonts w:cstheme="minorHAnsi"/>
        </w:rPr>
        <w:t xml:space="preserve"> and </w:t>
      </w:r>
      <w:r w:rsidR="001E0A3B" w:rsidRPr="006B7EED">
        <w:rPr>
          <w:rFonts w:cstheme="minorHAnsi"/>
        </w:rPr>
        <w:t>conductive epoxy</w:t>
      </w:r>
      <w:r w:rsidR="00823BEE" w:rsidRPr="006B7EED">
        <w:rPr>
          <w:rFonts w:cstheme="minorHAnsi"/>
        </w:rPr>
        <w:t xml:space="preserve"> </w:t>
      </w:r>
      <w:r w:rsidR="003460FC" w:rsidRPr="006B7EED">
        <w:rPr>
          <w:rFonts w:cstheme="minorHAnsi"/>
        </w:rPr>
        <w:t>using</w:t>
      </w:r>
      <w:r w:rsidR="00823BEE" w:rsidRPr="006B7EED">
        <w:rPr>
          <w:rFonts w:cstheme="minorHAnsi"/>
        </w:rPr>
        <w:t xml:space="preserve"> filler material such as CNT</w:t>
      </w:r>
      <w:r w:rsidR="00730908">
        <w:rPr>
          <w:rFonts w:cstheme="minorHAnsi"/>
        </w:rPr>
        <w:t>s</w:t>
      </w:r>
      <w:r w:rsidR="00823BEE" w:rsidRPr="006B7EED">
        <w:rPr>
          <w:rFonts w:cstheme="minorHAnsi"/>
        </w:rPr>
        <w:t xml:space="preserve"> </w:t>
      </w:r>
      <w:r w:rsidR="001E0A3B" w:rsidRPr="006B7EED">
        <w:rPr>
          <w:rFonts w:cstheme="minorHAnsi"/>
        </w:rPr>
        <w:t xml:space="preserve">and </w:t>
      </w:r>
      <w:r w:rsidR="002904EF">
        <w:rPr>
          <w:rFonts w:cstheme="minorHAnsi"/>
        </w:rPr>
        <w:t xml:space="preserve">graphene </w:t>
      </w:r>
      <w:r w:rsidR="009E3C6B">
        <w:rPr>
          <w:rFonts w:cstheme="minorHAnsi"/>
        </w:rPr>
        <w:t>nanoplatelets.</w:t>
      </w:r>
      <w:r w:rsidR="001E0A3B" w:rsidRPr="006B7EED">
        <w:rPr>
          <w:rFonts w:cstheme="minorHAnsi"/>
        </w:rPr>
        <w:t xml:space="preserve"> </w:t>
      </w:r>
    </w:p>
    <w:p w14:paraId="6AE23B0B" w14:textId="77777777" w:rsidR="001E0A3B" w:rsidRPr="006B7EED" w:rsidRDefault="001E0A3B" w:rsidP="00B23BC1">
      <w:pPr>
        <w:spacing w:after="0" w:line="240" w:lineRule="auto"/>
        <w:jc w:val="both"/>
        <w:rPr>
          <w:rFonts w:cstheme="minorHAnsi"/>
        </w:rPr>
      </w:pPr>
    </w:p>
    <w:p w14:paraId="52C7235E" w14:textId="18772BEB" w:rsidR="00CA61BE" w:rsidRPr="006B7EED" w:rsidRDefault="00906260" w:rsidP="00B23BC1">
      <w:pPr>
        <w:spacing w:after="0" w:line="240" w:lineRule="auto"/>
        <w:jc w:val="both"/>
        <w:rPr>
          <w:rFonts w:cstheme="minorHAnsi"/>
          <w:color w:val="FF0000"/>
        </w:rPr>
      </w:pPr>
      <w:r w:rsidRPr="006B7EED">
        <w:rPr>
          <w:rFonts w:cstheme="minorHAnsi"/>
        </w:rPr>
        <w:t>The work aims to develop a novel procedure</w:t>
      </w:r>
      <w:r w:rsidR="00137515" w:rsidRPr="006B7EED">
        <w:rPr>
          <w:rFonts w:cstheme="minorHAnsi"/>
        </w:rPr>
        <w:t xml:space="preserve"> and </w:t>
      </w:r>
      <w:commentRangeStart w:id="2"/>
      <w:r w:rsidR="00137515" w:rsidRPr="006B7EED">
        <w:rPr>
          <w:rFonts w:cstheme="minorHAnsi"/>
        </w:rPr>
        <w:t>a new approach</w:t>
      </w:r>
      <w:r w:rsidRPr="006B7EED">
        <w:rPr>
          <w:rFonts w:cstheme="minorHAnsi"/>
        </w:rPr>
        <w:t xml:space="preserve"> for </w:t>
      </w:r>
      <w:r w:rsidR="007064B6" w:rsidRPr="006B7EED">
        <w:rPr>
          <w:rFonts w:cstheme="minorHAnsi"/>
        </w:rPr>
        <w:t xml:space="preserve">designing and </w:t>
      </w:r>
      <w:r w:rsidRPr="006B7EED">
        <w:rPr>
          <w:rFonts w:cstheme="minorHAnsi"/>
        </w:rPr>
        <w:t xml:space="preserve">manufacturing smart composites </w:t>
      </w:r>
      <w:r w:rsidR="007064B6" w:rsidRPr="006B7EED">
        <w:rPr>
          <w:rFonts w:cstheme="minorHAnsi"/>
        </w:rPr>
        <w:t xml:space="preserve">structures </w:t>
      </w:r>
      <w:r w:rsidRPr="006B7EED">
        <w:rPr>
          <w:rFonts w:cstheme="minorHAnsi"/>
        </w:rPr>
        <w:t>with integrated sensors</w:t>
      </w:r>
      <w:commentRangeEnd w:id="2"/>
      <w:r w:rsidR="00321364">
        <w:rPr>
          <w:rStyle w:val="CommentReference"/>
        </w:rPr>
        <w:commentReference w:id="2"/>
      </w:r>
      <w:r w:rsidRPr="006B7EED">
        <w:rPr>
          <w:rFonts w:cstheme="minorHAnsi"/>
        </w:rPr>
        <w:t xml:space="preserve">. Through this new </w:t>
      </w:r>
      <w:r w:rsidR="000B59AE">
        <w:rPr>
          <w:rFonts w:cstheme="minorHAnsi"/>
        </w:rPr>
        <w:t>approach</w:t>
      </w:r>
      <w:r w:rsidR="00630A4D" w:rsidRPr="00C7156D">
        <w:rPr>
          <w:rFonts w:cstheme="minorHAnsi"/>
        </w:rPr>
        <w:t xml:space="preserve"> the </w:t>
      </w:r>
      <w:r w:rsidR="00375181" w:rsidRPr="006B7EED">
        <w:rPr>
          <w:rFonts w:cstheme="minorHAnsi"/>
        </w:rPr>
        <w:t>sensors</w:t>
      </w:r>
      <w:r w:rsidR="00593D11">
        <w:rPr>
          <w:rFonts w:cstheme="minorHAnsi"/>
        </w:rPr>
        <w:t xml:space="preserve"> bonded to the composite surface</w:t>
      </w:r>
      <w:r w:rsidR="00375181" w:rsidRPr="006B7EED">
        <w:rPr>
          <w:rFonts w:cstheme="minorHAnsi"/>
        </w:rPr>
        <w:t xml:space="preserve"> c</w:t>
      </w:r>
      <w:r w:rsidR="00630A4D">
        <w:rPr>
          <w:rFonts w:cstheme="minorHAnsi"/>
        </w:rPr>
        <w:t>an</w:t>
      </w:r>
      <w:r w:rsidR="00593D11">
        <w:rPr>
          <w:rFonts w:cstheme="minorHAnsi"/>
        </w:rPr>
        <w:t xml:space="preserve"> be </w:t>
      </w:r>
      <w:r w:rsidR="00375181" w:rsidRPr="006B7EED">
        <w:rPr>
          <w:rFonts w:cstheme="minorHAnsi"/>
        </w:rPr>
        <w:t xml:space="preserve">easily repaired </w:t>
      </w:r>
      <w:r w:rsidR="002C66BA">
        <w:rPr>
          <w:rFonts w:cstheme="minorHAnsi"/>
        </w:rPr>
        <w:t xml:space="preserve">by </w:t>
      </w:r>
      <w:r w:rsidR="00375181" w:rsidRPr="006B7EED">
        <w:rPr>
          <w:rFonts w:cstheme="minorHAnsi"/>
        </w:rPr>
        <w:t xml:space="preserve">using new bonding materials; </w:t>
      </w:r>
      <w:r w:rsidRPr="006B7EED">
        <w:rPr>
          <w:rFonts w:cstheme="minorHAnsi"/>
        </w:rPr>
        <w:t xml:space="preserve">the sensor </w:t>
      </w:r>
      <w:r w:rsidR="00466A62" w:rsidRPr="006B7EED">
        <w:rPr>
          <w:rFonts w:cstheme="minorHAnsi"/>
        </w:rPr>
        <w:t>bonding</w:t>
      </w:r>
      <w:r w:rsidR="00375181" w:rsidRPr="006B7EED">
        <w:rPr>
          <w:rFonts w:cstheme="minorHAnsi"/>
        </w:rPr>
        <w:t xml:space="preserve"> </w:t>
      </w:r>
      <w:r w:rsidR="007064B6" w:rsidRPr="006B7EED">
        <w:rPr>
          <w:rFonts w:cstheme="minorHAnsi"/>
        </w:rPr>
        <w:t>process</w:t>
      </w:r>
      <w:r w:rsidRPr="006B7EED">
        <w:rPr>
          <w:rFonts w:cstheme="minorHAnsi"/>
        </w:rPr>
        <w:t xml:space="preserve"> could be greatly improved in terms of quality, effort, and cost; and the weight and management of the connections and cables for the sensors can be significantly improved</w:t>
      </w:r>
      <w:r w:rsidR="000211E8" w:rsidRPr="006B7EED">
        <w:rPr>
          <w:rFonts w:cstheme="minorHAnsi"/>
        </w:rPr>
        <w:t xml:space="preserve"> by using lightweight circuits manufactured using multi-functional inks</w:t>
      </w:r>
      <w:r w:rsidR="002B66A9">
        <w:rPr>
          <w:rFonts w:cstheme="minorHAnsi"/>
        </w:rPr>
        <w:t xml:space="preserve">. The </w:t>
      </w:r>
      <w:r w:rsidR="009D0F1C">
        <w:rPr>
          <w:rFonts w:cstheme="minorHAnsi"/>
        </w:rPr>
        <w:t>aims are</w:t>
      </w:r>
      <w:r w:rsidR="002739B7">
        <w:rPr>
          <w:rFonts w:cstheme="minorHAnsi"/>
        </w:rPr>
        <w:t xml:space="preserve"> s</w:t>
      </w:r>
      <w:r w:rsidR="009D0F1C">
        <w:rPr>
          <w:rFonts w:cstheme="minorHAnsi"/>
        </w:rPr>
        <w:t>hown pictorially</w:t>
      </w:r>
      <w:r w:rsidR="002739B7">
        <w:rPr>
          <w:rFonts w:cstheme="minorHAnsi"/>
        </w:rPr>
        <w:t xml:space="preserve"> in Figure 1</w:t>
      </w:r>
      <w:r w:rsidRPr="006B7EED">
        <w:rPr>
          <w:rFonts w:cstheme="minorHAnsi"/>
        </w:rPr>
        <w:t xml:space="preserve">. </w:t>
      </w:r>
      <w:r w:rsidR="00137515" w:rsidRPr="006B7EED">
        <w:rPr>
          <w:rFonts w:cstheme="minorHAnsi"/>
        </w:rPr>
        <w:t>Therefore</w:t>
      </w:r>
      <w:r w:rsidR="00DB06BB" w:rsidRPr="006B7EED">
        <w:rPr>
          <w:rFonts w:cstheme="minorHAnsi"/>
        </w:rPr>
        <w:t>,</w:t>
      </w:r>
      <w:r w:rsidR="00137515" w:rsidRPr="006B7EED">
        <w:rPr>
          <w:rFonts w:cstheme="minorHAnsi"/>
        </w:rPr>
        <w:t xml:space="preserve"> significantly improving over the existing</w:t>
      </w:r>
      <w:r w:rsidR="00656591" w:rsidRPr="006B7EED">
        <w:rPr>
          <w:rFonts w:cstheme="minorHAnsi"/>
        </w:rPr>
        <w:t xml:space="preserve"> state</w:t>
      </w:r>
      <w:r w:rsidR="0050523F" w:rsidRPr="006B7EED">
        <w:rPr>
          <w:rFonts w:cstheme="minorHAnsi"/>
        </w:rPr>
        <w:t>-</w:t>
      </w:r>
      <w:r w:rsidR="00656591" w:rsidRPr="006B7EED">
        <w:rPr>
          <w:rFonts w:cstheme="minorHAnsi"/>
        </w:rPr>
        <w:t>of-the-art</w:t>
      </w:r>
      <w:r w:rsidR="00137515" w:rsidRPr="006B7EED">
        <w:rPr>
          <w:rFonts w:cstheme="minorHAnsi"/>
        </w:rPr>
        <w:t xml:space="preserve"> smart composite manufacturing techniques </w:t>
      </w:r>
      <w:r w:rsidR="00AE32F4" w:rsidRPr="006B7EED">
        <w:rPr>
          <w:rFonts w:cstheme="minorHAnsi"/>
        </w:rPr>
        <w:t>and thus</w:t>
      </w:r>
      <w:r w:rsidR="00137515" w:rsidRPr="006B7EED">
        <w:rPr>
          <w:rFonts w:cstheme="minorHAnsi"/>
        </w:rPr>
        <w:t xml:space="preserve"> leading to</w:t>
      </w:r>
      <w:r w:rsidR="00DB3156" w:rsidRPr="006B7EED">
        <w:rPr>
          <w:rFonts w:cstheme="minorHAnsi"/>
        </w:rPr>
        <w:t xml:space="preserve"> an</w:t>
      </w:r>
      <w:r w:rsidR="00137515" w:rsidRPr="006B7EED">
        <w:rPr>
          <w:rFonts w:cstheme="minorHAnsi"/>
        </w:rPr>
        <w:t xml:space="preserve"> efficient way of manufacturing these systems</w:t>
      </w:r>
      <w:r w:rsidR="00AE32F4" w:rsidRPr="006B7EED">
        <w:rPr>
          <w:rFonts w:cstheme="minorHAnsi"/>
        </w:rPr>
        <w:t>.</w:t>
      </w:r>
    </w:p>
    <w:p w14:paraId="72AE3C99" w14:textId="053C6BA9" w:rsidR="006E13B6" w:rsidRPr="006B7EED" w:rsidRDefault="008C7A26" w:rsidP="00B23BC1">
      <w:pPr>
        <w:spacing w:after="0" w:line="240" w:lineRule="auto"/>
        <w:jc w:val="both"/>
        <w:rPr>
          <w:rFonts w:cstheme="minorHAnsi"/>
        </w:rPr>
      </w:pPr>
      <w:r w:rsidRPr="006B7EED">
        <w:rPr>
          <w:rFonts w:cstheme="minorHAnsi"/>
        </w:rPr>
        <w:t xml:space="preserve">The novelty </w:t>
      </w:r>
      <w:r w:rsidR="00C67B02" w:rsidRPr="006B7EED">
        <w:rPr>
          <w:rFonts w:cstheme="minorHAnsi"/>
        </w:rPr>
        <w:t xml:space="preserve">and objectives </w:t>
      </w:r>
      <w:r w:rsidRPr="006B7EED">
        <w:rPr>
          <w:rFonts w:cstheme="minorHAnsi"/>
        </w:rPr>
        <w:t xml:space="preserve">of this </w:t>
      </w:r>
      <w:r w:rsidRPr="009D7BB7">
        <w:rPr>
          <w:rFonts w:cstheme="minorHAnsi"/>
          <w:highlight w:val="yellow"/>
        </w:rPr>
        <w:t xml:space="preserve">work </w:t>
      </w:r>
      <w:commentRangeStart w:id="3"/>
      <w:r w:rsidRPr="009D7BB7">
        <w:rPr>
          <w:rFonts w:cstheme="minorHAnsi"/>
          <w:highlight w:val="yellow"/>
        </w:rPr>
        <w:t xml:space="preserve">lies in </w:t>
      </w:r>
      <w:r w:rsidR="00050918">
        <w:rPr>
          <w:rFonts w:cstheme="minorHAnsi"/>
          <w:highlight w:val="yellow"/>
        </w:rPr>
        <w:t>utiliz</w:t>
      </w:r>
      <w:r w:rsidR="006B0894">
        <w:rPr>
          <w:rFonts w:cstheme="minorHAnsi"/>
          <w:highlight w:val="yellow"/>
        </w:rPr>
        <w:t>ation of</w:t>
      </w:r>
      <w:r w:rsidRPr="009D7BB7">
        <w:rPr>
          <w:rFonts w:cstheme="minorHAnsi"/>
          <w:highlight w:val="yellow"/>
        </w:rPr>
        <w:t xml:space="preserve"> </w:t>
      </w:r>
      <w:commentRangeEnd w:id="3"/>
      <w:r w:rsidR="00321364" w:rsidRPr="009D7BB7">
        <w:rPr>
          <w:rStyle w:val="CommentReference"/>
          <w:highlight w:val="yellow"/>
        </w:rPr>
        <w:commentReference w:id="3"/>
      </w:r>
      <w:r w:rsidRPr="009D7BB7">
        <w:rPr>
          <w:rFonts w:cstheme="minorHAnsi"/>
          <w:highlight w:val="yellow"/>
        </w:rPr>
        <w:t>new bonding material</w:t>
      </w:r>
      <w:r w:rsidRPr="006B7EED">
        <w:rPr>
          <w:rFonts w:cstheme="minorHAnsi"/>
        </w:rPr>
        <w:t xml:space="preserve"> that is repairable; developing new sensor joining methods that are easy, fast and can be automated; studying and evaluating </w:t>
      </w:r>
      <w:r w:rsidRPr="006B7EED">
        <w:rPr>
          <w:rFonts w:cstheme="minorHAnsi"/>
          <w:bCs/>
        </w:rPr>
        <w:t>the integrability, survivability, and reliability of the integrated sensors to the composite structures joined by new material and by new joining methods</w:t>
      </w:r>
      <w:r w:rsidR="00882F94">
        <w:rPr>
          <w:rFonts w:cstheme="minorHAnsi"/>
          <w:bCs/>
        </w:rPr>
        <w:t xml:space="preserve"> </w:t>
      </w:r>
      <w:r w:rsidRPr="006B7EED">
        <w:rPr>
          <w:rFonts w:cstheme="minorHAnsi"/>
          <w:bCs/>
        </w:rPr>
        <w:t xml:space="preserve">and developing </w:t>
      </w:r>
      <w:r w:rsidR="006F30E7" w:rsidRPr="006B7EED">
        <w:rPr>
          <w:rFonts w:cstheme="minorHAnsi"/>
          <w:bCs/>
        </w:rPr>
        <w:t>printed</w:t>
      </w:r>
      <w:r w:rsidRPr="006B7EED">
        <w:rPr>
          <w:rFonts w:cstheme="minorHAnsi"/>
          <w:bCs/>
        </w:rPr>
        <w:t xml:space="preserve"> circuits</w:t>
      </w:r>
      <w:r w:rsidR="006F30E7" w:rsidRPr="006B7EED">
        <w:rPr>
          <w:rFonts w:cstheme="minorHAnsi"/>
          <w:bCs/>
        </w:rPr>
        <w:t xml:space="preserve"> </w:t>
      </w:r>
      <w:r w:rsidRPr="006B7EED">
        <w:rPr>
          <w:rFonts w:cstheme="minorHAnsi"/>
          <w:bCs/>
        </w:rPr>
        <w:t xml:space="preserve">to replace the traditional wire system </w:t>
      </w:r>
      <w:r w:rsidR="00EB02E1" w:rsidRPr="006B7EED">
        <w:rPr>
          <w:rFonts w:cstheme="minorHAnsi"/>
          <w:bCs/>
        </w:rPr>
        <w:t xml:space="preserve">that </w:t>
      </w:r>
      <w:r w:rsidRPr="006B7EED">
        <w:rPr>
          <w:rFonts w:cstheme="minorHAnsi"/>
          <w:bCs/>
        </w:rPr>
        <w:t>adds a</w:t>
      </w:r>
      <w:r w:rsidR="00EB02E1" w:rsidRPr="006B7EED">
        <w:rPr>
          <w:rFonts w:cstheme="minorHAnsi"/>
          <w:bCs/>
        </w:rPr>
        <w:t>n additional</w:t>
      </w:r>
      <w:r w:rsidR="006F30E7" w:rsidRPr="006B7EED">
        <w:rPr>
          <w:rFonts w:cstheme="minorHAnsi"/>
          <w:bCs/>
        </w:rPr>
        <w:t xml:space="preserve"> </w:t>
      </w:r>
      <w:r w:rsidRPr="006B7EED">
        <w:rPr>
          <w:rFonts w:cstheme="minorHAnsi"/>
          <w:bCs/>
        </w:rPr>
        <w:t xml:space="preserve">weight and </w:t>
      </w:r>
      <w:r w:rsidR="00EB02E1" w:rsidRPr="006B7EED">
        <w:rPr>
          <w:rFonts w:cstheme="minorHAnsi"/>
          <w:bCs/>
        </w:rPr>
        <w:t xml:space="preserve">are </w:t>
      </w:r>
      <w:r w:rsidRPr="006B7EED">
        <w:rPr>
          <w:rFonts w:cstheme="minorHAnsi"/>
          <w:bCs/>
        </w:rPr>
        <w:t>difficult</w:t>
      </w:r>
      <w:r w:rsidR="00EB02E1" w:rsidRPr="006B7EED">
        <w:rPr>
          <w:rFonts w:cstheme="minorHAnsi"/>
          <w:bCs/>
        </w:rPr>
        <w:t xml:space="preserve"> to manage</w:t>
      </w:r>
      <w:r w:rsidR="002F475C" w:rsidRPr="006B7EED">
        <w:rPr>
          <w:rFonts w:cstheme="minorHAnsi"/>
          <w:bCs/>
        </w:rPr>
        <w:t>.</w:t>
      </w:r>
    </w:p>
    <w:p w14:paraId="53BDC74E" w14:textId="0ED3EB6F" w:rsidR="00A53975" w:rsidRPr="006B7EED" w:rsidRDefault="00A53975" w:rsidP="00B23BC1">
      <w:pPr>
        <w:spacing w:after="0" w:line="240" w:lineRule="auto"/>
        <w:jc w:val="both"/>
        <w:rPr>
          <w:rFonts w:cstheme="minorHAnsi"/>
        </w:rPr>
      </w:pPr>
    </w:p>
    <w:p w14:paraId="289E2704" w14:textId="7F1EA38A" w:rsidR="003432E1" w:rsidRPr="006B7EED" w:rsidRDefault="00D66C0D" w:rsidP="00B23BC1">
      <w:pPr>
        <w:spacing w:after="0" w:line="240" w:lineRule="auto"/>
        <w:jc w:val="both"/>
        <w:rPr>
          <w:rFonts w:cstheme="minorHAnsi"/>
        </w:rPr>
      </w:pPr>
      <w:r w:rsidRPr="006B7EED">
        <w:rPr>
          <w:rFonts w:cstheme="minorHAnsi"/>
        </w:rPr>
        <w:t>The work will mainly focus on integrating sensors t</w:t>
      </w:r>
      <w:r w:rsidR="00096071">
        <w:rPr>
          <w:rFonts w:cstheme="minorHAnsi"/>
        </w:rPr>
        <w:t>o</w:t>
      </w:r>
      <w:r w:rsidRPr="006B7EED">
        <w:rPr>
          <w:rFonts w:cstheme="minorHAnsi"/>
        </w:rPr>
        <w:t xml:space="preserve"> high performance </w:t>
      </w:r>
      <w:r w:rsidR="00F564F2">
        <w:rPr>
          <w:rFonts w:cstheme="minorHAnsi"/>
        </w:rPr>
        <w:t>TP</w:t>
      </w:r>
      <w:r w:rsidR="005732BA">
        <w:rPr>
          <w:rFonts w:cstheme="minorHAnsi"/>
        </w:rPr>
        <w:t xml:space="preserve"> </w:t>
      </w:r>
      <w:r w:rsidRPr="006B7EED">
        <w:rPr>
          <w:rFonts w:cstheme="minorHAnsi"/>
        </w:rPr>
        <w:t xml:space="preserve">composites structures such as </w:t>
      </w:r>
      <w:r w:rsidR="00824241">
        <w:rPr>
          <w:rFonts w:cstheme="minorHAnsi"/>
        </w:rPr>
        <w:t>P</w:t>
      </w:r>
      <w:r w:rsidR="00180BBF">
        <w:rPr>
          <w:rFonts w:cstheme="minorHAnsi"/>
        </w:rPr>
        <w:t>oly-</w:t>
      </w:r>
      <w:r w:rsidR="00824241">
        <w:rPr>
          <w:rFonts w:cstheme="minorHAnsi"/>
        </w:rPr>
        <w:t>E</w:t>
      </w:r>
      <w:r w:rsidR="00180BBF">
        <w:rPr>
          <w:rFonts w:cstheme="minorHAnsi"/>
        </w:rPr>
        <w:t>ther-</w:t>
      </w:r>
      <w:r w:rsidR="00824241">
        <w:rPr>
          <w:rFonts w:cstheme="minorHAnsi"/>
        </w:rPr>
        <w:t>E</w:t>
      </w:r>
      <w:r w:rsidR="00180BBF">
        <w:rPr>
          <w:rFonts w:cstheme="minorHAnsi"/>
        </w:rPr>
        <w:t>ther-Ketone</w:t>
      </w:r>
      <w:r w:rsidR="00E44799">
        <w:rPr>
          <w:rFonts w:cstheme="minorHAnsi"/>
        </w:rPr>
        <w:t xml:space="preserve"> </w:t>
      </w:r>
      <w:r w:rsidR="006E513A">
        <w:rPr>
          <w:rFonts w:cstheme="minorHAnsi"/>
        </w:rPr>
        <w:t>(PEEK)</w:t>
      </w:r>
      <w:r w:rsidR="0027067D">
        <w:rPr>
          <w:rFonts w:cstheme="minorHAnsi"/>
        </w:rPr>
        <w:t xml:space="preserve"> and/or Poly-Ether-Ketone-Ketone (PEKK)</w:t>
      </w:r>
      <w:r w:rsidR="004E24D5">
        <w:rPr>
          <w:rFonts w:cstheme="minorHAnsi"/>
        </w:rPr>
        <w:t xml:space="preserve"> and Carbon fiber</w:t>
      </w:r>
      <w:r w:rsidRPr="006B7EED">
        <w:rPr>
          <w:rFonts w:cstheme="minorHAnsi"/>
        </w:rPr>
        <w:t xml:space="preserve"> </w:t>
      </w:r>
      <w:r w:rsidR="00F546A5">
        <w:rPr>
          <w:rFonts w:cstheme="minorHAnsi"/>
        </w:rPr>
        <w:t xml:space="preserve">by </w:t>
      </w:r>
      <w:r w:rsidRPr="006B7EED">
        <w:rPr>
          <w:rFonts w:cstheme="minorHAnsi"/>
        </w:rPr>
        <w:t xml:space="preserve">using secondary bonding. </w:t>
      </w:r>
      <w:r w:rsidRPr="007D190F">
        <w:rPr>
          <w:rFonts w:cstheme="minorHAnsi"/>
        </w:rPr>
        <w:t xml:space="preserve">Thermoset based composites will be used only during embedding </w:t>
      </w:r>
      <w:r w:rsidR="00050F99" w:rsidRPr="007D190F">
        <w:rPr>
          <w:rFonts w:cstheme="minorHAnsi"/>
        </w:rPr>
        <w:t xml:space="preserve">or co-bonding of </w:t>
      </w:r>
      <w:r w:rsidRPr="007D190F">
        <w:rPr>
          <w:rFonts w:cstheme="minorHAnsi"/>
        </w:rPr>
        <w:t xml:space="preserve">the sensors </w:t>
      </w:r>
      <w:r w:rsidR="00F77531" w:rsidRPr="007D190F">
        <w:rPr>
          <w:rFonts w:cstheme="minorHAnsi"/>
        </w:rPr>
        <w:t>to</w:t>
      </w:r>
      <w:r w:rsidRPr="007D190F">
        <w:rPr>
          <w:rFonts w:cstheme="minorHAnsi"/>
        </w:rPr>
        <w:t xml:space="preserve"> the composite</w:t>
      </w:r>
      <w:r w:rsidR="00F77531" w:rsidRPr="007D190F">
        <w:rPr>
          <w:rFonts w:cstheme="minorHAnsi"/>
        </w:rPr>
        <w:t xml:space="preserve"> structure</w:t>
      </w:r>
      <w:r w:rsidR="00050F99" w:rsidRPr="007D190F">
        <w:rPr>
          <w:rFonts w:cstheme="minorHAnsi"/>
        </w:rPr>
        <w:t xml:space="preserve">. </w:t>
      </w:r>
      <w:r w:rsidRPr="007D190F">
        <w:rPr>
          <w:rFonts w:cstheme="minorHAnsi"/>
        </w:rPr>
        <w:t>The</w:t>
      </w:r>
      <w:r w:rsidRPr="006B7EED">
        <w:rPr>
          <w:rFonts w:cstheme="minorHAnsi"/>
        </w:rPr>
        <w:t xml:space="preserve"> tests will be restricted mainly to coupons and small </w:t>
      </w:r>
      <w:r w:rsidR="00E24F80" w:rsidRPr="006B7EED">
        <w:rPr>
          <w:rFonts w:cstheme="minorHAnsi"/>
        </w:rPr>
        <w:t>structural elements</w:t>
      </w:r>
      <w:r w:rsidRPr="006B7EED">
        <w:rPr>
          <w:rFonts w:cstheme="minorHAnsi"/>
        </w:rPr>
        <w:t xml:space="preserve"> such as stringers which will be manufactured with vacuum bagging-oven curing and in-situ consolidation. The sensors used will be PZT DuraAct sensors supplied by Pi-Ceramic and will be bonded with the host structures using high performance epoxy adhesive and </w:t>
      </w:r>
      <w:r w:rsidR="00F564F2">
        <w:rPr>
          <w:rFonts w:cstheme="minorHAnsi"/>
        </w:rPr>
        <w:t>TP</w:t>
      </w:r>
      <w:r w:rsidRPr="006B7EED">
        <w:rPr>
          <w:rFonts w:cstheme="minorHAnsi"/>
        </w:rPr>
        <w:t xml:space="preserve"> films. </w:t>
      </w:r>
      <w:commentRangeStart w:id="4"/>
      <w:r w:rsidR="00D1060E" w:rsidRPr="006B7EED">
        <w:rPr>
          <w:rFonts w:cstheme="minorHAnsi"/>
        </w:rPr>
        <w:t xml:space="preserve">The </w:t>
      </w:r>
      <w:r w:rsidR="00F1730F" w:rsidRPr="006B7EED">
        <w:rPr>
          <w:rFonts w:cstheme="minorHAnsi"/>
        </w:rPr>
        <w:t xml:space="preserve">epoxy adhesive will serve as a reference </w:t>
      </w:r>
      <w:commentRangeEnd w:id="4"/>
      <w:r w:rsidR="00D6470C">
        <w:rPr>
          <w:rStyle w:val="CommentReference"/>
        </w:rPr>
        <w:commentReference w:id="4"/>
      </w:r>
      <w:r w:rsidR="00F1730F" w:rsidRPr="006B7EED">
        <w:rPr>
          <w:rFonts w:cstheme="minorHAnsi"/>
        </w:rPr>
        <w:t>during the whole study</w:t>
      </w:r>
      <w:r w:rsidR="00077955" w:rsidRPr="006B7EED">
        <w:rPr>
          <w:rFonts w:cstheme="minorHAnsi"/>
        </w:rPr>
        <w:t xml:space="preserve"> as its performance has been studied and verified in various studies </w:t>
      </w:r>
      <w:sdt>
        <w:sdtPr>
          <w:rPr>
            <w:rFonts w:cstheme="minorHAnsi"/>
            <w:bCs/>
          </w:rPr>
          <w:alias w:val="To edit, see citavi.com/edit"/>
          <w:tag w:val="CitaviPlaceholder#a9e82b2a-ca2a-45d9-9fe8-95ab68b628af"/>
          <w:id w:val="1728490525"/>
          <w:placeholder>
            <w:docPart w:val="31B185E02E3A4958BF5DD838A6D6F9E6"/>
          </w:placeholder>
        </w:sdtPr>
        <w:sdtEndPr/>
        <w:sdtContent>
          <w:r w:rsidR="00077955" w:rsidRPr="006B7EED">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TGVuZ3RoIjoy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i0yM1QwOToxMTowN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TdGFydCI6MiwiUmVmZXJlbmNlSWQiOiIwOWMxYzMzYy0xYzlkLTQ1ODMtOWUwZC1hNzVlYWE3MmQ4Nm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zMC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zMS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zMiIsIiR0eXBlIjoiU3dpc3NBY2FkZW1pYy5DaXRhdmkuTGlua2VkUmVzb3VyY2UsIFN3aXNzQWNhZGVtaWMuQ2l0YXZpIiwiTGlua2VkUmVzb3VyY2VUeXBlIjoxLCJVcmlTdHJpbmciOiJOZWJlci1BZXNjaGJhY2hlciAtIFlvdXIgUGFwZXIncyBUaXRsZSBTdGFydHMgSGVyZS5qcG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YtMjNUMDk6MTE6MDc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NhOWU4MmIyYS1jYTJhLTQ1ZDktOWZlOC05NWFiNjhiNjI4YWYiLCJUZXh0IjoiWzLigJM1XSIsIldBSVZlcnNpb24iOiI2LjguMC4wIn0=}</w:instrText>
          </w:r>
          <w:r w:rsidR="00077955" w:rsidRPr="006B7EED">
            <w:rPr>
              <w:rFonts w:cstheme="minorHAnsi"/>
              <w:bCs/>
              <w:noProof/>
            </w:rPr>
            <w:fldChar w:fldCharType="separate"/>
          </w:r>
          <w:r w:rsidR="009D730B">
            <w:rPr>
              <w:rFonts w:cstheme="minorHAnsi"/>
              <w:bCs/>
              <w:noProof/>
            </w:rPr>
            <w:t>[2–5]</w:t>
          </w:r>
          <w:r w:rsidR="00077955" w:rsidRPr="006B7EED">
            <w:rPr>
              <w:rFonts w:cstheme="minorHAnsi"/>
              <w:bCs/>
              <w:noProof/>
            </w:rPr>
            <w:fldChar w:fldCharType="end"/>
          </w:r>
        </w:sdtContent>
      </w:sdt>
      <w:r w:rsidR="00F1730F" w:rsidRPr="006B7EED">
        <w:rPr>
          <w:rFonts w:cstheme="minorHAnsi"/>
        </w:rPr>
        <w:t>. T</w:t>
      </w:r>
      <w:r w:rsidRPr="006B7EED">
        <w:rPr>
          <w:rFonts w:cstheme="minorHAnsi"/>
        </w:rPr>
        <w:t xml:space="preserve">he equipment used </w:t>
      </w:r>
      <w:r w:rsidR="00864766" w:rsidRPr="006B7EED">
        <w:rPr>
          <w:rFonts w:cstheme="minorHAnsi"/>
        </w:rPr>
        <w:t xml:space="preserve">to make different measurements to evaluate the condition of the sensors will be </w:t>
      </w:r>
      <w:r w:rsidRPr="006B7EED">
        <w:rPr>
          <w:rFonts w:cstheme="minorHAnsi"/>
        </w:rPr>
        <w:t>impedance analyzer</w:t>
      </w:r>
      <w:r w:rsidR="009C2ADC" w:rsidRPr="006B7EED">
        <w:rPr>
          <w:rFonts w:cstheme="minorHAnsi"/>
        </w:rPr>
        <w:t xml:space="preserve"> and an </w:t>
      </w:r>
      <w:r w:rsidRPr="006B7EED">
        <w:rPr>
          <w:rFonts w:cstheme="minorHAnsi"/>
        </w:rPr>
        <w:t>Oscilloscope.</w:t>
      </w:r>
      <w:r w:rsidR="009C2ADC" w:rsidRPr="006B7EED">
        <w:rPr>
          <w:rFonts w:cstheme="minorHAnsi"/>
        </w:rPr>
        <w:t xml:space="preserve"> </w:t>
      </w:r>
      <w:r w:rsidR="009F1A82" w:rsidRPr="006B7EED">
        <w:rPr>
          <w:rFonts w:cstheme="minorHAnsi"/>
        </w:rPr>
        <w:t xml:space="preserve">The materials to create printed light circuits will be silver ink, </w:t>
      </w:r>
      <w:r w:rsidR="00007964" w:rsidRPr="006B7EED">
        <w:rPr>
          <w:rFonts w:cstheme="minorHAnsi"/>
        </w:rPr>
        <w:t>conductive paint, CNT</w:t>
      </w:r>
      <w:r w:rsidR="00103CCC">
        <w:rPr>
          <w:rFonts w:cstheme="minorHAnsi"/>
        </w:rPr>
        <w:t>s</w:t>
      </w:r>
      <w:r w:rsidR="006931DF" w:rsidRPr="006B7EED">
        <w:rPr>
          <w:rFonts w:cstheme="minorHAnsi"/>
        </w:rPr>
        <w:t>,</w:t>
      </w:r>
      <w:r w:rsidR="00007964" w:rsidRPr="006B7EED">
        <w:rPr>
          <w:rFonts w:cstheme="minorHAnsi"/>
        </w:rPr>
        <w:t xml:space="preserve"> and </w:t>
      </w:r>
      <w:r w:rsidR="00156939">
        <w:rPr>
          <w:rFonts w:cstheme="minorHAnsi"/>
        </w:rPr>
        <w:t>GNPs</w:t>
      </w:r>
      <w:r w:rsidR="00007964" w:rsidRPr="006B7EED">
        <w:rPr>
          <w:rFonts w:cstheme="minorHAnsi"/>
        </w:rPr>
        <w:t xml:space="preserve">. </w:t>
      </w:r>
    </w:p>
    <w:p w14:paraId="3646055B" w14:textId="37484A3A" w:rsidR="00993C4B" w:rsidRPr="006B7EED" w:rsidRDefault="00993C4B" w:rsidP="00B23BC1">
      <w:pPr>
        <w:spacing w:after="0" w:line="240" w:lineRule="auto"/>
        <w:jc w:val="both"/>
        <w:rPr>
          <w:rFonts w:cstheme="minorHAnsi"/>
        </w:rPr>
      </w:pPr>
    </w:p>
    <w:p w14:paraId="6B546890" w14:textId="3A7A216A" w:rsidR="00993C4B" w:rsidRPr="006B7EED" w:rsidRDefault="00E92554" w:rsidP="00DC4541">
      <w:pPr>
        <w:spacing w:after="120" w:line="240" w:lineRule="auto"/>
        <w:jc w:val="center"/>
        <w:rPr>
          <w:rFonts w:cstheme="minorHAnsi"/>
        </w:rPr>
      </w:pPr>
      <w:r>
        <w:rPr>
          <w:noProof/>
        </w:rPr>
        <w:drawing>
          <wp:inline distT="0" distB="0" distL="0" distR="0" wp14:anchorId="7A60AFE7" wp14:editId="2939AE32">
            <wp:extent cx="6016978" cy="2442828"/>
            <wp:effectExtent l="0" t="0" r="3175" b="0"/>
            <wp:docPr id="35" name="Picture 3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with medium confidence"/>
                    <pic:cNvPicPr/>
                  </pic:nvPicPr>
                  <pic:blipFill rotWithShape="1">
                    <a:blip r:embed="rId11"/>
                    <a:srcRect r="742"/>
                    <a:stretch/>
                  </pic:blipFill>
                  <pic:spPr bwMode="auto">
                    <a:xfrm>
                      <a:off x="0" y="0"/>
                      <a:ext cx="6032938" cy="2449308"/>
                    </a:xfrm>
                    <a:prstGeom prst="rect">
                      <a:avLst/>
                    </a:prstGeom>
                    <a:ln>
                      <a:noFill/>
                    </a:ln>
                    <a:extLst>
                      <a:ext uri="{53640926-AAD7-44D8-BBD7-CCE9431645EC}">
                        <a14:shadowObscured xmlns:a14="http://schemas.microsoft.com/office/drawing/2010/main"/>
                      </a:ext>
                    </a:extLst>
                  </pic:spPr>
                </pic:pic>
              </a:graphicData>
            </a:graphic>
          </wp:inline>
        </w:drawing>
      </w:r>
    </w:p>
    <w:p w14:paraId="7A4E12CF" w14:textId="2F0B5F19" w:rsidR="003F001F" w:rsidRPr="006B7EED" w:rsidRDefault="003F001F" w:rsidP="00B23BC1">
      <w:pPr>
        <w:spacing w:after="0" w:line="240" w:lineRule="auto"/>
        <w:jc w:val="center"/>
        <w:rPr>
          <w:rFonts w:cstheme="minorHAnsi"/>
        </w:rPr>
      </w:pPr>
      <w:r w:rsidRPr="006B7EED">
        <w:rPr>
          <w:rFonts w:cstheme="minorHAnsi"/>
        </w:rPr>
        <w:t xml:space="preserve">Figure 1: </w:t>
      </w:r>
      <w:r w:rsidR="00E37B09" w:rsidRPr="006B7EED">
        <w:rPr>
          <w:rFonts w:cstheme="minorHAnsi"/>
        </w:rPr>
        <w:t>Thesis o</w:t>
      </w:r>
      <w:r w:rsidRPr="006B7EED">
        <w:rPr>
          <w:rFonts w:cstheme="minorHAnsi"/>
        </w:rPr>
        <w:t>bjective summary</w:t>
      </w:r>
    </w:p>
    <w:p w14:paraId="336B1D5F" w14:textId="77777777" w:rsidR="00934C23" w:rsidRPr="006B7EED" w:rsidRDefault="00934C23" w:rsidP="00B23BC1">
      <w:pPr>
        <w:spacing w:after="0" w:line="240" w:lineRule="auto"/>
        <w:jc w:val="both"/>
        <w:rPr>
          <w:rFonts w:cstheme="minorHAnsi"/>
        </w:rPr>
      </w:pPr>
    </w:p>
    <w:p w14:paraId="53B70C79" w14:textId="329BE0DF" w:rsidR="008C568D" w:rsidRPr="008966EE" w:rsidRDefault="0009233D" w:rsidP="00AD2A8D">
      <w:pPr>
        <w:pStyle w:val="Heading1"/>
        <w:numPr>
          <w:ilvl w:val="0"/>
          <w:numId w:val="16"/>
        </w:numPr>
        <w:spacing w:before="0" w:line="240" w:lineRule="auto"/>
        <w:rPr>
          <w:rFonts w:cstheme="minorHAnsi"/>
          <w:b/>
          <w:bCs/>
          <w:color w:val="auto"/>
          <w:sz w:val="28"/>
          <w:szCs w:val="28"/>
        </w:rPr>
      </w:pPr>
      <w:bookmarkStart w:id="5" w:name="_Toc80804879"/>
      <w:r w:rsidRPr="008966EE">
        <w:rPr>
          <w:rFonts w:cstheme="minorHAnsi"/>
          <w:b/>
          <w:bCs/>
          <w:color w:val="auto"/>
          <w:sz w:val="28"/>
          <w:szCs w:val="28"/>
        </w:rPr>
        <w:t>Work packages</w:t>
      </w:r>
      <w:bookmarkEnd w:id="5"/>
      <w:r w:rsidR="00D50D69" w:rsidRPr="008966EE">
        <w:rPr>
          <w:rFonts w:cstheme="minorHAnsi"/>
          <w:b/>
          <w:bCs/>
          <w:color w:val="auto"/>
          <w:sz w:val="28"/>
          <w:szCs w:val="28"/>
        </w:rPr>
        <w:t xml:space="preserve"> </w:t>
      </w:r>
    </w:p>
    <w:p w14:paraId="68F034E8" w14:textId="77777777" w:rsidR="00783B4B" w:rsidRPr="00E72675" w:rsidRDefault="00783B4B" w:rsidP="00B23BC1">
      <w:pPr>
        <w:pStyle w:val="Heading2"/>
        <w:spacing w:line="240" w:lineRule="auto"/>
        <w:rPr>
          <w:sz w:val="28"/>
          <w:szCs w:val="28"/>
        </w:rPr>
      </w:pPr>
    </w:p>
    <w:p w14:paraId="3AEC75F8" w14:textId="45C694EF" w:rsidR="009D1B2D" w:rsidRPr="00E72675" w:rsidRDefault="00693000" w:rsidP="00B23BC1">
      <w:pPr>
        <w:pStyle w:val="Heading2"/>
        <w:spacing w:line="240" w:lineRule="auto"/>
        <w:rPr>
          <w:b/>
          <w:bCs/>
          <w:color w:val="auto"/>
          <w:sz w:val="24"/>
          <w:szCs w:val="24"/>
        </w:rPr>
      </w:pPr>
      <w:bookmarkStart w:id="6" w:name="_Toc80804880"/>
      <w:r w:rsidRPr="00E72675">
        <w:rPr>
          <w:b/>
          <w:bCs/>
          <w:color w:val="auto"/>
          <w:sz w:val="24"/>
          <w:szCs w:val="24"/>
        </w:rPr>
        <w:t xml:space="preserve">3.1. </w:t>
      </w:r>
      <w:r w:rsidR="002B4E80" w:rsidRPr="00E72675">
        <w:rPr>
          <w:b/>
          <w:bCs/>
          <w:color w:val="auto"/>
          <w:sz w:val="24"/>
          <w:szCs w:val="24"/>
        </w:rPr>
        <w:t>W</w:t>
      </w:r>
      <w:r w:rsidR="003E5264" w:rsidRPr="00E72675">
        <w:rPr>
          <w:b/>
          <w:bCs/>
          <w:color w:val="auto"/>
          <w:sz w:val="24"/>
          <w:szCs w:val="24"/>
        </w:rPr>
        <w:t xml:space="preserve">ork </w:t>
      </w:r>
      <w:r w:rsidR="00D50D69" w:rsidRPr="00E72675">
        <w:rPr>
          <w:b/>
          <w:bCs/>
          <w:color w:val="auto"/>
          <w:sz w:val="24"/>
          <w:szCs w:val="24"/>
        </w:rPr>
        <w:t>P</w:t>
      </w:r>
      <w:r w:rsidR="003E5264" w:rsidRPr="00E72675">
        <w:rPr>
          <w:b/>
          <w:bCs/>
          <w:color w:val="auto"/>
          <w:sz w:val="24"/>
          <w:szCs w:val="24"/>
        </w:rPr>
        <w:t xml:space="preserve">ackage </w:t>
      </w:r>
      <w:r w:rsidR="00D50D69" w:rsidRPr="00E72675">
        <w:rPr>
          <w:b/>
          <w:bCs/>
          <w:color w:val="auto"/>
          <w:sz w:val="24"/>
          <w:szCs w:val="24"/>
        </w:rPr>
        <w:t>1</w:t>
      </w:r>
      <w:r w:rsidR="00577568" w:rsidRPr="00E72675">
        <w:rPr>
          <w:b/>
          <w:bCs/>
          <w:color w:val="auto"/>
          <w:sz w:val="24"/>
          <w:szCs w:val="24"/>
        </w:rPr>
        <w:t xml:space="preserve">: </w:t>
      </w:r>
      <w:r w:rsidR="008B581A" w:rsidRPr="00E72675">
        <w:rPr>
          <w:b/>
          <w:bCs/>
          <w:color w:val="auto"/>
          <w:sz w:val="24"/>
          <w:szCs w:val="24"/>
        </w:rPr>
        <w:t>New bonding material</w:t>
      </w:r>
      <w:r w:rsidR="00CD4538" w:rsidRPr="00E72675">
        <w:rPr>
          <w:b/>
          <w:bCs/>
          <w:color w:val="auto"/>
          <w:sz w:val="24"/>
          <w:szCs w:val="24"/>
        </w:rPr>
        <w:t xml:space="preserve"> </w:t>
      </w:r>
      <w:r w:rsidR="00E846D8" w:rsidRPr="00E72675">
        <w:rPr>
          <w:b/>
          <w:bCs/>
          <w:color w:val="auto"/>
          <w:sz w:val="24"/>
          <w:szCs w:val="24"/>
        </w:rPr>
        <w:t>for sensor integration</w:t>
      </w:r>
      <w:bookmarkEnd w:id="6"/>
    </w:p>
    <w:p w14:paraId="06BC9D3C" w14:textId="07E38216" w:rsidR="00AA7914" w:rsidRPr="00B67EB5" w:rsidRDefault="00AA7914" w:rsidP="00B23BC1">
      <w:pPr>
        <w:spacing w:after="0" w:line="240" w:lineRule="auto"/>
        <w:rPr>
          <w:rFonts w:asciiTheme="majorHAnsi" w:hAnsiTheme="majorHAnsi"/>
          <w:b/>
          <w:bCs/>
        </w:rPr>
      </w:pPr>
    </w:p>
    <w:p w14:paraId="20894C21" w14:textId="3229ED64" w:rsidR="00B56C3C" w:rsidRPr="006B7EED" w:rsidRDefault="00B56C3C" w:rsidP="00B23BC1">
      <w:pPr>
        <w:spacing w:after="0" w:line="240" w:lineRule="auto"/>
        <w:jc w:val="both"/>
        <w:rPr>
          <w:rFonts w:cstheme="minorHAnsi"/>
          <w:b/>
          <w:color w:val="0070C0"/>
        </w:rPr>
      </w:pPr>
      <w:commentRangeStart w:id="7"/>
      <w:commentRangeStart w:id="8"/>
      <w:r w:rsidRPr="006B7EED">
        <w:rPr>
          <w:rFonts w:cstheme="minorHAnsi"/>
          <w:b/>
          <w:color w:val="0070C0"/>
        </w:rPr>
        <w:t>Motivation</w:t>
      </w:r>
      <w:r w:rsidR="007719B8" w:rsidRPr="006B7EED">
        <w:rPr>
          <w:rFonts w:cstheme="minorHAnsi"/>
          <w:b/>
          <w:color w:val="0070C0"/>
        </w:rPr>
        <w:t>:</w:t>
      </w:r>
      <w:commentRangeEnd w:id="7"/>
      <w:r w:rsidR="009F4FBA">
        <w:rPr>
          <w:rStyle w:val="CommentReference"/>
        </w:rPr>
        <w:commentReference w:id="7"/>
      </w:r>
      <w:commentRangeEnd w:id="8"/>
      <w:r w:rsidR="00683517">
        <w:rPr>
          <w:rStyle w:val="CommentReference"/>
        </w:rPr>
        <w:commentReference w:id="8"/>
      </w:r>
    </w:p>
    <w:p w14:paraId="5D095E95" w14:textId="433FBF99" w:rsidR="00B451FF" w:rsidRPr="006B7EED" w:rsidRDefault="00B451FF" w:rsidP="00B23BC1">
      <w:pPr>
        <w:spacing w:after="120" w:line="240" w:lineRule="auto"/>
        <w:jc w:val="both"/>
        <w:rPr>
          <w:rFonts w:cstheme="minorHAnsi"/>
          <w:bCs/>
          <w:color w:val="FF0000"/>
        </w:rPr>
      </w:pPr>
      <w:r w:rsidRPr="006B7EED">
        <w:rPr>
          <w:rFonts w:cstheme="minorHAnsi"/>
          <w:bCs/>
        </w:rPr>
        <w:t>The state-of-the-art f</w:t>
      </w:r>
      <w:r w:rsidR="002C1D91" w:rsidRPr="006B7EED">
        <w:rPr>
          <w:rFonts w:cstheme="minorHAnsi"/>
          <w:bCs/>
        </w:rPr>
        <w:t>or</w:t>
      </w:r>
      <w:r w:rsidRPr="006B7EED">
        <w:rPr>
          <w:rFonts w:cstheme="minorHAnsi"/>
          <w:bCs/>
        </w:rPr>
        <w:t xml:space="preserve"> bonding </w:t>
      </w:r>
      <w:r w:rsidR="00FC1633" w:rsidRPr="006B7EED">
        <w:rPr>
          <w:rFonts w:cstheme="minorHAnsi"/>
          <w:bCs/>
        </w:rPr>
        <w:t xml:space="preserve">PZT </w:t>
      </w:r>
      <w:r w:rsidRPr="006B7EED">
        <w:rPr>
          <w:rFonts w:cstheme="minorHAnsi"/>
          <w:bCs/>
        </w:rPr>
        <w:t xml:space="preserve">sensors to </w:t>
      </w:r>
      <w:r w:rsidR="00B74B92" w:rsidRPr="006B7EED">
        <w:rPr>
          <w:rFonts w:cstheme="minorHAnsi"/>
          <w:bCs/>
        </w:rPr>
        <w:t xml:space="preserve">the </w:t>
      </w:r>
      <w:r w:rsidRPr="006B7EED">
        <w:rPr>
          <w:rFonts w:cstheme="minorHAnsi"/>
          <w:bCs/>
        </w:rPr>
        <w:t xml:space="preserve">composite </w:t>
      </w:r>
      <w:r w:rsidR="00641F22" w:rsidRPr="006B7EED">
        <w:rPr>
          <w:rFonts w:cstheme="minorHAnsi"/>
          <w:bCs/>
        </w:rPr>
        <w:t>surface</w:t>
      </w:r>
      <w:r w:rsidRPr="006B7EED">
        <w:rPr>
          <w:rFonts w:cstheme="minorHAnsi"/>
          <w:bCs/>
        </w:rPr>
        <w:t xml:space="preserve"> is by </w:t>
      </w:r>
      <w:r w:rsidR="0022655B" w:rsidRPr="006B7EED">
        <w:rPr>
          <w:rFonts w:cstheme="minorHAnsi"/>
          <w:bCs/>
        </w:rPr>
        <w:t xml:space="preserve">generally </w:t>
      </w:r>
      <w:r w:rsidRPr="006B7EED">
        <w:rPr>
          <w:rFonts w:cstheme="minorHAnsi"/>
          <w:bCs/>
        </w:rPr>
        <w:t xml:space="preserve">using </w:t>
      </w:r>
      <w:r w:rsidR="00FC1633" w:rsidRPr="006B7EED">
        <w:rPr>
          <w:rFonts w:cstheme="minorHAnsi"/>
          <w:bCs/>
        </w:rPr>
        <w:t>aerospace grade high</w:t>
      </w:r>
      <w:r w:rsidR="00B74B92" w:rsidRPr="006B7EED">
        <w:rPr>
          <w:rFonts w:cstheme="minorHAnsi"/>
          <w:bCs/>
        </w:rPr>
        <w:t>-</w:t>
      </w:r>
      <w:r w:rsidR="00FC1633" w:rsidRPr="006B7EED">
        <w:rPr>
          <w:rFonts w:cstheme="minorHAnsi"/>
          <w:bCs/>
        </w:rPr>
        <w:t>performance epoxy adhesives</w:t>
      </w:r>
      <w:r w:rsidR="0022655B" w:rsidRPr="006B7EED">
        <w:rPr>
          <w:rFonts w:cstheme="minorHAnsi"/>
          <w:bCs/>
        </w:rPr>
        <w:t xml:space="preserve">. </w:t>
      </w:r>
      <w:r w:rsidR="00C8569A">
        <w:rPr>
          <w:rFonts w:cstheme="minorHAnsi"/>
          <w:bCs/>
        </w:rPr>
        <w:t>N</w:t>
      </w:r>
      <w:r w:rsidR="0066319E">
        <w:rPr>
          <w:rFonts w:cstheme="minorHAnsi"/>
          <w:bCs/>
        </w:rPr>
        <w:t xml:space="preserve">ew bonding materials </w:t>
      </w:r>
      <w:r w:rsidR="00FE56D6">
        <w:rPr>
          <w:rFonts w:cstheme="minorHAnsi"/>
          <w:bCs/>
        </w:rPr>
        <w:t>that c</w:t>
      </w:r>
      <w:r w:rsidR="00C8569A">
        <w:rPr>
          <w:rFonts w:cstheme="minorHAnsi"/>
          <w:bCs/>
        </w:rPr>
        <w:t>an</w:t>
      </w:r>
      <w:r w:rsidR="00FE56D6">
        <w:rPr>
          <w:rFonts w:cstheme="minorHAnsi"/>
          <w:bCs/>
        </w:rPr>
        <w:t xml:space="preserve"> overcome the </w:t>
      </w:r>
      <w:r w:rsidR="00B6573C">
        <w:rPr>
          <w:rFonts w:cstheme="minorHAnsi"/>
          <w:bCs/>
        </w:rPr>
        <w:t>limitations</w:t>
      </w:r>
      <w:r w:rsidR="00FE56D6">
        <w:rPr>
          <w:rFonts w:cstheme="minorHAnsi"/>
          <w:bCs/>
        </w:rPr>
        <w:t xml:space="preserve"> of </w:t>
      </w:r>
      <w:r w:rsidR="00C8569A">
        <w:rPr>
          <w:rFonts w:cstheme="minorHAnsi"/>
          <w:bCs/>
        </w:rPr>
        <w:t>epoxy-based</w:t>
      </w:r>
      <w:r w:rsidR="00FE56D6">
        <w:rPr>
          <w:rFonts w:cstheme="minorHAnsi"/>
          <w:bCs/>
        </w:rPr>
        <w:t xml:space="preserve"> adhesives</w:t>
      </w:r>
      <w:r w:rsidR="00227640">
        <w:rPr>
          <w:rFonts w:cstheme="minorHAnsi"/>
          <w:bCs/>
        </w:rPr>
        <w:t xml:space="preserve"> </w:t>
      </w:r>
      <w:r w:rsidR="00430A0D">
        <w:rPr>
          <w:rFonts w:cstheme="minorHAnsi"/>
          <w:bCs/>
        </w:rPr>
        <w:t>need to be</w:t>
      </w:r>
      <w:r w:rsidR="00C8569A">
        <w:rPr>
          <w:rFonts w:cstheme="minorHAnsi"/>
          <w:bCs/>
        </w:rPr>
        <w:t xml:space="preserve"> investigated. Low melt TP adhesive films </w:t>
      </w:r>
      <w:r w:rsidR="00C85619">
        <w:rPr>
          <w:rFonts w:cstheme="minorHAnsi"/>
          <w:bCs/>
        </w:rPr>
        <w:t>are promising bonding materials that have the potential to replace existing epoxy</w:t>
      </w:r>
      <w:r w:rsidR="00596FCA">
        <w:rPr>
          <w:rFonts w:cstheme="minorHAnsi"/>
          <w:bCs/>
        </w:rPr>
        <w:t>-</w:t>
      </w:r>
      <w:r w:rsidR="00C85619">
        <w:rPr>
          <w:rFonts w:cstheme="minorHAnsi"/>
          <w:bCs/>
        </w:rPr>
        <w:t xml:space="preserve">based adhesives </w:t>
      </w:r>
      <w:r w:rsidR="002C1809">
        <w:rPr>
          <w:rFonts w:cstheme="minorHAnsi"/>
          <w:bCs/>
        </w:rPr>
        <w:t xml:space="preserve">for sensor bonding </w:t>
      </w:r>
      <w:r w:rsidR="00C85619">
        <w:rPr>
          <w:rFonts w:cstheme="minorHAnsi"/>
          <w:bCs/>
        </w:rPr>
        <w:t>because of the following advantages</w:t>
      </w:r>
      <w:r w:rsidR="007A51F9">
        <w:rPr>
          <w:rFonts w:cstheme="minorHAnsi"/>
          <w:bCs/>
        </w:rPr>
        <w:t>:</w:t>
      </w:r>
    </w:p>
    <w:p w14:paraId="2A71144B" w14:textId="77777777" w:rsidR="008B6A50" w:rsidRDefault="009A6495" w:rsidP="00AD2A8D">
      <w:pPr>
        <w:pStyle w:val="ListParagraph"/>
        <w:numPr>
          <w:ilvl w:val="0"/>
          <w:numId w:val="4"/>
        </w:numPr>
        <w:spacing w:after="120" w:line="240" w:lineRule="auto"/>
        <w:ind w:left="360"/>
        <w:jc w:val="both"/>
        <w:rPr>
          <w:rFonts w:cstheme="minorHAnsi"/>
          <w:bCs/>
        </w:rPr>
      </w:pPr>
      <w:r w:rsidRPr="006B7EED">
        <w:rPr>
          <w:rFonts w:cstheme="minorHAnsi"/>
          <w:bCs/>
        </w:rPr>
        <w:t xml:space="preserve">Epoxy </w:t>
      </w:r>
      <w:r w:rsidR="00347097" w:rsidRPr="006B7EED">
        <w:rPr>
          <w:rFonts w:cstheme="minorHAnsi"/>
          <w:bCs/>
        </w:rPr>
        <w:t>adhe</w:t>
      </w:r>
      <w:r w:rsidR="007F1372" w:rsidRPr="006B7EED">
        <w:rPr>
          <w:rFonts w:cstheme="minorHAnsi"/>
          <w:bCs/>
        </w:rPr>
        <w:t xml:space="preserve">sives </w:t>
      </w:r>
      <w:r w:rsidRPr="006B7EED">
        <w:rPr>
          <w:rFonts w:cstheme="minorHAnsi"/>
          <w:bCs/>
        </w:rPr>
        <w:t>ha</w:t>
      </w:r>
      <w:r w:rsidR="007F1372" w:rsidRPr="006B7EED">
        <w:rPr>
          <w:rFonts w:cstheme="minorHAnsi"/>
          <w:bCs/>
        </w:rPr>
        <w:t>ve</w:t>
      </w:r>
      <w:r w:rsidRPr="006B7EED">
        <w:rPr>
          <w:rFonts w:cstheme="minorHAnsi"/>
          <w:bCs/>
        </w:rPr>
        <w:t xml:space="preserve"> to be </w:t>
      </w:r>
      <w:r w:rsidR="00B054A3" w:rsidRPr="006B7EED">
        <w:rPr>
          <w:rFonts w:cstheme="minorHAnsi"/>
          <w:bCs/>
        </w:rPr>
        <w:t>transported and stored in a refrigerator</w:t>
      </w:r>
      <w:r w:rsidR="00092E24" w:rsidRPr="006B7EED">
        <w:rPr>
          <w:rFonts w:cstheme="minorHAnsi"/>
          <w:bCs/>
        </w:rPr>
        <w:t xml:space="preserve"> beca</w:t>
      </w:r>
      <w:r w:rsidR="00630B35" w:rsidRPr="006B7EED">
        <w:rPr>
          <w:rFonts w:cstheme="minorHAnsi"/>
          <w:bCs/>
        </w:rPr>
        <w:t xml:space="preserve">use of their limited shelf life in </w:t>
      </w:r>
      <w:r w:rsidR="00A04D05">
        <w:rPr>
          <w:rFonts w:cstheme="minorHAnsi"/>
          <w:bCs/>
        </w:rPr>
        <w:t>ambient</w:t>
      </w:r>
      <w:r w:rsidR="00630B35" w:rsidRPr="006B7EED">
        <w:rPr>
          <w:rFonts w:cstheme="minorHAnsi"/>
          <w:bCs/>
        </w:rPr>
        <w:t xml:space="preserve"> conditions</w:t>
      </w:r>
      <w:r w:rsidR="007F1372" w:rsidRPr="006B7EED">
        <w:rPr>
          <w:rFonts w:cstheme="minorHAnsi"/>
          <w:bCs/>
        </w:rPr>
        <w:t xml:space="preserve">. However, this is not the case with </w:t>
      </w:r>
      <w:r w:rsidR="00296F3E" w:rsidRPr="006B7EED">
        <w:rPr>
          <w:rFonts w:cstheme="minorHAnsi"/>
          <w:bCs/>
        </w:rPr>
        <w:t xml:space="preserve">TP </w:t>
      </w:r>
      <w:r w:rsidR="009645A0" w:rsidRPr="006B7EED">
        <w:rPr>
          <w:rFonts w:cstheme="minorHAnsi"/>
          <w:bCs/>
        </w:rPr>
        <w:t>material</w:t>
      </w:r>
      <w:r w:rsidR="003A11DB">
        <w:rPr>
          <w:rFonts w:cstheme="minorHAnsi"/>
          <w:bCs/>
        </w:rPr>
        <w:t>s</w:t>
      </w:r>
      <w:r w:rsidR="009645A0" w:rsidRPr="006B7EED">
        <w:rPr>
          <w:rFonts w:cstheme="minorHAnsi"/>
          <w:bCs/>
        </w:rPr>
        <w:t xml:space="preserve"> </w:t>
      </w:r>
      <w:r w:rsidR="003A11DB">
        <w:rPr>
          <w:rFonts w:cstheme="minorHAnsi"/>
          <w:bCs/>
        </w:rPr>
        <w:t>that</w:t>
      </w:r>
      <w:r w:rsidR="00081507" w:rsidRPr="006B7EED">
        <w:rPr>
          <w:rFonts w:cstheme="minorHAnsi"/>
          <w:bCs/>
        </w:rPr>
        <w:t xml:space="preserve"> ha</w:t>
      </w:r>
      <w:r w:rsidR="004E099B">
        <w:rPr>
          <w:rFonts w:cstheme="minorHAnsi"/>
          <w:bCs/>
        </w:rPr>
        <w:t>ve</w:t>
      </w:r>
      <w:r w:rsidR="00081507" w:rsidRPr="006B7EED">
        <w:rPr>
          <w:rFonts w:cstheme="minorHAnsi"/>
          <w:bCs/>
        </w:rPr>
        <w:t xml:space="preserve"> </w:t>
      </w:r>
      <w:r w:rsidR="00B74B92" w:rsidRPr="006B7EED">
        <w:rPr>
          <w:rFonts w:cstheme="minorHAnsi"/>
          <w:bCs/>
        </w:rPr>
        <w:t xml:space="preserve">a </w:t>
      </w:r>
      <w:r w:rsidR="00081507" w:rsidRPr="006B7EED">
        <w:rPr>
          <w:rFonts w:cstheme="minorHAnsi"/>
          <w:bCs/>
        </w:rPr>
        <w:t>long shelf life and can be stored at room temperature.</w:t>
      </w:r>
      <w:r w:rsidR="00757E2C" w:rsidRPr="006B7EED">
        <w:rPr>
          <w:rFonts w:cstheme="minorHAnsi"/>
          <w:bCs/>
        </w:rPr>
        <w:t xml:space="preserve"> </w:t>
      </w:r>
    </w:p>
    <w:p w14:paraId="0BF96F93" w14:textId="29198345" w:rsidR="00285116" w:rsidRPr="006B7EED" w:rsidRDefault="00F564F2" w:rsidP="00AD2A8D">
      <w:pPr>
        <w:pStyle w:val="ListParagraph"/>
        <w:numPr>
          <w:ilvl w:val="0"/>
          <w:numId w:val="4"/>
        </w:numPr>
        <w:spacing w:after="120" w:line="240" w:lineRule="auto"/>
        <w:ind w:left="360"/>
        <w:jc w:val="both"/>
        <w:rPr>
          <w:rFonts w:cstheme="minorHAnsi"/>
          <w:bCs/>
        </w:rPr>
      </w:pPr>
      <w:r>
        <w:rPr>
          <w:rFonts w:cstheme="minorHAnsi"/>
          <w:bCs/>
          <w:color w:val="000000" w:themeColor="text1"/>
        </w:rPr>
        <w:t>TP</w:t>
      </w:r>
      <w:r w:rsidR="00730926" w:rsidRPr="006B7EED">
        <w:rPr>
          <w:rFonts w:cstheme="minorHAnsi"/>
          <w:bCs/>
          <w:color w:val="000000" w:themeColor="text1"/>
        </w:rPr>
        <w:t xml:space="preserve"> based adhesives</w:t>
      </w:r>
      <w:r w:rsidR="00285116" w:rsidRPr="006B7EED">
        <w:rPr>
          <w:rFonts w:cstheme="minorHAnsi"/>
          <w:bCs/>
          <w:color w:val="000000" w:themeColor="text1"/>
        </w:rPr>
        <w:t xml:space="preserve"> are more compatible with </w:t>
      </w:r>
      <w:r>
        <w:rPr>
          <w:rFonts w:cstheme="minorHAnsi"/>
          <w:bCs/>
          <w:color w:val="000000" w:themeColor="text1"/>
        </w:rPr>
        <w:t>TP</w:t>
      </w:r>
      <w:r w:rsidR="00285116" w:rsidRPr="006B7EED">
        <w:rPr>
          <w:rFonts w:cstheme="minorHAnsi"/>
          <w:bCs/>
          <w:color w:val="000000" w:themeColor="text1"/>
        </w:rPr>
        <w:t xml:space="preserve"> based composites </w:t>
      </w:r>
      <w:r w:rsidR="001E6AE5" w:rsidRPr="006B7EED">
        <w:rPr>
          <w:rFonts w:cstheme="minorHAnsi"/>
          <w:bCs/>
          <w:color w:val="000000" w:themeColor="text1"/>
        </w:rPr>
        <w:t>and have shorter</w:t>
      </w:r>
      <w:r w:rsidR="00F25FD3" w:rsidRPr="006B7EED">
        <w:rPr>
          <w:rFonts w:cstheme="minorHAnsi"/>
          <w:bCs/>
          <w:color w:val="000000" w:themeColor="text1"/>
        </w:rPr>
        <w:t xml:space="preserve"> </w:t>
      </w:r>
      <w:r w:rsidR="00027529" w:rsidRPr="006B7EED">
        <w:rPr>
          <w:rFonts w:cstheme="minorHAnsi"/>
          <w:bCs/>
          <w:color w:val="000000" w:themeColor="text1"/>
        </w:rPr>
        <w:t xml:space="preserve">bonding </w:t>
      </w:r>
      <w:r w:rsidR="001E6AE5" w:rsidRPr="006B7EED">
        <w:rPr>
          <w:rFonts w:cstheme="minorHAnsi"/>
          <w:bCs/>
          <w:color w:val="000000" w:themeColor="text1"/>
        </w:rPr>
        <w:t>cycle</w:t>
      </w:r>
      <w:r w:rsidR="00F25FD3" w:rsidRPr="006B7EED">
        <w:rPr>
          <w:rFonts w:cstheme="minorHAnsi"/>
          <w:bCs/>
          <w:color w:val="000000" w:themeColor="text1"/>
        </w:rPr>
        <w:t xml:space="preserve"> </w:t>
      </w:r>
      <w:r w:rsidR="00F25FD3" w:rsidRPr="00CE5793">
        <w:rPr>
          <w:rFonts w:cstheme="minorHAnsi"/>
          <w:bCs/>
        </w:rPr>
        <w:t>time</w:t>
      </w:r>
      <w:r w:rsidR="001E6AE5" w:rsidRPr="00CE5793">
        <w:rPr>
          <w:rFonts w:cstheme="minorHAnsi"/>
          <w:bCs/>
        </w:rPr>
        <w:t xml:space="preserve"> </w:t>
      </w:r>
      <w:r w:rsidR="00CF2211" w:rsidRPr="00CE5793">
        <w:rPr>
          <w:rFonts w:cstheme="minorHAnsi"/>
          <w:bCs/>
        </w:rPr>
        <w:t>as compared t</w:t>
      </w:r>
      <w:r w:rsidR="00E37711" w:rsidRPr="00CE5793">
        <w:rPr>
          <w:rFonts w:cstheme="minorHAnsi"/>
          <w:bCs/>
        </w:rPr>
        <w:t xml:space="preserve">o </w:t>
      </w:r>
      <w:r w:rsidR="00CF2211" w:rsidRPr="00CE5793">
        <w:rPr>
          <w:rFonts w:cstheme="minorHAnsi"/>
          <w:bCs/>
        </w:rPr>
        <w:t xml:space="preserve">the </w:t>
      </w:r>
      <w:r w:rsidR="00730926" w:rsidRPr="00CE5793">
        <w:rPr>
          <w:rFonts w:cstheme="minorHAnsi"/>
          <w:bCs/>
        </w:rPr>
        <w:t>epoxy-based</w:t>
      </w:r>
      <w:r w:rsidR="00E37711" w:rsidRPr="00CE5793">
        <w:rPr>
          <w:rFonts w:cstheme="minorHAnsi"/>
          <w:bCs/>
        </w:rPr>
        <w:t xml:space="preserve"> </w:t>
      </w:r>
      <w:r w:rsidR="00CF2211" w:rsidRPr="00CE5793">
        <w:rPr>
          <w:rFonts w:cstheme="minorHAnsi"/>
          <w:bCs/>
        </w:rPr>
        <w:t>adhesives</w:t>
      </w:r>
      <w:r w:rsidR="00D7761C" w:rsidRPr="00CE5793">
        <w:rPr>
          <w:rFonts w:cstheme="minorHAnsi"/>
          <w:bCs/>
        </w:rPr>
        <w:t xml:space="preserve"> e.g., Loctite EA 9695 epoxy adhesive has a cycle time of </w:t>
      </w:r>
      <w:r w:rsidR="00B249E1" w:rsidRPr="00CE5793">
        <w:rPr>
          <w:rFonts w:cstheme="minorHAnsi"/>
          <w:bCs/>
        </w:rPr>
        <w:t>120</w:t>
      </w:r>
      <w:r w:rsidR="00D7761C" w:rsidRPr="00CE5793">
        <w:rPr>
          <w:rFonts w:cstheme="minorHAnsi"/>
          <w:bCs/>
        </w:rPr>
        <w:t xml:space="preserve"> minutes</w:t>
      </w:r>
      <w:r w:rsidR="00B249E1" w:rsidRPr="00CE5793">
        <w:rPr>
          <w:rFonts w:cstheme="minorHAnsi"/>
          <w:bCs/>
        </w:rPr>
        <w:t xml:space="preserve"> at 121 </w:t>
      </w:r>
      <w:r w:rsidR="00B249E1" w:rsidRPr="00CE5793">
        <w:rPr>
          <w:rFonts w:cstheme="minorHAnsi"/>
          <w:shd w:val="clear" w:color="auto" w:fill="FFFFFF"/>
        </w:rPr>
        <w:t>°</w:t>
      </w:r>
      <w:r w:rsidR="00B249E1" w:rsidRPr="00CE5793">
        <w:rPr>
          <w:rFonts w:cstheme="minorHAnsi"/>
          <w:bCs/>
        </w:rPr>
        <w:t xml:space="preserve">C while as </w:t>
      </w:r>
      <w:r w:rsidR="00CE5793" w:rsidRPr="00CE5793">
        <w:rPr>
          <w:rFonts w:cstheme="minorHAnsi"/>
          <w:bCs/>
        </w:rPr>
        <w:t xml:space="preserve">selected </w:t>
      </w:r>
      <w:r>
        <w:rPr>
          <w:rFonts w:cstheme="minorHAnsi"/>
          <w:bCs/>
        </w:rPr>
        <w:t>TP</w:t>
      </w:r>
      <w:r w:rsidR="00B249E1" w:rsidRPr="00CE5793">
        <w:rPr>
          <w:rFonts w:cstheme="minorHAnsi"/>
          <w:bCs/>
        </w:rPr>
        <w:t xml:space="preserve"> fil</w:t>
      </w:r>
      <w:r w:rsidR="005A43D4" w:rsidRPr="00CE5793">
        <w:rPr>
          <w:rFonts w:cstheme="minorHAnsi"/>
          <w:bCs/>
        </w:rPr>
        <w:t xml:space="preserve">ms can </w:t>
      </w:r>
      <w:r w:rsidR="002B01EE" w:rsidRPr="00CE5793">
        <w:rPr>
          <w:rFonts w:cstheme="minorHAnsi"/>
          <w:bCs/>
        </w:rPr>
        <w:t>a have</w:t>
      </w:r>
      <w:r w:rsidR="005A43D4" w:rsidRPr="00CE5793">
        <w:rPr>
          <w:rFonts w:cstheme="minorHAnsi"/>
          <w:bCs/>
        </w:rPr>
        <w:t xml:space="preserve"> a cycle time of </w:t>
      </w:r>
      <w:r w:rsidR="002B01EE" w:rsidRPr="00CE5793">
        <w:rPr>
          <w:rFonts w:cstheme="minorHAnsi"/>
          <w:bCs/>
        </w:rPr>
        <w:t>10-</w:t>
      </w:r>
      <w:r w:rsidR="005A43D4" w:rsidRPr="00CE5793">
        <w:rPr>
          <w:rFonts w:cstheme="minorHAnsi"/>
          <w:bCs/>
        </w:rPr>
        <w:t>20 min at 1</w:t>
      </w:r>
      <w:r w:rsidR="00F23A85" w:rsidRPr="00CE5793">
        <w:rPr>
          <w:rFonts w:cstheme="minorHAnsi"/>
          <w:bCs/>
        </w:rPr>
        <w:t>30-1</w:t>
      </w:r>
      <w:r w:rsidR="005A43D4" w:rsidRPr="00CE5793">
        <w:rPr>
          <w:rFonts w:cstheme="minorHAnsi"/>
          <w:bCs/>
        </w:rPr>
        <w:t xml:space="preserve">40 </w:t>
      </w:r>
      <w:r w:rsidR="005A43D4" w:rsidRPr="00CE5793">
        <w:rPr>
          <w:rFonts w:cstheme="minorHAnsi"/>
          <w:shd w:val="clear" w:color="auto" w:fill="FFFFFF"/>
        </w:rPr>
        <w:t>°</w:t>
      </w:r>
      <w:r w:rsidR="005A43D4" w:rsidRPr="00CE5793">
        <w:rPr>
          <w:rFonts w:cstheme="minorHAnsi"/>
          <w:bCs/>
        </w:rPr>
        <w:t>C</w:t>
      </w:r>
      <w:r w:rsidR="00532427" w:rsidRPr="00CE5793">
        <w:rPr>
          <w:rFonts w:cstheme="minorHAnsi"/>
          <w:bCs/>
        </w:rPr>
        <w:t>.</w:t>
      </w:r>
    </w:p>
    <w:p w14:paraId="102AB98F" w14:textId="37A6AD0E" w:rsidR="007852B1" w:rsidRPr="006B7EED" w:rsidRDefault="00B054A3" w:rsidP="00AD2A8D">
      <w:pPr>
        <w:pStyle w:val="ListParagraph"/>
        <w:numPr>
          <w:ilvl w:val="0"/>
          <w:numId w:val="4"/>
        </w:numPr>
        <w:spacing w:after="120" w:line="240" w:lineRule="auto"/>
        <w:ind w:left="360"/>
        <w:jc w:val="both"/>
        <w:rPr>
          <w:rFonts w:cstheme="minorHAnsi"/>
          <w:bCs/>
        </w:rPr>
      </w:pPr>
      <w:r w:rsidRPr="006B7EED">
        <w:rPr>
          <w:rFonts w:cstheme="minorHAnsi"/>
          <w:bCs/>
        </w:rPr>
        <w:t>A sensor</w:t>
      </w:r>
      <w:r w:rsidR="002E7B9C" w:rsidRPr="006B7EED">
        <w:rPr>
          <w:rFonts w:cstheme="minorHAnsi"/>
          <w:bCs/>
        </w:rPr>
        <w:t xml:space="preserve"> </w:t>
      </w:r>
      <w:r w:rsidRPr="006B7EED">
        <w:rPr>
          <w:rFonts w:cstheme="minorHAnsi"/>
          <w:bCs/>
        </w:rPr>
        <w:t xml:space="preserve">bonded </w:t>
      </w:r>
      <w:r w:rsidR="009B08E4" w:rsidRPr="006B7EED">
        <w:rPr>
          <w:rFonts w:cstheme="minorHAnsi"/>
          <w:bCs/>
        </w:rPr>
        <w:t xml:space="preserve">with </w:t>
      </w:r>
      <w:r w:rsidR="00446BDF" w:rsidRPr="006B7EED">
        <w:rPr>
          <w:rFonts w:cstheme="minorHAnsi"/>
          <w:bCs/>
        </w:rPr>
        <w:t>epoxy</w:t>
      </w:r>
      <w:r w:rsidR="002E7B9C" w:rsidRPr="006B7EED">
        <w:rPr>
          <w:rFonts w:cstheme="minorHAnsi"/>
          <w:bCs/>
        </w:rPr>
        <w:t xml:space="preserve"> adhesive</w:t>
      </w:r>
      <w:r w:rsidR="00446BDF" w:rsidRPr="006B7EED">
        <w:rPr>
          <w:rFonts w:cstheme="minorHAnsi"/>
          <w:bCs/>
        </w:rPr>
        <w:t xml:space="preserve"> </w:t>
      </w:r>
      <w:r w:rsidR="00D97C79" w:rsidRPr="006B7EED">
        <w:rPr>
          <w:rFonts w:cstheme="minorHAnsi"/>
          <w:bCs/>
        </w:rPr>
        <w:t>cannot</w:t>
      </w:r>
      <w:r w:rsidR="00446BDF" w:rsidRPr="006B7EED">
        <w:rPr>
          <w:rFonts w:cstheme="minorHAnsi"/>
          <w:bCs/>
        </w:rPr>
        <w:t xml:space="preserve"> be removed with</w:t>
      </w:r>
      <w:r w:rsidR="00802ABF" w:rsidRPr="006B7EED">
        <w:rPr>
          <w:rFonts w:cstheme="minorHAnsi"/>
          <w:bCs/>
        </w:rPr>
        <w:t>out</w:t>
      </w:r>
      <w:r w:rsidR="00446BDF" w:rsidRPr="006B7EED">
        <w:rPr>
          <w:rFonts w:cstheme="minorHAnsi"/>
          <w:bCs/>
        </w:rPr>
        <w:t xml:space="preserve"> </w:t>
      </w:r>
      <w:r w:rsidR="00420AD3" w:rsidRPr="006B7EED">
        <w:rPr>
          <w:rFonts w:cstheme="minorHAnsi"/>
          <w:bCs/>
        </w:rPr>
        <w:t xml:space="preserve">mechanical </w:t>
      </w:r>
      <w:r w:rsidR="00446BDF" w:rsidRPr="006B7EED">
        <w:rPr>
          <w:rFonts w:cstheme="minorHAnsi"/>
          <w:bCs/>
        </w:rPr>
        <w:t xml:space="preserve">abrasion and </w:t>
      </w:r>
      <w:r w:rsidR="00C71C16" w:rsidRPr="006B7EED">
        <w:rPr>
          <w:rFonts w:cstheme="minorHAnsi"/>
          <w:bCs/>
        </w:rPr>
        <w:t>damaging</w:t>
      </w:r>
      <w:r w:rsidR="006A15F3" w:rsidRPr="006B7EED">
        <w:rPr>
          <w:rFonts w:cstheme="minorHAnsi"/>
          <w:bCs/>
        </w:rPr>
        <w:t xml:space="preserve"> of</w:t>
      </w:r>
      <w:r w:rsidR="00446BDF" w:rsidRPr="006B7EED">
        <w:rPr>
          <w:rFonts w:cstheme="minorHAnsi"/>
          <w:bCs/>
        </w:rPr>
        <w:t xml:space="preserve"> the host </w:t>
      </w:r>
      <w:r w:rsidR="001626D1" w:rsidRPr="006B7EED">
        <w:rPr>
          <w:rFonts w:cstheme="minorHAnsi"/>
          <w:bCs/>
        </w:rPr>
        <w:t xml:space="preserve">structure </w:t>
      </w:r>
      <w:r w:rsidR="00D61F9F" w:rsidRPr="006B7EED">
        <w:rPr>
          <w:rFonts w:cstheme="minorHAnsi"/>
          <w:bCs/>
        </w:rPr>
        <w:t>surface</w:t>
      </w:r>
      <w:r w:rsidR="00D97C79" w:rsidRPr="006B7EED">
        <w:rPr>
          <w:rFonts w:cstheme="minorHAnsi"/>
          <w:bCs/>
        </w:rPr>
        <w:t>. The remov</w:t>
      </w:r>
      <w:r w:rsidR="00B74B92" w:rsidRPr="006B7EED">
        <w:rPr>
          <w:rFonts w:cstheme="minorHAnsi"/>
          <w:bCs/>
        </w:rPr>
        <w:t>al</w:t>
      </w:r>
      <w:r w:rsidR="00D97C79" w:rsidRPr="006B7EED">
        <w:rPr>
          <w:rFonts w:cstheme="minorHAnsi"/>
          <w:bCs/>
        </w:rPr>
        <w:t xml:space="preserve"> of the sensor becomes </w:t>
      </w:r>
      <w:r w:rsidR="00C71C16" w:rsidRPr="006B7EED">
        <w:rPr>
          <w:rFonts w:cstheme="minorHAnsi"/>
          <w:bCs/>
        </w:rPr>
        <w:t xml:space="preserve">important when a sensor </w:t>
      </w:r>
      <w:r w:rsidR="00F45310" w:rsidRPr="006B7EED">
        <w:rPr>
          <w:rFonts w:cstheme="minorHAnsi"/>
          <w:bCs/>
        </w:rPr>
        <w:t>gets</w:t>
      </w:r>
      <w:r w:rsidR="00411027" w:rsidRPr="006B7EED">
        <w:rPr>
          <w:rFonts w:cstheme="minorHAnsi"/>
          <w:bCs/>
        </w:rPr>
        <w:t xml:space="preserve"> damaged</w:t>
      </w:r>
      <w:r w:rsidR="00C71C16" w:rsidRPr="006B7EED">
        <w:rPr>
          <w:rFonts w:cstheme="minorHAnsi"/>
          <w:bCs/>
        </w:rPr>
        <w:t xml:space="preserve"> </w:t>
      </w:r>
      <w:r w:rsidR="00CF283E" w:rsidRPr="006B7EED">
        <w:rPr>
          <w:rFonts w:cstheme="minorHAnsi"/>
          <w:bCs/>
        </w:rPr>
        <w:t xml:space="preserve">and needs to be replaced on the host structure. If </w:t>
      </w:r>
      <w:r w:rsidR="00411027" w:rsidRPr="006B7EED">
        <w:rPr>
          <w:rFonts w:cstheme="minorHAnsi"/>
          <w:bCs/>
        </w:rPr>
        <w:t>the sensor is not removed</w:t>
      </w:r>
      <w:r w:rsidR="00CF283E" w:rsidRPr="006B7EED">
        <w:rPr>
          <w:rFonts w:cstheme="minorHAnsi"/>
          <w:bCs/>
        </w:rPr>
        <w:t xml:space="preserve"> it will </w:t>
      </w:r>
      <w:r w:rsidR="008B1497" w:rsidRPr="006B7EED">
        <w:rPr>
          <w:rFonts w:cstheme="minorHAnsi"/>
          <w:bCs/>
        </w:rPr>
        <w:t xml:space="preserve">lead to </w:t>
      </w:r>
      <w:r w:rsidR="00CF283E" w:rsidRPr="006B7EED">
        <w:rPr>
          <w:rFonts w:cstheme="minorHAnsi"/>
          <w:bCs/>
        </w:rPr>
        <w:t>additional weight and the management of the sensor</w:t>
      </w:r>
      <w:r w:rsidR="00B51FC0" w:rsidRPr="006B7EED">
        <w:rPr>
          <w:rFonts w:cstheme="minorHAnsi"/>
          <w:bCs/>
        </w:rPr>
        <w:t xml:space="preserve"> </w:t>
      </w:r>
      <w:r w:rsidR="00502202" w:rsidRPr="006B7EED">
        <w:rPr>
          <w:rFonts w:cstheme="minorHAnsi"/>
          <w:bCs/>
        </w:rPr>
        <w:t xml:space="preserve">layout and the </w:t>
      </w:r>
      <w:r w:rsidR="00B51FC0" w:rsidRPr="006B7EED">
        <w:rPr>
          <w:rFonts w:cstheme="minorHAnsi"/>
          <w:bCs/>
        </w:rPr>
        <w:t>connections</w:t>
      </w:r>
      <w:r w:rsidR="00CF283E" w:rsidRPr="006B7EED">
        <w:rPr>
          <w:rFonts w:cstheme="minorHAnsi"/>
          <w:bCs/>
        </w:rPr>
        <w:t xml:space="preserve"> will become difficult.</w:t>
      </w:r>
      <w:r w:rsidR="0028018E" w:rsidRPr="006B7EED">
        <w:rPr>
          <w:rFonts w:cstheme="minorHAnsi"/>
          <w:bCs/>
        </w:rPr>
        <w:t xml:space="preserve"> </w:t>
      </w:r>
      <w:r w:rsidR="00025478" w:rsidRPr="006B7EED">
        <w:rPr>
          <w:rFonts w:cstheme="minorHAnsi"/>
          <w:bCs/>
        </w:rPr>
        <w:t>M</w:t>
      </w:r>
      <w:r w:rsidR="0028018E" w:rsidRPr="006B7EED">
        <w:rPr>
          <w:rFonts w:cstheme="minorHAnsi"/>
          <w:bCs/>
        </w:rPr>
        <w:t>ore importantly</w:t>
      </w:r>
      <w:r w:rsidR="00B74B92" w:rsidRPr="006B7EED">
        <w:rPr>
          <w:rFonts w:cstheme="minorHAnsi"/>
          <w:bCs/>
        </w:rPr>
        <w:t>,</w:t>
      </w:r>
      <w:r w:rsidR="0028018E" w:rsidRPr="006B7EED">
        <w:rPr>
          <w:rFonts w:cstheme="minorHAnsi"/>
          <w:bCs/>
        </w:rPr>
        <w:t xml:space="preserve"> if the sensor</w:t>
      </w:r>
      <w:r w:rsidR="00E8636A" w:rsidRPr="006B7EED">
        <w:rPr>
          <w:rFonts w:cstheme="minorHAnsi"/>
          <w:bCs/>
        </w:rPr>
        <w:t>s are placed in a</w:t>
      </w:r>
      <w:r w:rsidR="00F119E7" w:rsidRPr="006B7EED">
        <w:rPr>
          <w:rFonts w:cstheme="minorHAnsi"/>
          <w:bCs/>
        </w:rPr>
        <w:t>n</w:t>
      </w:r>
      <w:r w:rsidR="00E8636A" w:rsidRPr="006B7EED">
        <w:rPr>
          <w:rFonts w:cstheme="minorHAnsi"/>
          <w:bCs/>
        </w:rPr>
        <w:t xml:space="preserve"> optimized</w:t>
      </w:r>
      <w:r w:rsidR="0028018E" w:rsidRPr="006B7EED">
        <w:rPr>
          <w:rFonts w:cstheme="minorHAnsi"/>
          <w:bCs/>
        </w:rPr>
        <w:t xml:space="preserve"> layout </w:t>
      </w:r>
      <w:r w:rsidR="009818BC" w:rsidRPr="006B7EED">
        <w:rPr>
          <w:rFonts w:cstheme="minorHAnsi"/>
          <w:bCs/>
        </w:rPr>
        <w:t>the same layout</w:t>
      </w:r>
      <w:r w:rsidR="0028018E" w:rsidRPr="006B7EED">
        <w:rPr>
          <w:rFonts w:cstheme="minorHAnsi"/>
          <w:bCs/>
        </w:rPr>
        <w:t xml:space="preserve"> cannot be achieved </w:t>
      </w:r>
      <w:r w:rsidR="001649E7" w:rsidRPr="006B7EED">
        <w:rPr>
          <w:rFonts w:cstheme="minorHAnsi"/>
          <w:bCs/>
        </w:rPr>
        <w:t xml:space="preserve">again </w:t>
      </w:r>
      <w:r w:rsidR="00502202" w:rsidRPr="006B7EED">
        <w:rPr>
          <w:rFonts w:cstheme="minorHAnsi"/>
          <w:bCs/>
        </w:rPr>
        <w:t>if the sensor is not replaced at the same location.</w:t>
      </w:r>
      <w:r w:rsidR="00E513FA" w:rsidRPr="006B7EED">
        <w:rPr>
          <w:rFonts w:cstheme="minorHAnsi"/>
          <w:bCs/>
        </w:rPr>
        <w:t xml:space="preserve"> </w:t>
      </w:r>
      <w:r w:rsidR="00F564F2">
        <w:rPr>
          <w:rFonts w:cstheme="minorHAnsi"/>
          <w:bCs/>
        </w:rPr>
        <w:t>TP</w:t>
      </w:r>
      <w:r w:rsidR="00E513FA" w:rsidRPr="006B7EED">
        <w:rPr>
          <w:rFonts w:cstheme="minorHAnsi"/>
          <w:bCs/>
        </w:rPr>
        <w:t xml:space="preserve"> </w:t>
      </w:r>
      <w:r w:rsidR="00673EBF" w:rsidRPr="006B7EED">
        <w:rPr>
          <w:rFonts w:cstheme="minorHAnsi"/>
          <w:bCs/>
        </w:rPr>
        <w:t xml:space="preserve">material </w:t>
      </w:r>
      <w:r w:rsidR="00E513FA" w:rsidRPr="006B7EED">
        <w:rPr>
          <w:rFonts w:cstheme="minorHAnsi"/>
          <w:bCs/>
        </w:rPr>
        <w:t xml:space="preserve">can be remelted </w:t>
      </w:r>
      <w:r w:rsidR="00254830" w:rsidRPr="006B7EED">
        <w:rPr>
          <w:rFonts w:cstheme="minorHAnsi"/>
          <w:bCs/>
        </w:rPr>
        <w:t>therefore the damaged sensors can be easily removed from host structure.</w:t>
      </w:r>
    </w:p>
    <w:p w14:paraId="319BE49D" w14:textId="1E379A0D" w:rsidR="00317E9E" w:rsidRDefault="007852B1" w:rsidP="00AD2A8D">
      <w:pPr>
        <w:pStyle w:val="ListParagraph"/>
        <w:numPr>
          <w:ilvl w:val="0"/>
          <w:numId w:val="4"/>
        </w:numPr>
        <w:spacing w:after="0" w:line="240" w:lineRule="auto"/>
        <w:ind w:left="360"/>
        <w:jc w:val="both"/>
        <w:rPr>
          <w:rFonts w:cstheme="minorHAnsi"/>
          <w:bCs/>
        </w:rPr>
      </w:pPr>
      <w:r w:rsidRPr="006B7EED">
        <w:rPr>
          <w:color w:val="000000"/>
          <w:shd w:val="clear" w:color="auto" w:fill="FFFFFF"/>
        </w:rPr>
        <w:t xml:space="preserve">One of the key benefits of using </w:t>
      </w:r>
      <w:r w:rsidR="00296F3E" w:rsidRPr="006B7EED">
        <w:rPr>
          <w:color w:val="000000"/>
          <w:shd w:val="clear" w:color="auto" w:fill="FFFFFF"/>
        </w:rPr>
        <w:t xml:space="preserve">TP </w:t>
      </w:r>
      <w:r w:rsidRPr="006B7EED">
        <w:rPr>
          <w:color w:val="000000"/>
          <w:shd w:val="clear" w:color="auto" w:fill="FFFFFF"/>
        </w:rPr>
        <w:t>films is their weldability property.</w:t>
      </w:r>
      <w:r w:rsidRPr="006B7EED">
        <w:rPr>
          <w:rFonts w:cstheme="minorHAnsi"/>
          <w:bCs/>
        </w:rPr>
        <w:t xml:space="preserve"> Therefore,</w:t>
      </w:r>
      <w:r w:rsidR="00A76F4A" w:rsidRPr="006B7EED">
        <w:rPr>
          <w:rFonts w:cstheme="minorHAnsi"/>
          <w:bCs/>
        </w:rPr>
        <w:t xml:space="preserve"> </w:t>
      </w:r>
      <w:r w:rsidR="00296F3E" w:rsidRPr="006B7EED">
        <w:rPr>
          <w:rFonts w:cstheme="minorHAnsi"/>
          <w:bCs/>
        </w:rPr>
        <w:t xml:space="preserve">TP </w:t>
      </w:r>
      <w:r w:rsidR="00A76F4A" w:rsidRPr="006B7EED">
        <w:rPr>
          <w:rFonts w:cstheme="minorHAnsi"/>
          <w:bCs/>
        </w:rPr>
        <w:t>films can</w:t>
      </w:r>
      <w:r w:rsidR="002A1426" w:rsidRPr="006B7EED">
        <w:rPr>
          <w:rFonts w:cstheme="minorHAnsi"/>
          <w:bCs/>
        </w:rPr>
        <w:t xml:space="preserve"> be used to</w:t>
      </w:r>
      <w:r w:rsidR="00A76F4A" w:rsidRPr="006B7EED">
        <w:rPr>
          <w:rFonts w:cstheme="minorHAnsi"/>
          <w:bCs/>
        </w:rPr>
        <w:t xml:space="preserve"> </w:t>
      </w:r>
      <w:r w:rsidR="00332BFC">
        <w:rPr>
          <w:rFonts w:cstheme="minorHAnsi"/>
          <w:bCs/>
        </w:rPr>
        <w:t>bond</w:t>
      </w:r>
      <w:r w:rsidR="00E20188" w:rsidRPr="006B7EED">
        <w:rPr>
          <w:rFonts w:cstheme="minorHAnsi"/>
          <w:bCs/>
        </w:rPr>
        <w:t xml:space="preserve"> the sensors </w:t>
      </w:r>
      <w:r w:rsidR="00934309">
        <w:rPr>
          <w:rFonts w:cstheme="minorHAnsi"/>
          <w:bCs/>
        </w:rPr>
        <w:t>to</w:t>
      </w:r>
      <w:r w:rsidR="00E20188" w:rsidRPr="006B7EED">
        <w:rPr>
          <w:rFonts w:cstheme="minorHAnsi"/>
          <w:bCs/>
        </w:rPr>
        <w:t xml:space="preserve"> the host structure through </w:t>
      </w:r>
      <w:r w:rsidR="00A76F4A" w:rsidRPr="006B7EED">
        <w:rPr>
          <w:rFonts w:cstheme="minorHAnsi"/>
          <w:bCs/>
        </w:rPr>
        <w:t xml:space="preserve">welding which is not possible with epoxy </w:t>
      </w:r>
      <w:r w:rsidR="00D83FCE" w:rsidRPr="006B7EED">
        <w:rPr>
          <w:rFonts w:cstheme="minorHAnsi"/>
          <w:bCs/>
        </w:rPr>
        <w:t>adhesive</w:t>
      </w:r>
      <w:r w:rsidR="00317E9E">
        <w:rPr>
          <w:rFonts w:cstheme="minorHAnsi"/>
          <w:bCs/>
        </w:rPr>
        <w:t xml:space="preserve"> </w:t>
      </w:r>
      <w:r w:rsidR="00A76F4A" w:rsidRPr="006B7EED">
        <w:rPr>
          <w:rFonts w:cstheme="minorHAnsi"/>
          <w:bCs/>
        </w:rPr>
        <w:t>material</w:t>
      </w:r>
      <w:r w:rsidR="00F119E7" w:rsidRPr="006B7EED">
        <w:rPr>
          <w:rFonts w:cstheme="minorHAnsi"/>
          <w:bCs/>
        </w:rPr>
        <w:t xml:space="preserve">. </w:t>
      </w:r>
      <w:r w:rsidR="00617113" w:rsidRPr="006B7EED">
        <w:rPr>
          <w:rFonts w:cstheme="minorHAnsi"/>
          <w:bCs/>
        </w:rPr>
        <w:t>Through welding</w:t>
      </w:r>
      <w:r w:rsidR="00B74B92" w:rsidRPr="006B7EED">
        <w:rPr>
          <w:rFonts w:cstheme="minorHAnsi"/>
          <w:bCs/>
        </w:rPr>
        <w:t>,</w:t>
      </w:r>
      <w:r w:rsidR="00617113" w:rsidRPr="006B7EED">
        <w:rPr>
          <w:rFonts w:cstheme="minorHAnsi"/>
          <w:bCs/>
        </w:rPr>
        <w:t xml:space="preserve"> high </w:t>
      </w:r>
      <w:r w:rsidR="001D1602" w:rsidRPr="006B7EED">
        <w:rPr>
          <w:color w:val="000000"/>
          <w:shd w:val="clear" w:color="auto" w:fill="FFFFFF"/>
        </w:rPr>
        <w:t>weld strength can be obtained</w:t>
      </w:r>
      <w:r w:rsidR="00617113" w:rsidRPr="006B7EED">
        <w:rPr>
          <w:color w:val="000000"/>
          <w:shd w:val="clear" w:color="auto" w:fill="FFFFFF"/>
        </w:rPr>
        <w:t xml:space="preserve"> at a fraction of time and cost as compared to manual bonding</w:t>
      </w:r>
      <w:r w:rsidR="001D1602" w:rsidRPr="006B7EED">
        <w:rPr>
          <w:rFonts w:cstheme="minorHAnsi"/>
          <w:bCs/>
        </w:rPr>
        <w:t xml:space="preserve">. </w:t>
      </w:r>
      <w:r w:rsidR="0014256C" w:rsidRPr="006B7EED">
        <w:rPr>
          <w:rFonts w:cstheme="minorHAnsi"/>
          <w:bCs/>
        </w:rPr>
        <w:t>Besides</w:t>
      </w:r>
      <w:r w:rsidR="00067776" w:rsidRPr="006B7EED">
        <w:rPr>
          <w:rFonts w:cstheme="minorHAnsi"/>
          <w:bCs/>
        </w:rPr>
        <w:t>, w</w:t>
      </w:r>
      <w:r w:rsidR="00F119E7" w:rsidRPr="006B7EED">
        <w:rPr>
          <w:rFonts w:cstheme="minorHAnsi"/>
          <w:bCs/>
        </w:rPr>
        <w:t xml:space="preserve">elding </w:t>
      </w:r>
      <w:r w:rsidR="000315E7" w:rsidRPr="006B7EED">
        <w:rPr>
          <w:rFonts w:cstheme="minorHAnsi"/>
          <w:bCs/>
        </w:rPr>
        <w:t>has the potential to</w:t>
      </w:r>
      <w:r w:rsidR="00597CD9" w:rsidRPr="006B7EED">
        <w:rPr>
          <w:rFonts w:cstheme="minorHAnsi"/>
          <w:bCs/>
        </w:rPr>
        <w:t xml:space="preserve"> automat</w:t>
      </w:r>
      <w:r w:rsidR="000315E7" w:rsidRPr="006B7EED">
        <w:rPr>
          <w:rFonts w:cstheme="minorHAnsi"/>
          <w:bCs/>
        </w:rPr>
        <w:t>e the</w:t>
      </w:r>
      <w:r w:rsidR="006925BC" w:rsidRPr="006B7EED">
        <w:rPr>
          <w:rFonts w:cstheme="minorHAnsi"/>
          <w:bCs/>
        </w:rPr>
        <w:t xml:space="preserve"> </w:t>
      </w:r>
      <w:r w:rsidR="000315E7" w:rsidRPr="006B7EED">
        <w:rPr>
          <w:rFonts w:cstheme="minorHAnsi"/>
          <w:bCs/>
        </w:rPr>
        <w:t>sensor bonding procedure</w:t>
      </w:r>
      <w:r w:rsidR="00597CD9" w:rsidRPr="006B7EED">
        <w:rPr>
          <w:rFonts w:cstheme="minorHAnsi"/>
          <w:bCs/>
        </w:rPr>
        <w:t>.</w:t>
      </w:r>
    </w:p>
    <w:p w14:paraId="55247BA7" w14:textId="114C792E" w:rsidR="00CC2A20" w:rsidRPr="00CA7C23" w:rsidRDefault="00F51633" w:rsidP="00CA7C23">
      <w:pPr>
        <w:pStyle w:val="ListParagraph"/>
        <w:numPr>
          <w:ilvl w:val="0"/>
          <w:numId w:val="4"/>
        </w:numPr>
        <w:spacing w:after="0" w:line="240" w:lineRule="auto"/>
        <w:ind w:left="360"/>
        <w:jc w:val="both"/>
        <w:rPr>
          <w:rFonts w:cstheme="minorHAnsi"/>
          <w:bCs/>
          <w:highlight w:val="yellow"/>
        </w:rPr>
      </w:pPr>
      <w:r w:rsidRPr="007D561E">
        <w:rPr>
          <w:highlight w:val="yellow"/>
        </w:rPr>
        <w:t xml:space="preserve">The aircraft industry is </w:t>
      </w:r>
      <w:r w:rsidR="00454B6B" w:rsidRPr="007D561E">
        <w:rPr>
          <w:highlight w:val="yellow"/>
        </w:rPr>
        <w:t>shifting</w:t>
      </w:r>
      <w:r w:rsidR="003F5E5F" w:rsidRPr="007D561E">
        <w:rPr>
          <w:highlight w:val="yellow"/>
        </w:rPr>
        <w:t xml:space="preserve"> </w:t>
      </w:r>
      <w:r w:rsidR="005B4A15" w:rsidRPr="007D561E">
        <w:rPr>
          <w:highlight w:val="yellow"/>
        </w:rPr>
        <w:t xml:space="preserve">its focus </w:t>
      </w:r>
      <w:r w:rsidR="003F5E5F" w:rsidRPr="007D561E">
        <w:rPr>
          <w:highlight w:val="yellow"/>
        </w:rPr>
        <w:t>towards</w:t>
      </w:r>
      <w:r w:rsidRPr="007D561E">
        <w:rPr>
          <w:highlight w:val="yellow"/>
        </w:rPr>
        <w:t xml:space="preserve"> TP</w:t>
      </w:r>
      <w:r w:rsidR="00CC2A20" w:rsidRPr="007D561E">
        <w:rPr>
          <w:highlight w:val="yellow"/>
        </w:rPr>
        <w:t xml:space="preserve"> based</w:t>
      </w:r>
      <w:r w:rsidRPr="007D561E">
        <w:rPr>
          <w:highlight w:val="yellow"/>
        </w:rPr>
        <w:t xml:space="preserve"> composites for future aircraft composite structures. Th</w:t>
      </w:r>
      <w:r w:rsidR="00D15E1B">
        <w:rPr>
          <w:highlight w:val="yellow"/>
        </w:rPr>
        <w:t>erefore</w:t>
      </w:r>
      <w:r w:rsidR="00565013">
        <w:rPr>
          <w:highlight w:val="yellow"/>
        </w:rPr>
        <w:t>,</w:t>
      </w:r>
      <w:r w:rsidR="00D15E1B">
        <w:rPr>
          <w:highlight w:val="yellow"/>
        </w:rPr>
        <w:t xml:space="preserve"> there is a need to develop </w:t>
      </w:r>
      <w:r w:rsidRPr="007D561E">
        <w:rPr>
          <w:highlight w:val="yellow"/>
        </w:rPr>
        <w:t>a new approach for integrati</w:t>
      </w:r>
      <w:r w:rsidR="005B4A15" w:rsidRPr="007D561E">
        <w:rPr>
          <w:highlight w:val="yellow"/>
        </w:rPr>
        <w:t xml:space="preserve">ng </w:t>
      </w:r>
      <w:r w:rsidR="005B4A15" w:rsidRPr="00ED302E">
        <w:rPr>
          <w:highlight w:val="yellow"/>
        </w:rPr>
        <w:t>sensors</w:t>
      </w:r>
      <w:r w:rsidR="00454B6B" w:rsidRPr="00ED302E">
        <w:rPr>
          <w:highlight w:val="yellow"/>
        </w:rPr>
        <w:t xml:space="preserve"> to TP based </w:t>
      </w:r>
      <w:r w:rsidR="005B4A15" w:rsidRPr="00ED302E">
        <w:rPr>
          <w:highlight w:val="yellow"/>
        </w:rPr>
        <w:t>composites</w:t>
      </w:r>
      <w:r w:rsidR="00454B6B" w:rsidRPr="00ED302E">
        <w:rPr>
          <w:highlight w:val="yellow"/>
        </w:rPr>
        <w:t>.</w:t>
      </w:r>
      <w:r w:rsidR="00992DCD" w:rsidRPr="00ED302E">
        <w:rPr>
          <w:highlight w:val="yellow"/>
        </w:rPr>
        <w:t xml:space="preserve"> </w:t>
      </w:r>
      <w:r w:rsidR="00361615">
        <w:rPr>
          <w:highlight w:val="yellow"/>
        </w:rPr>
        <w:t>The proposed use of TP</w:t>
      </w:r>
      <w:r w:rsidR="00992DCD" w:rsidRPr="00ED302E">
        <w:rPr>
          <w:highlight w:val="yellow"/>
        </w:rPr>
        <w:t xml:space="preserve"> based adhesive films </w:t>
      </w:r>
      <w:r w:rsidR="003B7B95">
        <w:rPr>
          <w:highlight w:val="yellow"/>
        </w:rPr>
        <w:t>is</w:t>
      </w:r>
      <w:r w:rsidR="00FE6B43">
        <w:rPr>
          <w:highlight w:val="yellow"/>
        </w:rPr>
        <w:t xml:space="preserve"> one of the strategies towards this new approach and</w:t>
      </w:r>
      <w:r w:rsidR="003B7B95">
        <w:rPr>
          <w:highlight w:val="yellow"/>
        </w:rPr>
        <w:t xml:space="preserve"> </w:t>
      </w:r>
      <w:r w:rsidR="008E3184">
        <w:rPr>
          <w:highlight w:val="yellow"/>
        </w:rPr>
        <w:t xml:space="preserve">it </w:t>
      </w:r>
      <w:r w:rsidR="00992DCD" w:rsidRPr="00ED302E">
        <w:rPr>
          <w:highlight w:val="yellow"/>
        </w:rPr>
        <w:t>w</w:t>
      </w:r>
      <w:r w:rsidR="00361615">
        <w:rPr>
          <w:highlight w:val="yellow"/>
        </w:rPr>
        <w:t>ould</w:t>
      </w:r>
      <w:r w:rsidR="00992DCD" w:rsidRPr="00ED302E">
        <w:rPr>
          <w:highlight w:val="yellow"/>
        </w:rPr>
        <w:t xml:space="preserve"> allow easier integration of sensors to TP based composite structures.</w:t>
      </w:r>
    </w:p>
    <w:p w14:paraId="56BDA817" w14:textId="77777777" w:rsidR="004D012E" w:rsidRPr="00E923C9" w:rsidRDefault="004D012E" w:rsidP="00C7156D">
      <w:pPr>
        <w:pStyle w:val="ListParagraph"/>
        <w:spacing w:after="0" w:line="240" w:lineRule="auto"/>
        <w:ind w:left="360"/>
        <w:jc w:val="both"/>
        <w:rPr>
          <w:rFonts w:cstheme="minorHAnsi"/>
          <w:bCs/>
        </w:rPr>
      </w:pPr>
    </w:p>
    <w:p w14:paraId="3F630C96" w14:textId="77F08DFC" w:rsidR="00BD4BED" w:rsidRPr="006B7EED" w:rsidRDefault="00BD4BED" w:rsidP="00B23BC1">
      <w:pPr>
        <w:spacing w:after="120" w:line="240" w:lineRule="auto"/>
        <w:ind w:left="360"/>
        <w:jc w:val="center"/>
        <w:rPr>
          <w:rFonts w:cstheme="minorHAnsi"/>
          <w:b/>
        </w:rPr>
      </w:pPr>
      <w:r w:rsidRPr="006B7EED">
        <w:rPr>
          <w:rFonts w:cstheme="minorHAnsi"/>
          <w:b/>
        </w:rPr>
        <w:t xml:space="preserve">Table </w:t>
      </w:r>
      <w:r w:rsidR="00BA7C69">
        <w:rPr>
          <w:rFonts w:cstheme="minorHAnsi"/>
          <w:b/>
        </w:rPr>
        <w:t>1: C</w:t>
      </w:r>
      <w:r w:rsidRPr="006B7EED">
        <w:rPr>
          <w:rFonts w:cstheme="minorHAnsi"/>
          <w:b/>
        </w:rPr>
        <w:t>ompari</w:t>
      </w:r>
      <w:r w:rsidR="00BA7C69">
        <w:rPr>
          <w:rFonts w:cstheme="minorHAnsi"/>
          <w:b/>
        </w:rPr>
        <w:t>son of</w:t>
      </w:r>
      <w:r w:rsidRPr="006B7EED">
        <w:rPr>
          <w:rFonts w:cstheme="minorHAnsi"/>
          <w:b/>
        </w:rPr>
        <w:t xml:space="preserve"> </w:t>
      </w:r>
      <w:r w:rsidR="00F564F2">
        <w:rPr>
          <w:rFonts w:cstheme="minorHAnsi"/>
          <w:b/>
        </w:rPr>
        <w:t>TP</w:t>
      </w:r>
      <w:r w:rsidR="00D5288C" w:rsidRPr="006B7EED">
        <w:rPr>
          <w:rFonts w:cstheme="minorHAnsi"/>
          <w:b/>
        </w:rPr>
        <w:t xml:space="preserve"> adhesive</w:t>
      </w:r>
      <w:r w:rsidRPr="006B7EED">
        <w:rPr>
          <w:rFonts w:cstheme="minorHAnsi"/>
          <w:b/>
        </w:rPr>
        <w:t xml:space="preserve"> films and epoxy-based adhesives</w:t>
      </w:r>
    </w:p>
    <w:tbl>
      <w:tblPr>
        <w:tblStyle w:val="PlainTable2"/>
        <w:tblW w:w="0" w:type="auto"/>
        <w:tblLook w:val="04A0" w:firstRow="1" w:lastRow="0" w:firstColumn="1" w:lastColumn="0" w:noHBand="0" w:noVBand="1"/>
      </w:tblPr>
      <w:tblGrid>
        <w:gridCol w:w="3505"/>
        <w:gridCol w:w="2970"/>
        <w:gridCol w:w="3235"/>
      </w:tblGrid>
      <w:tr w:rsidR="00AD7F6F" w:rsidRPr="006B7EED" w14:paraId="20647ED5" w14:textId="77777777" w:rsidTr="00983A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vAlign w:val="center"/>
          </w:tcPr>
          <w:p w14:paraId="0BA8758B" w14:textId="21526DC6" w:rsidR="00BD4BED" w:rsidRPr="006B7EED" w:rsidRDefault="002A5FA2" w:rsidP="00B23BC1">
            <w:pPr>
              <w:spacing w:after="120"/>
              <w:jc w:val="center"/>
              <w:rPr>
                <w:rFonts w:cstheme="minorHAnsi"/>
                <w:b w:val="0"/>
              </w:rPr>
            </w:pPr>
            <w:r w:rsidRPr="006B7EED">
              <w:rPr>
                <w:rFonts w:cstheme="minorHAnsi"/>
              </w:rPr>
              <w:t>Property</w:t>
            </w:r>
            <w:r w:rsidR="00B0114D" w:rsidRPr="006B7EED">
              <w:rPr>
                <w:rFonts w:cstheme="minorHAnsi"/>
              </w:rPr>
              <w:t>/</w:t>
            </w:r>
            <w:r w:rsidR="00D32DC2" w:rsidRPr="006B7EED">
              <w:rPr>
                <w:rFonts w:cstheme="minorHAnsi"/>
              </w:rPr>
              <w:t>P</w:t>
            </w:r>
            <w:r w:rsidR="00B0114D" w:rsidRPr="006B7EED">
              <w:rPr>
                <w:rFonts w:cstheme="minorHAnsi"/>
              </w:rPr>
              <w:t>arameter</w:t>
            </w:r>
          </w:p>
        </w:tc>
        <w:tc>
          <w:tcPr>
            <w:tcW w:w="2970" w:type="dxa"/>
            <w:vAlign w:val="center"/>
          </w:tcPr>
          <w:p w14:paraId="58B20958" w14:textId="7C2547D6" w:rsidR="00BD4BED" w:rsidRPr="006B7EED" w:rsidRDefault="00F564F2" w:rsidP="00B23BC1">
            <w:pPr>
              <w:spacing w:after="120"/>
              <w:jc w:val="center"/>
              <w:cnfStyle w:val="100000000000" w:firstRow="1" w:lastRow="0" w:firstColumn="0" w:lastColumn="0" w:oddVBand="0" w:evenVBand="0" w:oddHBand="0" w:evenHBand="0" w:firstRowFirstColumn="0" w:firstRowLastColumn="0" w:lastRowFirstColumn="0" w:lastRowLastColumn="0"/>
              <w:rPr>
                <w:rFonts w:cstheme="minorHAnsi"/>
                <w:b w:val="0"/>
              </w:rPr>
            </w:pPr>
            <w:r>
              <w:rPr>
                <w:rFonts w:cstheme="minorHAnsi"/>
              </w:rPr>
              <w:t>TP</w:t>
            </w:r>
            <w:r w:rsidR="001375C7" w:rsidRPr="006B7EED">
              <w:rPr>
                <w:rFonts w:cstheme="minorHAnsi"/>
              </w:rPr>
              <w:t xml:space="preserve"> adhesive</w:t>
            </w:r>
          </w:p>
        </w:tc>
        <w:tc>
          <w:tcPr>
            <w:tcW w:w="3235" w:type="dxa"/>
            <w:vAlign w:val="center"/>
          </w:tcPr>
          <w:p w14:paraId="411D697C" w14:textId="5A3FCDAF" w:rsidR="00BD4BED" w:rsidRPr="006B7EED" w:rsidRDefault="002A5FA2" w:rsidP="00B23BC1">
            <w:pPr>
              <w:spacing w:after="120"/>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 xml:space="preserve">Epoxy </w:t>
            </w:r>
            <w:r w:rsidR="001375C7" w:rsidRPr="006B7EED">
              <w:rPr>
                <w:rFonts w:cstheme="minorHAnsi"/>
              </w:rPr>
              <w:t xml:space="preserve">(thermoset) </w:t>
            </w:r>
            <w:r w:rsidRPr="006B7EED">
              <w:rPr>
                <w:rFonts w:cstheme="minorHAnsi"/>
              </w:rPr>
              <w:t>adhesives</w:t>
            </w:r>
          </w:p>
        </w:tc>
      </w:tr>
      <w:tr w:rsidR="00AD7F6F" w:rsidRPr="006B7EED" w14:paraId="7944F955" w14:textId="77777777" w:rsidTr="006C7F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vAlign w:val="center"/>
          </w:tcPr>
          <w:p w14:paraId="4A62817A" w14:textId="0BAED2CB" w:rsidR="00BD4BED" w:rsidRPr="006B7EED" w:rsidRDefault="009F2A18" w:rsidP="00B23BC1">
            <w:pPr>
              <w:spacing w:after="120"/>
              <w:rPr>
                <w:rFonts w:cstheme="minorHAnsi"/>
                <w:bCs w:val="0"/>
              </w:rPr>
            </w:pPr>
            <w:r w:rsidRPr="006B7EED">
              <w:rPr>
                <w:rFonts w:cstheme="minorHAnsi"/>
              </w:rPr>
              <w:t>Storage</w:t>
            </w:r>
          </w:p>
        </w:tc>
        <w:tc>
          <w:tcPr>
            <w:tcW w:w="2970" w:type="dxa"/>
          </w:tcPr>
          <w:p w14:paraId="400E05D4" w14:textId="313F54B2" w:rsidR="00BD4BED" w:rsidRPr="006B7EED" w:rsidRDefault="009F2A18"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No </w:t>
            </w:r>
            <w:r w:rsidR="00FA13C7" w:rsidRPr="006B7EED">
              <w:rPr>
                <w:rFonts w:cstheme="minorHAnsi"/>
                <w:bCs/>
              </w:rPr>
              <w:t>refrigeration</w:t>
            </w:r>
            <w:r w:rsidRPr="006B7EED">
              <w:rPr>
                <w:rFonts w:cstheme="minorHAnsi"/>
                <w:bCs/>
              </w:rPr>
              <w:t xml:space="preserve"> required</w:t>
            </w:r>
          </w:p>
        </w:tc>
        <w:tc>
          <w:tcPr>
            <w:tcW w:w="3235" w:type="dxa"/>
          </w:tcPr>
          <w:p w14:paraId="75026E0E" w14:textId="1A0E84E8" w:rsidR="00BD4BED" w:rsidRPr="006B7EED" w:rsidRDefault="00FA13C7"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Refri</w:t>
            </w:r>
            <w:r w:rsidR="00907A32" w:rsidRPr="006B7EED">
              <w:rPr>
                <w:rFonts w:cstheme="minorHAnsi"/>
                <w:bCs/>
              </w:rPr>
              <w:t>geratio</w:t>
            </w:r>
            <w:r w:rsidRPr="006B7EED">
              <w:rPr>
                <w:rFonts w:cstheme="minorHAnsi"/>
                <w:bCs/>
              </w:rPr>
              <w:t>n required</w:t>
            </w:r>
          </w:p>
        </w:tc>
      </w:tr>
      <w:tr w:rsidR="00FA13C7" w:rsidRPr="006B7EED" w14:paraId="7565823B" w14:textId="77777777" w:rsidTr="006C7F18">
        <w:tc>
          <w:tcPr>
            <w:cnfStyle w:val="001000000000" w:firstRow="0" w:lastRow="0" w:firstColumn="1" w:lastColumn="0" w:oddVBand="0" w:evenVBand="0" w:oddHBand="0" w:evenHBand="0" w:firstRowFirstColumn="0" w:firstRowLastColumn="0" w:lastRowFirstColumn="0" w:lastRowLastColumn="0"/>
            <w:tcW w:w="3505" w:type="dxa"/>
            <w:vAlign w:val="center"/>
          </w:tcPr>
          <w:p w14:paraId="79FAD072" w14:textId="287AAA2C" w:rsidR="00FA13C7" w:rsidRPr="006B7EED" w:rsidRDefault="00FA13C7" w:rsidP="00B23BC1">
            <w:pPr>
              <w:spacing w:after="120"/>
              <w:rPr>
                <w:rFonts w:cstheme="minorHAnsi"/>
                <w:bCs w:val="0"/>
              </w:rPr>
            </w:pPr>
            <w:r w:rsidRPr="006B7EED">
              <w:rPr>
                <w:rFonts w:cstheme="minorHAnsi"/>
              </w:rPr>
              <w:t>Shelf life</w:t>
            </w:r>
            <w:r w:rsidR="00AD7F6F" w:rsidRPr="006B7EED">
              <w:rPr>
                <w:rFonts w:cstheme="minorHAnsi"/>
              </w:rPr>
              <w:t xml:space="preserve"> at room temperature</w:t>
            </w:r>
          </w:p>
        </w:tc>
        <w:tc>
          <w:tcPr>
            <w:tcW w:w="2970" w:type="dxa"/>
          </w:tcPr>
          <w:p w14:paraId="261B9BBA" w14:textId="56CC6006" w:rsidR="00FA13C7" w:rsidRPr="006B7EED" w:rsidRDefault="00FA13C7" w:rsidP="00B23BC1">
            <w:pPr>
              <w:spacing w:after="120"/>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Long</w:t>
            </w:r>
          </w:p>
        </w:tc>
        <w:tc>
          <w:tcPr>
            <w:tcW w:w="3235" w:type="dxa"/>
          </w:tcPr>
          <w:p w14:paraId="0C320138" w14:textId="5DD6EFBA" w:rsidR="00FA13C7" w:rsidRPr="006B7EED" w:rsidRDefault="00907A32" w:rsidP="00B23BC1">
            <w:pPr>
              <w:spacing w:after="120"/>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Short</w:t>
            </w:r>
          </w:p>
        </w:tc>
      </w:tr>
      <w:tr w:rsidR="00AD7F6F" w:rsidRPr="006B7EED" w14:paraId="47E51B4B" w14:textId="77777777" w:rsidTr="006C7F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vAlign w:val="center"/>
          </w:tcPr>
          <w:p w14:paraId="661E2198" w14:textId="10AA9B48" w:rsidR="00BD4BED" w:rsidRPr="006B7EED" w:rsidRDefault="009F2A18" w:rsidP="00B23BC1">
            <w:pPr>
              <w:spacing w:after="120"/>
              <w:rPr>
                <w:rFonts w:cstheme="minorHAnsi"/>
                <w:bCs w:val="0"/>
              </w:rPr>
            </w:pPr>
            <w:r w:rsidRPr="006B7EED">
              <w:rPr>
                <w:rFonts w:cstheme="minorHAnsi"/>
              </w:rPr>
              <w:t>Cycle times</w:t>
            </w:r>
          </w:p>
        </w:tc>
        <w:tc>
          <w:tcPr>
            <w:tcW w:w="2970" w:type="dxa"/>
          </w:tcPr>
          <w:p w14:paraId="2CFBBDD4" w14:textId="3A0D72A7" w:rsidR="00BD4BED" w:rsidRPr="006B7EED" w:rsidRDefault="00907A32"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Shorter</w:t>
            </w:r>
          </w:p>
        </w:tc>
        <w:tc>
          <w:tcPr>
            <w:tcW w:w="3235" w:type="dxa"/>
          </w:tcPr>
          <w:p w14:paraId="50AE4049" w14:textId="5D50D7E7" w:rsidR="00BD4BED" w:rsidRPr="006B7EED" w:rsidRDefault="00907A32"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Long</w:t>
            </w:r>
            <w:r w:rsidR="005A0F79" w:rsidRPr="006B7EED">
              <w:rPr>
                <w:rFonts w:cstheme="minorHAnsi"/>
                <w:bCs/>
              </w:rPr>
              <w:t>er</w:t>
            </w:r>
          </w:p>
        </w:tc>
      </w:tr>
      <w:tr w:rsidR="00AD7F6F" w:rsidRPr="006B7EED" w14:paraId="6CFAE933" w14:textId="77777777" w:rsidTr="006C7F18">
        <w:tc>
          <w:tcPr>
            <w:cnfStyle w:val="001000000000" w:firstRow="0" w:lastRow="0" w:firstColumn="1" w:lastColumn="0" w:oddVBand="0" w:evenVBand="0" w:oddHBand="0" w:evenHBand="0" w:firstRowFirstColumn="0" w:firstRowLastColumn="0" w:lastRowFirstColumn="0" w:lastRowLastColumn="0"/>
            <w:tcW w:w="3505" w:type="dxa"/>
            <w:vAlign w:val="center"/>
          </w:tcPr>
          <w:p w14:paraId="3B54DFDE" w14:textId="1369783F" w:rsidR="00BD4BED" w:rsidRPr="006B7EED" w:rsidRDefault="0010686A" w:rsidP="00B23BC1">
            <w:pPr>
              <w:spacing w:after="120"/>
              <w:rPr>
                <w:rFonts w:cstheme="minorHAnsi"/>
                <w:bCs w:val="0"/>
              </w:rPr>
            </w:pPr>
            <w:r w:rsidRPr="006B7EED">
              <w:rPr>
                <w:rFonts w:cstheme="minorHAnsi"/>
              </w:rPr>
              <w:t>Repairability</w:t>
            </w:r>
          </w:p>
        </w:tc>
        <w:tc>
          <w:tcPr>
            <w:tcW w:w="2970" w:type="dxa"/>
          </w:tcPr>
          <w:p w14:paraId="421D1666" w14:textId="08A61E58" w:rsidR="00BD4BED" w:rsidRPr="006B7EED" w:rsidRDefault="00907A32" w:rsidP="00B23BC1">
            <w:pPr>
              <w:spacing w:after="120"/>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Yes</w:t>
            </w:r>
          </w:p>
        </w:tc>
        <w:tc>
          <w:tcPr>
            <w:tcW w:w="3235" w:type="dxa"/>
          </w:tcPr>
          <w:p w14:paraId="70F11D38" w14:textId="1ACB1799" w:rsidR="00BD4BED" w:rsidRPr="006B7EED" w:rsidRDefault="00907A32" w:rsidP="00B23BC1">
            <w:pPr>
              <w:spacing w:after="120"/>
              <w:jc w:val="cente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No</w:t>
            </w:r>
          </w:p>
        </w:tc>
      </w:tr>
      <w:tr w:rsidR="00AD7F6F" w:rsidRPr="006B7EED" w14:paraId="1768608F" w14:textId="77777777" w:rsidTr="006C7F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vAlign w:val="center"/>
          </w:tcPr>
          <w:p w14:paraId="70D12D1B" w14:textId="1F6313D7" w:rsidR="00BD4BED" w:rsidRPr="006B7EED" w:rsidRDefault="009F2A18" w:rsidP="00B23BC1">
            <w:pPr>
              <w:spacing w:after="120"/>
              <w:rPr>
                <w:rFonts w:cstheme="minorHAnsi"/>
                <w:bCs w:val="0"/>
              </w:rPr>
            </w:pPr>
            <w:r w:rsidRPr="006B7EED">
              <w:rPr>
                <w:rFonts w:cstheme="minorHAnsi"/>
              </w:rPr>
              <w:t>Weldability</w:t>
            </w:r>
          </w:p>
        </w:tc>
        <w:tc>
          <w:tcPr>
            <w:tcW w:w="2970" w:type="dxa"/>
          </w:tcPr>
          <w:p w14:paraId="23BC4E16" w14:textId="7952F085" w:rsidR="00BD4BED" w:rsidRPr="006B7EED" w:rsidRDefault="00907A32"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Yes</w:t>
            </w:r>
          </w:p>
        </w:tc>
        <w:tc>
          <w:tcPr>
            <w:tcW w:w="3235" w:type="dxa"/>
          </w:tcPr>
          <w:p w14:paraId="0A0C5D6A" w14:textId="667E58C7" w:rsidR="00BD4BED" w:rsidRPr="006B7EED" w:rsidRDefault="00907A32" w:rsidP="00B23BC1">
            <w:pPr>
              <w:spacing w:after="120"/>
              <w:jc w:val="cente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No</w:t>
            </w:r>
          </w:p>
        </w:tc>
      </w:tr>
    </w:tbl>
    <w:p w14:paraId="12E11232" w14:textId="1B0F920F" w:rsidR="00BD4BED" w:rsidRPr="006B7EED" w:rsidRDefault="00BD4BED" w:rsidP="00B23BC1">
      <w:pPr>
        <w:spacing w:after="0" w:line="240" w:lineRule="auto"/>
        <w:ind w:left="360"/>
        <w:jc w:val="both"/>
        <w:rPr>
          <w:rFonts w:cstheme="minorHAnsi"/>
          <w:b/>
        </w:rPr>
      </w:pPr>
      <w:r w:rsidRPr="006B7EED">
        <w:rPr>
          <w:rFonts w:cstheme="minorHAnsi"/>
          <w:b/>
        </w:rPr>
        <w:t xml:space="preserve"> </w:t>
      </w:r>
    </w:p>
    <w:p w14:paraId="5A026565" w14:textId="70596FFB" w:rsidR="005874AB" w:rsidRPr="006B7EED" w:rsidRDefault="00512B80" w:rsidP="00B23BC1">
      <w:pPr>
        <w:spacing w:after="0" w:line="240" w:lineRule="auto"/>
        <w:jc w:val="both"/>
        <w:rPr>
          <w:rFonts w:cstheme="minorHAnsi"/>
          <w:b/>
          <w:color w:val="0070C0"/>
        </w:rPr>
      </w:pPr>
      <w:r w:rsidRPr="006B7EED">
        <w:rPr>
          <w:rFonts w:cstheme="minorHAnsi"/>
          <w:b/>
          <w:color w:val="0070C0"/>
        </w:rPr>
        <w:t>Aims</w:t>
      </w:r>
      <w:r w:rsidR="007719B8" w:rsidRPr="006B7EED">
        <w:rPr>
          <w:rFonts w:cstheme="minorHAnsi"/>
          <w:b/>
          <w:color w:val="0070C0"/>
        </w:rPr>
        <w:t>:</w:t>
      </w:r>
    </w:p>
    <w:p w14:paraId="25793443" w14:textId="38DB1706" w:rsidR="002533BB" w:rsidRPr="006B7EED" w:rsidRDefault="00F11F11" w:rsidP="00AD2A8D">
      <w:pPr>
        <w:pStyle w:val="ListParagraph"/>
        <w:numPr>
          <w:ilvl w:val="0"/>
          <w:numId w:val="1"/>
        </w:numPr>
        <w:spacing w:after="120" w:line="240" w:lineRule="auto"/>
        <w:jc w:val="both"/>
        <w:rPr>
          <w:rFonts w:cstheme="minorHAnsi"/>
          <w:bCs/>
        </w:rPr>
      </w:pPr>
      <w:r w:rsidRPr="006B7EED">
        <w:rPr>
          <w:rFonts w:cstheme="minorHAnsi"/>
          <w:bCs/>
        </w:rPr>
        <w:t>S</w:t>
      </w:r>
      <w:r w:rsidR="002E3348" w:rsidRPr="006B7EED">
        <w:rPr>
          <w:rFonts w:cstheme="minorHAnsi"/>
          <w:bCs/>
        </w:rPr>
        <w:t>election</w:t>
      </w:r>
      <w:r w:rsidR="004929ED" w:rsidRPr="006B7EED">
        <w:rPr>
          <w:rFonts w:cstheme="minorHAnsi"/>
          <w:bCs/>
        </w:rPr>
        <w:t xml:space="preserve"> of at</w:t>
      </w:r>
      <w:r w:rsidR="0014256C" w:rsidRPr="006B7EED">
        <w:rPr>
          <w:rFonts w:cstheme="minorHAnsi"/>
          <w:bCs/>
        </w:rPr>
        <w:t xml:space="preserve"> </w:t>
      </w:r>
      <w:r w:rsidR="004929ED" w:rsidRPr="006B7EED">
        <w:rPr>
          <w:rFonts w:cstheme="minorHAnsi"/>
          <w:bCs/>
        </w:rPr>
        <w:t>least three</w:t>
      </w:r>
      <w:r w:rsidR="00745FB7" w:rsidRPr="006B7EED">
        <w:rPr>
          <w:rFonts w:cstheme="minorHAnsi"/>
          <w:bCs/>
        </w:rPr>
        <w:t xml:space="preserve"> </w:t>
      </w:r>
      <w:r w:rsidR="004026CB" w:rsidRPr="006B7EED">
        <w:rPr>
          <w:rFonts w:cstheme="minorHAnsi"/>
          <w:bCs/>
        </w:rPr>
        <w:t xml:space="preserve">over the shelf </w:t>
      </w:r>
      <w:r w:rsidR="00296F3E" w:rsidRPr="006B7EED">
        <w:rPr>
          <w:rFonts w:cstheme="minorHAnsi"/>
          <w:bCs/>
        </w:rPr>
        <w:t xml:space="preserve">TP </w:t>
      </w:r>
      <w:r w:rsidR="002533BB" w:rsidRPr="006B7EED">
        <w:rPr>
          <w:rFonts w:cstheme="minorHAnsi"/>
          <w:bCs/>
        </w:rPr>
        <w:t>films that could be used for</w:t>
      </w:r>
      <w:r w:rsidR="007C34D0" w:rsidRPr="006B7EED">
        <w:rPr>
          <w:rFonts w:cstheme="minorHAnsi"/>
          <w:bCs/>
        </w:rPr>
        <w:t xml:space="preserve"> </w:t>
      </w:r>
      <w:r w:rsidR="005B4E4B" w:rsidRPr="006B7EED">
        <w:rPr>
          <w:rFonts w:cstheme="minorHAnsi"/>
          <w:bCs/>
        </w:rPr>
        <w:t>bonding the sensors</w:t>
      </w:r>
      <w:r w:rsidR="002533BB" w:rsidRPr="006B7EED">
        <w:rPr>
          <w:rFonts w:cstheme="minorHAnsi"/>
          <w:bCs/>
        </w:rPr>
        <w:t xml:space="preserve"> to the composite surfaces</w:t>
      </w:r>
      <w:r w:rsidR="00302350" w:rsidRPr="006B7EED">
        <w:rPr>
          <w:rFonts w:cstheme="minorHAnsi"/>
          <w:bCs/>
        </w:rPr>
        <w:t xml:space="preserve"> and replace epoxy adhesives as a bonding material.</w:t>
      </w:r>
    </w:p>
    <w:p w14:paraId="4C89B3FA" w14:textId="6E9727B2" w:rsidR="001E3FCF" w:rsidRPr="006B7EED" w:rsidRDefault="00716951" w:rsidP="00AD2A8D">
      <w:pPr>
        <w:pStyle w:val="ListParagraph"/>
        <w:numPr>
          <w:ilvl w:val="0"/>
          <w:numId w:val="1"/>
        </w:numPr>
        <w:spacing w:after="120" w:line="240" w:lineRule="auto"/>
        <w:jc w:val="both"/>
        <w:rPr>
          <w:rFonts w:cstheme="minorHAnsi"/>
          <w:bCs/>
        </w:rPr>
      </w:pPr>
      <w:r w:rsidRPr="006B7EED">
        <w:rPr>
          <w:rFonts w:cstheme="minorHAnsi"/>
          <w:bCs/>
        </w:rPr>
        <w:t xml:space="preserve">To characterize </w:t>
      </w:r>
      <w:r w:rsidR="0050160C" w:rsidRPr="006B7EED">
        <w:rPr>
          <w:rFonts w:cstheme="minorHAnsi"/>
          <w:bCs/>
        </w:rPr>
        <w:t>and evaluat</w:t>
      </w:r>
      <w:r w:rsidRPr="006B7EED">
        <w:rPr>
          <w:rFonts w:cstheme="minorHAnsi"/>
          <w:bCs/>
        </w:rPr>
        <w:t>e</w:t>
      </w:r>
      <w:r w:rsidR="00EB7E66" w:rsidRPr="006B7EED">
        <w:rPr>
          <w:rFonts w:cstheme="minorHAnsi"/>
          <w:bCs/>
        </w:rPr>
        <w:t xml:space="preserve"> the integration, survivability</w:t>
      </w:r>
      <w:r w:rsidR="00175F49" w:rsidRPr="006B7EED">
        <w:rPr>
          <w:rFonts w:cstheme="minorHAnsi"/>
          <w:bCs/>
        </w:rPr>
        <w:t>, durability</w:t>
      </w:r>
      <w:r w:rsidR="00AB2ABA" w:rsidRPr="006B7EED">
        <w:rPr>
          <w:rFonts w:cstheme="minorHAnsi"/>
          <w:bCs/>
        </w:rPr>
        <w:t xml:space="preserve">, </w:t>
      </w:r>
      <w:r w:rsidR="00EB7E66" w:rsidRPr="006B7EED">
        <w:rPr>
          <w:rFonts w:cstheme="minorHAnsi"/>
          <w:bCs/>
        </w:rPr>
        <w:t xml:space="preserve">and reliability of the </w:t>
      </w:r>
      <w:r w:rsidR="00AB56FE" w:rsidRPr="006B7EED">
        <w:rPr>
          <w:rFonts w:cstheme="minorHAnsi"/>
          <w:bCs/>
        </w:rPr>
        <w:t xml:space="preserve">sensors </w:t>
      </w:r>
      <w:r w:rsidR="00CD4129" w:rsidRPr="006B7EED">
        <w:rPr>
          <w:rFonts w:cstheme="minorHAnsi"/>
          <w:bCs/>
        </w:rPr>
        <w:t>bonded by</w:t>
      </w:r>
      <w:r w:rsidR="006B7B00" w:rsidRPr="006B7EED">
        <w:rPr>
          <w:rFonts w:cstheme="minorHAnsi"/>
          <w:bCs/>
        </w:rPr>
        <w:t xml:space="preserve"> the </w:t>
      </w:r>
      <w:r w:rsidR="00B576DE" w:rsidRPr="006B7EED">
        <w:rPr>
          <w:rFonts w:cstheme="minorHAnsi"/>
          <w:bCs/>
        </w:rPr>
        <w:t>new</w:t>
      </w:r>
      <w:r w:rsidR="00273CD5" w:rsidRPr="006B7EED">
        <w:rPr>
          <w:rFonts w:cstheme="minorHAnsi"/>
          <w:bCs/>
        </w:rPr>
        <w:t xml:space="preserve"> </w:t>
      </w:r>
      <w:r w:rsidR="00296F3E" w:rsidRPr="006B7EED">
        <w:rPr>
          <w:rFonts w:cstheme="minorHAnsi"/>
          <w:bCs/>
        </w:rPr>
        <w:t xml:space="preserve">TP </w:t>
      </w:r>
      <w:r w:rsidR="003041C1" w:rsidRPr="006B7EED">
        <w:rPr>
          <w:rFonts w:cstheme="minorHAnsi"/>
          <w:bCs/>
        </w:rPr>
        <w:t>films</w:t>
      </w:r>
      <w:r w:rsidR="00AB2ABA" w:rsidRPr="006B7EED">
        <w:rPr>
          <w:rFonts w:cstheme="minorHAnsi"/>
          <w:bCs/>
        </w:rPr>
        <w:t>.</w:t>
      </w:r>
      <w:r w:rsidR="003041C1" w:rsidRPr="006B7EED">
        <w:rPr>
          <w:rFonts w:cstheme="minorHAnsi"/>
          <w:bCs/>
        </w:rPr>
        <w:t xml:space="preserve"> </w:t>
      </w:r>
      <w:r w:rsidR="00F6330E" w:rsidRPr="006B7EED">
        <w:rPr>
          <w:rFonts w:cstheme="minorHAnsi"/>
          <w:bCs/>
        </w:rPr>
        <w:t xml:space="preserve">For this evaluation and characterization </w:t>
      </w:r>
      <w:r w:rsidR="001D483C" w:rsidRPr="006B7EED">
        <w:rPr>
          <w:rFonts w:cstheme="minorHAnsi"/>
          <w:bCs/>
        </w:rPr>
        <w:t xml:space="preserve">electromechanical properties namely </w:t>
      </w:r>
      <w:r w:rsidR="008A0944" w:rsidRPr="006B7EED">
        <w:rPr>
          <w:rFonts w:cstheme="minorHAnsi"/>
          <w:bCs/>
        </w:rPr>
        <w:t>c</w:t>
      </w:r>
      <w:r w:rsidR="001D483C" w:rsidRPr="006B7EED">
        <w:rPr>
          <w:rFonts w:cstheme="minorHAnsi"/>
          <w:bCs/>
        </w:rPr>
        <w:t>apacitance</w:t>
      </w:r>
      <w:r w:rsidR="00931B92" w:rsidRPr="006B7EED">
        <w:rPr>
          <w:rFonts w:cstheme="minorHAnsi"/>
          <w:bCs/>
        </w:rPr>
        <w:t>,</w:t>
      </w:r>
      <w:r w:rsidR="001D483C" w:rsidRPr="006B7EED">
        <w:rPr>
          <w:rFonts w:cstheme="minorHAnsi"/>
          <w:bCs/>
        </w:rPr>
        <w:t xml:space="preserve"> </w:t>
      </w:r>
      <w:r w:rsidR="001D483C" w:rsidRPr="006B7EED">
        <w:rPr>
          <w:rFonts w:cstheme="minorHAnsi"/>
          <w:bCs/>
        </w:rPr>
        <w:lastRenderedPageBreak/>
        <w:t>impedance</w:t>
      </w:r>
      <w:r w:rsidR="00E00BF0" w:rsidRPr="006B7EED">
        <w:rPr>
          <w:rFonts w:cstheme="minorHAnsi"/>
          <w:bCs/>
        </w:rPr>
        <w:t>/</w:t>
      </w:r>
      <w:r w:rsidR="00931B92" w:rsidRPr="006B7EED">
        <w:rPr>
          <w:rFonts w:cstheme="minorHAnsi"/>
          <w:bCs/>
        </w:rPr>
        <w:t>admittance</w:t>
      </w:r>
      <w:r w:rsidR="001D483C" w:rsidRPr="006B7EED">
        <w:rPr>
          <w:rFonts w:cstheme="minorHAnsi"/>
          <w:bCs/>
        </w:rPr>
        <w:t xml:space="preserve"> and guided wave measurements </w:t>
      </w:r>
      <w:r w:rsidR="00931B92" w:rsidRPr="006B7EED">
        <w:rPr>
          <w:rFonts w:cstheme="minorHAnsi"/>
          <w:bCs/>
        </w:rPr>
        <w:t xml:space="preserve">of </w:t>
      </w:r>
      <w:r w:rsidR="00B91F5A" w:rsidRPr="006B7EED">
        <w:rPr>
          <w:rFonts w:cstheme="minorHAnsi"/>
          <w:bCs/>
        </w:rPr>
        <w:t xml:space="preserve">the </w:t>
      </w:r>
      <w:r w:rsidR="001778FC" w:rsidRPr="006B7EED">
        <w:rPr>
          <w:rFonts w:cstheme="minorHAnsi"/>
          <w:bCs/>
        </w:rPr>
        <w:t>sensor</w:t>
      </w:r>
      <w:r w:rsidR="008A0944" w:rsidRPr="006B7EED">
        <w:rPr>
          <w:rFonts w:cstheme="minorHAnsi"/>
          <w:bCs/>
        </w:rPr>
        <w:t xml:space="preserve">s </w:t>
      </w:r>
      <w:r w:rsidR="00B91F5A" w:rsidRPr="006B7EED">
        <w:rPr>
          <w:rFonts w:cstheme="minorHAnsi"/>
          <w:bCs/>
        </w:rPr>
        <w:t xml:space="preserve">integrated </w:t>
      </w:r>
      <w:r w:rsidR="008A0944" w:rsidRPr="006B7EED">
        <w:rPr>
          <w:rFonts w:cstheme="minorHAnsi"/>
          <w:bCs/>
        </w:rPr>
        <w:t xml:space="preserve">with </w:t>
      </w:r>
      <w:r w:rsidR="00EF30EB" w:rsidRPr="006B7EED">
        <w:rPr>
          <w:rFonts w:cstheme="minorHAnsi"/>
          <w:bCs/>
        </w:rPr>
        <w:t>the coupons</w:t>
      </w:r>
      <w:r w:rsidR="008A0944" w:rsidRPr="006B7EED">
        <w:rPr>
          <w:rFonts w:cstheme="minorHAnsi"/>
          <w:bCs/>
        </w:rPr>
        <w:t xml:space="preserve"> will be carried </w:t>
      </w:r>
      <w:r w:rsidR="00AE43CA" w:rsidRPr="006B7EED">
        <w:rPr>
          <w:rFonts w:cstheme="minorHAnsi"/>
          <w:bCs/>
        </w:rPr>
        <w:t>out before</w:t>
      </w:r>
      <w:r w:rsidR="008A0944" w:rsidRPr="006B7EED">
        <w:rPr>
          <w:rFonts w:cstheme="minorHAnsi"/>
          <w:bCs/>
        </w:rPr>
        <w:t xml:space="preserve"> and after the following</w:t>
      </w:r>
      <w:r w:rsidR="00337959" w:rsidRPr="006B7EED">
        <w:rPr>
          <w:rFonts w:cstheme="minorHAnsi"/>
          <w:bCs/>
        </w:rPr>
        <w:t xml:space="preserve"> </w:t>
      </w:r>
      <w:commentRangeStart w:id="9"/>
      <w:commentRangeStart w:id="10"/>
      <w:r w:rsidR="008A0944" w:rsidRPr="006B7EED">
        <w:rPr>
          <w:rFonts w:cstheme="minorHAnsi"/>
          <w:bCs/>
        </w:rPr>
        <w:t>mechanical tests</w:t>
      </w:r>
      <w:commentRangeEnd w:id="9"/>
      <w:r w:rsidR="009F4FBA">
        <w:rPr>
          <w:rStyle w:val="CommentReference"/>
        </w:rPr>
        <w:commentReference w:id="9"/>
      </w:r>
      <w:commentRangeEnd w:id="10"/>
      <w:r w:rsidR="004B45D7">
        <w:rPr>
          <w:rStyle w:val="CommentReference"/>
        </w:rPr>
        <w:commentReference w:id="10"/>
      </w:r>
      <w:r w:rsidR="008A0944" w:rsidRPr="006B7EED">
        <w:rPr>
          <w:rFonts w:cstheme="minorHAnsi"/>
          <w:bCs/>
        </w:rPr>
        <w:t xml:space="preserve">: </w:t>
      </w:r>
    </w:p>
    <w:p w14:paraId="492AFC3F" w14:textId="09827AF0" w:rsidR="00F34739" w:rsidRPr="00893261" w:rsidRDefault="00794DCC" w:rsidP="00AD2A8D">
      <w:pPr>
        <w:pStyle w:val="ListParagraph"/>
        <w:numPr>
          <w:ilvl w:val="1"/>
          <w:numId w:val="18"/>
        </w:numPr>
        <w:spacing w:after="120" w:line="240" w:lineRule="auto"/>
        <w:jc w:val="both"/>
        <w:rPr>
          <w:rFonts w:cstheme="minorHAnsi"/>
          <w:bCs/>
        </w:rPr>
      </w:pPr>
      <w:r w:rsidRPr="00893261">
        <w:rPr>
          <w:rFonts w:cstheme="minorHAnsi"/>
          <w:bCs/>
        </w:rPr>
        <w:t xml:space="preserve">Quasi static test: </w:t>
      </w:r>
      <w:r w:rsidR="003D425B" w:rsidRPr="00893261">
        <w:rPr>
          <w:rFonts w:cstheme="minorHAnsi"/>
          <w:bCs/>
        </w:rPr>
        <w:t>Bending test</w:t>
      </w:r>
      <w:r w:rsidRPr="00893261">
        <w:rPr>
          <w:rFonts w:cstheme="minorHAnsi"/>
          <w:bCs/>
        </w:rPr>
        <w:t xml:space="preserve"> and pure tensile test</w:t>
      </w:r>
    </w:p>
    <w:p w14:paraId="336F7F3F" w14:textId="655F3BEF" w:rsidR="00F34739" w:rsidRPr="00893261" w:rsidRDefault="00794DCC" w:rsidP="00AD2A8D">
      <w:pPr>
        <w:pStyle w:val="ListParagraph"/>
        <w:numPr>
          <w:ilvl w:val="1"/>
          <w:numId w:val="18"/>
        </w:numPr>
        <w:spacing w:after="120" w:line="240" w:lineRule="auto"/>
        <w:jc w:val="both"/>
        <w:rPr>
          <w:rFonts w:cstheme="minorHAnsi"/>
          <w:bCs/>
        </w:rPr>
      </w:pPr>
      <w:r w:rsidRPr="00893261">
        <w:rPr>
          <w:rFonts w:cstheme="minorHAnsi"/>
          <w:bCs/>
        </w:rPr>
        <w:t xml:space="preserve">Dynamic test: </w:t>
      </w:r>
      <w:r w:rsidR="00F34739" w:rsidRPr="00893261">
        <w:rPr>
          <w:rFonts w:cstheme="minorHAnsi"/>
          <w:bCs/>
        </w:rPr>
        <w:t>F</w:t>
      </w:r>
      <w:r w:rsidR="003D425B" w:rsidRPr="00893261">
        <w:rPr>
          <w:rFonts w:cstheme="minorHAnsi"/>
          <w:bCs/>
        </w:rPr>
        <w:t>atigue test</w:t>
      </w:r>
    </w:p>
    <w:p w14:paraId="5AAD3146" w14:textId="6DE416A4" w:rsidR="007C3871" w:rsidRPr="00893261" w:rsidRDefault="00F34739" w:rsidP="00AD2A8D">
      <w:pPr>
        <w:pStyle w:val="ListParagraph"/>
        <w:numPr>
          <w:ilvl w:val="1"/>
          <w:numId w:val="18"/>
        </w:numPr>
        <w:spacing w:after="0" w:line="240" w:lineRule="auto"/>
        <w:jc w:val="both"/>
        <w:rPr>
          <w:rFonts w:cstheme="minorHAnsi"/>
          <w:bCs/>
        </w:rPr>
      </w:pPr>
      <w:r w:rsidRPr="00893261">
        <w:rPr>
          <w:rFonts w:cstheme="minorHAnsi"/>
          <w:bCs/>
        </w:rPr>
        <w:t>R</w:t>
      </w:r>
      <w:r w:rsidR="00180BAB" w:rsidRPr="00893261">
        <w:rPr>
          <w:rFonts w:cstheme="minorHAnsi"/>
          <w:bCs/>
        </w:rPr>
        <w:t xml:space="preserve">eal </w:t>
      </w:r>
      <w:r w:rsidR="003D425B" w:rsidRPr="00893261">
        <w:rPr>
          <w:rFonts w:cstheme="minorHAnsi"/>
          <w:bCs/>
        </w:rPr>
        <w:t>aircraft operational condition</w:t>
      </w:r>
      <w:r w:rsidR="00180BAB" w:rsidRPr="00893261">
        <w:rPr>
          <w:rFonts w:cstheme="minorHAnsi"/>
          <w:bCs/>
        </w:rPr>
        <w:t xml:space="preserve">s </w:t>
      </w:r>
      <w:r w:rsidR="00701DC2" w:rsidRPr="00893261">
        <w:rPr>
          <w:rFonts w:cstheme="minorHAnsi"/>
          <w:bCs/>
        </w:rPr>
        <w:t>(</w:t>
      </w:r>
      <w:r w:rsidR="003333F8" w:rsidRPr="00893261">
        <w:rPr>
          <w:rFonts w:cstheme="minorHAnsi"/>
          <w:bCs/>
        </w:rPr>
        <w:t>T</w:t>
      </w:r>
      <w:r w:rsidR="00E63D5A" w:rsidRPr="00893261">
        <w:rPr>
          <w:rFonts w:cstheme="minorHAnsi"/>
          <w:bCs/>
        </w:rPr>
        <w:t xml:space="preserve">emperature and </w:t>
      </w:r>
      <w:r w:rsidR="00D83749" w:rsidRPr="00893261">
        <w:rPr>
          <w:rFonts w:cstheme="minorHAnsi"/>
          <w:bCs/>
        </w:rPr>
        <w:t>thermal shock</w:t>
      </w:r>
      <w:r w:rsidR="00777075" w:rsidRPr="00893261">
        <w:rPr>
          <w:rFonts w:cstheme="minorHAnsi"/>
          <w:bCs/>
        </w:rPr>
        <w:t xml:space="preserve"> and </w:t>
      </w:r>
      <w:r w:rsidR="00701DC2" w:rsidRPr="00893261">
        <w:rPr>
          <w:rFonts w:cstheme="minorHAnsi"/>
          <w:bCs/>
        </w:rPr>
        <w:t>hot-wet)</w:t>
      </w:r>
      <w:r w:rsidR="00853395" w:rsidRPr="00893261">
        <w:rPr>
          <w:rFonts w:cstheme="minorHAnsi"/>
          <w:bCs/>
        </w:rPr>
        <w:t>.</w:t>
      </w:r>
    </w:p>
    <w:p w14:paraId="6EC32290" w14:textId="77777777" w:rsidR="006F1EF6" w:rsidRPr="007E3CC4" w:rsidRDefault="006F1EF6" w:rsidP="00C7156D">
      <w:pPr>
        <w:spacing w:after="0" w:line="240" w:lineRule="auto"/>
        <w:jc w:val="both"/>
        <w:rPr>
          <w:rFonts w:cstheme="minorHAnsi"/>
          <w:bCs/>
        </w:rPr>
      </w:pPr>
    </w:p>
    <w:p w14:paraId="2F8510EB" w14:textId="2FBC92D3" w:rsidR="008011EE" w:rsidRPr="006B7EED" w:rsidRDefault="005471A6" w:rsidP="00B23BC1">
      <w:pPr>
        <w:tabs>
          <w:tab w:val="left" w:pos="3007"/>
        </w:tabs>
        <w:spacing w:after="0" w:line="240" w:lineRule="auto"/>
        <w:jc w:val="both"/>
        <w:rPr>
          <w:rFonts w:cstheme="minorHAnsi"/>
          <w:b/>
          <w:color w:val="0070C0"/>
        </w:rPr>
      </w:pPr>
      <w:r w:rsidRPr="006B7EED">
        <w:rPr>
          <w:rFonts w:cstheme="minorHAnsi"/>
          <w:b/>
          <w:color w:val="0070C0"/>
        </w:rPr>
        <w:t>Methodological Approach</w:t>
      </w:r>
      <w:r w:rsidR="007719B8" w:rsidRPr="006B7EED">
        <w:rPr>
          <w:rFonts w:cstheme="minorHAnsi"/>
          <w:b/>
          <w:color w:val="0070C0"/>
        </w:rPr>
        <w:t>:</w:t>
      </w:r>
      <w:r w:rsidR="00F87E8E" w:rsidRPr="006B7EED">
        <w:rPr>
          <w:rFonts w:cstheme="minorHAnsi"/>
          <w:b/>
          <w:color w:val="0070C0"/>
        </w:rPr>
        <w:t xml:space="preserve"> </w:t>
      </w:r>
      <w:r w:rsidRPr="006B7EED">
        <w:rPr>
          <w:rFonts w:cstheme="minorHAnsi"/>
          <w:b/>
          <w:color w:val="0070C0"/>
        </w:rPr>
        <w:tab/>
      </w:r>
    </w:p>
    <w:p w14:paraId="26661367" w14:textId="49C470BD" w:rsidR="0086672D" w:rsidRPr="006B7EED" w:rsidRDefault="00B86265" w:rsidP="00B23BC1">
      <w:pPr>
        <w:tabs>
          <w:tab w:val="left" w:pos="3007"/>
        </w:tabs>
        <w:spacing w:after="0" w:line="240" w:lineRule="auto"/>
        <w:jc w:val="both"/>
        <w:rPr>
          <w:rFonts w:cstheme="minorHAnsi"/>
          <w:bCs/>
          <w:color w:val="000000" w:themeColor="text1"/>
        </w:rPr>
      </w:pPr>
      <w:r w:rsidRPr="006B7EED">
        <w:rPr>
          <w:rFonts w:cstheme="minorHAnsi"/>
          <w:bCs/>
          <w:color w:val="000000" w:themeColor="text1"/>
        </w:rPr>
        <w:t xml:space="preserve">The </w:t>
      </w:r>
      <w:r w:rsidR="00993482" w:rsidRPr="006B7EED">
        <w:rPr>
          <w:rFonts w:cstheme="minorHAnsi"/>
          <w:bCs/>
          <w:color w:val="000000" w:themeColor="text1"/>
        </w:rPr>
        <w:t xml:space="preserve">bonding of the </w:t>
      </w:r>
      <w:r w:rsidR="009E3824">
        <w:rPr>
          <w:rFonts w:cstheme="minorHAnsi"/>
          <w:bCs/>
          <w:color w:val="000000" w:themeColor="text1"/>
        </w:rPr>
        <w:t>PZT</w:t>
      </w:r>
      <w:r w:rsidR="008B2B4F" w:rsidRPr="006B7EED">
        <w:rPr>
          <w:rFonts w:cstheme="minorHAnsi"/>
          <w:bCs/>
          <w:color w:val="000000" w:themeColor="text1"/>
        </w:rPr>
        <w:t xml:space="preserve"> </w:t>
      </w:r>
      <w:r w:rsidR="00993482" w:rsidRPr="006B7EED">
        <w:rPr>
          <w:rFonts w:cstheme="minorHAnsi"/>
          <w:bCs/>
          <w:color w:val="000000" w:themeColor="text1"/>
        </w:rPr>
        <w:t xml:space="preserve">sensors by </w:t>
      </w:r>
      <w:r w:rsidR="00296F3E" w:rsidRPr="006B7EED">
        <w:rPr>
          <w:rFonts w:cstheme="minorHAnsi"/>
          <w:bCs/>
          <w:color w:val="000000" w:themeColor="text1"/>
        </w:rPr>
        <w:t xml:space="preserve">TP </w:t>
      </w:r>
      <w:r w:rsidR="00993482" w:rsidRPr="006B7EED">
        <w:rPr>
          <w:rFonts w:cstheme="minorHAnsi"/>
          <w:bCs/>
          <w:color w:val="000000" w:themeColor="text1"/>
        </w:rPr>
        <w:t>films in place of</w:t>
      </w:r>
      <w:r w:rsidR="008B2B4F" w:rsidRPr="006B7EED">
        <w:rPr>
          <w:rFonts w:cstheme="minorHAnsi"/>
          <w:bCs/>
          <w:color w:val="000000" w:themeColor="text1"/>
        </w:rPr>
        <w:t xml:space="preserve"> using</w:t>
      </w:r>
      <w:r w:rsidR="00993482" w:rsidRPr="006B7EED">
        <w:rPr>
          <w:rFonts w:cstheme="minorHAnsi"/>
          <w:bCs/>
          <w:color w:val="000000" w:themeColor="text1"/>
        </w:rPr>
        <w:t xml:space="preserve"> epoxy adhesives </w:t>
      </w:r>
      <w:r w:rsidR="00925601" w:rsidRPr="006B7EED">
        <w:rPr>
          <w:rFonts w:cstheme="minorHAnsi"/>
          <w:bCs/>
          <w:color w:val="000000" w:themeColor="text1"/>
        </w:rPr>
        <w:t xml:space="preserve">is </w:t>
      </w:r>
      <w:r w:rsidR="006A4F48" w:rsidRPr="006B7EED">
        <w:rPr>
          <w:rFonts w:cstheme="minorHAnsi"/>
          <w:bCs/>
          <w:color w:val="000000" w:themeColor="text1"/>
        </w:rPr>
        <w:t>feasible</w:t>
      </w:r>
      <w:r w:rsidR="00925601" w:rsidRPr="006B7EED">
        <w:rPr>
          <w:rFonts w:cstheme="minorHAnsi"/>
          <w:bCs/>
          <w:color w:val="000000" w:themeColor="text1"/>
        </w:rPr>
        <w:t xml:space="preserve"> and has been </w:t>
      </w:r>
      <w:r w:rsidR="005C4C33" w:rsidRPr="006B7EED">
        <w:rPr>
          <w:rFonts w:cstheme="minorHAnsi"/>
          <w:bCs/>
          <w:color w:val="000000" w:themeColor="text1"/>
        </w:rPr>
        <w:t>briefly carried</w:t>
      </w:r>
      <w:r w:rsidR="00D34940" w:rsidRPr="006B7EED">
        <w:rPr>
          <w:rFonts w:cstheme="minorHAnsi"/>
          <w:bCs/>
          <w:color w:val="000000" w:themeColor="text1"/>
        </w:rPr>
        <w:t xml:space="preserve"> out</w:t>
      </w:r>
      <w:r w:rsidR="005C4C33" w:rsidRPr="006B7EED">
        <w:rPr>
          <w:rFonts w:cstheme="minorHAnsi"/>
          <w:bCs/>
          <w:color w:val="000000" w:themeColor="text1"/>
        </w:rPr>
        <w:t xml:space="preserve"> </w:t>
      </w:r>
      <w:r w:rsidR="00FC582E" w:rsidRPr="006B7EED">
        <w:rPr>
          <w:rFonts w:cstheme="minorHAnsi"/>
          <w:bCs/>
          <w:color w:val="000000" w:themeColor="text1"/>
        </w:rPr>
        <w:t>and tested</w:t>
      </w:r>
      <w:r w:rsidR="00D34940" w:rsidRPr="006B7EED">
        <w:rPr>
          <w:rFonts w:cstheme="minorHAnsi"/>
          <w:bCs/>
          <w:color w:val="000000" w:themeColor="text1"/>
        </w:rPr>
        <w:t xml:space="preserve"> </w:t>
      </w:r>
      <w:r w:rsidR="005C4C33" w:rsidRPr="006B7EED">
        <w:rPr>
          <w:rFonts w:cstheme="minorHAnsi"/>
          <w:bCs/>
          <w:color w:val="000000" w:themeColor="text1"/>
        </w:rPr>
        <w:t xml:space="preserve">by Yue </w:t>
      </w:r>
      <w:r w:rsidR="009C21ED" w:rsidRPr="006B7EED">
        <w:rPr>
          <w:rFonts w:cstheme="minorHAnsi"/>
          <w:bCs/>
          <w:color w:val="000000" w:themeColor="text1"/>
        </w:rPr>
        <w:t>e</w:t>
      </w:r>
      <w:r w:rsidR="005C4C33" w:rsidRPr="006B7EED">
        <w:rPr>
          <w:rFonts w:cstheme="minorHAnsi"/>
          <w:bCs/>
          <w:color w:val="000000" w:themeColor="text1"/>
        </w:rPr>
        <w:t xml:space="preserve">t al </w:t>
      </w:r>
      <w:sdt>
        <w:sdtPr>
          <w:rPr>
            <w:rFonts w:cstheme="minorHAnsi"/>
            <w:bCs/>
            <w:color w:val="000000" w:themeColor="text1"/>
          </w:rPr>
          <w:alias w:val="To edit, see citavi.com/edit"/>
          <w:tag w:val="CitaviPlaceholder#bcf6eaaf-eb60-401c-aef6-056a6d0e2207"/>
          <w:id w:val="1418217225"/>
          <w:placeholder>
            <w:docPart w:val="DefaultPlaceholder_-1854013440"/>
          </w:placeholder>
        </w:sdtPr>
        <w:sdtEndPr/>
        <w:sdtContent>
          <w:r w:rsidR="00F9352D" w:rsidRPr="006B7EED">
            <w:rPr>
              <w:rFonts w:cstheme="minorHAnsi"/>
              <w:bCs/>
              <w:noProof/>
              <w:color w:val="000000" w:themeColor="text1"/>
            </w:rPr>
            <w:fldChar w:fldCharType="begin"/>
          </w:r>
          <w:r w:rsidR="00552A6E">
            <w:rPr>
              <w:rFonts w:cstheme="minorHAnsi"/>
              <w:bCs/>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zRhODEzLWIzN2YtNDFiNC1hNmVkLTNkOWI3MmM3NjE3YSIsIlJhbmdlTGVuZ3RoIjozLCJSZWZlcmVuY2VJZCI6IjA5YzFjMzNjLTFjOWQtNDU4My05ZTBkLWE3NWVhYTcyZDg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OCIsIiR0eXBlIjoiU3dpc3NBY2FkZW1pYy5DaXRhdmkuTGlua2VkUmVzb3VyY2UsIFN3aXNzQWNhZGVtaWMuQ2l0YXZpIiwiTGlua2VkUmVzb3VyY2VUeXBlIjoxLCJVcmlTdHJpbmciOiJOZWJlci1BZXNjaGJhY2hlciAtIFlvdXIgUGFwZXIncyBUaXRsZSBTdGFydHMgSGVyZ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A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}</w:instrText>
          </w:r>
          <w:r w:rsidR="00F9352D" w:rsidRPr="006B7EED">
            <w:rPr>
              <w:rFonts w:cstheme="minorHAnsi"/>
              <w:bCs/>
              <w:noProof/>
              <w:color w:val="000000" w:themeColor="text1"/>
            </w:rPr>
            <w:fldChar w:fldCharType="separate"/>
          </w:r>
          <w:r w:rsidR="009D730B">
            <w:rPr>
              <w:rFonts w:cstheme="minorHAnsi"/>
              <w:bCs/>
              <w:noProof/>
              <w:color w:val="000000" w:themeColor="text1"/>
            </w:rPr>
            <w:t>[4]</w:t>
          </w:r>
          <w:r w:rsidR="00F9352D" w:rsidRPr="006B7EED">
            <w:rPr>
              <w:rFonts w:cstheme="minorHAnsi"/>
              <w:bCs/>
              <w:noProof/>
              <w:color w:val="000000" w:themeColor="text1"/>
            </w:rPr>
            <w:fldChar w:fldCharType="end"/>
          </w:r>
        </w:sdtContent>
      </w:sdt>
      <w:r w:rsidR="00FC582E" w:rsidRPr="006B7EED">
        <w:rPr>
          <w:rFonts w:cstheme="minorHAnsi"/>
          <w:bCs/>
          <w:color w:val="000000" w:themeColor="text1"/>
        </w:rPr>
        <w:t xml:space="preserve">. </w:t>
      </w:r>
      <w:r w:rsidR="00C23A11" w:rsidRPr="006B7EED">
        <w:rPr>
          <w:rFonts w:cstheme="minorHAnsi"/>
          <w:bCs/>
          <w:color w:val="000000" w:themeColor="text1"/>
        </w:rPr>
        <w:t>However, m</w:t>
      </w:r>
      <w:r w:rsidR="0086672D" w:rsidRPr="006B7EED">
        <w:rPr>
          <w:rFonts w:cstheme="minorHAnsi"/>
          <w:bCs/>
          <w:color w:val="000000" w:themeColor="text1"/>
        </w:rPr>
        <w:t xml:space="preserve">ore </w:t>
      </w:r>
      <w:r w:rsidR="00B761D5" w:rsidRPr="006B7EED">
        <w:rPr>
          <w:rFonts w:cstheme="minorHAnsi"/>
          <w:bCs/>
          <w:color w:val="000000" w:themeColor="text1"/>
        </w:rPr>
        <w:t xml:space="preserve">comprehensive </w:t>
      </w:r>
      <w:r w:rsidR="0086672D" w:rsidRPr="006B7EED">
        <w:rPr>
          <w:rFonts w:cstheme="minorHAnsi"/>
          <w:bCs/>
          <w:color w:val="000000" w:themeColor="text1"/>
        </w:rPr>
        <w:t xml:space="preserve">work </w:t>
      </w:r>
      <w:r w:rsidR="009F4FBA" w:rsidRPr="006B7EED">
        <w:rPr>
          <w:rFonts w:cstheme="minorHAnsi"/>
          <w:bCs/>
          <w:color w:val="000000" w:themeColor="text1"/>
        </w:rPr>
        <w:t>i</w:t>
      </w:r>
      <w:r w:rsidR="009F4FBA">
        <w:rPr>
          <w:rFonts w:cstheme="minorHAnsi"/>
          <w:bCs/>
          <w:color w:val="000000" w:themeColor="text1"/>
        </w:rPr>
        <w:t>s</w:t>
      </w:r>
      <w:r w:rsidR="009F4FBA" w:rsidRPr="006B7EED">
        <w:rPr>
          <w:rFonts w:cstheme="minorHAnsi"/>
          <w:bCs/>
          <w:color w:val="000000" w:themeColor="text1"/>
        </w:rPr>
        <w:t xml:space="preserve"> </w:t>
      </w:r>
      <w:r w:rsidR="0086672D" w:rsidRPr="006B7EED">
        <w:rPr>
          <w:rFonts w:cstheme="minorHAnsi"/>
          <w:bCs/>
          <w:color w:val="000000" w:themeColor="text1"/>
        </w:rPr>
        <w:t xml:space="preserve">needed in this </w:t>
      </w:r>
      <w:r w:rsidR="005117CB" w:rsidRPr="006B7EED">
        <w:rPr>
          <w:rFonts w:cstheme="minorHAnsi"/>
          <w:bCs/>
          <w:color w:val="000000" w:themeColor="text1"/>
        </w:rPr>
        <w:t xml:space="preserve">area </w:t>
      </w:r>
      <w:r w:rsidR="0086672D" w:rsidRPr="006B7EED">
        <w:rPr>
          <w:rFonts w:cstheme="minorHAnsi"/>
          <w:bCs/>
          <w:color w:val="000000" w:themeColor="text1"/>
        </w:rPr>
        <w:t>such as testing th</w:t>
      </w:r>
      <w:r w:rsidR="009F48DC" w:rsidRPr="006B7EED">
        <w:rPr>
          <w:rFonts w:cstheme="minorHAnsi"/>
          <w:bCs/>
          <w:color w:val="000000" w:themeColor="text1"/>
        </w:rPr>
        <w:t>e survivability and reliability of these TP films in</w:t>
      </w:r>
      <w:r w:rsidR="00263373" w:rsidRPr="006B7EED">
        <w:rPr>
          <w:rFonts w:cstheme="minorHAnsi"/>
          <w:bCs/>
          <w:color w:val="000000" w:themeColor="text1"/>
        </w:rPr>
        <w:t xml:space="preserve"> bending tests and</w:t>
      </w:r>
      <w:r w:rsidR="009F48DC" w:rsidRPr="006B7EED">
        <w:rPr>
          <w:rFonts w:cstheme="minorHAnsi"/>
          <w:bCs/>
          <w:color w:val="000000" w:themeColor="text1"/>
        </w:rPr>
        <w:t xml:space="preserve"> </w:t>
      </w:r>
      <w:r w:rsidR="009F48DC" w:rsidRPr="006B7EED">
        <w:rPr>
          <w:rFonts w:cstheme="minorHAnsi"/>
          <w:bCs/>
        </w:rPr>
        <w:t>AOE</w:t>
      </w:r>
      <w:r w:rsidR="001E61DE" w:rsidRPr="006B7EED">
        <w:rPr>
          <w:rFonts w:cstheme="minorHAnsi"/>
          <w:bCs/>
        </w:rPr>
        <w:t xml:space="preserve"> con</w:t>
      </w:r>
      <w:r w:rsidR="0035276D" w:rsidRPr="006B7EED">
        <w:rPr>
          <w:rFonts w:cstheme="minorHAnsi"/>
          <w:bCs/>
        </w:rPr>
        <w:t>d</w:t>
      </w:r>
      <w:r w:rsidR="001E61DE" w:rsidRPr="006B7EED">
        <w:rPr>
          <w:rFonts w:cstheme="minorHAnsi"/>
          <w:bCs/>
        </w:rPr>
        <w:t>itions</w:t>
      </w:r>
      <w:r w:rsidR="009F48DC" w:rsidRPr="006B7EED">
        <w:rPr>
          <w:rFonts w:cstheme="minorHAnsi"/>
          <w:bCs/>
        </w:rPr>
        <w:t>.</w:t>
      </w:r>
    </w:p>
    <w:p w14:paraId="3B2C3FE5" w14:textId="10DDE552" w:rsidR="00482FA1" w:rsidRDefault="002E55FB" w:rsidP="00B23BC1">
      <w:pPr>
        <w:tabs>
          <w:tab w:val="left" w:pos="3007"/>
        </w:tabs>
        <w:spacing w:after="0" w:line="240" w:lineRule="auto"/>
        <w:jc w:val="both"/>
        <w:rPr>
          <w:rFonts w:cstheme="minorHAnsi"/>
          <w:bCs/>
          <w:color w:val="000000" w:themeColor="text1"/>
        </w:rPr>
      </w:pPr>
      <w:r w:rsidRPr="006B7EED">
        <w:rPr>
          <w:rFonts w:cstheme="minorHAnsi"/>
          <w:bCs/>
          <w:color w:val="000000" w:themeColor="text1"/>
        </w:rPr>
        <w:t>Thi</w:t>
      </w:r>
      <w:r w:rsidR="00417B8D" w:rsidRPr="006B7EED">
        <w:rPr>
          <w:rFonts w:cstheme="minorHAnsi"/>
          <w:bCs/>
          <w:color w:val="000000" w:themeColor="text1"/>
        </w:rPr>
        <w:t xml:space="preserve">s work will investigate </w:t>
      </w:r>
      <w:r w:rsidR="009C21ED" w:rsidRPr="006B7EED">
        <w:rPr>
          <w:rFonts w:cstheme="minorHAnsi"/>
          <w:bCs/>
          <w:color w:val="000000" w:themeColor="text1"/>
        </w:rPr>
        <w:t xml:space="preserve">the </w:t>
      </w:r>
      <w:r w:rsidR="006C4EE2" w:rsidRPr="006B7EED">
        <w:rPr>
          <w:rFonts w:cstheme="minorHAnsi"/>
          <w:bCs/>
          <w:color w:val="000000" w:themeColor="text1"/>
        </w:rPr>
        <w:t xml:space="preserve">bonding </w:t>
      </w:r>
      <w:r w:rsidR="00677704" w:rsidRPr="006B7EED">
        <w:rPr>
          <w:rFonts w:cstheme="minorHAnsi"/>
          <w:bCs/>
          <w:color w:val="000000" w:themeColor="text1"/>
        </w:rPr>
        <w:t xml:space="preserve">of PZT sensors </w:t>
      </w:r>
      <w:r w:rsidR="006C4EE2" w:rsidRPr="006B7EED">
        <w:rPr>
          <w:rFonts w:cstheme="minorHAnsi"/>
          <w:bCs/>
          <w:color w:val="000000" w:themeColor="text1"/>
        </w:rPr>
        <w:t xml:space="preserve">with </w:t>
      </w:r>
      <w:r w:rsidR="009470F9" w:rsidRPr="006B7EED">
        <w:rPr>
          <w:rFonts w:cstheme="minorHAnsi"/>
          <w:bCs/>
          <w:color w:val="000000" w:themeColor="text1"/>
        </w:rPr>
        <w:t xml:space="preserve">epoxy and </w:t>
      </w:r>
      <w:r w:rsidR="00296F3E" w:rsidRPr="006B7EED">
        <w:rPr>
          <w:rFonts w:cstheme="minorHAnsi"/>
          <w:bCs/>
          <w:color w:val="000000" w:themeColor="text1"/>
        </w:rPr>
        <w:t xml:space="preserve">TP </w:t>
      </w:r>
      <w:r w:rsidR="00417B8D" w:rsidRPr="006B7EED">
        <w:rPr>
          <w:rFonts w:cstheme="minorHAnsi"/>
          <w:bCs/>
          <w:color w:val="000000" w:themeColor="text1"/>
        </w:rPr>
        <w:t>films</w:t>
      </w:r>
      <w:r w:rsidR="004222DC" w:rsidRPr="006B7EED">
        <w:rPr>
          <w:rFonts w:cstheme="minorHAnsi"/>
          <w:bCs/>
          <w:color w:val="000000" w:themeColor="text1"/>
        </w:rPr>
        <w:t>, new joining techniques,</w:t>
      </w:r>
      <w:r w:rsidR="00417B8D" w:rsidRPr="006B7EED">
        <w:rPr>
          <w:rFonts w:cstheme="minorHAnsi"/>
          <w:bCs/>
          <w:color w:val="000000" w:themeColor="text1"/>
        </w:rPr>
        <w:t xml:space="preserve"> and test the</w:t>
      </w:r>
      <w:r w:rsidR="00A275BA" w:rsidRPr="006B7EED">
        <w:rPr>
          <w:rFonts w:cstheme="minorHAnsi"/>
          <w:bCs/>
          <w:color w:val="000000" w:themeColor="text1"/>
        </w:rPr>
        <w:t xml:space="preserve"> </w:t>
      </w:r>
      <w:r w:rsidR="00FE1671" w:rsidRPr="006B7EED">
        <w:rPr>
          <w:rFonts w:cstheme="minorHAnsi"/>
          <w:bCs/>
        </w:rPr>
        <w:t xml:space="preserve">integrability, survivability, </w:t>
      </w:r>
      <w:r w:rsidR="008D5B21" w:rsidRPr="006B7EED">
        <w:rPr>
          <w:rFonts w:cstheme="minorHAnsi"/>
          <w:bCs/>
        </w:rPr>
        <w:t xml:space="preserve">durability, </w:t>
      </w:r>
      <w:r w:rsidR="00FE1671" w:rsidRPr="006B7EED">
        <w:rPr>
          <w:rFonts w:cstheme="minorHAnsi"/>
          <w:bCs/>
        </w:rPr>
        <w:t>and reliability</w:t>
      </w:r>
      <w:r w:rsidR="00FE1671" w:rsidRPr="006B7EED">
        <w:rPr>
          <w:rFonts w:cstheme="minorHAnsi"/>
          <w:bCs/>
          <w:color w:val="000000" w:themeColor="text1"/>
        </w:rPr>
        <w:t xml:space="preserve"> </w:t>
      </w:r>
      <w:r w:rsidR="00A60D27" w:rsidRPr="006B7EED">
        <w:rPr>
          <w:rFonts w:cstheme="minorHAnsi"/>
          <w:bCs/>
          <w:color w:val="000000" w:themeColor="text1"/>
        </w:rPr>
        <w:t>of</w:t>
      </w:r>
      <w:r w:rsidR="00D33E2A" w:rsidRPr="006B7EED">
        <w:rPr>
          <w:rFonts w:cstheme="minorHAnsi"/>
          <w:bCs/>
          <w:color w:val="000000" w:themeColor="text1"/>
        </w:rPr>
        <w:t xml:space="preserve"> </w:t>
      </w:r>
      <w:r w:rsidR="003B012C" w:rsidRPr="006B7EED">
        <w:rPr>
          <w:rFonts w:cstheme="minorHAnsi"/>
          <w:bCs/>
          <w:color w:val="000000" w:themeColor="text1"/>
        </w:rPr>
        <w:t xml:space="preserve">the </w:t>
      </w:r>
      <w:r w:rsidR="00A60D27" w:rsidRPr="006B7EED">
        <w:rPr>
          <w:rFonts w:cstheme="minorHAnsi"/>
          <w:bCs/>
          <w:color w:val="000000" w:themeColor="text1"/>
        </w:rPr>
        <w:t>sensors</w:t>
      </w:r>
      <w:r w:rsidR="00D35490" w:rsidRPr="006B7EED">
        <w:rPr>
          <w:rFonts w:cstheme="minorHAnsi"/>
          <w:bCs/>
          <w:color w:val="000000" w:themeColor="text1"/>
        </w:rPr>
        <w:t xml:space="preserve"> bonded with </w:t>
      </w:r>
      <w:r w:rsidR="000C47EF" w:rsidRPr="006B7EED">
        <w:rPr>
          <w:rFonts w:cstheme="minorHAnsi"/>
          <w:bCs/>
          <w:color w:val="000000" w:themeColor="text1"/>
        </w:rPr>
        <w:t xml:space="preserve">epoxy and </w:t>
      </w:r>
      <w:r w:rsidR="00296F3E" w:rsidRPr="006B7EED">
        <w:rPr>
          <w:rFonts w:cstheme="minorHAnsi"/>
          <w:bCs/>
          <w:color w:val="000000" w:themeColor="text1"/>
        </w:rPr>
        <w:t xml:space="preserve">TP </w:t>
      </w:r>
      <w:r w:rsidR="00D35490" w:rsidRPr="006B7EED">
        <w:rPr>
          <w:rFonts w:cstheme="minorHAnsi"/>
          <w:bCs/>
          <w:color w:val="000000" w:themeColor="text1"/>
        </w:rPr>
        <w:t>films</w:t>
      </w:r>
      <w:r w:rsidR="00417B8D" w:rsidRPr="006B7EED">
        <w:rPr>
          <w:rFonts w:cstheme="minorHAnsi"/>
          <w:bCs/>
          <w:color w:val="000000" w:themeColor="text1"/>
        </w:rPr>
        <w:t xml:space="preserve"> under</w:t>
      </w:r>
      <w:r w:rsidR="00FE1671" w:rsidRPr="006B7EED">
        <w:rPr>
          <w:rFonts w:cstheme="minorHAnsi"/>
          <w:bCs/>
          <w:color w:val="000000" w:themeColor="text1"/>
        </w:rPr>
        <w:t xml:space="preserve"> </w:t>
      </w:r>
      <w:r w:rsidR="00C21FFB" w:rsidRPr="006B7EED">
        <w:rPr>
          <w:rFonts w:cstheme="minorHAnsi"/>
          <w:bCs/>
          <w:color w:val="000000" w:themeColor="text1"/>
        </w:rPr>
        <w:t xml:space="preserve">different </w:t>
      </w:r>
      <w:r w:rsidR="00FE1671" w:rsidRPr="006B7EED">
        <w:rPr>
          <w:rFonts w:cstheme="minorHAnsi"/>
          <w:bCs/>
          <w:color w:val="000000" w:themeColor="text1"/>
        </w:rPr>
        <w:t xml:space="preserve">conditions </w:t>
      </w:r>
      <w:r w:rsidR="00D838E3" w:rsidRPr="006B7EED">
        <w:rPr>
          <w:rFonts w:cstheme="minorHAnsi"/>
          <w:bCs/>
          <w:color w:val="000000" w:themeColor="text1"/>
        </w:rPr>
        <w:t xml:space="preserve">(bending, fatigue, </w:t>
      </w:r>
      <w:r w:rsidR="00021406" w:rsidRPr="006B7EED">
        <w:rPr>
          <w:rFonts w:cstheme="minorHAnsi"/>
          <w:bCs/>
          <w:color w:val="000000" w:themeColor="text1"/>
        </w:rPr>
        <w:t>AOE</w:t>
      </w:r>
      <w:r w:rsidR="00D838E3" w:rsidRPr="006B7EED">
        <w:rPr>
          <w:rFonts w:cstheme="minorHAnsi"/>
          <w:bCs/>
          <w:color w:val="000000" w:themeColor="text1"/>
        </w:rPr>
        <w:t xml:space="preserve">) </w:t>
      </w:r>
      <w:r w:rsidR="00A60D27" w:rsidRPr="006B7EED">
        <w:rPr>
          <w:rFonts w:cstheme="minorHAnsi"/>
          <w:bCs/>
          <w:color w:val="000000" w:themeColor="text1"/>
        </w:rPr>
        <w:t>that have not been investigated by previous researchers.</w:t>
      </w:r>
      <w:r w:rsidR="000E5AF1" w:rsidRPr="006B7EED">
        <w:rPr>
          <w:rFonts w:cstheme="minorHAnsi"/>
          <w:bCs/>
          <w:color w:val="000000" w:themeColor="text1"/>
        </w:rPr>
        <w:t xml:space="preserve"> Bonding with epoxy will serve as a reference</w:t>
      </w:r>
      <w:r w:rsidR="00EC540A" w:rsidRPr="006B7EED">
        <w:rPr>
          <w:rFonts w:cstheme="minorHAnsi"/>
          <w:bCs/>
          <w:color w:val="000000" w:themeColor="text1"/>
        </w:rPr>
        <w:t xml:space="preserve"> </w:t>
      </w:r>
      <w:r w:rsidR="00BB4840" w:rsidRPr="006B7EED">
        <w:rPr>
          <w:rFonts w:cstheme="minorHAnsi"/>
          <w:bCs/>
        </w:rPr>
        <w:t>as this is the standard</w:t>
      </w:r>
      <w:r w:rsidR="00EC540A" w:rsidRPr="006B7EED">
        <w:rPr>
          <w:rFonts w:cstheme="minorHAnsi"/>
          <w:bCs/>
        </w:rPr>
        <w:t xml:space="preserve"> method </w:t>
      </w:r>
      <w:r w:rsidR="00BB4840" w:rsidRPr="006B7EED">
        <w:rPr>
          <w:rFonts w:cstheme="minorHAnsi"/>
          <w:bCs/>
        </w:rPr>
        <w:t>of joining the sensors and gives</w:t>
      </w:r>
      <w:r w:rsidR="00EC540A" w:rsidRPr="006B7EED">
        <w:rPr>
          <w:rFonts w:cstheme="minorHAnsi"/>
          <w:bCs/>
        </w:rPr>
        <w:t xml:space="preserve"> desired performance </w:t>
      </w:r>
      <w:sdt>
        <w:sdtPr>
          <w:rPr>
            <w:rFonts w:cstheme="minorHAnsi"/>
            <w:bCs/>
          </w:rPr>
          <w:alias w:val="To edit, see citavi.com/edit"/>
          <w:tag w:val="CitaviPlaceholder#7fa65842-dc50-4735-9c53-6d1bf8042994"/>
          <w:id w:val="-594170405"/>
          <w:placeholder>
            <w:docPart w:val="188DCF730CA54EF6A14A8CC6AFB4CE25"/>
          </w:placeholder>
        </w:sdtPr>
        <w:sdtEndPr/>
        <w:sdtContent>
          <w:r w:rsidR="00EC540A" w:rsidRPr="006B7EED">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TGVuZ3RoIjoy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i0yM1QwOToxMTowN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TdGFydCI6MiwiUmVmZXJlbmNlSWQiOiIwOWMxYzMzYy0xYzlkLTQ1ODMtOWUwZC1hNzVlYWE3MmQ4Nm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zMC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zMS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zMiIsIiR0eXBlIjoiU3dpc3NBY2FkZW1pYy5DaXRhdmkuTGlua2VkUmVzb3VyY2UsIFN3aXNzQWNhZGVtaWMuQ2l0YXZpIiwiTGlua2VkUmVzb3VyY2VUeXBlIjoxLCJVcmlTdHJpbmciOiJOZWJlci1BZXNjaGJhY2hlciAtIFlvdXIgUGFwZXIncyBUaXRsZSBTdGFydHMgSGVyZS5qcG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YtMjNUMDk6MTE6MDc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M3ZmE2NTg0Mi1kYzUwLTQ3MzUtOWM1My02ZDFiZjgwNDI5OTQiLCJUZXh0IjoiWzLigJM1XSIsIldBSVZlcnNpb24iOiI2LjguMC4wIn0=}</w:instrText>
          </w:r>
          <w:r w:rsidR="00EC540A" w:rsidRPr="006B7EED">
            <w:rPr>
              <w:rFonts w:cstheme="minorHAnsi"/>
              <w:bCs/>
              <w:noProof/>
            </w:rPr>
            <w:fldChar w:fldCharType="separate"/>
          </w:r>
          <w:r w:rsidR="009D730B">
            <w:rPr>
              <w:rFonts w:cstheme="minorHAnsi"/>
              <w:bCs/>
              <w:noProof/>
            </w:rPr>
            <w:t>[2–5]</w:t>
          </w:r>
          <w:r w:rsidR="00EC540A" w:rsidRPr="006B7EED">
            <w:rPr>
              <w:rFonts w:cstheme="minorHAnsi"/>
              <w:bCs/>
              <w:noProof/>
            </w:rPr>
            <w:fldChar w:fldCharType="end"/>
          </w:r>
        </w:sdtContent>
      </w:sdt>
      <w:r w:rsidR="00EC540A" w:rsidRPr="006B7EED">
        <w:rPr>
          <w:rFonts w:cstheme="minorHAnsi"/>
          <w:bCs/>
        </w:rPr>
        <w:t xml:space="preserve">. </w:t>
      </w:r>
      <w:r w:rsidR="00A60D27" w:rsidRPr="006B7EED">
        <w:rPr>
          <w:rFonts w:cstheme="minorHAnsi"/>
          <w:bCs/>
          <w:color w:val="000000" w:themeColor="text1"/>
        </w:rPr>
        <w:t xml:space="preserve"> </w:t>
      </w:r>
      <w:r w:rsidR="00611C56" w:rsidRPr="006B7EED">
        <w:rPr>
          <w:rFonts w:cstheme="minorHAnsi"/>
          <w:bCs/>
          <w:color w:val="000000" w:themeColor="text1"/>
        </w:rPr>
        <w:t xml:space="preserve">The </w:t>
      </w:r>
      <w:r w:rsidR="00C7156D" w:rsidRPr="006B7EED">
        <w:rPr>
          <w:rFonts w:cstheme="minorHAnsi"/>
          <w:bCs/>
          <w:color w:val="000000" w:themeColor="text1"/>
        </w:rPr>
        <w:t>step-by-step</w:t>
      </w:r>
      <w:r w:rsidR="00611C56" w:rsidRPr="006B7EED">
        <w:rPr>
          <w:rFonts w:cstheme="minorHAnsi"/>
          <w:bCs/>
          <w:color w:val="000000" w:themeColor="text1"/>
        </w:rPr>
        <w:t xml:space="preserve"> </w:t>
      </w:r>
      <w:r w:rsidR="00295394" w:rsidRPr="006B7EED">
        <w:rPr>
          <w:rFonts w:cstheme="minorHAnsi"/>
          <w:bCs/>
          <w:color w:val="000000" w:themeColor="text1"/>
        </w:rPr>
        <w:t>pro</w:t>
      </w:r>
      <w:r w:rsidR="00295394">
        <w:rPr>
          <w:rFonts w:cstheme="minorHAnsi"/>
          <w:bCs/>
          <w:color w:val="000000" w:themeColor="text1"/>
        </w:rPr>
        <w:t>ce</w:t>
      </w:r>
      <w:r w:rsidR="00295394" w:rsidRPr="006B7EED">
        <w:rPr>
          <w:rFonts w:cstheme="minorHAnsi"/>
          <w:bCs/>
          <w:color w:val="000000" w:themeColor="text1"/>
        </w:rPr>
        <w:t>dure</w:t>
      </w:r>
      <w:r w:rsidR="00611C56" w:rsidRPr="006B7EED">
        <w:rPr>
          <w:rFonts w:cstheme="minorHAnsi"/>
          <w:bCs/>
          <w:color w:val="000000" w:themeColor="text1"/>
        </w:rPr>
        <w:t xml:space="preserve"> </w:t>
      </w:r>
      <w:r w:rsidR="00C63406" w:rsidRPr="006B7EED">
        <w:rPr>
          <w:rFonts w:cstheme="minorHAnsi"/>
          <w:bCs/>
          <w:color w:val="000000" w:themeColor="text1"/>
        </w:rPr>
        <w:t>of the methodological approach is described below</w:t>
      </w:r>
      <w:r w:rsidR="00482FA1" w:rsidRPr="006B7EED">
        <w:rPr>
          <w:rFonts w:cstheme="minorHAnsi"/>
          <w:bCs/>
          <w:color w:val="000000" w:themeColor="text1"/>
        </w:rPr>
        <w:t>:</w:t>
      </w:r>
    </w:p>
    <w:p w14:paraId="44637458" w14:textId="77777777" w:rsidR="008A18D6" w:rsidRPr="006B7EED" w:rsidRDefault="008A18D6" w:rsidP="00B23BC1">
      <w:pPr>
        <w:tabs>
          <w:tab w:val="left" w:pos="3007"/>
        </w:tabs>
        <w:spacing w:after="0" w:line="240" w:lineRule="auto"/>
        <w:jc w:val="both"/>
        <w:rPr>
          <w:rFonts w:cstheme="minorHAnsi"/>
          <w:bCs/>
          <w:color w:val="000000" w:themeColor="text1"/>
        </w:rPr>
      </w:pPr>
    </w:p>
    <w:p w14:paraId="7266EC63" w14:textId="222DA898" w:rsidR="00025D96" w:rsidRPr="005D2414" w:rsidRDefault="00615E76" w:rsidP="00AD2A8D">
      <w:pPr>
        <w:pStyle w:val="Heading4"/>
        <w:numPr>
          <w:ilvl w:val="0"/>
          <w:numId w:val="15"/>
        </w:numPr>
        <w:spacing w:before="0" w:after="120" w:line="240" w:lineRule="auto"/>
        <w:rPr>
          <w:rFonts w:cstheme="minorHAnsi"/>
          <w:b/>
          <w:bCs/>
          <w:color w:val="auto"/>
        </w:rPr>
      </w:pPr>
      <w:r w:rsidRPr="005D2414">
        <w:rPr>
          <w:rFonts w:cstheme="minorHAnsi"/>
          <w:b/>
          <w:bCs/>
          <w:color w:val="auto"/>
        </w:rPr>
        <w:t xml:space="preserve">Selection of the </w:t>
      </w:r>
      <w:r w:rsidR="00F564F2">
        <w:rPr>
          <w:rFonts w:cstheme="minorHAnsi"/>
          <w:b/>
          <w:bCs/>
          <w:color w:val="auto"/>
        </w:rPr>
        <w:t>TP</w:t>
      </w:r>
      <w:r w:rsidR="00296F3E" w:rsidRPr="005D2414">
        <w:rPr>
          <w:rFonts w:cstheme="minorHAnsi"/>
          <w:b/>
          <w:bCs/>
          <w:color w:val="auto"/>
        </w:rPr>
        <w:t xml:space="preserve"> </w:t>
      </w:r>
      <w:r w:rsidRPr="005D2414">
        <w:rPr>
          <w:rFonts w:cstheme="minorHAnsi"/>
          <w:b/>
          <w:bCs/>
          <w:color w:val="auto"/>
        </w:rPr>
        <w:t>films</w:t>
      </w:r>
      <w:r w:rsidR="00B264FA" w:rsidRPr="005D2414">
        <w:rPr>
          <w:rFonts w:cstheme="minorHAnsi"/>
          <w:b/>
          <w:bCs/>
          <w:color w:val="auto"/>
        </w:rPr>
        <w:t xml:space="preserve"> </w:t>
      </w:r>
    </w:p>
    <w:p w14:paraId="49FB083E" w14:textId="49FD546E" w:rsidR="00693CBA" w:rsidRPr="006B7EED" w:rsidRDefault="00471483" w:rsidP="00B23BC1">
      <w:pPr>
        <w:tabs>
          <w:tab w:val="left" w:pos="3007"/>
        </w:tabs>
        <w:spacing w:after="0" w:line="240" w:lineRule="auto"/>
        <w:jc w:val="both"/>
        <w:rPr>
          <w:rFonts w:cstheme="minorHAnsi"/>
          <w:bCs/>
          <w:color w:val="000000" w:themeColor="text1"/>
        </w:rPr>
      </w:pPr>
      <w:r w:rsidRPr="006B7EED">
        <w:rPr>
          <w:rFonts w:cstheme="minorHAnsi"/>
          <w:bCs/>
          <w:color w:val="000000" w:themeColor="text1"/>
        </w:rPr>
        <w:t xml:space="preserve">The first most important step is to choose the </w:t>
      </w:r>
      <w:r w:rsidR="00296F3E" w:rsidRPr="006B7EED">
        <w:rPr>
          <w:rFonts w:cstheme="minorHAnsi"/>
          <w:bCs/>
          <w:color w:val="000000" w:themeColor="text1"/>
        </w:rPr>
        <w:t xml:space="preserve">TP </w:t>
      </w:r>
      <w:r w:rsidRPr="006B7EED">
        <w:rPr>
          <w:rFonts w:cstheme="minorHAnsi"/>
          <w:bCs/>
          <w:color w:val="000000" w:themeColor="text1"/>
        </w:rPr>
        <w:t>films that can be used to bond the sensors to the composite surfaces.</w:t>
      </w:r>
      <w:r w:rsidR="001E4ABA" w:rsidRPr="006B7EED">
        <w:rPr>
          <w:rFonts w:cstheme="minorHAnsi"/>
          <w:bCs/>
          <w:color w:val="000000" w:themeColor="text1"/>
        </w:rPr>
        <w:t xml:space="preserve"> The</w:t>
      </w:r>
      <w:r w:rsidR="00693CBA" w:rsidRPr="006B7EED">
        <w:rPr>
          <w:rFonts w:cstheme="minorHAnsi"/>
          <w:bCs/>
        </w:rPr>
        <w:t xml:space="preserve"> </w:t>
      </w:r>
      <w:r w:rsidR="00296F3E" w:rsidRPr="006B7EED">
        <w:rPr>
          <w:rFonts w:cstheme="minorHAnsi"/>
          <w:bCs/>
        </w:rPr>
        <w:t xml:space="preserve">TP </w:t>
      </w:r>
      <w:r w:rsidR="00693CBA" w:rsidRPr="006B7EED">
        <w:rPr>
          <w:rFonts w:cstheme="minorHAnsi"/>
          <w:bCs/>
        </w:rPr>
        <w:t xml:space="preserve">films </w:t>
      </w:r>
      <w:r w:rsidR="001E4ABA" w:rsidRPr="006B7EED">
        <w:rPr>
          <w:rFonts w:cstheme="minorHAnsi"/>
          <w:bCs/>
        </w:rPr>
        <w:t>should be available o</w:t>
      </w:r>
      <w:r w:rsidR="00217966">
        <w:rPr>
          <w:rFonts w:cstheme="minorHAnsi"/>
          <w:bCs/>
        </w:rPr>
        <w:t xml:space="preserve">ff the </w:t>
      </w:r>
      <w:r w:rsidR="001E4ABA" w:rsidRPr="006B7EED">
        <w:rPr>
          <w:rFonts w:cstheme="minorHAnsi"/>
          <w:bCs/>
        </w:rPr>
        <w:t>shelf and</w:t>
      </w:r>
      <w:r w:rsidR="00580FFE" w:rsidRPr="006B7EED">
        <w:rPr>
          <w:rFonts w:cstheme="minorHAnsi"/>
          <w:bCs/>
        </w:rPr>
        <w:t xml:space="preserve"> fulfill</w:t>
      </w:r>
      <w:r w:rsidR="00693CBA" w:rsidRPr="006B7EED">
        <w:rPr>
          <w:rFonts w:cstheme="minorHAnsi"/>
          <w:bCs/>
        </w:rPr>
        <w:t xml:space="preserve"> the following criteria:</w:t>
      </w:r>
    </w:p>
    <w:p w14:paraId="3E780326" w14:textId="7F190F12" w:rsidR="00693CBA" w:rsidRPr="006B7EED" w:rsidRDefault="00693CBA" w:rsidP="00AD2A8D">
      <w:pPr>
        <w:pStyle w:val="ListParagraph"/>
        <w:numPr>
          <w:ilvl w:val="1"/>
          <w:numId w:val="17"/>
        </w:numPr>
        <w:spacing w:after="0" w:line="240" w:lineRule="auto"/>
        <w:jc w:val="both"/>
        <w:rPr>
          <w:rFonts w:cstheme="minorHAnsi"/>
          <w:bCs/>
        </w:rPr>
      </w:pPr>
      <w:r w:rsidRPr="00BE7FC6">
        <w:rPr>
          <w:rFonts w:cstheme="minorHAnsi"/>
          <w:b/>
        </w:rPr>
        <w:t>Melting temperature less than 1</w:t>
      </w:r>
      <w:r w:rsidR="00FC2EF8" w:rsidRPr="00BE7FC6">
        <w:rPr>
          <w:rFonts w:cstheme="minorHAnsi"/>
          <w:b/>
        </w:rPr>
        <w:t>45</w:t>
      </w:r>
      <w:r w:rsidR="00351488" w:rsidRPr="00BE7FC6">
        <w:rPr>
          <w:rFonts w:cstheme="minorHAnsi"/>
          <w:b/>
          <w:color w:val="4D5156"/>
          <w:shd w:val="clear" w:color="auto" w:fill="FFFFFF"/>
        </w:rPr>
        <w:t>°</w:t>
      </w:r>
      <w:r w:rsidRPr="00BE7FC6">
        <w:rPr>
          <w:rFonts w:cstheme="minorHAnsi"/>
          <w:b/>
        </w:rPr>
        <w:t>C:</w:t>
      </w:r>
      <w:r w:rsidRPr="006B7EED">
        <w:rPr>
          <w:rFonts w:cstheme="minorHAnsi"/>
          <w:bCs/>
        </w:rPr>
        <w:t xml:space="preserve"> </w:t>
      </w:r>
      <w:r w:rsidR="002C6026" w:rsidRPr="006B7EED">
        <w:rPr>
          <w:rFonts w:cstheme="minorHAnsi"/>
          <w:bCs/>
        </w:rPr>
        <w:t>The melting temperature should be l</w:t>
      </w:r>
      <w:r w:rsidRPr="006B7EED">
        <w:rPr>
          <w:rFonts w:cstheme="minorHAnsi"/>
          <w:bCs/>
        </w:rPr>
        <w:t xml:space="preserve">ess than the </w:t>
      </w:r>
      <w:r w:rsidR="006B199A" w:rsidRPr="006B7EED">
        <w:rPr>
          <w:rFonts w:cstheme="minorHAnsi"/>
          <w:bCs/>
        </w:rPr>
        <w:t>maximum allowable</w:t>
      </w:r>
      <w:r w:rsidRPr="006B7EED">
        <w:rPr>
          <w:rFonts w:cstheme="minorHAnsi"/>
          <w:bCs/>
        </w:rPr>
        <w:t xml:space="preserve"> temperature of the sensor and </w:t>
      </w:r>
      <w:r w:rsidR="006B199A" w:rsidRPr="006B7EED">
        <w:rPr>
          <w:rFonts w:cstheme="minorHAnsi"/>
          <w:bCs/>
        </w:rPr>
        <w:t xml:space="preserve">should not exceed the glass transition temperature of </w:t>
      </w:r>
      <w:r w:rsidR="00CE5931" w:rsidRPr="006B7EED">
        <w:rPr>
          <w:rFonts w:cstheme="minorHAnsi"/>
          <w:bCs/>
        </w:rPr>
        <w:t>high-performance</w:t>
      </w:r>
      <w:r w:rsidR="008224A4" w:rsidRPr="006B7EED">
        <w:rPr>
          <w:rFonts w:cstheme="minorHAnsi"/>
          <w:bCs/>
        </w:rPr>
        <w:t xml:space="preserve"> composite such as PEEK.</w:t>
      </w:r>
    </w:p>
    <w:p w14:paraId="1D1D8D5E" w14:textId="51316D8F" w:rsidR="00693CBA" w:rsidRPr="006B7EED" w:rsidRDefault="00693CBA" w:rsidP="00AD2A8D">
      <w:pPr>
        <w:pStyle w:val="ListParagraph"/>
        <w:numPr>
          <w:ilvl w:val="1"/>
          <w:numId w:val="17"/>
        </w:numPr>
        <w:spacing w:after="0" w:line="240" w:lineRule="auto"/>
        <w:jc w:val="both"/>
        <w:rPr>
          <w:rFonts w:cstheme="minorHAnsi"/>
          <w:bCs/>
        </w:rPr>
      </w:pPr>
      <w:r w:rsidRPr="00BE7FC6">
        <w:rPr>
          <w:rFonts w:cstheme="minorHAnsi"/>
          <w:b/>
        </w:rPr>
        <w:t xml:space="preserve">Deflection temperature greater </w:t>
      </w:r>
      <w:r w:rsidR="00A851DA" w:rsidRPr="00BE7FC6">
        <w:rPr>
          <w:rFonts w:cstheme="minorHAnsi"/>
          <w:b/>
        </w:rPr>
        <w:t xml:space="preserve">than or equal </w:t>
      </w:r>
      <w:r w:rsidRPr="00BE7FC6">
        <w:rPr>
          <w:rFonts w:cstheme="minorHAnsi"/>
          <w:b/>
        </w:rPr>
        <w:t>t</w:t>
      </w:r>
      <w:r w:rsidR="00A851DA" w:rsidRPr="00BE7FC6">
        <w:rPr>
          <w:rFonts w:cstheme="minorHAnsi"/>
          <w:b/>
        </w:rPr>
        <w:t xml:space="preserve">o </w:t>
      </w:r>
      <w:r w:rsidR="00D74E0F">
        <w:rPr>
          <w:rFonts w:cstheme="minorHAnsi"/>
          <w:b/>
        </w:rPr>
        <w:t>7</w:t>
      </w:r>
      <w:r w:rsidR="00144B8A">
        <w:rPr>
          <w:rFonts w:cstheme="minorHAnsi"/>
          <w:b/>
        </w:rPr>
        <w:t>5</w:t>
      </w:r>
      <w:r w:rsidR="00826F49" w:rsidRPr="00BE7FC6">
        <w:rPr>
          <w:rFonts w:cstheme="minorHAnsi"/>
          <w:b/>
        </w:rPr>
        <w:t xml:space="preserve"> </w:t>
      </w:r>
      <w:r w:rsidR="00351488" w:rsidRPr="00BE7FC6">
        <w:rPr>
          <w:rFonts w:cstheme="minorHAnsi"/>
          <w:b/>
          <w:shd w:val="clear" w:color="auto" w:fill="FFFFFF"/>
        </w:rPr>
        <w:t>°</w:t>
      </w:r>
      <w:r w:rsidR="00351488" w:rsidRPr="00BE7FC6">
        <w:rPr>
          <w:rFonts w:cstheme="minorHAnsi"/>
          <w:b/>
        </w:rPr>
        <w:t>C</w:t>
      </w:r>
      <w:r w:rsidR="001E3C1E" w:rsidRPr="00BE7FC6">
        <w:rPr>
          <w:rFonts w:cstheme="minorHAnsi"/>
          <w:b/>
        </w:rPr>
        <w:t>:</w:t>
      </w:r>
      <w:r w:rsidR="001E3C1E" w:rsidRPr="001E3C1E">
        <w:rPr>
          <w:rFonts w:cstheme="minorHAnsi"/>
          <w:bCs/>
        </w:rPr>
        <w:t xml:space="preserve"> </w:t>
      </w:r>
      <w:r w:rsidR="003F1A40" w:rsidRPr="001E3C1E">
        <w:rPr>
          <w:rFonts w:cstheme="minorHAnsi"/>
          <w:bCs/>
        </w:rPr>
        <w:t xml:space="preserve">The </w:t>
      </w:r>
      <w:r w:rsidR="003F1A40" w:rsidRPr="006B7EED">
        <w:rPr>
          <w:rFonts w:cstheme="minorHAnsi"/>
          <w:bCs/>
        </w:rPr>
        <w:t xml:space="preserve">deflection temperature </w:t>
      </w:r>
      <w:r w:rsidR="00962D76" w:rsidRPr="006B7EED">
        <w:rPr>
          <w:rFonts w:cstheme="minorHAnsi"/>
          <w:bCs/>
        </w:rPr>
        <w:t>of the adhes</w:t>
      </w:r>
      <w:r w:rsidR="009D52A5" w:rsidRPr="006B7EED">
        <w:rPr>
          <w:rFonts w:cstheme="minorHAnsi"/>
          <w:bCs/>
        </w:rPr>
        <w:t>ive</w:t>
      </w:r>
      <w:r w:rsidR="00962D76" w:rsidRPr="006B7EED">
        <w:rPr>
          <w:rFonts w:cstheme="minorHAnsi"/>
          <w:bCs/>
        </w:rPr>
        <w:t xml:space="preserve"> films </w:t>
      </w:r>
      <w:r w:rsidR="003F1A40" w:rsidRPr="006B7EED">
        <w:rPr>
          <w:rFonts w:cstheme="minorHAnsi"/>
          <w:bCs/>
        </w:rPr>
        <w:t>s</w:t>
      </w:r>
      <w:r w:rsidRPr="006B7EED">
        <w:rPr>
          <w:rFonts w:cstheme="minorHAnsi"/>
          <w:bCs/>
        </w:rPr>
        <w:t xml:space="preserve">hould not </w:t>
      </w:r>
      <w:r w:rsidR="008B6CDE" w:rsidRPr="006B7EED">
        <w:rPr>
          <w:rFonts w:cstheme="minorHAnsi"/>
          <w:bCs/>
        </w:rPr>
        <w:t xml:space="preserve">be </w:t>
      </w:r>
      <w:r w:rsidR="00B80C51" w:rsidRPr="006B7EED">
        <w:rPr>
          <w:rFonts w:cstheme="minorHAnsi"/>
          <w:bCs/>
        </w:rPr>
        <w:t>less than</w:t>
      </w:r>
      <w:r w:rsidR="008B6CDE" w:rsidRPr="006B7EED">
        <w:rPr>
          <w:rFonts w:cstheme="minorHAnsi"/>
          <w:bCs/>
        </w:rPr>
        <w:t xml:space="preserve"> the service temperature of the host struct</w:t>
      </w:r>
      <w:r w:rsidR="00B80C51" w:rsidRPr="006B7EED">
        <w:rPr>
          <w:rFonts w:cstheme="minorHAnsi"/>
          <w:bCs/>
        </w:rPr>
        <w:t>ure (Aircraft structures)</w:t>
      </w:r>
      <w:r w:rsidR="00EF7AB0" w:rsidRPr="006B7EED">
        <w:rPr>
          <w:rFonts w:cstheme="minorHAnsi"/>
          <w:bCs/>
        </w:rPr>
        <w:t xml:space="preserve"> </w:t>
      </w:r>
      <w:r w:rsidR="00FE1B95" w:rsidRPr="006B7EED">
        <w:rPr>
          <w:rFonts w:cstheme="minorHAnsi"/>
          <w:bCs/>
        </w:rPr>
        <w:t xml:space="preserve">or the </w:t>
      </w:r>
      <w:r w:rsidR="00144B8A">
        <w:rPr>
          <w:rFonts w:cstheme="minorHAnsi"/>
          <w:bCs/>
        </w:rPr>
        <w:t xml:space="preserve">higher operating </w:t>
      </w:r>
      <w:r w:rsidR="00FE1B95" w:rsidRPr="006B7EED">
        <w:rPr>
          <w:rFonts w:cstheme="minorHAnsi"/>
          <w:bCs/>
        </w:rPr>
        <w:t>t</w:t>
      </w:r>
      <w:r w:rsidR="00144B8A">
        <w:rPr>
          <w:rFonts w:cstheme="minorHAnsi"/>
          <w:bCs/>
        </w:rPr>
        <w:t xml:space="preserve">emperature as </w:t>
      </w:r>
      <w:r w:rsidR="00FE1B95" w:rsidRPr="006B7EED">
        <w:rPr>
          <w:rFonts w:cstheme="minorHAnsi"/>
          <w:bCs/>
        </w:rPr>
        <w:t>defined by the</w:t>
      </w:r>
      <w:r w:rsidR="00F446B1" w:rsidRPr="006B7EED">
        <w:rPr>
          <w:rFonts w:cstheme="minorHAnsi"/>
          <w:bCs/>
        </w:rPr>
        <w:t xml:space="preserve"> DO-160 standard </w:t>
      </w:r>
      <w:r w:rsidR="001D757D" w:rsidRPr="006B7EED">
        <w:rPr>
          <w:rFonts w:cstheme="minorHAnsi"/>
          <w:bCs/>
        </w:rPr>
        <w:t>(70</w:t>
      </w:r>
      <w:r w:rsidR="001D757D" w:rsidRPr="006B7EED">
        <w:rPr>
          <w:rFonts w:cstheme="minorHAnsi"/>
          <w:color w:val="4D5156"/>
          <w:shd w:val="clear" w:color="auto" w:fill="FFFFFF"/>
        </w:rPr>
        <w:t>°</w:t>
      </w:r>
      <w:r w:rsidR="001D757D" w:rsidRPr="006B7EED">
        <w:rPr>
          <w:rFonts w:cstheme="minorHAnsi"/>
          <w:bCs/>
        </w:rPr>
        <w:t xml:space="preserve">C) </w:t>
      </w:r>
      <w:r w:rsidR="00EC7CD4" w:rsidRPr="006B7EED">
        <w:rPr>
          <w:rFonts w:cstheme="minorHAnsi"/>
          <w:bCs/>
        </w:rPr>
        <w:t>for internal electronic components.</w:t>
      </w:r>
      <w:r w:rsidRPr="006B7EED">
        <w:rPr>
          <w:rFonts w:cstheme="minorHAnsi"/>
          <w:bCs/>
        </w:rPr>
        <w:t xml:space="preserve"> </w:t>
      </w:r>
    </w:p>
    <w:p w14:paraId="5B88AF7D" w14:textId="1E49D55D" w:rsidR="00114730" w:rsidRPr="006B7EED" w:rsidRDefault="00693CBA" w:rsidP="00AD2A8D">
      <w:pPr>
        <w:pStyle w:val="ListParagraph"/>
        <w:numPr>
          <w:ilvl w:val="1"/>
          <w:numId w:val="17"/>
        </w:numPr>
        <w:spacing w:after="0" w:line="240" w:lineRule="auto"/>
        <w:jc w:val="both"/>
        <w:rPr>
          <w:rFonts w:cstheme="minorHAnsi"/>
          <w:bCs/>
        </w:rPr>
      </w:pPr>
      <w:r w:rsidRPr="00BE7FC6">
        <w:rPr>
          <w:rFonts w:cstheme="minorHAnsi"/>
          <w:b/>
        </w:rPr>
        <w:t xml:space="preserve">Compatibility with </w:t>
      </w:r>
      <w:r w:rsidR="00F564F2">
        <w:rPr>
          <w:rFonts w:cstheme="minorHAnsi"/>
          <w:b/>
        </w:rPr>
        <w:t>TP</w:t>
      </w:r>
      <w:r w:rsidR="009D76F6">
        <w:rPr>
          <w:rFonts w:cstheme="minorHAnsi"/>
          <w:b/>
        </w:rPr>
        <w:t xml:space="preserve"> composites</w:t>
      </w:r>
      <w:r w:rsidRPr="00BE7FC6">
        <w:rPr>
          <w:rFonts w:cstheme="minorHAnsi"/>
          <w:b/>
        </w:rPr>
        <w:t>:</w:t>
      </w:r>
      <w:r w:rsidRPr="006B7EED">
        <w:rPr>
          <w:rFonts w:cstheme="minorHAnsi"/>
          <w:bCs/>
        </w:rPr>
        <w:t xml:space="preserve"> Integration should be possible with high</w:t>
      </w:r>
      <w:r w:rsidR="009C21ED" w:rsidRPr="006B7EED">
        <w:rPr>
          <w:rFonts w:cstheme="minorHAnsi"/>
          <w:bCs/>
        </w:rPr>
        <w:t>-</w:t>
      </w:r>
      <w:r w:rsidRPr="006B7EED">
        <w:rPr>
          <w:rFonts w:cstheme="minorHAnsi"/>
          <w:bCs/>
        </w:rPr>
        <w:t xml:space="preserve">performance </w:t>
      </w:r>
      <w:r w:rsidR="00296F3E" w:rsidRPr="006B7EED">
        <w:rPr>
          <w:rFonts w:cstheme="minorHAnsi"/>
          <w:bCs/>
        </w:rPr>
        <w:t xml:space="preserve">TP </w:t>
      </w:r>
      <w:r w:rsidRPr="006B7EED">
        <w:rPr>
          <w:rFonts w:cstheme="minorHAnsi"/>
          <w:bCs/>
        </w:rPr>
        <w:t>structures</w:t>
      </w:r>
      <w:r w:rsidR="00EF7AB0" w:rsidRPr="006B7EED">
        <w:rPr>
          <w:rFonts w:cstheme="minorHAnsi"/>
          <w:bCs/>
        </w:rPr>
        <w:t xml:space="preserve"> such as PEEK and PEKK.</w:t>
      </w:r>
    </w:p>
    <w:p w14:paraId="7BC9504B" w14:textId="4BC7435C" w:rsidR="000F62A4" w:rsidRPr="00B2672E" w:rsidRDefault="0090200E" w:rsidP="00AD2A8D">
      <w:pPr>
        <w:pStyle w:val="ListParagraph"/>
        <w:numPr>
          <w:ilvl w:val="1"/>
          <w:numId w:val="17"/>
        </w:numPr>
        <w:spacing w:after="0" w:line="240" w:lineRule="auto"/>
        <w:jc w:val="both"/>
        <w:rPr>
          <w:rFonts w:cstheme="minorHAnsi"/>
          <w:bCs/>
        </w:rPr>
      </w:pPr>
      <w:r w:rsidRPr="00333796">
        <w:rPr>
          <w:rFonts w:cstheme="minorHAnsi"/>
          <w:b/>
        </w:rPr>
        <w:t>Relatively h</w:t>
      </w:r>
      <w:r w:rsidR="00693CBA" w:rsidRPr="00333796">
        <w:rPr>
          <w:rFonts w:cstheme="minorHAnsi"/>
          <w:b/>
        </w:rPr>
        <w:t>igh shear strength:</w:t>
      </w:r>
      <w:r w:rsidR="00693CBA" w:rsidRPr="006B7EED">
        <w:rPr>
          <w:rFonts w:cstheme="minorHAnsi"/>
          <w:bCs/>
        </w:rPr>
        <w:t xml:space="preserve"> </w:t>
      </w:r>
      <w:r w:rsidR="008C334E" w:rsidRPr="006B7EED">
        <w:rPr>
          <w:rFonts w:cstheme="minorHAnsi"/>
          <w:bCs/>
        </w:rPr>
        <w:t>T</w:t>
      </w:r>
      <w:r w:rsidR="00552922" w:rsidRPr="006B7EED">
        <w:rPr>
          <w:rFonts w:cstheme="minorHAnsi"/>
          <w:bCs/>
        </w:rPr>
        <w:t xml:space="preserve">he bond should </w:t>
      </w:r>
      <w:r w:rsidR="008C334E" w:rsidRPr="006B7EED">
        <w:rPr>
          <w:rFonts w:cstheme="minorHAnsi"/>
          <w:bCs/>
        </w:rPr>
        <w:t xml:space="preserve">be able to </w:t>
      </w:r>
      <w:r w:rsidR="00A40123" w:rsidRPr="006B7EED">
        <w:rPr>
          <w:rFonts w:cstheme="minorHAnsi"/>
          <w:bCs/>
        </w:rPr>
        <w:t xml:space="preserve">resist high shear stress and not fail during the </w:t>
      </w:r>
      <w:r w:rsidR="00A40123" w:rsidRPr="00C04A1C">
        <w:rPr>
          <w:rFonts w:cstheme="minorHAnsi"/>
          <w:bCs/>
        </w:rPr>
        <w:t>normal loading conditions</w:t>
      </w:r>
      <w:r w:rsidR="00CA1C3B" w:rsidRPr="00C04A1C">
        <w:rPr>
          <w:rFonts w:cstheme="minorHAnsi"/>
          <w:bCs/>
        </w:rPr>
        <w:t>.</w:t>
      </w:r>
      <w:r w:rsidR="00E85188">
        <w:rPr>
          <w:rFonts w:cstheme="minorHAnsi"/>
          <w:bCs/>
        </w:rPr>
        <w:t xml:space="preserve"> </w:t>
      </w:r>
      <w:r w:rsidR="00E603DD" w:rsidRPr="0058471E">
        <w:rPr>
          <w:rFonts w:cstheme="minorHAnsi"/>
          <w:bCs/>
        </w:rPr>
        <w:t>Only crystalline</w:t>
      </w:r>
      <w:r w:rsidR="00D634FF" w:rsidRPr="0058471E">
        <w:rPr>
          <w:rFonts w:cstheme="minorHAnsi"/>
          <w:bCs/>
        </w:rPr>
        <w:t xml:space="preserve"> or semi-crystalline TP </w:t>
      </w:r>
      <w:r w:rsidR="00E603DD" w:rsidRPr="0058471E">
        <w:rPr>
          <w:rFonts w:cstheme="minorHAnsi"/>
          <w:bCs/>
        </w:rPr>
        <w:t xml:space="preserve">films will be selected because of their better mechanical </w:t>
      </w:r>
      <w:r w:rsidR="00E603DD" w:rsidRPr="00F42F7C">
        <w:rPr>
          <w:rFonts w:cstheme="minorHAnsi"/>
          <w:bCs/>
        </w:rPr>
        <w:t>p</w:t>
      </w:r>
      <w:r w:rsidR="00061815" w:rsidRPr="00F42F7C">
        <w:rPr>
          <w:rFonts w:cstheme="minorHAnsi"/>
          <w:bCs/>
        </w:rPr>
        <w:t>erformance</w:t>
      </w:r>
      <w:r w:rsidR="00D634FF" w:rsidRPr="00F42F7C">
        <w:rPr>
          <w:rFonts w:cstheme="minorHAnsi"/>
          <w:bCs/>
        </w:rPr>
        <w:t xml:space="preserve">, chemical resistance </w:t>
      </w:r>
      <w:r w:rsidR="00E603DD" w:rsidRPr="00F42F7C">
        <w:rPr>
          <w:rFonts w:cstheme="minorHAnsi"/>
          <w:bCs/>
        </w:rPr>
        <w:t xml:space="preserve">and predictable behavior as compared to the amorphous polymer films </w:t>
      </w:r>
      <w:sdt>
        <w:sdtPr>
          <w:rPr>
            <w:rFonts w:cstheme="minorHAnsi"/>
            <w:bCs/>
          </w:rPr>
          <w:alias w:val="To edit, see citavi.com/edit"/>
          <w:tag w:val="CitaviPlaceholder#082c960c-dd6a-4e14-97f3-9e679c74b792"/>
          <w:id w:val="-877310847"/>
          <w:placeholder>
            <w:docPart w:val="DefaultPlaceholder_-1854013440"/>
          </w:placeholder>
        </w:sdtPr>
        <w:sdtEndPr/>
        <w:sdtContent>
          <w:r w:rsidR="009B4372" w:rsidRPr="009B4372">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jIyYTZiLWE0YjktNGY1Yy1iY2NmLWU2ZmI5MzVjZmFlZCIsIlJhbmdlTGVuZ3RoIjozLCJSZWZlcmVuY2VJZCI6Ijg1YTMzM2JmLWI1NjEtNGE0My1iNzEzLWFiNThiMTUzMDB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QvMjUvMjAyMCIsIkRvaSI6IjEwLjEwMTYvai5oZWxpeW9uLjIwMjAuZTAzODU3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MzY4NjU5IiwiVXJpU3RyaW5nIjoiaHR0cDovL3d3dy5uY2JpLm5sbS5uaWguZ292L3B1Ym1lZC8zMjM2ODY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HNvZmkiLCJDcmVhdGVkT24iOiIyMDIxLTA2LTIxVDEwOjU0OjA5IiwiTW9kaWZpZWRCeSI6Il9Uc29maSIsIklkIjoiNTdmM2YxMmQtYmIzOC00NDNmLWFlZmEtZDBhNmZkNWZkZGMxIiwiTW9kaWZpZWRPbiI6IjIwMjEtMDYtMjFUMTA6NTQ6MD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GVsaXlvbi4yMDIwLmUwMzg1NyIsIlVyaVN0cmluZyI6Imh0dHBzOi8vZG9pLm9yZy8xMC4xMDE2L2ouaGVsaXlvbi4yMDIwLmUwMzg1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2LTIxVDEwOjU0OjA5IiwiTW9kaWZpZWRCeSI6Il9Uc29maSIsIklkIjoiMjM1NTQyODItMDMzYy00NDIyLWE1ODktNjBjM2NiMzE0MmNmIiwiTW9kaWZpZWRPbiI6IjIwMjEtMDYtMjFUMTA6NTQ6MDk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3MTg0MjU5IiwiVXJpU3RyaW5nIjoiaHR0cHM6Ly93d3cubmNiaS5ubG0ubmloLmdvdi9wbWMvYXJ0aWNsZXMvUE1DNzE4NDI1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}</w:instrText>
          </w:r>
          <w:r w:rsidR="009B4372" w:rsidRPr="009B4372">
            <w:rPr>
              <w:rFonts w:cstheme="minorHAnsi"/>
              <w:bCs/>
              <w:noProof/>
            </w:rPr>
            <w:fldChar w:fldCharType="separate"/>
          </w:r>
          <w:r w:rsidR="009D730B">
            <w:rPr>
              <w:rFonts w:cstheme="minorHAnsi"/>
              <w:bCs/>
              <w:noProof/>
            </w:rPr>
            <w:t>[6]</w:t>
          </w:r>
          <w:r w:rsidR="009B4372" w:rsidRPr="009B4372">
            <w:rPr>
              <w:rFonts w:cstheme="minorHAnsi"/>
              <w:bCs/>
              <w:noProof/>
            </w:rPr>
            <w:fldChar w:fldCharType="end"/>
          </w:r>
        </w:sdtContent>
      </w:sdt>
      <w:r w:rsidR="00402702" w:rsidRPr="009B4372">
        <w:rPr>
          <w:rFonts w:cstheme="minorHAnsi"/>
          <w:bCs/>
        </w:rPr>
        <w:t>.</w:t>
      </w:r>
      <w:r w:rsidR="0069630F" w:rsidRPr="009B4372">
        <w:rPr>
          <w:rFonts w:cstheme="minorHAnsi"/>
          <w:bCs/>
        </w:rPr>
        <w:t xml:space="preserve"> </w:t>
      </w:r>
      <w:r w:rsidR="000B472C" w:rsidRPr="00F42F7C">
        <w:rPr>
          <w:rFonts w:cstheme="minorHAnsi"/>
          <w:bCs/>
        </w:rPr>
        <w:t>For e.g</w:t>
      </w:r>
      <w:r w:rsidR="00BD214E" w:rsidRPr="00F42F7C">
        <w:rPr>
          <w:rFonts w:cstheme="minorHAnsi"/>
          <w:bCs/>
        </w:rPr>
        <w:t>.,</w:t>
      </w:r>
      <w:r w:rsidR="000B472C" w:rsidRPr="00F42F7C">
        <w:rPr>
          <w:rFonts w:cstheme="minorHAnsi"/>
          <w:bCs/>
        </w:rPr>
        <w:t xml:space="preserve"> </w:t>
      </w:r>
      <w:r w:rsidR="00BD214E" w:rsidRPr="00F42F7C">
        <w:rPr>
          <w:rFonts w:cstheme="minorHAnsi"/>
          <w:bCs/>
        </w:rPr>
        <w:t>polyurethane</w:t>
      </w:r>
      <w:r w:rsidR="000B472C" w:rsidRPr="00F42F7C">
        <w:rPr>
          <w:rFonts w:cstheme="minorHAnsi"/>
          <w:bCs/>
        </w:rPr>
        <w:t xml:space="preserve"> based TP adhesive films because polyurethane has good </w:t>
      </w:r>
      <w:r w:rsidR="00F47BCA" w:rsidRPr="00F42F7C">
        <w:rPr>
          <w:rFonts w:cstheme="minorHAnsi"/>
          <w:bCs/>
        </w:rPr>
        <w:t>resistant to petrochemicals</w:t>
      </w:r>
      <w:r w:rsidR="00424C6B" w:rsidRPr="00F42F7C">
        <w:rPr>
          <w:rFonts w:cstheme="minorHAnsi"/>
          <w:bCs/>
        </w:rPr>
        <w:t>,</w:t>
      </w:r>
      <w:r w:rsidR="00903357" w:rsidRPr="00F42F7C">
        <w:rPr>
          <w:rFonts w:cstheme="minorHAnsi"/>
          <w:bCs/>
        </w:rPr>
        <w:t xml:space="preserve"> </w:t>
      </w:r>
      <w:r w:rsidR="00424C6B" w:rsidRPr="00F42F7C">
        <w:rPr>
          <w:rFonts w:cstheme="minorHAnsi"/>
          <w:bCs/>
        </w:rPr>
        <w:t>m</w:t>
      </w:r>
      <w:r w:rsidR="00F47BCA" w:rsidRPr="00F42F7C">
        <w:rPr>
          <w:rFonts w:cstheme="minorHAnsi"/>
          <w:bCs/>
        </w:rPr>
        <w:t>uch better recovery after elongation</w:t>
      </w:r>
      <w:r w:rsidR="00F42F7C" w:rsidRPr="00F42F7C">
        <w:rPr>
          <w:rFonts w:cstheme="minorHAnsi"/>
          <w:bCs/>
        </w:rPr>
        <w:t>.</w:t>
      </w:r>
    </w:p>
    <w:p w14:paraId="6ABC9FCF" w14:textId="27E311F8" w:rsidR="000235F2" w:rsidRPr="006B7EED" w:rsidRDefault="000235F2" w:rsidP="00B23BC1">
      <w:pPr>
        <w:spacing w:after="0" w:line="240" w:lineRule="auto"/>
        <w:jc w:val="both"/>
        <w:rPr>
          <w:rFonts w:cstheme="minorHAnsi"/>
          <w:bCs/>
          <w:color w:val="FF0000"/>
        </w:rPr>
      </w:pPr>
    </w:p>
    <w:p w14:paraId="4D352C49" w14:textId="07FDAC39" w:rsidR="009320AD" w:rsidRPr="006B7EED" w:rsidRDefault="009320AD" w:rsidP="00C7156D">
      <w:pPr>
        <w:tabs>
          <w:tab w:val="left" w:pos="3007"/>
        </w:tabs>
        <w:spacing w:after="0" w:line="240" w:lineRule="auto"/>
        <w:jc w:val="both"/>
        <w:rPr>
          <w:rFonts w:cstheme="minorHAnsi"/>
          <w:bCs/>
          <w:color w:val="000000" w:themeColor="text1"/>
        </w:rPr>
      </w:pPr>
      <w:r w:rsidRPr="006B7EED">
        <w:rPr>
          <w:rFonts w:cstheme="minorHAnsi"/>
          <w:bCs/>
          <w:color w:val="000000" w:themeColor="text1"/>
        </w:rPr>
        <w:t xml:space="preserve">Initially </w:t>
      </w:r>
      <w:r w:rsidR="00E77CE0">
        <w:rPr>
          <w:rFonts w:cstheme="minorHAnsi"/>
          <w:bCs/>
          <w:color w:val="000000" w:themeColor="text1"/>
        </w:rPr>
        <w:t>at least eight</w:t>
      </w:r>
      <w:r w:rsidR="00B44796">
        <w:rPr>
          <w:rFonts w:cstheme="minorHAnsi"/>
          <w:bCs/>
          <w:color w:val="000000" w:themeColor="text1"/>
        </w:rPr>
        <w:t xml:space="preserve"> </w:t>
      </w:r>
      <w:r w:rsidRPr="006B7EED">
        <w:rPr>
          <w:rFonts w:cstheme="minorHAnsi"/>
          <w:bCs/>
          <w:color w:val="000000" w:themeColor="text1"/>
        </w:rPr>
        <w:t>TP</w:t>
      </w:r>
      <w:r w:rsidR="00B23A1B" w:rsidRPr="006B7EED">
        <w:rPr>
          <w:rFonts w:cstheme="minorHAnsi"/>
          <w:bCs/>
          <w:color w:val="000000" w:themeColor="text1"/>
        </w:rPr>
        <w:t xml:space="preserve"> adhesive films</w:t>
      </w:r>
      <w:r w:rsidRPr="006B7EED">
        <w:rPr>
          <w:rFonts w:cstheme="minorHAnsi"/>
          <w:bCs/>
          <w:color w:val="000000" w:themeColor="text1"/>
        </w:rPr>
        <w:t xml:space="preserve"> have been identified which </w:t>
      </w:r>
      <w:r w:rsidR="00363D14" w:rsidRPr="006B7EED">
        <w:rPr>
          <w:rFonts w:cstheme="minorHAnsi"/>
          <w:bCs/>
          <w:color w:val="000000" w:themeColor="text1"/>
        </w:rPr>
        <w:t>meets</w:t>
      </w:r>
      <w:r w:rsidRPr="006B7EED">
        <w:rPr>
          <w:rFonts w:cstheme="minorHAnsi"/>
          <w:bCs/>
          <w:color w:val="000000" w:themeColor="text1"/>
        </w:rPr>
        <w:t xml:space="preserve"> the </w:t>
      </w:r>
      <w:r w:rsidR="00BB1F95" w:rsidRPr="006B7EED">
        <w:rPr>
          <w:rFonts w:cstheme="minorHAnsi"/>
          <w:bCs/>
          <w:color w:val="000000" w:themeColor="text1"/>
        </w:rPr>
        <w:t>above-mentioned</w:t>
      </w:r>
      <w:r w:rsidRPr="006B7EED">
        <w:rPr>
          <w:rFonts w:cstheme="minorHAnsi"/>
          <w:bCs/>
          <w:color w:val="000000" w:themeColor="text1"/>
        </w:rPr>
        <w:t xml:space="preserve"> criteria and are listed in Table </w:t>
      </w:r>
      <w:r w:rsidR="005F2A05">
        <w:rPr>
          <w:rFonts w:cstheme="minorHAnsi"/>
          <w:bCs/>
          <w:color w:val="000000" w:themeColor="text1"/>
        </w:rPr>
        <w:t>2</w:t>
      </w:r>
      <w:r w:rsidRPr="006B7EED">
        <w:rPr>
          <w:rFonts w:cstheme="minorHAnsi"/>
          <w:bCs/>
          <w:color w:val="000000" w:themeColor="text1"/>
        </w:rPr>
        <w:t xml:space="preserve">. </w:t>
      </w:r>
      <w:r w:rsidR="00854F81" w:rsidRPr="006B7EED">
        <w:rPr>
          <w:rFonts w:cstheme="minorHAnsi"/>
          <w:bCs/>
          <w:color w:val="000000" w:themeColor="text1"/>
        </w:rPr>
        <w:t xml:space="preserve">The films will then be compared on the basis of </w:t>
      </w:r>
      <w:r w:rsidR="00BB1F95" w:rsidRPr="006B7EED">
        <w:rPr>
          <w:rFonts w:cstheme="minorHAnsi"/>
          <w:bCs/>
          <w:color w:val="000000" w:themeColor="text1"/>
        </w:rPr>
        <w:t xml:space="preserve">their </w:t>
      </w:r>
      <w:r w:rsidR="00854F81" w:rsidRPr="006B7EED">
        <w:rPr>
          <w:rFonts w:cstheme="minorHAnsi"/>
          <w:bCs/>
          <w:color w:val="000000" w:themeColor="text1"/>
        </w:rPr>
        <w:t xml:space="preserve">processing temperatures, </w:t>
      </w:r>
      <w:r w:rsidR="00B55588" w:rsidRPr="006B7EED">
        <w:rPr>
          <w:rFonts w:cstheme="minorHAnsi"/>
          <w:bCs/>
          <w:color w:val="000000" w:themeColor="text1"/>
        </w:rPr>
        <w:t>bond</w:t>
      </w:r>
      <w:r w:rsidR="00CF1CBE" w:rsidRPr="006B7EED">
        <w:rPr>
          <w:rFonts w:cstheme="minorHAnsi"/>
          <w:bCs/>
          <w:color w:val="000000" w:themeColor="text1"/>
        </w:rPr>
        <w:t>ing</w:t>
      </w:r>
      <w:r w:rsidR="00B55588" w:rsidRPr="006B7EED">
        <w:rPr>
          <w:rFonts w:cstheme="minorHAnsi"/>
          <w:bCs/>
          <w:color w:val="000000" w:themeColor="text1"/>
        </w:rPr>
        <w:t xml:space="preserve"> </w:t>
      </w:r>
      <w:r w:rsidR="00AD5422" w:rsidRPr="006B7EED">
        <w:rPr>
          <w:rFonts w:cstheme="minorHAnsi"/>
          <w:bCs/>
          <w:color w:val="000000" w:themeColor="text1"/>
        </w:rPr>
        <w:t>strengths,</w:t>
      </w:r>
      <w:r w:rsidR="002A6F12" w:rsidRPr="006B7EED">
        <w:rPr>
          <w:rFonts w:cstheme="minorHAnsi"/>
          <w:bCs/>
          <w:color w:val="000000" w:themeColor="text1"/>
        </w:rPr>
        <w:t xml:space="preserve"> and ability to be removed after bonding. </w:t>
      </w:r>
      <w:r w:rsidR="00B55588" w:rsidRPr="006B7EED">
        <w:rPr>
          <w:rFonts w:cstheme="minorHAnsi"/>
          <w:bCs/>
          <w:color w:val="000000" w:themeColor="text1"/>
        </w:rPr>
        <w:t xml:space="preserve">Finally at the end </w:t>
      </w:r>
      <w:r w:rsidRPr="006B7EED">
        <w:rPr>
          <w:rFonts w:cstheme="minorHAnsi"/>
          <w:bCs/>
          <w:color w:val="000000" w:themeColor="text1"/>
        </w:rPr>
        <w:t xml:space="preserve">three films with the best-desired properties will be selected to bond the sensors with the composite structures for further investigation. </w:t>
      </w:r>
    </w:p>
    <w:p w14:paraId="7F505184" w14:textId="20290DBE" w:rsidR="00707714" w:rsidRDefault="00CA1C3B">
      <w:pPr>
        <w:spacing w:line="240" w:lineRule="auto"/>
        <w:jc w:val="both"/>
      </w:pPr>
      <w:r w:rsidRPr="006B7EED">
        <w:rPr>
          <w:color w:val="000000" w:themeColor="text1"/>
        </w:rPr>
        <w:t>The m</w:t>
      </w:r>
      <w:r w:rsidR="00615E76" w:rsidRPr="006B7EED">
        <w:rPr>
          <w:color w:val="000000" w:themeColor="text1"/>
        </w:rPr>
        <w:t xml:space="preserve">elting </w:t>
      </w:r>
      <w:r w:rsidR="008123C8" w:rsidRPr="006B7EED">
        <w:rPr>
          <w:color w:val="000000" w:themeColor="text1"/>
        </w:rPr>
        <w:t xml:space="preserve">and processing </w:t>
      </w:r>
      <w:r w:rsidR="00615E76" w:rsidRPr="006B7EED">
        <w:rPr>
          <w:color w:val="000000" w:themeColor="text1"/>
        </w:rPr>
        <w:t>temperature</w:t>
      </w:r>
      <w:r w:rsidR="008123C8" w:rsidRPr="006B7EED">
        <w:rPr>
          <w:color w:val="000000" w:themeColor="text1"/>
        </w:rPr>
        <w:t>s</w:t>
      </w:r>
      <w:r w:rsidRPr="006B7EED">
        <w:rPr>
          <w:color w:val="000000" w:themeColor="text1"/>
        </w:rPr>
        <w:t xml:space="preserve"> of the </w:t>
      </w:r>
      <w:r w:rsidR="00296F3E" w:rsidRPr="006B7EED">
        <w:rPr>
          <w:color w:val="000000" w:themeColor="text1"/>
        </w:rPr>
        <w:t xml:space="preserve">TP </w:t>
      </w:r>
      <w:r w:rsidRPr="006B7EED">
        <w:rPr>
          <w:color w:val="000000" w:themeColor="text1"/>
        </w:rPr>
        <w:t xml:space="preserve">films will be </w:t>
      </w:r>
      <w:r w:rsidR="008123C8" w:rsidRPr="006B7EED">
        <w:rPr>
          <w:color w:val="000000" w:themeColor="text1"/>
        </w:rPr>
        <w:t>obtained</w:t>
      </w:r>
      <w:r w:rsidRPr="006B7EED">
        <w:rPr>
          <w:color w:val="000000" w:themeColor="text1"/>
        </w:rPr>
        <w:t xml:space="preserve"> by </w:t>
      </w:r>
      <w:r w:rsidR="009C21ED" w:rsidRPr="006B7EED">
        <w:rPr>
          <w:color w:val="000000" w:themeColor="text1"/>
        </w:rPr>
        <w:t xml:space="preserve">the </w:t>
      </w:r>
      <w:r w:rsidR="00E419ED" w:rsidRPr="006B7EED">
        <w:rPr>
          <w:color w:val="000000" w:themeColor="text1"/>
        </w:rPr>
        <w:t xml:space="preserve">Differential </w:t>
      </w:r>
      <w:r w:rsidR="00785992" w:rsidRPr="006B7EED">
        <w:rPr>
          <w:color w:val="000000" w:themeColor="text1"/>
        </w:rPr>
        <w:t>S</w:t>
      </w:r>
      <w:r w:rsidR="00E419ED" w:rsidRPr="006B7EED">
        <w:rPr>
          <w:color w:val="000000" w:themeColor="text1"/>
        </w:rPr>
        <w:t xml:space="preserve">canning </w:t>
      </w:r>
      <w:r w:rsidR="00785992" w:rsidRPr="006B7EED">
        <w:rPr>
          <w:color w:val="000000" w:themeColor="text1"/>
        </w:rPr>
        <w:t>C</w:t>
      </w:r>
      <w:r w:rsidR="00E419ED" w:rsidRPr="006B7EED">
        <w:rPr>
          <w:color w:val="000000" w:themeColor="text1"/>
        </w:rPr>
        <w:t xml:space="preserve">alorimetry </w:t>
      </w:r>
      <w:r w:rsidR="003C1C3A" w:rsidRPr="006B7EED">
        <w:rPr>
          <w:color w:val="000000" w:themeColor="text1"/>
        </w:rPr>
        <w:t>(</w:t>
      </w:r>
      <w:r w:rsidR="00615E76" w:rsidRPr="006B7EED">
        <w:rPr>
          <w:color w:val="000000" w:themeColor="text1"/>
        </w:rPr>
        <w:t>DSC</w:t>
      </w:r>
      <w:r w:rsidR="003C1C3A" w:rsidRPr="006B7EED">
        <w:rPr>
          <w:color w:val="000000" w:themeColor="text1"/>
        </w:rPr>
        <w:t>)</w:t>
      </w:r>
      <w:r w:rsidR="00615E76" w:rsidRPr="006B7EED">
        <w:rPr>
          <w:color w:val="000000" w:themeColor="text1"/>
        </w:rPr>
        <w:t xml:space="preserve"> </w:t>
      </w:r>
      <w:r w:rsidR="00EB6725" w:rsidRPr="006B7EED">
        <w:rPr>
          <w:color w:val="000000" w:themeColor="text1"/>
        </w:rPr>
        <w:t>t</w:t>
      </w:r>
      <w:r w:rsidR="00615E76" w:rsidRPr="006B7EED">
        <w:rPr>
          <w:color w:val="000000" w:themeColor="text1"/>
        </w:rPr>
        <w:t>est</w:t>
      </w:r>
      <w:r w:rsidR="003C1C3A" w:rsidRPr="006B7EED">
        <w:rPr>
          <w:color w:val="000000" w:themeColor="text1"/>
        </w:rPr>
        <w:t>.</w:t>
      </w:r>
      <w:r w:rsidR="006D4B3E" w:rsidRPr="006B7EED">
        <w:rPr>
          <w:color w:val="000000" w:themeColor="text1"/>
        </w:rPr>
        <w:t xml:space="preserve"> </w:t>
      </w:r>
      <w:r w:rsidR="00856AF0" w:rsidRPr="006B7EED">
        <w:t xml:space="preserve">The </w:t>
      </w:r>
      <w:r w:rsidR="00F72F0C" w:rsidRPr="006B7EED">
        <w:t>bon</w:t>
      </w:r>
      <w:r w:rsidR="00CB0B73" w:rsidRPr="006B7EED">
        <w:t xml:space="preserve">ing strength of the </w:t>
      </w:r>
      <w:r w:rsidR="00F564F2">
        <w:t>TP</w:t>
      </w:r>
      <w:r w:rsidR="00B54859">
        <w:t xml:space="preserve"> </w:t>
      </w:r>
      <w:r w:rsidR="00CB0B73" w:rsidRPr="006B7EED">
        <w:t xml:space="preserve">films will be obtained by </w:t>
      </w:r>
      <w:r w:rsidR="00F113C6" w:rsidRPr="006B7EED">
        <w:t>s</w:t>
      </w:r>
      <w:r w:rsidR="0055375A">
        <w:t>tandard s</w:t>
      </w:r>
      <w:r w:rsidR="00F113C6" w:rsidRPr="006B7EED">
        <w:t xml:space="preserve">hear lap </w:t>
      </w:r>
      <w:r w:rsidR="00CB0B73" w:rsidRPr="007D472B">
        <w:t>strength test</w:t>
      </w:r>
      <w:r w:rsidR="0055375A" w:rsidRPr="007D472B">
        <w:t xml:space="preserve"> (</w:t>
      </w:r>
      <w:r w:rsidR="0055375A" w:rsidRPr="007D472B">
        <w:rPr>
          <w:rFonts w:cstheme="minorHAnsi"/>
        </w:rPr>
        <w:t>EN 2243-1</w:t>
      </w:r>
      <w:r w:rsidR="0055375A" w:rsidRPr="007D472B">
        <w:t>)</w:t>
      </w:r>
      <w:r w:rsidR="00CB0B73" w:rsidRPr="007D472B">
        <w:t xml:space="preserve">. </w:t>
      </w:r>
      <w:r w:rsidR="00D022CE" w:rsidRPr="006B7EED">
        <w:t xml:space="preserve">The </w:t>
      </w:r>
      <w:r w:rsidR="0066384D" w:rsidRPr="006B7EED">
        <w:t>bond strength</w:t>
      </w:r>
      <w:r w:rsidR="00D022CE" w:rsidRPr="006B7EED">
        <w:t xml:space="preserve"> of the films will be compared to the </w:t>
      </w:r>
      <w:r w:rsidR="00790879" w:rsidRPr="006B7EED">
        <w:t xml:space="preserve">epoxy adhesive </w:t>
      </w:r>
      <w:r w:rsidR="008965BA" w:rsidRPr="006B7EED">
        <w:t>which</w:t>
      </w:r>
      <w:r w:rsidR="00790879" w:rsidRPr="006B7EED">
        <w:t xml:space="preserve"> is </w:t>
      </w:r>
      <w:r w:rsidR="00036191" w:rsidRPr="006B7EED">
        <w:t>state-</w:t>
      </w:r>
      <w:r w:rsidR="009E5F10" w:rsidRPr="006B7EED">
        <w:t>of-the-art</w:t>
      </w:r>
      <w:r w:rsidR="00790879" w:rsidRPr="006B7EED">
        <w:t xml:space="preserve"> to bond the sensors.</w:t>
      </w:r>
    </w:p>
    <w:p w14:paraId="005075A9" w14:textId="7492F7C5" w:rsidR="001F141E" w:rsidRPr="005B48D4" w:rsidRDefault="001F141E" w:rsidP="00AD2A8D">
      <w:pPr>
        <w:pStyle w:val="Heading4"/>
        <w:numPr>
          <w:ilvl w:val="0"/>
          <w:numId w:val="15"/>
        </w:numPr>
        <w:spacing w:before="0" w:after="120" w:line="240" w:lineRule="auto"/>
        <w:rPr>
          <w:rFonts w:cstheme="minorHAnsi"/>
          <w:b/>
          <w:bCs/>
          <w:color w:val="auto"/>
        </w:rPr>
      </w:pPr>
      <w:r w:rsidRPr="005B48D4">
        <w:rPr>
          <w:rFonts w:cstheme="minorHAnsi"/>
          <w:b/>
          <w:bCs/>
          <w:color w:val="auto"/>
        </w:rPr>
        <w:t>Sensor integration methods</w:t>
      </w:r>
    </w:p>
    <w:p w14:paraId="29BE8F5D" w14:textId="77777777" w:rsidR="001F141E" w:rsidRDefault="001F141E" w:rsidP="001F141E">
      <w:pPr>
        <w:spacing w:after="0" w:line="240" w:lineRule="auto"/>
        <w:jc w:val="both"/>
        <w:rPr>
          <w:rFonts w:cstheme="minorHAnsi"/>
          <w:bCs/>
        </w:rPr>
      </w:pPr>
      <w:r w:rsidRPr="006B7EED">
        <w:rPr>
          <w:rFonts w:cstheme="minorHAnsi"/>
          <w:bCs/>
        </w:rPr>
        <w:t>The following methods will be used to integrate the sensors with the host structures:</w:t>
      </w:r>
    </w:p>
    <w:p w14:paraId="0E8EBAC1" w14:textId="77777777" w:rsidR="001F141E" w:rsidRPr="006B7EED" w:rsidRDefault="001F141E" w:rsidP="001F141E">
      <w:pPr>
        <w:spacing w:after="0" w:line="240" w:lineRule="auto"/>
        <w:jc w:val="both"/>
        <w:rPr>
          <w:rFonts w:cstheme="minorHAnsi"/>
          <w:bCs/>
        </w:rPr>
      </w:pPr>
    </w:p>
    <w:p w14:paraId="149F496B" w14:textId="77777777" w:rsidR="001F141E" w:rsidRDefault="001F141E" w:rsidP="001F141E">
      <w:pPr>
        <w:spacing w:after="0" w:line="240" w:lineRule="auto"/>
        <w:jc w:val="both"/>
        <w:rPr>
          <w:rFonts w:cstheme="minorHAnsi"/>
          <w:bCs/>
        </w:rPr>
      </w:pPr>
      <w:r w:rsidRPr="006B7EED">
        <w:rPr>
          <w:rFonts w:cstheme="minorHAnsi"/>
          <w:b/>
        </w:rPr>
        <w:t xml:space="preserve">Curing/Consolidation: </w:t>
      </w:r>
      <w:r w:rsidRPr="006B7EED">
        <w:rPr>
          <w:rFonts w:cstheme="minorHAnsi"/>
          <w:bCs/>
        </w:rPr>
        <w:t xml:space="preserve">The sensors will be integrated with the host structure with an epoxy adhesive (Loctite EA 9695) by curing the adhesive under vacuum. This is the state-of-the-art method and well-proved for joining the sensors to the host structures </w:t>
      </w:r>
      <w:sdt>
        <w:sdtPr>
          <w:alias w:val="To edit, see citavi.com/edit"/>
          <w:tag w:val="CitaviPlaceholder#593ab784-609a-4f03-b5d5-c2e7f605e353"/>
          <w:id w:val="1136609703"/>
          <w:placeholder>
            <w:docPart w:val="2CE8859D56AE46DEB3DB1EC51015F095"/>
          </w:placeholder>
        </w:sdtPr>
        <w:sdtEndPr/>
        <w:sdtContent>
          <w:r w:rsidRPr="006B7EED">
            <w:rPr>
              <w:rFonts w:cstheme="minorHAnsi"/>
              <w:bCs/>
              <w:noProof/>
            </w:rPr>
            <w:fldChar w:fldCharType="begin"/>
          </w:r>
          <w:r>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TGVuZ3RoIjoy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i0yM1QwOToxMTowN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TdGFydCI6MiwiUmVmZXJlbmNlSWQiOiIwOWMxYzMzYy0xYzlkLTQ1ODMtOWUwZC1hNzVlYWE3MmQ4Nm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zMC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zMS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zMiIsIiR0eXBlIjoiU3dpc3NBY2FkZW1pYy5DaXRhdmkuTGlua2VkUmVzb3VyY2UsIFN3aXNzQWNhZGVtaWMuQ2l0YXZpIiwiTGlua2VkUmVzb3VyY2VUeXBlIjoxLCJVcmlTdHJpbmciOiJOZWJlci1BZXNjaGJhY2hlciAtIFlvdXIgUGFwZXIncyBUaXRsZSBTdGFydHMgSGVyZS5qcG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YtMjNUMDk6MTE6MDc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M1OTNhYjc4NC02MDlhLTRmMDMtYjVkNS1jMmU3ZjYwNWUzNTMiLCJUZXh0IjoiWzLigJM1XSIsIldBSVZlcnNpb24iOiI2LjguMC4wIn0=}</w:instrText>
          </w:r>
          <w:r w:rsidRPr="006B7EED">
            <w:rPr>
              <w:rFonts w:cstheme="minorHAnsi"/>
              <w:bCs/>
              <w:noProof/>
            </w:rPr>
            <w:fldChar w:fldCharType="separate"/>
          </w:r>
          <w:r>
            <w:rPr>
              <w:rFonts w:cstheme="minorHAnsi"/>
              <w:bCs/>
              <w:noProof/>
            </w:rPr>
            <w:t>[2–5]</w:t>
          </w:r>
          <w:r w:rsidRPr="006B7EED">
            <w:rPr>
              <w:rFonts w:cstheme="minorHAnsi"/>
              <w:bCs/>
              <w:noProof/>
            </w:rPr>
            <w:fldChar w:fldCharType="end"/>
          </w:r>
        </w:sdtContent>
      </w:sdt>
      <w:r w:rsidRPr="006B7EED">
        <w:rPr>
          <w:rFonts w:cstheme="minorHAnsi"/>
          <w:bCs/>
        </w:rPr>
        <w:t xml:space="preserve">. If the sensors are integrated with the host structure with TP films, they are melted and consolidated under vacuum. </w:t>
      </w:r>
    </w:p>
    <w:p w14:paraId="52F3C2CA" w14:textId="7091C96D" w:rsidR="001F141E" w:rsidRDefault="001F141E" w:rsidP="00285FD1">
      <w:pPr>
        <w:tabs>
          <w:tab w:val="left" w:pos="3007"/>
        </w:tabs>
        <w:spacing w:after="0" w:line="240" w:lineRule="auto"/>
        <w:jc w:val="both"/>
        <w:rPr>
          <w:rFonts w:cstheme="minorHAnsi"/>
          <w:bCs/>
          <w:color w:val="000000" w:themeColor="text1"/>
        </w:rPr>
      </w:pPr>
      <w:r w:rsidRPr="00C072AB">
        <w:rPr>
          <w:rFonts w:cstheme="minorHAnsi"/>
          <w:b/>
          <w:color w:val="000000" w:themeColor="text1"/>
        </w:rPr>
        <w:lastRenderedPageBreak/>
        <w:t>Welding:</w:t>
      </w:r>
      <w:r>
        <w:rPr>
          <w:rFonts w:cstheme="minorHAnsi"/>
          <w:bCs/>
          <w:color w:val="000000" w:themeColor="text1"/>
        </w:rPr>
        <w:t xml:space="preserve"> </w:t>
      </w:r>
      <w:r w:rsidRPr="00876185">
        <w:rPr>
          <w:rFonts w:cstheme="minorHAnsi"/>
          <w:bCs/>
          <w:color w:val="000000" w:themeColor="text1"/>
        </w:rPr>
        <w:t xml:space="preserve">The second method of joining the sensors will be through </w:t>
      </w:r>
      <w:r>
        <w:rPr>
          <w:rFonts w:cstheme="minorHAnsi"/>
          <w:bCs/>
          <w:color w:val="000000" w:themeColor="text1"/>
        </w:rPr>
        <w:t xml:space="preserve">a novel approach i.e., through </w:t>
      </w:r>
      <w:r w:rsidRPr="00876185">
        <w:rPr>
          <w:rFonts w:cstheme="minorHAnsi"/>
          <w:bCs/>
          <w:color w:val="000000" w:themeColor="text1"/>
        </w:rPr>
        <w:t>welding</w:t>
      </w:r>
      <w:r>
        <w:rPr>
          <w:rFonts w:cstheme="minorHAnsi"/>
          <w:bCs/>
          <w:color w:val="000000" w:themeColor="text1"/>
        </w:rPr>
        <w:t xml:space="preserve"> using</w:t>
      </w:r>
      <w:r w:rsidRPr="00876185">
        <w:rPr>
          <w:rFonts w:cstheme="minorHAnsi"/>
          <w:bCs/>
          <w:color w:val="000000" w:themeColor="text1"/>
        </w:rPr>
        <w:t xml:space="preserve"> </w:t>
      </w:r>
      <w:r w:rsidR="00F564F2">
        <w:rPr>
          <w:rFonts w:cstheme="minorHAnsi"/>
          <w:bCs/>
          <w:color w:val="000000" w:themeColor="text1"/>
        </w:rPr>
        <w:t>TP</w:t>
      </w:r>
      <w:r w:rsidRPr="00876185">
        <w:rPr>
          <w:rFonts w:cstheme="minorHAnsi"/>
          <w:bCs/>
          <w:color w:val="000000" w:themeColor="text1"/>
        </w:rPr>
        <w:t xml:space="preserve"> films </w:t>
      </w:r>
      <w:r>
        <w:rPr>
          <w:rFonts w:cstheme="minorHAnsi"/>
          <w:bCs/>
          <w:color w:val="000000" w:themeColor="text1"/>
        </w:rPr>
        <w:t>which makes it</w:t>
      </w:r>
      <w:r w:rsidRPr="00876185">
        <w:rPr>
          <w:rFonts w:cstheme="minorHAnsi"/>
          <w:bCs/>
          <w:color w:val="000000" w:themeColor="text1"/>
        </w:rPr>
        <w:t xml:space="preserve"> the second work package of this work. The detailed motivation</w:t>
      </w:r>
      <w:r>
        <w:rPr>
          <w:rFonts w:cstheme="minorHAnsi"/>
          <w:bCs/>
          <w:color w:val="000000" w:themeColor="text1"/>
        </w:rPr>
        <w:t xml:space="preserve">, the </w:t>
      </w:r>
      <w:r w:rsidRPr="00876185">
        <w:rPr>
          <w:rFonts w:cstheme="minorHAnsi"/>
          <w:bCs/>
          <w:color w:val="000000" w:themeColor="text1"/>
        </w:rPr>
        <w:t xml:space="preserve">aims and the methodological approach is described </w:t>
      </w:r>
      <w:r>
        <w:rPr>
          <w:rFonts w:cstheme="minorHAnsi"/>
          <w:bCs/>
          <w:color w:val="000000" w:themeColor="text1"/>
        </w:rPr>
        <w:t>in section 3.2.</w:t>
      </w:r>
    </w:p>
    <w:p w14:paraId="73C90F2E" w14:textId="77777777" w:rsidR="00285FD1" w:rsidRPr="00285FD1" w:rsidRDefault="00285FD1" w:rsidP="00285FD1">
      <w:pPr>
        <w:tabs>
          <w:tab w:val="left" w:pos="3007"/>
        </w:tabs>
        <w:spacing w:after="0" w:line="240" w:lineRule="auto"/>
        <w:jc w:val="both"/>
        <w:rPr>
          <w:rFonts w:cstheme="minorHAnsi"/>
          <w:bCs/>
          <w:color w:val="000000" w:themeColor="text1"/>
        </w:rPr>
      </w:pPr>
    </w:p>
    <w:p w14:paraId="09D133E5" w14:textId="0C955D3E" w:rsidR="00372138" w:rsidRPr="006B7EED" w:rsidRDefault="00372138" w:rsidP="00B23BC1">
      <w:pPr>
        <w:spacing w:after="120" w:line="240" w:lineRule="auto"/>
        <w:jc w:val="center"/>
        <w:rPr>
          <w:rFonts w:cstheme="minorHAnsi"/>
          <w:bCs/>
        </w:rPr>
      </w:pPr>
      <w:r w:rsidRPr="006B7EED">
        <w:rPr>
          <w:rFonts w:cstheme="minorHAnsi"/>
          <w:bCs/>
        </w:rPr>
        <w:t xml:space="preserve">Table </w:t>
      </w:r>
      <w:r w:rsidR="005F2A05">
        <w:rPr>
          <w:rFonts w:cstheme="minorHAnsi"/>
          <w:bCs/>
        </w:rPr>
        <w:t>2</w:t>
      </w:r>
      <w:r w:rsidRPr="006B7EED">
        <w:rPr>
          <w:rFonts w:cstheme="minorHAnsi"/>
          <w:bCs/>
        </w:rPr>
        <w:t xml:space="preserve">: </w:t>
      </w:r>
      <w:r w:rsidR="00212ADF" w:rsidRPr="006B7EED">
        <w:rPr>
          <w:rFonts w:cstheme="minorHAnsi"/>
          <w:bCs/>
        </w:rPr>
        <w:t>Initially i</w:t>
      </w:r>
      <w:r w:rsidRPr="006B7EED">
        <w:rPr>
          <w:rFonts w:cstheme="minorHAnsi"/>
          <w:bCs/>
        </w:rPr>
        <w:t xml:space="preserve">dentified </w:t>
      </w:r>
      <w:r w:rsidR="00F564F2">
        <w:rPr>
          <w:rFonts w:cstheme="minorHAnsi"/>
          <w:bCs/>
        </w:rPr>
        <w:t>TP</w:t>
      </w:r>
      <w:r w:rsidRPr="006B7EED">
        <w:rPr>
          <w:rFonts w:cstheme="minorHAnsi"/>
          <w:bCs/>
        </w:rPr>
        <w:t xml:space="preserve"> films</w:t>
      </w:r>
    </w:p>
    <w:tbl>
      <w:tblPr>
        <w:tblStyle w:val="PlainTable2"/>
        <w:tblW w:w="10142" w:type="dxa"/>
        <w:tblLook w:val="04A0" w:firstRow="1" w:lastRow="0" w:firstColumn="1" w:lastColumn="0" w:noHBand="0" w:noVBand="1"/>
      </w:tblPr>
      <w:tblGrid>
        <w:gridCol w:w="1909"/>
        <w:gridCol w:w="2642"/>
        <w:gridCol w:w="2208"/>
        <w:gridCol w:w="3383"/>
      </w:tblGrid>
      <w:tr w:rsidR="00E51AF7" w:rsidRPr="006B7EED" w14:paraId="7F9EE528" w14:textId="77777777" w:rsidTr="008D31BE">
        <w:trPr>
          <w:cnfStyle w:val="100000000000" w:firstRow="1" w:lastRow="0" w:firstColumn="0" w:lastColumn="0" w:oddVBand="0" w:evenVBand="0" w:oddHBand="0"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441F7721" w14:textId="77777777" w:rsidR="00E51AF7" w:rsidRPr="006B7EED" w:rsidRDefault="00E51AF7" w:rsidP="00B23BC1">
            <w:pPr>
              <w:jc w:val="center"/>
              <w:rPr>
                <w:rFonts w:cstheme="minorHAnsi"/>
                <w:b w:val="0"/>
              </w:rPr>
            </w:pPr>
            <w:r w:rsidRPr="006B7EED">
              <w:rPr>
                <w:rFonts w:cstheme="minorHAnsi"/>
              </w:rPr>
              <w:t>Adhesive film</w:t>
            </w:r>
          </w:p>
        </w:tc>
        <w:tc>
          <w:tcPr>
            <w:tcW w:w="2642" w:type="dxa"/>
            <w:vAlign w:val="center"/>
          </w:tcPr>
          <w:p w14:paraId="062A0DCD" w14:textId="77777777" w:rsidR="00E51AF7" w:rsidRPr="006B7EED" w:rsidRDefault="00E51AF7"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Material</w:t>
            </w:r>
          </w:p>
        </w:tc>
        <w:tc>
          <w:tcPr>
            <w:tcW w:w="2208" w:type="dxa"/>
            <w:vAlign w:val="center"/>
          </w:tcPr>
          <w:p w14:paraId="4CD87498" w14:textId="2C8CB236" w:rsidR="00E51AF7" w:rsidRPr="006B7EED" w:rsidRDefault="003F4619"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Polymer structure</w:t>
            </w:r>
          </w:p>
        </w:tc>
        <w:tc>
          <w:tcPr>
            <w:tcW w:w="3383" w:type="dxa"/>
            <w:vAlign w:val="center"/>
          </w:tcPr>
          <w:p w14:paraId="166018AA" w14:textId="2BAAA714" w:rsidR="00E51AF7" w:rsidRPr="006B7EED" w:rsidRDefault="00E51AF7"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Remarks</w:t>
            </w:r>
          </w:p>
        </w:tc>
      </w:tr>
      <w:tr w:rsidR="00E51AF7" w:rsidRPr="006B7EED" w14:paraId="0C6E2B35" w14:textId="77777777" w:rsidTr="00786C7F">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0DCA209A" w14:textId="77777777" w:rsidR="00E51AF7" w:rsidRPr="006B7EED" w:rsidRDefault="00E51AF7" w:rsidP="00B23BC1">
            <w:pPr>
              <w:rPr>
                <w:rFonts w:cstheme="minorHAnsi"/>
                <w:bCs w:val="0"/>
              </w:rPr>
            </w:pPr>
            <w:r w:rsidRPr="006B7EED">
              <w:rPr>
                <w:rFonts w:cstheme="minorHAnsi"/>
              </w:rPr>
              <w:t>Loctite EA 9695</w:t>
            </w:r>
          </w:p>
        </w:tc>
        <w:tc>
          <w:tcPr>
            <w:tcW w:w="2642" w:type="dxa"/>
            <w:vAlign w:val="center"/>
          </w:tcPr>
          <w:p w14:paraId="1E516B2B" w14:textId="77777777"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Epoxy</w:t>
            </w:r>
          </w:p>
        </w:tc>
        <w:tc>
          <w:tcPr>
            <w:tcW w:w="2208" w:type="dxa"/>
            <w:vAlign w:val="center"/>
          </w:tcPr>
          <w:p w14:paraId="3710E06F" w14:textId="25E2BFEB" w:rsidR="00E51AF7" w:rsidRPr="006B7EED" w:rsidRDefault="003F4619"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N/A</w:t>
            </w:r>
          </w:p>
        </w:tc>
        <w:tc>
          <w:tcPr>
            <w:tcW w:w="3383" w:type="dxa"/>
            <w:vAlign w:val="center"/>
          </w:tcPr>
          <w:p w14:paraId="34892571" w14:textId="79290E27"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Reference </w:t>
            </w:r>
          </w:p>
        </w:tc>
      </w:tr>
      <w:tr w:rsidR="00E51AF7" w:rsidRPr="006B7EED" w14:paraId="1AFA4963" w14:textId="77777777" w:rsidTr="00786C7F">
        <w:trPr>
          <w:trHeight w:val="590"/>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797C4AD8" w14:textId="77777777" w:rsidR="00E51AF7" w:rsidRPr="006B7EED" w:rsidRDefault="00E51AF7" w:rsidP="00B23BC1">
            <w:pPr>
              <w:rPr>
                <w:rFonts w:cstheme="minorHAnsi"/>
                <w:bCs w:val="0"/>
              </w:rPr>
            </w:pPr>
            <w:r w:rsidRPr="006B7EED">
              <w:rPr>
                <w:rFonts w:cstheme="minorHAnsi"/>
              </w:rPr>
              <w:t>Pontocal 22.100</w:t>
            </w:r>
          </w:p>
        </w:tc>
        <w:tc>
          <w:tcPr>
            <w:tcW w:w="2642" w:type="dxa"/>
            <w:vAlign w:val="center"/>
          </w:tcPr>
          <w:p w14:paraId="30504252" w14:textId="438022B1"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Polyolefin</w:t>
            </w:r>
          </w:p>
        </w:tc>
        <w:tc>
          <w:tcPr>
            <w:tcW w:w="2208" w:type="dxa"/>
            <w:vAlign w:val="center"/>
          </w:tcPr>
          <w:p w14:paraId="7ADEF8D3" w14:textId="0E6ACD08" w:rsidR="00E51AF7" w:rsidRPr="006B7EED" w:rsidRDefault="00A33360"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Semi-</w:t>
            </w:r>
            <w:r w:rsidR="003F4619" w:rsidRPr="006B7EED">
              <w:rPr>
                <w:rFonts w:cstheme="minorHAnsi"/>
                <w:bCs/>
              </w:rPr>
              <w:t>Crystalline</w:t>
            </w:r>
          </w:p>
        </w:tc>
        <w:tc>
          <w:tcPr>
            <w:tcW w:w="3383" w:type="dxa"/>
            <w:vAlign w:val="center"/>
          </w:tcPr>
          <w:p w14:paraId="120D1564" w14:textId="2F5B71CB"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 xml:space="preserve">Not suitable for </w:t>
            </w:r>
            <w:r w:rsidR="005B3DDF">
              <w:rPr>
                <w:rFonts w:cstheme="minorHAnsi"/>
                <w:bCs/>
              </w:rPr>
              <w:t>frequ</w:t>
            </w:r>
            <w:r w:rsidR="00317E68">
              <w:rPr>
                <w:rFonts w:cstheme="minorHAnsi"/>
                <w:bCs/>
              </w:rPr>
              <w:t>e</w:t>
            </w:r>
            <w:r w:rsidR="005B3DDF">
              <w:rPr>
                <w:rFonts w:cstheme="minorHAnsi"/>
                <w:bCs/>
              </w:rPr>
              <w:t>ncy</w:t>
            </w:r>
            <w:r w:rsidRPr="006B7EED">
              <w:rPr>
                <w:rFonts w:cstheme="minorHAnsi"/>
                <w:bCs/>
              </w:rPr>
              <w:t xml:space="preserve"> welding</w:t>
            </w:r>
          </w:p>
        </w:tc>
      </w:tr>
      <w:tr w:rsidR="00E51AF7" w:rsidRPr="006B7EED" w14:paraId="1DBFDF6D" w14:textId="77777777" w:rsidTr="00786C7F">
        <w:trPr>
          <w:cnfStyle w:val="000000100000" w:firstRow="0" w:lastRow="0" w:firstColumn="0" w:lastColumn="0" w:oddVBand="0" w:evenVBand="0" w:oddHBand="1"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0EDE2D50" w14:textId="77777777" w:rsidR="00E51AF7" w:rsidRPr="006B7EED" w:rsidRDefault="00E51AF7" w:rsidP="00B23BC1">
            <w:pPr>
              <w:rPr>
                <w:rFonts w:cstheme="minorHAnsi"/>
                <w:bCs w:val="0"/>
              </w:rPr>
            </w:pPr>
            <w:r w:rsidRPr="006B7EED">
              <w:rPr>
                <w:rFonts w:cstheme="minorHAnsi"/>
              </w:rPr>
              <w:t>Pontocal 46.302</w:t>
            </w:r>
          </w:p>
        </w:tc>
        <w:tc>
          <w:tcPr>
            <w:tcW w:w="2642" w:type="dxa"/>
            <w:vAlign w:val="center"/>
          </w:tcPr>
          <w:p w14:paraId="7C7D2170" w14:textId="6E41945C"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Polyurethane (PUT) </w:t>
            </w:r>
          </w:p>
        </w:tc>
        <w:tc>
          <w:tcPr>
            <w:tcW w:w="2208" w:type="dxa"/>
            <w:vAlign w:val="center"/>
          </w:tcPr>
          <w:p w14:paraId="3EAEF697" w14:textId="134C77F5" w:rsidR="00E51AF7" w:rsidRPr="006B7EED" w:rsidRDefault="00FD06B8"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No crystallinity found</w:t>
            </w:r>
          </w:p>
        </w:tc>
        <w:tc>
          <w:tcPr>
            <w:tcW w:w="3383" w:type="dxa"/>
            <w:vAlign w:val="center"/>
          </w:tcPr>
          <w:p w14:paraId="6778BB8C" w14:textId="49CCA722" w:rsidR="00E51AF7" w:rsidRPr="006B7EED" w:rsidRDefault="00F52F6E"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Suitable for frequency welding</w:t>
            </w:r>
          </w:p>
        </w:tc>
      </w:tr>
      <w:tr w:rsidR="00E51AF7" w:rsidRPr="006B7EED" w14:paraId="3DF75F5D" w14:textId="77777777" w:rsidTr="00786C7F">
        <w:trPr>
          <w:trHeight w:val="658"/>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64EB0BD9" w14:textId="77777777" w:rsidR="00E51AF7" w:rsidRPr="006B7EED" w:rsidRDefault="00E51AF7" w:rsidP="00B23BC1">
            <w:pPr>
              <w:rPr>
                <w:rFonts w:cstheme="minorHAnsi"/>
                <w:bCs w:val="0"/>
              </w:rPr>
            </w:pPr>
            <w:r w:rsidRPr="006B7EED">
              <w:rPr>
                <w:rFonts w:cstheme="minorHAnsi"/>
              </w:rPr>
              <w:t>Pontocal 45.200</w:t>
            </w:r>
          </w:p>
        </w:tc>
        <w:tc>
          <w:tcPr>
            <w:tcW w:w="2642" w:type="dxa"/>
            <w:vAlign w:val="center"/>
          </w:tcPr>
          <w:p w14:paraId="283266F7" w14:textId="64E574AC"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 xml:space="preserve">Polyolefin/copolyamide (multi-layer) </w:t>
            </w:r>
          </w:p>
        </w:tc>
        <w:tc>
          <w:tcPr>
            <w:tcW w:w="2208" w:type="dxa"/>
            <w:vAlign w:val="center"/>
          </w:tcPr>
          <w:p w14:paraId="48B5566A" w14:textId="450FCA9E" w:rsidR="00E51AF7" w:rsidRPr="006B7EED" w:rsidRDefault="00A33360"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30A4D11F" w14:textId="123F2C0E" w:rsidR="00E51AF7" w:rsidRPr="006B7EED" w:rsidRDefault="00AF4D36"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Two</w:t>
            </w:r>
            <w:r w:rsidR="00EA78C2">
              <w:rPr>
                <w:rFonts w:cstheme="minorHAnsi"/>
                <w:bCs/>
              </w:rPr>
              <w:t>- component</w:t>
            </w:r>
            <w:r w:rsidR="001C4C99" w:rsidRPr="006B7EED">
              <w:rPr>
                <w:rFonts w:cstheme="minorHAnsi"/>
                <w:bCs/>
              </w:rPr>
              <w:t xml:space="preserve"> film</w:t>
            </w:r>
          </w:p>
        </w:tc>
      </w:tr>
      <w:tr w:rsidR="00E51AF7" w:rsidRPr="006B7EED" w14:paraId="5D430132" w14:textId="77777777" w:rsidTr="00786C7F">
        <w:trPr>
          <w:cnfStyle w:val="000000100000" w:firstRow="0" w:lastRow="0" w:firstColumn="0" w:lastColumn="0" w:oddVBand="0" w:evenVBand="0" w:oddHBand="1" w:evenHBand="0" w:firstRowFirstColumn="0" w:firstRowLastColumn="0" w:lastRowFirstColumn="0" w:lastRowLastColumn="0"/>
          <w:trHeight w:val="667"/>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5612491A" w14:textId="77777777" w:rsidR="00E51AF7" w:rsidRPr="006B7EED" w:rsidRDefault="00E51AF7" w:rsidP="00B23BC1">
            <w:pPr>
              <w:rPr>
                <w:rFonts w:cstheme="minorHAnsi"/>
                <w:bCs w:val="0"/>
              </w:rPr>
            </w:pPr>
            <w:r w:rsidRPr="006B7EED">
              <w:rPr>
                <w:rFonts w:cstheme="minorHAnsi"/>
              </w:rPr>
              <w:t>Pontocal 45.350</w:t>
            </w:r>
          </w:p>
        </w:tc>
        <w:tc>
          <w:tcPr>
            <w:tcW w:w="2642" w:type="dxa"/>
            <w:vAlign w:val="center"/>
          </w:tcPr>
          <w:p w14:paraId="168B4DE1" w14:textId="51B9D003"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Polyolefin/ PUT (multi-layer)</w:t>
            </w:r>
          </w:p>
        </w:tc>
        <w:tc>
          <w:tcPr>
            <w:tcW w:w="2208" w:type="dxa"/>
            <w:vAlign w:val="center"/>
          </w:tcPr>
          <w:p w14:paraId="14A28435" w14:textId="48457374" w:rsidR="00E51AF7" w:rsidRPr="006B7EED" w:rsidRDefault="00A33360"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793765A2" w14:textId="3F36B77D" w:rsidR="00E51AF7" w:rsidRPr="006B7EED" w:rsidRDefault="00EA78C2"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Two</w:t>
            </w:r>
            <w:r>
              <w:rPr>
                <w:rFonts w:cstheme="minorHAnsi"/>
                <w:bCs/>
              </w:rPr>
              <w:t>- component</w:t>
            </w:r>
            <w:r w:rsidRPr="006B7EED">
              <w:rPr>
                <w:rFonts w:cstheme="minorHAnsi"/>
                <w:bCs/>
              </w:rPr>
              <w:t xml:space="preserve"> film</w:t>
            </w:r>
          </w:p>
        </w:tc>
      </w:tr>
      <w:tr w:rsidR="00E51AF7" w:rsidRPr="006B7EED" w14:paraId="3A816759" w14:textId="77777777" w:rsidTr="00786C7F">
        <w:trPr>
          <w:trHeight w:val="590"/>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6E91B30D" w14:textId="77777777" w:rsidR="00E51AF7" w:rsidRPr="006B7EED" w:rsidRDefault="00E51AF7" w:rsidP="00B23BC1">
            <w:pPr>
              <w:rPr>
                <w:rFonts w:cstheme="minorHAnsi"/>
                <w:bCs w:val="0"/>
              </w:rPr>
            </w:pPr>
            <w:r w:rsidRPr="006B7EED">
              <w:rPr>
                <w:rFonts w:cstheme="minorHAnsi"/>
              </w:rPr>
              <w:t>PI 284</w:t>
            </w:r>
          </w:p>
        </w:tc>
        <w:tc>
          <w:tcPr>
            <w:tcW w:w="2642" w:type="dxa"/>
            <w:vAlign w:val="center"/>
          </w:tcPr>
          <w:p w14:paraId="668EFC65" w14:textId="23FDD36B" w:rsidR="00E51AF7" w:rsidRPr="006B7EED" w:rsidRDefault="00EC4539" w:rsidP="00B23BC1">
            <w:pPr>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Unknown</w:t>
            </w:r>
            <w:r w:rsidR="00E51AF7" w:rsidRPr="006B7EED">
              <w:rPr>
                <w:rFonts w:cstheme="minorHAnsi"/>
                <w:bCs/>
              </w:rPr>
              <w:t xml:space="preserve"> </w:t>
            </w:r>
          </w:p>
        </w:tc>
        <w:tc>
          <w:tcPr>
            <w:tcW w:w="2208" w:type="dxa"/>
            <w:vAlign w:val="center"/>
          </w:tcPr>
          <w:p w14:paraId="28632527" w14:textId="60BD888B" w:rsidR="00E51AF7" w:rsidRPr="006B7EED" w:rsidRDefault="00940A6B"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1675A681" w14:textId="1A4E4637"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p>
        </w:tc>
      </w:tr>
      <w:tr w:rsidR="00E51AF7" w:rsidRPr="006B7EED" w14:paraId="6CA7C57C" w14:textId="77777777" w:rsidTr="00786C7F">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11669BEC" w14:textId="77777777" w:rsidR="00E51AF7" w:rsidRPr="006B7EED" w:rsidRDefault="00E51AF7" w:rsidP="00B23BC1">
            <w:pPr>
              <w:rPr>
                <w:rFonts w:cstheme="minorHAnsi"/>
                <w:bCs w:val="0"/>
              </w:rPr>
            </w:pPr>
            <w:r w:rsidRPr="006B7EED">
              <w:rPr>
                <w:rFonts w:cstheme="minorHAnsi"/>
              </w:rPr>
              <w:t>PA250-HV</w:t>
            </w:r>
          </w:p>
        </w:tc>
        <w:tc>
          <w:tcPr>
            <w:tcW w:w="2642" w:type="dxa"/>
            <w:vAlign w:val="center"/>
          </w:tcPr>
          <w:p w14:paraId="2878775D" w14:textId="77777777"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Polyamide</w:t>
            </w:r>
          </w:p>
        </w:tc>
        <w:tc>
          <w:tcPr>
            <w:tcW w:w="2208" w:type="dxa"/>
            <w:vAlign w:val="center"/>
          </w:tcPr>
          <w:p w14:paraId="6A2F1D2E" w14:textId="46851B49" w:rsidR="00E51AF7" w:rsidRPr="006B7EED" w:rsidRDefault="00940A6B"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30880154" w14:textId="74A7F356"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p>
        </w:tc>
      </w:tr>
      <w:tr w:rsidR="00E51AF7" w:rsidRPr="006B7EED" w14:paraId="70238701" w14:textId="77777777" w:rsidTr="00786C7F">
        <w:trPr>
          <w:trHeight w:val="590"/>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7B501B4E" w14:textId="77777777" w:rsidR="00E51AF7" w:rsidRPr="006B7EED" w:rsidRDefault="00E51AF7" w:rsidP="00B23BC1">
            <w:pPr>
              <w:rPr>
                <w:rFonts w:cstheme="minorHAnsi"/>
                <w:bCs w:val="0"/>
              </w:rPr>
            </w:pPr>
            <w:r w:rsidRPr="006B7EED">
              <w:rPr>
                <w:rFonts w:cstheme="minorHAnsi"/>
              </w:rPr>
              <w:t>PA250-LV</w:t>
            </w:r>
          </w:p>
        </w:tc>
        <w:tc>
          <w:tcPr>
            <w:tcW w:w="2642" w:type="dxa"/>
            <w:vAlign w:val="center"/>
          </w:tcPr>
          <w:p w14:paraId="4B3489E1" w14:textId="77777777"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Polyamide</w:t>
            </w:r>
          </w:p>
        </w:tc>
        <w:tc>
          <w:tcPr>
            <w:tcW w:w="2208" w:type="dxa"/>
            <w:vAlign w:val="center"/>
          </w:tcPr>
          <w:p w14:paraId="738D8BDC" w14:textId="7B3A0F84" w:rsidR="00E51AF7" w:rsidRPr="006B7EED" w:rsidRDefault="00940A6B" w:rsidP="00B23BC1">
            <w:p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399A5109" w14:textId="2B017FB8" w:rsidR="00E51AF7" w:rsidRPr="006B7EED" w:rsidRDefault="00E51AF7" w:rsidP="00B23BC1">
            <w:pPr>
              <w:cnfStyle w:val="000000000000" w:firstRow="0" w:lastRow="0" w:firstColumn="0" w:lastColumn="0" w:oddVBand="0" w:evenVBand="0" w:oddHBand="0" w:evenHBand="0" w:firstRowFirstColumn="0" w:firstRowLastColumn="0" w:lastRowFirstColumn="0" w:lastRowLastColumn="0"/>
              <w:rPr>
                <w:rFonts w:cstheme="minorHAnsi"/>
                <w:bCs/>
              </w:rPr>
            </w:pPr>
          </w:p>
        </w:tc>
      </w:tr>
      <w:tr w:rsidR="00E51AF7" w:rsidRPr="006B7EED" w14:paraId="7621DED5" w14:textId="77777777" w:rsidTr="00786C7F">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909" w:type="dxa"/>
            <w:vAlign w:val="center"/>
          </w:tcPr>
          <w:p w14:paraId="1DFF2F2C" w14:textId="77777777" w:rsidR="00E51AF7" w:rsidRPr="006B7EED" w:rsidRDefault="00E51AF7" w:rsidP="00B23BC1">
            <w:pPr>
              <w:rPr>
                <w:rFonts w:cstheme="minorHAnsi"/>
                <w:bCs w:val="0"/>
              </w:rPr>
            </w:pPr>
            <w:r w:rsidRPr="006B7EED">
              <w:rPr>
                <w:rFonts w:cstheme="minorHAnsi"/>
              </w:rPr>
              <w:t>230110</w:t>
            </w:r>
          </w:p>
        </w:tc>
        <w:tc>
          <w:tcPr>
            <w:tcW w:w="2642" w:type="dxa"/>
            <w:vAlign w:val="center"/>
          </w:tcPr>
          <w:p w14:paraId="61C15D8F" w14:textId="77777777"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EVA</w:t>
            </w:r>
          </w:p>
        </w:tc>
        <w:tc>
          <w:tcPr>
            <w:tcW w:w="2208" w:type="dxa"/>
            <w:vAlign w:val="center"/>
          </w:tcPr>
          <w:p w14:paraId="3D5187A4" w14:textId="5846F483" w:rsidR="00E51AF7" w:rsidRPr="006B7EED" w:rsidRDefault="00940A6B" w:rsidP="00B23BC1">
            <w:p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Semi-Crystalline</w:t>
            </w:r>
          </w:p>
        </w:tc>
        <w:tc>
          <w:tcPr>
            <w:tcW w:w="3383" w:type="dxa"/>
            <w:vAlign w:val="center"/>
          </w:tcPr>
          <w:p w14:paraId="522F2817" w14:textId="293DA78D" w:rsidR="00E51AF7" w:rsidRPr="006B7EED" w:rsidRDefault="00E51AF7" w:rsidP="00B23BC1">
            <w:pPr>
              <w:cnfStyle w:val="000000100000" w:firstRow="0" w:lastRow="0" w:firstColumn="0" w:lastColumn="0" w:oddVBand="0" w:evenVBand="0" w:oddHBand="1" w:evenHBand="0" w:firstRowFirstColumn="0" w:firstRowLastColumn="0" w:lastRowFirstColumn="0" w:lastRowLastColumn="0"/>
              <w:rPr>
                <w:rFonts w:cstheme="minorHAnsi"/>
                <w:bCs/>
              </w:rPr>
            </w:pPr>
          </w:p>
        </w:tc>
      </w:tr>
    </w:tbl>
    <w:p w14:paraId="4CC9853B" w14:textId="77777777" w:rsidR="0097340F" w:rsidRPr="006B7EED" w:rsidRDefault="0097340F" w:rsidP="00B23BC1">
      <w:pPr>
        <w:tabs>
          <w:tab w:val="left" w:pos="3007"/>
        </w:tabs>
        <w:spacing w:after="0" w:line="240" w:lineRule="auto"/>
        <w:jc w:val="both"/>
        <w:rPr>
          <w:rFonts w:cstheme="minorHAnsi"/>
          <w:bCs/>
          <w:color w:val="000000" w:themeColor="text1"/>
        </w:rPr>
      </w:pPr>
    </w:p>
    <w:p w14:paraId="0E1B1688" w14:textId="77777777" w:rsidR="00BA65BD" w:rsidRPr="006B7EED" w:rsidRDefault="00BA65BD" w:rsidP="00B23BC1">
      <w:pPr>
        <w:spacing w:after="0" w:line="240" w:lineRule="auto"/>
        <w:jc w:val="both"/>
        <w:rPr>
          <w:rFonts w:cstheme="minorHAnsi"/>
          <w:b/>
        </w:rPr>
      </w:pPr>
    </w:p>
    <w:p w14:paraId="21182F74" w14:textId="3FEC1A3A" w:rsidR="00591D0C" w:rsidRPr="005B48D4" w:rsidRDefault="007579DF" w:rsidP="00AD2A8D">
      <w:pPr>
        <w:pStyle w:val="Heading4"/>
        <w:numPr>
          <w:ilvl w:val="0"/>
          <w:numId w:val="15"/>
        </w:numPr>
        <w:spacing w:after="120" w:line="240" w:lineRule="auto"/>
        <w:rPr>
          <w:rFonts w:cstheme="minorHAnsi"/>
          <w:b/>
          <w:bCs/>
          <w:color w:val="auto"/>
        </w:rPr>
      </w:pPr>
      <w:commentRangeStart w:id="11"/>
      <w:r w:rsidRPr="005B48D4">
        <w:rPr>
          <w:rFonts w:cstheme="minorHAnsi"/>
          <w:b/>
          <w:bCs/>
          <w:color w:val="auto"/>
        </w:rPr>
        <w:t>M</w:t>
      </w:r>
      <w:r w:rsidR="00591D0C" w:rsidRPr="005B48D4">
        <w:rPr>
          <w:rFonts w:cstheme="minorHAnsi"/>
          <w:b/>
          <w:bCs/>
          <w:color w:val="auto"/>
        </w:rPr>
        <w:t>ethods</w:t>
      </w:r>
      <w:r w:rsidR="005E1BE2" w:rsidRPr="005B48D4">
        <w:rPr>
          <w:rFonts w:cstheme="minorHAnsi"/>
          <w:b/>
          <w:bCs/>
          <w:color w:val="auto"/>
        </w:rPr>
        <w:t xml:space="preserve"> to </w:t>
      </w:r>
      <w:r w:rsidR="00DF021B" w:rsidRPr="005B48D4">
        <w:rPr>
          <w:rFonts w:cstheme="minorHAnsi"/>
          <w:b/>
          <w:bCs/>
          <w:color w:val="auto"/>
        </w:rPr>
        <w:t>investigate</w:t>
      </w:r>
      <w:r w:rsidR="005E1BE2" w:rsidRPr="005B48D4">
        <w:rPr>
          <w:rFonts w:cstheme="minorHAnsi"/>
          <w:b/>
          <w:bCs/>
          <w:color w:val="auto"/>
        </w:rPr>
        <w:t xml:space="preserve"> the integration, survivability, </w:t>
      </w:r>
      <w:r w:rsidR="00C327C1" w:rsidRPr="005B48D4">
        <w:rPr>
          <w:rFonts w:cstheme="minorHAnsi"/>
          <w:b/>
          <w:bCs/>
          <w:color w:val="auto"/>
        </w:rPr>
        <w:t xml:space="preserve">durability, </w:t>
      </w:r>
      <w:r w:rsidR="005E1BE2" w:rsidRPr="005B48D4">
        <w:rPr>
          <w:rFonts w:cstheme="minorHAnsi"/>
          <w:b/>
          <w:bCs/>
          <w:color w:val="auto"/>
        </w:rPr>
        <w:t>and reliability</w:t>
      </w:r>
      <w:r w:rsidR="00EA521B" w:rsidRPr="005B48D4">
        <w:rPr>
          <w:rFonts w:cstheme="minorHAnsi"/>
          <w:b/>
          <w:bCs/>
          <w:color w:val="auto"/>
        </w:rPr>
        <w:t xml:space="preserve"> of the sensors</w:t>
      </w:r>
      <w:commentRangeEnd w:id="11"/>
      <w:r w:rsidR="00B173E8">
        <w:rPr>
          <w:rStyle w:val="CommentReference"/>
          <w:rFonts w:asciiTheme="minorHAnsi" w:eastAsiaTheme="minorHAnsi" w:hAnsiTheme="minorHAnsi" w:cstheme="minorBidi"/>
          <w:i w:val="0"/>
          <w:iCs w:val="0"/>
          <w:color w:val="auto"/>
        </w:rPr>
        <w:commentReference w:id="11"/>
      </w:r>
    </w:p>
    <w:p w14:paraId="078C20F9" w14:textId="48098C92" w:rsidR="00437AC8" w:rsidRPr="00620DB5" w:rsidRDefault="009D228D" w:rsidP="00B23BC1">
      <w:pPr>
        <w:spacing w:line="240" w:lineRule="auto"/>
        <w:jc w:val="both"/>
        <w:rPr>
          <w:rFonts w:cstheme="minorHAnsi"/>
          <w:bCs/>
          <w:color w:val="FF0000"/>
        </w:rPr>
      </w:pPr>
      <w:r w:rsidRPr="0086696D">
        <w:t xml:space="preserve">For both new bonding material and </w:t>
      </w:r>
      <w:r w:rsidR="0027374D" w:rsidRPr="0086696D">
        <w:t>n</w:t>
      </w:r>
      <w:r w:rsidR="00A278D5">
        <w:t>ew</w:t>
      </w:r>
      <w:r w:rsidR="0027374D" w:rsidRPr="0086696D">
        <w:t xml:space="preserve"> sensor integration</w:t>
      </w:r>
      <w:r w:rsidRPr="0086696D">
        <w:t xml:space="preserve"> method it is </w:t>
      </w:r>
      <w:r w:rsidR="0083265E">
        <w:t xml:space="preserve">necessary </w:t>
      </w:r>
      <w:r w:rsidR="0083265E" w:rsidRPr="0086696D">
        <w:t>to</w:t>
      </w:r>
      <w:r w:rsidRPr="0086696D">
        <w:t xml:space="preserve"> </w:t>
      </w:r>
      <w:r w:rsidR="003F245F">
        <w:t xml:space="preserve">study and </w:t>
      </w:r>
      <w:r w:rsidR="008F36CF" w:rsidRPr="0086696D">
        <w:t xml:space="preserve">validate the </w:t>
      </w:r>
      <w:r w:rsidR="00944EC0">
        <w:t xml:space="preserve">sensor </w:t>
      </w:r>
      <w:r w:rsidR="00A85436">
        <w:t>integration (</w:t>
      </w:r>
      <w:r w:rsidR="00E83B7A">
        <w:t>bonding quality</w:t>
      </w:r>
      <w:r w:rsidR="00A85436">
        <w:t>)</w:t>
      </w:r>
      <w:r w:rsidR="0086696D" w:rsidRPr="0086696D">
        <w:t xml:space="preserve"> with the host structure, </w:t>
      </w:r>
      <w:r w:rsidR="00846AEA">
        <w:t xml:space="preserve">their </w:t>
      </w:r>
      <w:r w:rsidR="008F36CF" w:rsidRPr="0086696D">
        <w:t>survivability</w:t>
      </w:r>
      <w:r w:rsidR="0086696D" w:rsidRPr="0086696D">
        <w:t xml:space="preserve">, durability, </w:t>
      </w:r>
      <w:r w:rsidR="008F36CF" w:rsidRPr="0086696D">
        <w:t>and reliability</w:t>
      </w:r>
      <w:r w:rsidR="0083265E">
        <w:t xml:space="preserve">. </w:t>
      </w:r>
      <w:r w:rsidR="0083265E" w:rsidRPr="006675EB">
        <w:t>Th</w:t>
      </w:r>
      <w:r w:rsidR="00F5552A" w:rsidRPr="006675EB">
        <w:t xml:space="preserve">is </w:t>
      </w:r>
      <w:r w:rsidR="0083265E" w:rsidRPr="006675EB">
        <w:t>is</w:t>
      </w:r>
      <w:r w:rsidR="00544AD0" w:rsidRPr="006675EB">
        <w:t xml:space="preserve"> </w:t>
      </w:r>
      <w:r w:rsidR="00717755">
        <w:t xml:space="preserve">studied </w:t>
      </w:r>
      <w:r w:rsidR="00F5552A" w:rsidRPr="006675EB">
        <w:t xml:space="preserve">by </w:t>
      </w:r>
      <w:r w:rsidR="00C2567C" w:rsidRPr="006B7EED">
        <w:rPr>
          <w:rFonts w:cstheme="minorHAnsi"/>
          <w:bCs/>
        </w:rPr>
        <w:t xml:space="preserve">measuring the </w:t>
      </w:r>
      <w:r w:rsidR="00D50549" w:rsidRPr="006B7EED">
        <w:rPr>
          <w:rFonts w:cstheme="minorHAnsi"/>
          <w:bCs/>
        </w:rPr>
        <w:t>electro-</w:t>
      </w:r>
      <w:r w:rsidR="00C2567C" w:rsidRPr="006B7EED">
        <w:rPr>
          <w:rFonts w:cstheme="minorHAnsi"/>
          <w:bCs/>
        </w:rPr>
        <w:t xml:space="preserve">mechanical </w:t>
      </w:r>
      <w:r w:rsidR="00D50549" w:rsidRPr="006B7EED">
        <w:rPr>
          <w:rFonts w:cstheme="minorHAnsi"/>
          <w:bCs/>
        </w:rPr>
        <w:t>properties</w:t>
      </w:r>
      <w:r w:rsidR="00271413">
        <w:rPr>
          <w:rFonts w:cstheme="minorHAnsi"/>
          <w:bCs/>
        </w:rPr>
        <w:t xml:space="preserve"> of the sensors</w:t>
      </w:r>
      <w:r w:rsidR="00D50549" w:rsidRPr="006B7EED">
        <w:rPr>
          <w:rFonts w:cstheme="minorHAnsi"/>
          <w:bCs/>
        </w:rPr>
        <w:t xml:space="preserve"> </w:t>
      </w:r>
      <w:r w:rsidR="00222F1F" w:rsidRPr="006B7EED">
        <w:rPr>
          <w:rFonts w:cstheme="minorHAnsi"/>
          <w:bCs/>
        </w:rPr>
        <w:t xml:space="preserve">namely </w:t>
      </w:r>
      <w:r w:rsidR="00967D5C" w:rsidRPr="006B7EED">
        <w:rPr>
          <w:rFonts w:cstheme="minorHAnsi"/>
          <w:bCs/>
        </w:rPr>
        <w:t>Capacitance</w:t>
      </w:r>
      <w:r w:rsidR="00D50549" w:rsidRPr="006B7EED">
        <w:rPr>
          <w:rFonts w:cstheme="minorHAnsi"/>
          <w:bCs/>
        </w:rPr>
        <w:t>, impedance/admittance</w:t>
      </w:r>
      <w:r w:rsidR="00967D5C" w:rsidRPr="006B7EED">
        <w:rPr>
          <w:rFonts w:cstheme="minorHAnsi"/>
          <w:bCs/>
        </w:rPr>
        <w:t xml:space="preserve">, </w:t>
      </w:r>
      <w:r w:rsidR="002F6E11" w:rsidRPr="006B7EED">
        <w:rPr>
          <w:rFonts w:cstheme="minorHAnsi"/>
          <w:bCs/>
        </w:rPr>
        <w:t>charge,</w:t>
      </w:r>
      <w:r w:rsidR="00967D5C" w:rsidRPr="006B7EED">
        <w:rPr>
          <w:rFonts w:cstheme="minorHAnsi"/>
          <w:bCs/>
        </w:rPr>
        <w:t xml:space="preserve"> </w:t>
      </w:r>
      <w:r w:rsidR="00D50549" w:rsidRPr="006B7EED">
        <w:rPr>
          <w:rFonts w:cstheme="minorHAnsi"/>
          <w:bCs/>
        </w:rPr>
        <w:t>a</w:t>
      </w:r>
      <w:r w:rsidR="00967D5C" w:rsidRPr="006B7EED">
        <w:rPr>
          <w:rFonts w:cstheme="minorHAnsi"/>
          <w:bCs/>
        </w:rPr>
        <w:t xml:space="preserve">nd guided wave measurements </w:t>
      </w:r>
      <w:r w:rsidR="00C2567C" w:rsidRPr="006B7EED">
        <w:rPr>
          <w:rFonts w:cstheme="minorHAnsi"/>
          <w:bCs/>
        </w:rPr>
        <w:t xml:space="preserve">before and after </w:t>
      </w:r>
      <w:r w:rsidR="00413B57" w:rsidRPr="006B7EED">
        <w:rPr>
          <w:rFonts w:cstheme="minorHAnsi"/>
          <w:bCs/>
        </w:rPr>
        <w:t xml:space="preserve">various </w:t>
      </w:r>
      <w:r w:rsidR="0051172B" w:rsidRPr="006B7EED">
        <w:rPr>
          <w:rFonts w:cstheme="minorHAnsi"/>
          <w:bCs/>
        </w:rPr>
        <w:t xml:space="preserve">loading conditions simulated through </w:t>
      </w:r>
      <w:r w:rsidR="00B42B8B">
        <w:rPr>
          <w:rFonts w:cstheme="minorHAnsi"/>
          <w:bCs/>
        </w:rPr>
        <w:t xml:space="preserve">different </w:t>
      </w:r>
      <w:r w:rsidR="00D50549" w:rsidRPr="006B7EED">
        <w:rPr>
          <w:rFonts w:cstheme="minorHAnsi"/>
          <w:bCs/>
        </w:rPr>
        <w:t>tests</w:t>
      </w:r>
      <w:r w:rsidR="005E12C7" w:rsidRPr="006B7EED">
        <w:rPr>
          <w:rFonts w:cstheme="minorHAnsi"/>
          <w:bCs/>
        </w:rPr>
        <w:t>.</w:t>
      </w:r>
      <w:r w:rsidR="005B535C">
        <w:rPr>
          <w:rFonts w:cstheme="minorHAnsi"/>
          <w:bCs/>
        </w:rPr>
        <w:t xml:space="preserve"> </w:t>
      </w:r>
      <w:r w:rsidR="00620DB5" w:rsidRPr="006B7EED">
        <w:rPr>
          <w:rFonts w:cstheme="minorHAnsi"/>
          <w:bCs/>
        </w:rPr>
        <w:t xml:space="preserve">The most important </w:t>
      </w:r>
      <w:r w:rsidR="00620DB5" w:rsidRPr="00D32CFB">
        <w:rPr>
          <w:rFonts w:cstheme="minorHAnsi"/>
          <w:bCs/>
        </w:rPr>
        <w:t xml:space="preserve">parameter is the </w:t>
      </w:r>
      <w:r w:rsidR="00D36D13" w:rsidRPr="00D32CFB">
        <w:rPr>
          <w:rFonts w:cstheme="minorHAnsi"/>
          <w:bCs/>
        </w:rPr>
        <w:t>impedance/</w:t>
      </w:r>
      <w:r w:rsidR="00620DB5" w:rsidRPr="00D32CFB">
        <w:rPr>
          <w:rFonts w:cstheme="minorHAnsi"/>
          <w:bCs/>
        </w:rPr>
        <w:t xml:space="preserve">admittance signatures, that carries information </w:t>
      </w:r>
      <w:r w:rsidR="0077400B" w:rsidRPr="00D32CFB">
        <w:rPr>
          <w:rFonts w:cstheme="minorHAnsi"/>
          <w:bCs/>
        </w:rPr>
        <w:t>r</w:t>
      </w:r>
      <w:r w:rsidR="00415CCB" w:rsidRPr="00D32CFB">
        <w:rPr>
          <w:rFonts w:cstheme="minorHAnsi"/>
          <w:bCs/>
        </w:rPr>
        <w:t>elated</w:t>
      </w:r>
      <w:r w:rsidR="00620DB5" w:rsidRPr="00D32CFB">
        <w:rPr>
          <w:rFonts w:cstheme="minorHAnsi"/>
          <w:bCs/>
        </w:rPr>
        <w:t xml:space="preserve"> </w:t>
      </w:r>
      <w:r w:rsidR="00415CCB" w:rsidRPr="00D32CFB">
        <w:rPr>
          <w:rFonts w:cstheme="minorHAnsi"/>
          <w:bCs/>
        </w:rPr>
        <w:t xml:space="preserve">to </w:t>
      </w:r>
      <w:r w:rsidR="00620DB5" w:rsidRPr="00D32CFB">
        <w:rPr>
          <w:rFonts w:cstheme="minorHAnsi"/>
          <w:bCs/>
        </w:rPr>
        <w:t xml:space="preserve">the health and bonding condition of the sensor. </w:t>
      </w:r>
      <w:r w:rsidR="005B535C" w:rsidRPr="00D32CFB">
        <w:rPr>
          <w:rFonts w:cstheme="minorHAnsi"/>
          <w:bCs/>
          <w:highlight w:val="yellow"/>
        </w:rPr>
        <w:t xml:space="preserve">In addition to the mechanical tests, </w:t>
      </w:r>
      <w:r w:rsidR="006700D2" w:rsidRPr="00D32CFB">
        <w:rPr>
          <w:rFonts w:cstheme="minorHAnsi"/>
          <w:bCs/>
          <w:highlight w:val="yellow"/>
        </w:rPr>
        <w:t xml:space="preserve">micrographs </w:t>
      </w:r>
      <w:r w:rsidR="00083FA2" w:rsidRPr="00D32CFB">
        <w:rPr>
          <w:rFonts w:cstheme="minorHAnsi"/>
          <w:bCs/>
          <w:highlight w:val="yellow"/>
        </w:rPr>
        <w:t xml:space="preserve">of bond interface </w:t>
      </w:r>
      <w:r w:rsidR="004011D3" w:rsidRPr="00D32CFB">
        <w:rPr>
          <w:rFonts w:cstheme="minorHAnsi"/>
          <w:bCs/>
          <w:highlight w:val="yellow"/>
        </w:rPr>
        <w:t xml:space="preserve">between the sensor and the host </w:t>
      </w:r>
      <w:r w:rsidR="006700D2" w:rsidRPr="00D32CFB">
        <w:rPr>
          <w:rFonts w:cstheme="minorHAnsi"/>
          <w:bCs/>
          <w:highlight w:val="yellow"/>
        </w:rPr>
        <w:t xml:space="preserve">will be </w:t>
      </w:r>
      <w:r w:rsidR="00C94470" w:rsidRPr="00D32CFB">
        <w:rPr>
          <w:rFonts w:cstheme="minorHAnsi"/>
          <w:bCs/>
          <w:highlight w:val="yellow"/>
        </w:rPr>
        <w:t xml:space="preserve">made </w:t>
      </w:r>
      <w:r w:rsidR="004011D3" w:rsidRPr="00D32CFB">
        <w:rPr>
          <w:rFonts w:cstheme="minorHAnsi"/>
          <w:bCs/>
          <w:highlight w:val="yellow"/>
        </w:rPr>
        <w:t>for</w:t>
      </w:r>
      <w:r w:rsidR="00CF0E73" w:rsidRPr="00D32CFB">
        <w:rPr>
          <w:rFonts w:cstheme="minorHAnsi"/>
          <w:bCs/>
          <w:highlight w:val="yellow"/>
        </w:rPr>
        <w:t xml:space="preserve"> evaluat</w:t>
      </w:r>
      <w:r w:rsidR="004011D3" w:rsidRPr="00D32CFB">
        <w:rPr>
          <w:rFonts w:cstheme="minorHAnsi"/>
          <w:bCs/>
          <w:highlight w:val="yellow"/>
        </w:rPr>
        <w:t>ing</w:t>
      </w:r>
      <w:r w:rsidR="00CF0E73" w:rsidRPr="00D32CFB">
        <w:rPr>
          <w:rFonts w:cstheme="minorHAnsi"/>
          <w:bCs/>
          <w:highlight w:val="yellow"/>
        </w:rPr>
        <w:t xml:space="preserve"> the bond quality. Th</w:t>
      </w:r>
      <w:r w:rsidR="00553FF1" w:rsidRPr="00D32CFB">
        <w:rPr>
          <w:rFonts w:cstheme="minorHAnsi"/>
          <w:bCs/>
          <w:highlight w:val="yellow"/>
        </w:rPr>
        <w:t>e results from the mechanical tests and micrograph</w:t>
      </w:r>
      <w:r w:rsidR="00D32CFB" w:rsidRPr="00D32CFB">
        <w:rPr>
          <w:rFonts w:cstheme="minorHAnsi"/>
          <w:bCs/>
          <w:highlight w:val="yellow"/>
        </w:rPr>
        <w:t xml:space="preserve"> image</w:t>
      </w:r>
      <w:r w:rsidR="00553FF1" w:rsidRPr="00D32CFB">
        <w:rPr>
          <w:rFonts w:cstheme="minorHAnsi"/>
          <w:bCs/>
          <w:highlight w:val="yellow"/>
        </w:rPr>
        <w:t xml:space="preserve">s can be further correlated in order to </w:t>
      </w:r>
      <w:r w:rsidR="0034017D" w:rsidRPr="00D32CFB">
        <w:rPr>
          <w:rFonts w:cstheme="minorHAnsi"/>
          <w:bCs/>
          <w:highlight w:val="yellow"/>
        </w:rPr>
        <w:t>learn</w:t>
      </w:r>
      <w:r w:rsidR="00553FF1" w:rsidRPr="00D32CFB">
        <w:rPr>
          <w:rFonts w:cstheme="minorHAnsi"/>
          <w:bCs/>
          <w:highlight w:val="yellow"/>
        </w:rPr>
        <w:t xml:space="preserve"> how the </w:t>
      </w:r>
      <w:r w:rsidR="0034017D" w:rsidRPr="00D32CFB">
        <w:rPr>
          <w:rFonts w:cstheme="minorHAnsi"/>
          <w:bCs/>
          <w:highlight w:val="yellow"/>
        </w:rPr>
        <w:t xml:space="preserve">interface quality </w:t>
      </w:r>
      <w:r w:rsidR="00553FF1" w:rsidRPr="00D32CFB">
        <w:rPr>
          <w:rFonts w:cstheme="minorHAnsi"/>
          <w:bCs/>
          <w:highlight w:val="yellow"/>
        </w:rPr>
        <w:t>can influence the mechanical properties of the bond</w:t>
      </w:r>
      <w:r w:rsidR="00553FF1" w:rsidRPr="00B473D5">
        <w:rPr>
          <w:rFonts w:cstheme="minorHAnsi"/>
          <w:bCs/>
          <w:highlight w:val="yellow"/>
        </w:rPr>
        <w:t>.</w:t>
      </w:r>
      <w:r w:rsidR="00620DB5" w:rsidRPr="00B473D5">
        <w:rPr>
          <w:rFonts w:cstheme="minorHAnsi"/>
          <w:bCs/>
          <w:highlight w:val="yellow"/>
        </w:rPr>
        <w:t xml:space="preserve"> </w:t>
      </w:r>
      <w:r w:rsidR="00943255" w:rsidRPr="00B473D5">
        <w:rPr>
          <w:rFonts w:cstheme="minorHAnsi"/>
          <w:bCs/>
          <w:highlight w:val="yellow"/>
        </w:rPr>
        <w:t xml:space="preserve">Furthermore, </w:t>
      </w:r>
      <w:r w:rsidR="001E7FC4" w:rsidRPr="00B473D5">
        <w:rPr>
          <w:rFonts w:cstheme="minorHAnsi"/>
          <w:bCs/>
          <w:highlight w:val="yellow"/>
        </w:rPr>
        <w:t xml:space="preserve">non-disturbance tests such as </w:t>
      </w:r>
      <w:r w:rsidR="0000130F">
        <w:rPr>
          <w:rFonts w:cstheme="minorHAnsi"/>
          <w:bCs/>
          <w:highlight w:val="yellow"/>
        </w:rPr>
        <w:t xml:space="preserve">pure </w:t>
      </w:r>
      <w:r w:rsidR="00943255" w:rsidRPr="00B473D5">
        <w:rPr>
          <w:rFonts w:cstheme="minorHAnsi"/>
          <w:bCs/>
          <w:highlight w:val="yellow"/>
        </w:rPr>
        <w:t xml:space="preserve">tensile </w:t>
      </w:r>
      <w:r w:rsidR="001E7FC4" w:rsidRPr="00B473D5">
        <w:rPr>
          <w:rFonts w:cstheme="minorHAnsi"/>
          <w:bCs/>
          <w:highlight w:val="yellow"/>
        </w:rPr>
        <w:t xml:space="preserve">and bending </w:t>
      </w:r>
      <w:r w:rsidR="00943255" w:rsidRPr="00B473D5">
        <w:rPr>
          <w:rFonts w:cstheme="minorHAnsi"/>
          <w:bCs/>
          <w:highlight w:val="yellow"/>
        </w:rPr>
        <w:t xml:space="preserve">tests will be carried out </w:t>
      </w:r>
      <w:r w:rsidR="00D207DB" w:rsidRPr="00B473D5">
        <w:rPr>
          <w:rFonts w:cstheme="minorHAnsi"/>
          <w:bCs/>
          <w:highlight w:val="yellow"/>
        </w:rPr>
        <w:t>to prove that the mechanical performance of the host is not affected by the</w:t>
      </w:r>
      <w:r w:rsidR="00F66B0C" w:rsidRPr="00B473D5">
        <w:rPr>
          <w:rFonts w:cstheme="minorHAnsi"/>
          <w:bCs/>
          <w:highlight w:val="yellow"/>
        </w:rPr>
        <w:t xml:space="preserve"> </w:t>
      </w:r>
      <w:r w:rsidR="00B473D5" w:rsidRPr="00B473D5">
        <w:rPr>
          <w:rFonts w:cstheme="minorHAnsi"/>
          <w:bCs/>
          <w:highlight w:val="yellow"/>
        </w:rPr>
        <w:t>integration</w:t>
      </w:r>
      <w:r w:rsidR="00D207DB" w:rsidRPr="00B473D5">
        <w:rPr>
          <w:rFonts w:cstheme="minorHAnsi"/>
          <w:bCs/>
          <w:highlight w:val="yellow"/>
        </w:rPr>
        <w:t xml:space="preserve"> of the sensors.</w:t>
      </w:r>
    </w:p>
    <w:p w14:paraId="658EE69D" w14:textId="77777777" w:rsidR="00732C11" w:rsidRDefault="00437AC8" w:rsidP="00B23BC1">
      <w:pPr>
        <w:spacing w:after="0" w:line="240" w:lineRule="auto"/>
        <w:jc w:val="both"/>
        <w:rPr>
          <w:rFonts w:cstheme="minorHAnsi"/>
          <w:bCs/>
        </w:rPr>
      </w:pPr>
      <w:r w:rsidRPr="006B7EED">
        <w:rPr>
          <w:rFonts w:cstheme="minorHAnsi"/>
          <w:bCs/>
        </w:rPr>
        <w:t xml:space="preserve">Various authors </w:t>
      </w:r>
      <w:sdt>
        <w:sdtPr>
          <w:rPr>
            <w:rFonts w:cstheme="minorHAnsi"/>
            <w:bCs/>
          </w:rPr>
          <w:alias w:val="To edit, see citavi.com/edit"/>
          <w:tag w:val="CitaviPlaceholder#bf3b4625-4e62-4f77-b232-e4eb0f555f21"/>
          <w:id w:val="2068146650"/>
          <w:placeholder>
            <w:docPart w:val="DefaultPlaceholder_-1854013440"/>
          </w:placeholder>
        </w:sdtPr>
        <w:sdtEndPr/>
        <w:sdtContent>
          <w:r w:rsidRPr="006B7EED">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jI2ZTM0LTRiNzEtNGFlNy04YTE4LTIzMGQ2MmE5MjEzNCIsIlJhbmdlU3RhcnQiOjIsIlJhbmdlTGVuZ3RoIjozLCJSZWZlcmVuY2VJZCI6ImE5MWFmMzVlLTY4NDItNGU3NC04OWY5LTU0ZGEyYzA0OWQ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4LzA5NjQtMTcyNi8xNS82LzAyMCIsIkVkaXRvcnMiOltdLCJFdmFsdWF0aW9uQ29tcGxleGl0eSI6MCwiRXZhbHVhdGlvblNvdXJjZVRleHRGb3JtYXQiOjAsIkdyb3VwcyI6W3siJGlkIjoiMTE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gvMDk2NC0xNzI2LzE1LzYvMDIwIiwiVXJpU3RyaW5nIjoiaHR0cHM6Ly9kb2kub3JnLzEwLjEwODgvMDk2NC0xNzI2LzE1LzYvMDI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1MTQvMS40NDc3NiIsIkVkaXRvcnMiOltdLCJFdmFsdWF0aW9uQ29tcGxleGl0eSI6MCwiRXZhbHVhdGlvblNvdXJjZVRleHRGb3JtYXQiOjAsIkdyb3VwcyI6W3siJHJlZiI6IjExIn1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yNTE0LzEuNDQ3NzYiLCJVcmlTdHJpbmciOiJodHRwczovL2RvaS5vcmcvMTAuMjUxNC8xLjQ0Nzc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xNi9qLnByb3RjeS4yMDE0LjA5LjAyNSIsIlVyaVN0cmluZyI6Imh0dHBzOi8vZG9pLm9yZy8xMC4xMDE2L2oucHJvdGN5LjIwMTQuMDkuMDI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2NS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2Ni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2NyIsIiR0eXBlIjoiU3dpc3NBY2FkZW1pYy5DaXRhdmkuTGlua2VkUmVzb3VyY2UsIFN3aXNzQWNhZGVtaWMuQ2l0YXZpIiwiTGlua2VkUmVzb3VyY2VUeXBlIjoxLCJVcmlTdHJpbmciOiJOZWJlci1BZXNjaGJhY2hlciAtIFlvdXIgUGFwZXIncyBUaXRsZSBTdGFydHMgSGVyZS5qcGc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S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XSwiRm9ybWF0dGVkVGV4dCI6eyIkaWQiOiI2OSIsIkNvdW50IjoxLCJUZXh0VW5pdHMiOlt7IiRpZCI6IjcwIiwiRm9udFN0eWxlIjp7IiRpZCI6IjcxIiwiTmV1dHJhbCI6dHJ1ZX0sIlJlYWRpbmdPcmRlciI6MSwiVGV4dCI6Ils0LCA34oCTMTJdIn1dfSwiVGFnIjoiQ2l0YXZpUGxhY2Vob2xkZXIjYmYzYjQ2MjUtNGU2Mi00Zjc3LWIyMzItZTRlYjBmNTU1ZjIxIiwiVGV4dCI6Ils0LCA34oCTMTJdIiwiV0FJVmVyc2lvbiI6IjYuOC4wLjAifQ==}</w:instrText>
          </w:r>
          <w:r w:rsidRPr="006B7EED">
            <w:rPr>
              <w:rFonts w:cstheme="minorHAnsi"/>
              <w:bCs/>
              <w:noProof/>
            </w:rPr>
            <w:fldChar w:fldCharType="separate"/>
          </w:r>
          <w:r w:rsidR="009D730B">
            <w:rPr>
              <w:rFonts w:cstheme="minorHAnsi"/>
              <w:bCs/>
              <w:noProof/>
            </w:rPr>
            <w:t>[4, 7–12]</w:t>
          </w:r>
          <w:r w:rsidRPr="006B7EED">
            <w:rPr>
              <w:rFonts w:cstheme="minorHAnsi"/>
              <w:bCs/>
              <w:noProof/>
            </w:rPr>
            <w:fldChar w:fldCharType="end"/>
          </w:r>
        </w:sdtContent>
      </w:sdt>
      <w:r w:rsidR="00757745" w:rsidRPr="006B7EED">
        <w:rPr>
          <w:rFonts w:cstheme="minorHAnsi"/>
          <w:bCs/>
        </w:rPr>
        <w:t xml:space="preserve"> </w:t>
      </w:r>
      <w:r w:rsidR="00B173E8">
        <w:rPr>
          <w:rFonts w:cstheme="minorHAnsi"/>
          <w:bCs/>
        </w:rPr>
        <w:t>have</w:t>
      </w:r>
      <w:r w:rsidR="00B173E8" w:rsidRPr="006B7EED">
        <w:rPr>
          <w:rFonts w:cstheme="minorHAnsi"/>
          <w:bCs/>
        </w:rPr>
        <w:t xml:space="preserve"> </w:t>
      </w:r>
      <w:r w:rsidR="00757745" w:rsidRPr="006B7EED">
        <w:rPr>
          <w:rFonts w:cstheme="minorHAnsi"/>
          <w:bCs/>
        </w:rPr>
        <w:t>used these methods to</w:t>
      </w:r>
      <w:r w:rsidR="00272775" w:rsidRPr="006B7EED">
        <w:rPr>
          <w:rFonts w:cstheme="minorHAnsi"/>
          <w:bCs/>
        </w:rPr>
        <w:t xml:space="preserve"> study the</w:t>
      </w:r>
      <w:r w:rsidR="00757745" w:rsidRPr="006B7EED">
        <w:rPr>
          <w:rFonts w:cstheme="minorHAnsi"/>
          <w:bCs/>
        </w:rPr>
        <w:t xml:space="preserve"> survivability</w:t>
      </w:r>
      <w:r w:rsidR="00DE17F6" w:rsidRPr="006B7EED">
        <w:rPr>
          <w:rFonts w:cstheme="minorHAnsi"/>
          <w:bCs/>
        </w:rPr>
        <w:t xml:space="preserve">, </w:t>
      </w:r>
      <w:r w:rsidR="00272775" w:rsidRPr="006B7EED">
        <w:rPr>
          <w:rFonts w:cstheme="minorHAnsi"/>
          <w:bCs/>
        </w:rPr>
        <w:t>durability</w:t>
      </w:r>
      <w:r w:rsidR="00A27B14" w:rsidRPr="006B7EED">
        <w:rPr>
          <w:rFonts w:cstheme="minorHAnsi"/>
          <w:bCs/>
        </w:rPr>
        <w:t>,</w:t>
      </w:r>
      <w:r w:rsidR="00DE17F6" w:rsidRPr="006B7EED">
        <w:rPr>
          <w:rFonts w:cstheme="minorHAnsi"/>
          <w:bCs/>
        </w:rPr>
        <w:t xml:space="preserve"> and reliability</w:t>
      </w:r>
      <w:r w:rsidR="00757745" w:rsidRPr="006B7EED">
        <w:rPr>
          <w:rFonts w:cstheme="minorHAnsi"/>
          <w:bCs/>
        </w:rPr>
        <w:t xml:space="preserve"> of</w:t>
      </w:r>
      <w:r w:rsidR="00DE17F6" w:rsidRPr="006B7EED">
        <w:rPr>
          <w:rFonts w:cstheme="minorHAnsi"/>
          <w:bCs/>
        </w:rPr>
        <w:t xml:space="preserve"> the</w:t>
      </w:r>
      <w:r w:rsidR="00757745" w:rsidRPr="006B7EED">
        <w:rPr>
          <w:rFonts w:cstheme="minorHAnsi"/>
          <w:bCs/>
        </w:rPr>
        <w:t xml:space="preserve"> bonded PZT </w:t>
      </w:r>
      <w:r w:rsidR="000A3185" w:rsidRPr="006B7EED">
        <w:rPr>
          <w:rFonts w:cstheme="minorHAnsi"/>
          <w:bCs/>
        </w:rPr>
        <w:t>to the</w:t>
      </w:r>
      <w:r w:rsidR="00757745" w:rsidRPr="006B7EED">
        <w:rPr>
          <w:rFonts w:cstheme="minorHAnsi"/>
          <w:bCs/>
        </w:rPr>
        <w:t xml:space="preserve"> composite. Therefore,</w:t>
      </w:r>
      <w:r w:rsidR="003F4658" w:rsidRPr="006B7EED">
        <w:rPr>
          <w:rFonts w:cstheme="minorHAnsi"/>
          <w:bCs/>
        </w:rPr>
        <w:t xml:space="preserve"> these</w:t>
      </w:r>
      <w:r w:rsidR="000A3185" w:rsidRPr="006B7EED">
        <w:rPr>
          <w:rFonts w:cstheme="minorHAnsi"/>
          <w:bCs/>
        </w:rPr>
        <w:t xml:space="preserve"> standard</w:t>
      </w:r>
      <w:r w:rsidR="003F4658" w:rsidRPr="006B7EED">
        <w:rPr>
          <w:rFonts w:cstheme="minorHAnsi"/>
          <w:bCs/>
        </w:rPr>
        <w:t xml:space="preserve"> methods will be used</w:t>
      </w:r>
      <w:r w:rsidR="000A3185" w:rsidRPr="006B7EED">
        <w:rPr>
          <w:rFonts w:cstheme="minorHAnsi"/>
          <w:bCs/>
        </w:rPr>
        <w:t xml:space="preserve"> </w:t>
      </w:r>
      <w:r w:rsidR="00757745" w:rsidRPr="006B7EED">
        <w:rPr>
          <w:rFonts w:cstheme="minorHAnsi"/>
          <w:bCs/>
        </w:rPr>
        <w:t>t</w:t>
      </w:r>
      <w:r w:rsidR="00A27B14" w:rsidRPr="006B7EED">
        <w:rPr>
          <w:rFonts w:cstheme="minorHAnsi"/>
          <w:bCs/>
        </w:rPr>
        <w:t xml:space="preserve">o </w:t>
      </w:r>
      <w:r w:rsidR="00757745" w:rsidRPr="006B7EED">
        <w:rPr>
          <w:rFonts w:cstheme="minorHAnsi"/>
          <w:bCs/>
        </w:rPr>
        <w:t>study</w:t>
      </w:r>
      <w:r w:rsidR="000A3185" w:rsidRPr="006B7EED">
        <w:rPr>
          <w:rFonts w:cstheme="minorHAnsi"/>
          <w:bCs/>
        </w:rPr>
        <w:t xml:space="preserve"> and evaluate</w:t>
      </w:r>
      <w:r w:rsidR="00757745" w:rsidRPr="006B7EED">
        <w:rPr>
          <w:rFonts w:cstheme="minorHAnsi"/>
          <w:bCs/>
        </w:rPr>
        <w:t xml:space="preserve"> the performance of the sensors bonded by proposed TP films</w:t>
      </w:r>
      <w:r w:rsidR="008A35EC" w:rsidRPr="006B7EED">
        <w:rPr>
          <w:rFonts w:cstheme="minorHAnsi"/>
          <w:bCs/>
        </w:rPr>
        <w:t xml:space="preserve"> to the composite s</w:t>
      </w:r>
      <w:r w:rsidR="003F4658" w:rsidRPr="006B7EED">
        <w:rPr>
          <w:rFonts w:cstheme="minorHAnsi"/>
          <w:bCs/>
        </w:rPr>
        <w:t>tructures</w:t>
      </w:r>
      <w:r w:rsidR="00757745" w:rsidRPr="006B7EED">
        <w:rPr>
          <w:rFonts w:cstheme="minorHAnsi"/>
          <w:bCs/>
        </w:rPr>
        <w:t>.</w:t>
      </w:r>
      <w:r w:rsidR="00EB15A1" w:rsidRPr="006B7EED">
        <w:rPr>
          <w:rFonts w:cstheme="minorHAnsi"/>
          <w:bCs/>
        </w:rPr>
        <w:t xml:space="preserve"> </w:t>
      </w:r>
      <w:r w:rsidR="008A2B5F" w:rsidRPr="006B7EED">
        <w:rPr>
          <w:rFonts w:cstheme="minorHAnsi"/>
          <w:bCs/>
        </w:rPr>
        <w:t>A change in</w:t>
      </w:r>
      <w:r w:rsidR="009178B3" w:rsidRPr="006B7EED">
        <w:rPr>
          <w:rFonts w:cstheme="minorHAnsi"/>
          <w:bCs/>
        </w:rPr>
        <w:t xml:space="preserve"> the</w:t>
      </w:r>
      <w:r w:rsidR="008A2B5F" w:rsidRPr="006B7EED">
        <w:rPr>
          <w:rFonts w:cstheme="minorHAnsi"/>
          <w:bCs/>
        </w:rPr>
        <w:t xml:space="preserve"> mentioned el</w:t>
      </w:r>
      <w:r w:rsidR="000D057E" w:rsidRPr="006B7EED">
        <w:rPr>
          <w:rFonts w:cstheme="minorHAnsi"/>
          <w:bCs/>
        </w:rPr>
        <w:t>e</w:t>
      </w:r>
      <w:r w:rsidR="008A2B5F" w:rsidRPr="006B7EED">
        <w:rPr>
          <w:rFonts w:cstheme="minorHAnsi"/>
          <w:bCs/>
        </w:rPr>
        <w:t xml:space="preserve">ctro-mechanical </w:t>
      </w:r>
      <w:r w:rsidR="008A2B5F" w:rsidRPr="006B7EED">
        <w:rPr>
          <w:rFonts w:cstheme="minorHAnsi"/>
        </w:rPr>
        <w:t xml:space="preserve">properties </w:t>
      </w:r>
      <w:r w:rsidR="000D057E" w:rsidRPr="006B7EED">
        <w:rPr>
          <w:rFonts w:cstheme="minorHAnsi"/>
        </w:rPr>
        <w:t>of the sensors</w:t>
      </w:r>
      <w:r w:rsidR="000D057E" w:rsidRPr="006B7EED">
        <w:rPr>
          <w:rFonts w:cstheme="minorHAnsi"/>
          <w:bCs/>
        </w:rPr>
        <w:t xml:space="preserve"> </w:t>
      </w:r>
      <w:r w:rsidR="008A2B5F" w:rsidRPr="006B7EED">
        <w:rPr>
          <w:rFonts w:cstheme="minorHAnsi"/>
          <w:bCs/>
        </w:rPr>
        <w:t>can indicate if th</w:t>
      </w:r>
      <w:r w:rsidR="000D057E" w:rsidRPr="006B7EED">
        <w:rPr>
          <w:rFonts w:cstheme="minorHAnsi"/>
          <w:bCs/>
        </w:rPr>
        <w:t>ey</w:t>
      </w:r>
      <w:r w:rsidR="008A2B5F" w:rsidRPr="006B7EED">
        <w:rPr>
          <w:rFonts w:cstheme="minorHAnsi"/>
          <w:bCs/>
        </w:rPr>
        <w:t xml:space="preserve"> </w:t>
      </w:r>
      <w:r w:rsidR="000D057E" w:rsidRPr="006B7EED">
        <w:rPr>
          <w:rFonts w:cstheme="minorHAnsi"/>
          <w:bCs/>
        </w:rPr>
        <w:t>are</w:t>
      </w:r>
      <w:r w:rsidR="008A2B5F" w:rsidRPr="006B7EED">
        <w:rPr>
          <w:rFonts w:cstheme="minorHAnsi"/>
          <w:bCs/>
        </w:rPr>
        <w:t xml:space="preserve"> </w:t>
      </w:r>
      <w:r w:rsidR="001B16C8" w:rsidRPr="006B7EED">
        <w:rPr>
          <w:rFonts w:cstheme="minorHAnsi"/>
          <w:bCs/>
        </w:rPr>
        <w:t xml:space="preserve">healthy </w:t>
      </w:r>
      <w:r w:rsidR="008A2B5F" w:rsidRPr="006B7EED">
        <w:rPr>
          <w:rFonts w:cstheme="minorHAnsi"/>
          <w:bCs/>
        </w:rPr>
        <w:t xml:space="preserve">and </w:t>
      </w:r>
      <w:r w:rsidR="001B16C8" w:rsidRPr="006B7EED">
        <w:rPr>
          <w:rFonts w:cstheme="minorHAnsi"/>
          <w:bCs/>
        </w:rPr>
        <w:t xml:space="preserve">well bonded </w:t>
      </w:r>
      <w:r w:rsidR="00791A9C" w:rsidRPr="006B7EED">
        <w:rPr>
          <w:rFonts w:cstheme="minorHAnsi"/>
          <w:bCs/>
        </w:rPr>
        <w:t>to the structure</w:t>
      </w:r>
      <w:r w:rsidR="008A2B5F" w:rsidRPr="006B7EED">
        <w:rPr>
          <w:rFonts w:cstheme="minorHAnsi"/>
          <w:bCs/>
        </w:rPr>
        <w:t>.</w:t>
      </w:r>
      <w:r w:rsidR="00BC2AC9" w:rsidRPr="006B7EED">
        <w:rPr>
          <w:rFonts w:cstheme="minorHAnsi"/>
          <w:bCs/>
        </w:rPr>
        <w:t xml:space="preserve"> </w:t>
      </w:r>
    </w:p>
    <w:p w14:paraId="3671C45B" w14:textId="77777777" w:rsidR="00732C11" w:rsidRDefault="00732C11" w:rsidP="00B23BC1">
      <w:pPr>
        <w:spacing w:after="0" w:line="240" w:lineRule="auto"/>
        <w:jc w:val="both"/>
        <w:rPr>
          <w:rFonts w:cstheme="minorHAnsi"/>
          <w:bCs/>
        </w:rPr>
      </w:pPr>
    </w:p>
    <w:p w14:paraId="073E383C" w14:textId="640B981A" w:rsidR="00781FB6" w:rsidRPr="006B7EED" w:rsidRDefault="00BC2AC9" w:rsidP="00B23BC1">
      <w:pPr>
        <w:spacing w:after="0" w:line="240" w:lineRule="auto"/>
        <w:jc w:val="both"/>
        <w:rPr>
          <w:rFonts w:cstheme="minorHAnsi"/>
          <w:bCs/>
        </w:rPr>
      </w:pPr>
      <w:r w:rsidRPr="006B7EED">
        <w:rPr>
          <w:rFonts w:cstheme="minorHAnsi"/>
          <w:bCs/>
        </w:rPr>
        <w:t xml:space="preserve">The following </w:t>
      </w:r>
      <w:r w:rsidR="00D7099F" w:rsidRPr="006B7EED">
        <w:rPr>
          <w:rFonts w:cstheme="minorHAnsi"/>
          <w:bCs/>
        </w:rPr>
        <w:t>sensor failure</w:t>
      </w:r>
      <w:r w:rsidR="000966F6" w:rsidRPr="006B7EED">
        <w:rPr>
          <w:rFonts w:cstheme="minorHAnsi"/>
          <w:bCs/>
        </w:rPr>
        <w:t xml:space="preserve">s </w:t>
      </w:r>
      <w:r w:rsidR="00D7099F" w:rsidRPr="006B7EED">
        <w:rPr>
          <w:rFonts w:cstheme="minorHAnsi"/>
          <w:bCs/>
        </w:rPr>
        <w:t xml:space="preserve">can occur during the </w:t>
      </w:r>
      <w:r w:rsidR="00E67E56" w:rsidRPr="006B7EED">
        <w:rPr>
          <w:rFonts w:cstheme="minorHAnsi"/>
          <w:bCs/>
        </w:rPr>
        <w:t>service time of a senso</w:t>
      </w:r>
      <w:r w:rsidR="00786F6A">
        <w:rPr>
          <w:rFonts w:cstheme="minorHAnsi"/>
          <w:bCs/>
        </w:rPr>
        <w:t>r:</w:t>
      </w:r>
    </w:p>
    <w:p w14:paraId="48B038C6" w14:textId="519D282A" w:rsidR="00D7099F" w:rsidRPr="00CF39C6" w:rsidRDefault="00D7099F" w:rsidP="00AD2A8D">
      <w:pPr>
        <w:pStyle w:val="ListParagraph"/>
        <w:numPr>
          <w:ilvl w:val="0"/>
          <w:numId w:val="20"/>
        </w:numPr>
        <w:spacing w:after="0" w:line="240" w:lineRule="auto"/>
        <w:jc w:val="both"/>
        <w:rPr>
          <w:rFonts w:cstheme="minorHAnsi"/>
          <w:bCs/>
        </w:rPr>
      </w:pPr>
      <w:r w:rsidRPr="00CF39C6">
        <w:rPr>
          <w:rFonts w:cstheme="minorHAnsi"/>
          <w:bCs/>
        </w:rPr>
        <w:t>Dis-bonding</w:t>
      </w:r>
      <w:r w:rsidR="006F4F8D" w:rsidRPr="00CF39C6">
        <w:rPr>
          <w:rFonts w:cstheme="minorHAnsi"/>
          <w:bCs/>
        </w:rPr>
        <w:t xml:space="preserve"> of the sensor from the host surface</w:t>
      </w:r>
    </w:p>
    <w:p w14:paraId="2B7EDDC5" w14:textId="6D89A14A" w:rsidR="00D7099F" w:rsidRPr="00CF39C6" w:rsidRDefault="00D7099F" w:rsidP="00AD2A8D">
      <w:pPr>
        <w:pStyle w:val="ListParagraph"/>
        <w:numPr>
          <w:ilvl w:val="0"/>
          <w:numId w:val="20"/>
        </w:numPr>
        <w:spacing w:after="0" w:line="240" w:lineRule="auto"/>
        <w:jc w:val="both"/>
        <w:rPr>
          <w:rFonts w:cstheme="minorHAnsi"/>
          <w:bCs/>
        </w:rPr>
      </w:pPr>
      <w:r w:rsidRPr="00CF39C6">
        <w:rPr>
          <w:rFonts w:cstheme="minorHAnsi"/>
          <w:bCs/>
        </w:rPr>
        <w:lastRenderedPageBreak/>
        <w:t>Breakage or Crack</w:t>
      </w:r>
      <w:r w:rsidR="006F4F8D" w:rsidRPr="00CF39C6">
        <w:rPr>
          <w:rFonts w:cstheme="minorHAnsi"/>
          <w:bCs/>
        </w:rPr>
        <w:t xml:space="preserve"> of the sensor</w:t>
      </w:r>
    </w:p>
    <w:p w14:paraId="3D0EA03D" w14:textId="402A1E43" w:rsidR="00D7099F" w:rsidRPr="00C7156D" w:rsidRDefault="00D7099F" w:rsidP="00AD2A8D">
      <w:pPr>
        <w:pStyle w:val="ListParagraph"/>
        <w:numPr>
          <w:ilvl w:val="0"/>
          <w:numId w:val="20"/>
        </w:numPr>
        <w:spacing w:after="0" w:line="240" w:lineRule="auto"/>
        <w:jc w:val="both"/>
        <w:rPr>
          <w:rFonts w:cstheme="minorHAnsi"/>
          <w:bCs/>
          <w:highlight w:val="yellow"/>
        </w:rPr>
      </w:pPr>
      <w:commentRangeStart w:id="12"/>
      <w:r w:rsidRPr="00C7156D">
        <w:rPr>
          <w:rFonts w:cstheme="minorHAnsi"/>
          <w:bCs/>
          <w:highlight w:val="yellow"/>
        </w:rPr>
        <w:t>Dent and spalling</w:t>
      </w:r>
      <w:r w:rsidR="006F4F8D" w:rsidRPr="00C7156D">
        <w:rPr>
          <w:rFonts w:cstheme="minorHAnsi"/>
          <w:bCs/>
          <w:highlight w:val="yellow"/>
        </w:rPr>
        <w:t xml:space="preserve"> of the sensor</w:t>
      </w:r>
      <w:commentRangeEnd w:id="12"/>
      <w:r w:rsidR="00AA0298" w:rsidRPr="00C7156D">
        <w:rPr>
          <w:rStyle w:val="CommentReference"/>
          <w:highlight w:val="yellow"/>
        </w:rPr>
        <w:commentReference w:id="12"/>
      </w:r>
      <w:r w:rsidR="00DA4F7E" w:rsidRPr="00C7156D">
        <w:rPr>
          <w:rFonts w:cstheme="minorHAnsi"/>
          <w:bCs/>
          <w:highlight w:val="yellow"/>
        </w:rPr>
        <w:t xml:space="preserve"> caused by low velocity impacts</w:t>
      </w:r>
    </w:p>
    <w:p w14:paraId="75261D8C" w14:textId="6331277D" w:rsidR="00D7099F" w:rsidRDefault="00D7099F" w:rsidP="00AD2A8D">
      <w:pPr>
        <w:pStyle w:val="ListParagraph"/>
        <w:numPr>
          <w:ilvl w:val="0"/>
          <w:numId w:val="20"/>
        </w:numPr>
        <w:spacing w:after="0" w:line="240" w:lineRule="auto"/>
        <w:jc w:val="both"/>
        <w:rPr>
          <w:rFonts w:cstheme="minorHAnsi"/>
          <w:bCs/>
        </w:rPr>
      </w:pPr>
      <w:r w:rsidRPr="00CF39C6">
        <w:rPr>
          <w:rFonts w:cstheme="minorHAnsi"/>
          <w:bCs/>
        </w:rPr>
        <w:t xml:space="preserve">Mechanical degradation </w:t>
      </w:r>
      <w:r w:rsidR="006F4F8D" w:rsidRPr="00CF39C6">
        <w:rPr>
          <w:rFonts w:cstheme="minorHAnsi"/>
          <w:bCs/>
        </w:rPr>
        <w:t>of the sensor</w:t>
      </w:r>
    </w:p>
    <w:p w14:paraId="6FC4DA52" w14:textId="77777777" w:rsidR="00137236" w:rsidRPr="00CF39C6" w:rsidRDefault="00137236" w:rsidP="00B23BC1">
      <w:pPr>
        <w:pStyle w:val="ListParagraph"/>
        <w:spacing w:after="0" w:line="240" w:lineRule="auto"/>
        <w:jc w:val="both"/>
        <w:rPr>
          <w:rFonts w:cstheme="minorHAnsi"/>
          <w:bCs/>
        </w:rPr>
      </w:pPr>
    </w:p>
    <w:p w14:paraId="392EBEFD" w14:textId="7AAE3DCA" w:rsidR="0096427E" w:rsidRPr="006B7EED" w:rsidRDefault="001D2E04" w:rsidP="00B23BC1">
      <w:pPr>
        <w:spacing w:after="0" w:line="240" w:lineRule="auto"/>
        <w:jc w:val="both"/>
        <w:rPr>
          <w:rFonts w:cstheme="minorHAnsi"/>
          <w:bCs/>
        </w:rPr>
      </w:pPr>
      <w:r w:rsidRPr="006B7EED">
        <w:rPr>
          <w:rFonts w:cstheme="minorHAnsi"/>
          <w:bCs/>
        </w:rPr>
        <w:t>The Capacitance</w:t>
      </w:r>
      <w:r w:rsidR="00FC1261" w:rsidRPr="006B7EED">
        <w:rPr>
          <w:rFonts w:cstheme="minorHAnsi"/>
          <w:bCs/>
        </w:rPr>
        <w:t xml:space="preserve">, </w:t>
      </w:r>
      <w:r w:rsidRPr="006B7EED">
        <w:rPr>
          <w:rFonts w:cstheme="minorHAnsi"/>
          <w:bCs/>
        </w:rPr>
        <w:t>Impedance</w:t>
      </w:r>
      <w:r w:rsidR="00FC1261" w:rsidRPr="006B7EED">
        <w:rPr>
          <w:rFonts w:cstheme="minorHAnsi"/>
          <w:bCs/>
        </w:rPr>
        <w:t>/admittance</w:t>
      </w:r>
      <w:r w:rsidRPr="006B7EED">
        <w:rPr>
          <w:rFonts w:cstheme="minorHAnsi"/>
          <w:bCs/>
        </w:rPr>
        <w:t xml:space="preserve">, </w:t>
      </w:r>
      <w:r w:rsidR="00A41C53" w:rsidRPr="006B7EED">
        <w:rPr>
          <w:rFonts w:cstheme="minorHAnsi"/>
          <w:bCs/>
        </w:rPr>
        <w:t>v</w:t>
      </w:r>
      <w:r w:rsidRPr="006B7EED">
        <w:rPr>
          <w:rFonts w:cstheme="minorHAnsi"/>
          <w:bCs/>
        </w:rPr>
        <w:t>oltage/</w:t>
      </w:r>
      <w:r w:rsidR="00867086" w:rsidRPr="006B7EED">
        <w:rPr>
          <w:rFonts w:cstheme="minorHAnsi"/>
          <w:bCs/>
        </w:rPr>
        <w:t>charge,</w:t>
      </w:r>
      <w:r w:rsidRPr="006B7EED">
        <w:rPr>
          <w:rFonts w:cstheme="minorHAnsi"/>
          <w:bCs/>
        </w:rPr>
        <w:t xml:space="preserve"> and Guided wave measurements can be used to </w:t>
      </w:r>
      <w:r w:rsidR="000966F6" w:rsidRPr="006B7EED">
        <w:rPr>
          <w:rFonts w:cstheme="minorHAnsi"/>
          <w:bCs/>
        </w:rPr>
        <w:t>identify</w:t>
      </w:r>
      <w:r w:rsidR="007D508E" w:rsidRPr="006B7EED">
        <w:rPr>
          <w:rFonts w:cstheme="minorHAnsi"/>
          <w:bCs/>
        </w:rPr>
        <w:t xml:space="preserve"> </w:t>
      </w:r>
      <w:r w:rsidR="00FC146D" w:rsidRPr="006B7EED">
        <w:rPr>
          <w:rFonts w:cstheme="minorHAnsi"/>
          <w:bCs/>
        </w:rPr>
        <w:t>these sensor failure</w:t>
      </w:r>
      <w:r w:rsidR="00CE5B06" w:rsidRPr="006B7EED">
        <w:rPr>
          <w:rFonts w:cstheme="minorHAnsi"/>
          <w:bCs/>
        </w:rPr>
        <w:t xml:space="preserve">s </w:t>
      </w:r>
      <w:r w:rsidRPr="006B7EED">
        <w:rPr>
          <w:rFonts w:cstheme="minorHAnsi"/>
          <w:bCs/>
        </w:rPr>
        <w:t xml:space="preserve">as summarized in the </w:t>
      </w:r>
      <w:r w:rsidR="00227640">
        <w:rPr>
          <w:rFonts w:cstheme="minorHAnsi"/>
          <w:bCs/>
        </w:rPr>
        <w:t>T</w:t>
      </w:r>
      <w:r w:rsidRPr="006B7EED">
        <w:rPr>
          <w:rFonts w:cstheme="minorHAnsi"/>
          <w:bCs/>
        </w:rPr>
        <w:t>abl</w:t>
      </w:r>
      <w:r w:rsidR="00A41C53" w:rsidRPr="006B7EED">
        <w:rPr>
          <w:rFonts w:cstheme="minorHAnsi"/>
          <w:bCs/>
        </w:rPr>
        <w:t xml:space="preserve">e </w:t>
      </w:r>
      <w:r w:rsidR="00227640">
        <w:rPr>
          <w:rFonts w:cstheme="minorHAnsi"/>
          <w:bCs/>
        </w:rPr>
        <w:t>3</w:t>
      </w:r>
      <w:r w:rsidRPr="006B7EED">
        <w:rPr>
          <w:rFonts w:cstheme="minorHAnsi"/>
          <w:bCs/>
        </w:rPr>
        <w:t xml:space="preserve"> and </w:t>
      </w:r>
      <w:r w:rsidR="00FC146D" w:rsidRPr="006B7EED">
        <w:rPr>
          <w:rFonts w:cstheme="minorHAnsi"/>
          <w:bCs/>
        </w:rPr>
        <w:t>hence can be used</w:t>
      </w:r>
      <w:r w:rsidRPr="006B7EED">
        <w:rPr>
          <w:rFonts w:cstheme="minorHAnsi"/>
          <w:bCs/>
        </w:rPr>
        <w:t xml:space="preserve"> </w:t>
      </w:r>
      <w:r w:rsidR="00FC146D" w:rsidRPr="006B7EED">
        <w:rPr>
          <w:rFonts w:cstheme="minorHAnsi"/>
          <w:bCs/>
        </w:rPr>
        <w:t>to ev</w:t>
      </w:r>
      <w:r w:rsidR="005B0350" w:rsidRPr="006B7EED">
        <w:rPr>
          <w:rFonts w:cstheme="minorHAnsi"/>
          <w:bCs/>
        </w:rPr>
        <w:t xml:space="preserve">aluate </w:t>
      </w:r>
      <w:r w:rsidRPr="006B7EED">
        <w:rPr>
          <w:rFonts w:cstheme="minorHAnsi"/>
          <w:bCs/>
        </w:rPr>
        <w:t>the integrability, survivability,</w:t>
      </w:r>
      <w:r w:rsidR="00392074" w:rsidRPr="006B7EED">
        <w:rPr>
          <w:rFonts w:cstheme="minorHAnsi"/>
          <w:bCs/>
        </w:rPr>
        <w:t xml:space="preserve"> durability,</w:t>
      </w:r>
      <w:r w:rsidRPr="006B7EED">
        <w:rPr>
          <w:rFonts w:cstheme="minorHAnsi"/>
          <w:bCs/>
        </w:rPr>
        <w:t xml:space="preserve"> and reliability of the sensors</w:t>
      </w:r>
      <w:r w:rsidR="005E13C5" w:rsidRPr="006B7EED">
        <w:rPr>
          <w:rFonts w:cstheme="minorHAnsi"/>
          <w:bCs/>
        </w:rPr>
        <w:t>.</w:t>
      </w:r>
    </w:p>
    <w:p w14:paraId="6CAF6C9E" w14:textId="77777777" w:rsidR="00C15881" w:rsidRPr="006B7EED" w:rsidRDefault="00C15881" w:rsidP="00B23BC1">
      <w:pPr>
        <w:spacing w:after="0" w:line="240" w:lineRule="auto"/>
        <w:rPr>
          <w:rFonts w:cstheme="minorHAnsi"/>
          <w:bCs/>
        </w:rPr>
      </w:pPr>
    </w:p>
    <w:p w14:paraId="66C37223" w14:textId="5F5A9D61" w:rsidR="004F6156" w:rsidRPr="006B7EED" w:rsidRDefault="004F6156" w:rsidP="00B23BC1">
      <w:pPr>
        <w:spacing w:after="0" w:line="240" w:lineRule="auto"/>
        <w:jc w:val="center"/>
        <w:rPr>
          <w:rFonts w:cstheme="minorHAnsi"/>
          <w:bCs/>
        </w:rPr>
      </w:pPr>
      <w:r w:rsidRPr="006B7EED">
        <w:rPr>
          <w:rFonts w:cstheme="minorHAnsi"/>
          <w:bCs/>
        </w:rPr>
        <w:t xml:space="preserve">Table </w:t>
      </w:r>
      <w:r w:rsidR="00227640">
        <w:rPr>
          <w:rFonts w:cstheme="minorHAnsi"/>
          <w:bCs/>
        </w:rPr>
        <w:t>3</w:t>
      </w:r>
      <w:r w:rsidRPr="006B7EED">
        <w:rPr>
          <w:rFonts w:cstheme="minorHAnsi"/>
          <w:bCs/>
        </w:rPr>
        <w:t>: Test method for identif</w:t>
      </w:r>
      <w:r w:rsidR="000966F6" w:rsidRPr="006B7EED">
        <w:rPr>
          <w:rFonts w:cstheme="minorHAnsi"/>
          <w:bCs/>
        </w:rPr>
        <w:t xml:space="preserve">ication of </w:t>
      </w:r>
      <w:r w:rsidRPr="006B7EED">
        <w:rPr>
          <w:rFonts w:cstheme="minorHAnsi"/>
          <w:bCs/>
        </w:rPr>
        <w:t>sensor damage</w:t>
      </w:r>
      <w:r w:rsidR="000966F6" w:rsidRPr="006B7EED">
        <w:rPr>
          <w:rFonts w:cstheme="minorHAnsi"/>
          <w:bCs/>
        </w:rPr>
        <w:t xml:space="preserve"> and dis-bonding</w:t>
      </w:r>
    </w:p>
    <w:p w14:paraId="785E57BA" w14:textId="77777777" w:rsidR="003F4260" w:rsidRPr="006B7EED" w:rsidRDefault="003F4260" w:rsidP="00B23BC1">
      <w:pPr>
        <w:spacing w:after="0" w:line="240" w:lineRule="auto"/>
        <w:jc w:val="center"/>
        <w:rPr>
          <w:rFonts w:cstheme="minorHAnsi"/>
          <w:bCs/>
        </w:rPr>
      </w:pPr>
    </w:p>
    <w:tbl>
      <w:tblPr>
        <w:tblStyle w:val="PlainTable2"/>
        <w:tblW w:w="9553" w:type="dxa"/>
        <w:tblLook w:val="04A0" w:firstRow="1" w:lastRow="0" w:firstColumn="1" w:lastColumn="0" w:noHBand="0" w:noVBand="1"/>
      </w:tblPr>
      <w:tblGrid>
        <w:gridCol w:w="4068"/>
        <w:gridCol w:w="5485"/>
      </w:tblGrid>
      <w:tr w:rsidR="001D2E04" w:rsidRPr="006B7EED" w14:paraId="4176F9F6" w14:textId="77777777" w:rsidTr="00E258C4">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4068" w:type="dxa"/>
            <w:vAlign w:val="center"/>
            <w:hideMark/>
          </w:tcPr>
          <w:p w14:paraId="1610F593" w14:textId="77777777" w:rsidR="001D2E04" w:rsidRPr="006B7EED" w:rsidRDefault="001D2E04" w:rsidP="00B23BC1">
            <w:pPr>
              <w:jc w:val="center"/>
              <w:rPr>
                <w:rFonts w:cstheme="minorHAnsi"/>
                <w:b w:val="0"/>
                <w:bCs w:val="0"/>
                <w:lang w:val="en-GB"/>
              </w:rPr>
            </w:pPr>
            <w:r w:rsidRPr="006B7EED">
              <w:rPr>
                <w:rFonts w:cstheme="minorHAnsi"/>
              </w:rPr>
              <w:t>Test method</w:t>
            </w:r>
          </w:p>
        </w:tc>
        <w:tc>
          <w:tcPr>
            <w:tcW w:w="5485" w:type="dxa"/>
            <w:vAlign w:val="center"/>
            <w:hideMark/>
          </w:tcPr>
          <w:p w14:paraId="23A9BAFB" w14:textId="7A263EBD" w:rsidR="001D2E04" w:rsidRPr="006B7EED" w:rsidRDefault="001D2E04"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lang w:val="en-GB"/>
              </w:rPr>
            </w:pPr>
            <w:r w:rsidRPr="006B7EED">
              <w:rPr>
                <w:rFonts w:cstheme="minorHAnsi"/>
              </w:rPr>
              <w:t xml:space="preserve">Sensor failure mode that can be </w:t>
            </w:r>
            <w:r w:rsidR="00CE5B06" w:rsidRPr="006B7EED">
              <w:rPr>
                <w:rFonts w:cstheme="minorHAnsi"/>
              </w:rPr>
              <w:t>identified</w:t>
            </w:r>
          </w:p>
        </w:tc>
      </w:tr>
      <w:tr w:rsidR="001D2E04" w:rsidRPr="006B7EED" w14:paraId="3D941FF6" w14:textId="77777777" w:rsidTr="00E258C4">
        <w:trPr>
          <w:cnfStyle w:val="000000100000" w:firstRow="0" w:lastRow="0" w:firstColumn="0" w:lastColumn="0" w:oddVBand="0" w:evenVBand="0" w:oddHBand="1" w:evenHBand="0" w:firstRowFirstColumn="0" w:firstRowLastColumn="0" w:lastRowFirstColumn="0" w:lastRowLastColumn="0"/>
          <w:trHeight w:val="731"/>
        </w:trPr>
        <w:tc>
          <w:tcPr>
            <w:cnfStyle w:val="001000000000" w:firstRow="0" w:lastRow="0" w:firstColumn="1" w:lastColumn="0" w:oddVBand="0" w:evenVBand="0" w:oddHBand="0" w:evenHBand="0" w:firstRowFirstColumn="0" w:firstRowLastColumn="0" w:lastRowFirstColumn="0" w:lastRowLastColumn="0"/>
            <w:tcW w:w="4068" w:type="dxa"/>
            <w:vAlign w:val="center"/>
            <w:hideMark/>
          </w:tcPr>
          <w:p w14:paraId="0C6036D9" w14:textId="77777777" w:rsidR="001D2E04" w:rsidRPr="006B7EED" w:rsidRDefault="001D2E04" w:rsidP="009645E8">
            <w:pPr>
              <w:rPr>
                <w:rFonts w:cstheme="minorHAnsi"/>
                <w:b w:val="0"/>
                <w:bCs w:val="0"/>
                <w:lang w:val="en-GB"/>
              </w:rPr>
            </w:pPr>
            <w:r w:rsidRPr="006B7EED">
              <w:rPr>
                <w:rFonts w:cstheme="minorHAnsi"/>
                <w:b w:val="0"/>
                <w:bCs w:val="0"/>
              </w:rPr>
              <w:t>Impedance/admittance measurement   Capacitance measurement</w:t>
            </w:r>
          </w:p>
        </w:tc>
        <w:tc>
          <w:tcPr>
            <w:tcW w:w="5485" w:type="dxa"/>
            <w:vAlign w:val="center"/>
            <w:hideMark/>
          </w:tcPr>
          <w:p w14:paraId="6224EC8F" w14:textId="77777777" w:rsidR="001D2E04" w:rsidRPr="006B7EED" w:rsidRDefault="001D2E04" w:rsidP="00E258C4">
            <w:pPr>
              <w:jc w:val="center"/>
              <w:cnfStyle w:val="000000100000" w:firstRow="0" w:lastRow="0" w:firstColumn="0" w:lastColumn="0" w:oddVBand="0" w:evenVBand="0" w:oddHBand="1" w:evenHBand="0" w:firstRowFirstColumn="0" w:firstRowLastColumn="0" w:lastRowFirstColumn="0" w:lastRowLastColumn="0"/>
              <w:rPr>
                <w:rFonts w:cstheme="minorHAnsi"/>
                <w:lang w:val="en-GB"/>
              </w:rPr>
            </w:pPr>
            <w:r w:rsidRPr="006B7EED">
              <w:rPr>
                <w:rFonts w:cstheme="minorHAnsi"/>
              </w:rPr>
              <w:t>All sensor failures: Bonding, Electric and Mechanical degradation, Sensor Breakage</w:t>
            </w:r>
          </w:p>
        </w:tc>
      </w:tr>
      <w:tr w:rsidR="001D2E04" w:rsidRPr="006B7EED" w14:paraId="1C9AEADD" w14:textId="77777777" w:rsidTr="00E258C4">
        <w:trPr>
          <w:trHeight w:val="402"/>
        </w:trPr>
        <w:tc>
          <w:tcPr>
            <w:cnfStyle w:val="001000000000" w:firstRow="0" w:lastRow="0" w:firstColumn="1" w:lastColumn="0" w:oddVBand="0" w:evenVBand="0" w:oddHBand="0" w:evenHBand="0" w:firstRowFirstColumn="0" w:firstRowLastColumn="0" w:lastRowFirstColumn="0" w:lastRowLastColumn="0"/>
            <w:tcW w:w="4068" w:type="dxa"/>
            <w:vAlign w:val="center"/>
            <w:hideMark/>
          </w:tcPr>
          <w:p w14:paraId="769AFD6D" w14:textId="4AA5B0A0" w:rsidR="001D2E04" w:rsidRPr="006B7EED" w:rsidRDefault="001D2E04" w:rsidP="009645E8">
            <w:pPr>
              <w:rPr>
                <w:rFonts w:cstheme="minorHAnsi"/>
                <w:b w:val="0"/>
                <w:bCs w:val="0"/>
                <w:lang w:val="en-GB"/>
              </w:rPr>
            </w:pPr>
            <w:r w:rsidRPr="006B7EED">
              <w:rPr>
                <w:rFonts w:cstheme="minorHAnsi"/>
                <w:b w:val="0"/>
                <w:bCs w:val="0"/>
              </w:rPr>
              <w:t>Charge/Voltage measurement</w:t>
            </w:r>
          </w:p>
        </w:tc>
        <w:tc>
          <w:tcPr>
            <w:tcW w:w="5485" w:type="dxa"/>
            <w:vAlign w:val="center"/>
            <w:hideMark/>
          </w:tcPr>
          <w:p w14:paraId="32F92F5E" w14:textId="77777777" w:rsidR="001D2E04" w:rsidRPr="006B7EED" w:rsidRDefault="001D2E04" w:rsidP="00E258C4">
            <w:pPr>
              <w:jc w:val="center"/>
              <w:cnfStyle w:val="000000000000" w:firstRow="0" w:lastRow="0" w:firstColumn="0" w:lastColumn="0" w:oddVBand="0" w:evenVBand="0" w:oddHBand="0" w:evenHBand="0" w:firstRowFirstColumn="0" w:firstRowLastColumn="0" w:lastRowFirstColumn="0" w:lastRowLastColumn="0"/>
              <w:rPr>
                <w:rFonts w:cstheme="minorHAnsi"/>
                <w:lang w:val="en-GB"/>
              </w:rPr>
            </w:pPr>
            <w:r w:rsidRPr="006B7EED">
              <w:rPr>
                <w:rFonts w:cstheme="minorHAnsi"/>
              </w:rPr>
              <w:t>Electric and Mechanical degradation, Sensor Breakage</w:t>
            </w:r>
          </w:p>
        </w:tc>
      </w:tr>
      <w:tr w:rsidR="001D2E04" w:rsidRPr="006B7EED" w14:paraId="2C141154" w14:textId="77777777" w:rsidTr="00E258C4">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4068" w:type="dxa"/>
            <w:vAlign w:val="center"/>
            <w:hideMark/>
          </w:tcPr>
          <w:p w14:paraId="7E30DF39" w14:textId="5175D280" w:rsidR="001D2E04" w:rsidRPr="006B7EED" w:rsidRDefault="001D2E04" w:rsidP="009645E8">
            <w:pPr>
              <w:rPr>
                <w:rFonts w:cstheme="minorHAnsi"/>
                <w:b w:val="0"/>
                <w:bCs w:val="0"/>
                <w:lang w:val="en-GB"/>
              </w:rPr>
            </w:pPr>
            <w:r w:rsidRPr="006B7EED">
              <w:rPr>
                <w:rFonts w:cstheme="minorHAnsi"/>
                <w:b w:val="0"/>
                <w:bCs w:val="0"/>
              </w:rPr>
              <w:t>Guided wave transmission</w:t>
            </w:r>
          </w:p>
        </w:tc>
        <w:tc>
          <w:tcPr>
            <w:tcW w:w="5485" w:type="dxa"/>
            <w:vAlign w:val="center"/>
            <w:hideMark/>
          </w:tcPr>
          <w:p w14:paraId="33F07DBA" w14:textId="77777777" w:rsidR="001D2E04" w:rsidRPr="006B7EED" w:rsidRDefault="001D2E04" w:rsidP="00E258C4">
            <w:pPr>
              <w:jc w:val="center"/>
              <w:cnfStyle w:val="000000100000" w:firstRow="0" w:lastRow="0" w:firstColumn="0" w:lastColumn="0" w:oddVBand="0" w:evenVBand="0" w:oddHBand="1" w:evenHBand="0" w:firstRowFirstColumn="0" w:firstRowLastColumn="0" w:lastRowFirstColumn="0" w:lastRowLastColumn="0"/>
              <w:rPr>
                <w:rFonts w:cstheme="minorHAnsi"/>
                <w:lang w:val="en-GB"/>
              </w:rPr>
            </w:pPr>
            <w:r w:rsidRPr="006B7EED">
              <w:rPr>
                <w:rFonts w:cstheme="minorHAnsi"/>
              </w:rPr>
              <w:t>All sensor failures: Bonding, Electric and Mechanical degradation, Sensor Breakage</w:t>
            </w:r>
          </w:p>
        </w:tc>
      </w:tr>
      <w:tr w:rsidR="001D2E04" w:rsidRPr="006B7EED" w14:paraId="4607816C" w14:textId="77777777" w:rsidTr="00E258C4">
        <w:trPr>
          <w:trHeight w:val="657"/>
        </w:trPr>
        <w:tc>
          <w:tcPr>
            <w:cnfStyle w:val="001000000000" w:firstRow="0" w:lastRow="0" w:firstColumn="1" w:lastColumn="0" w:oddVBand="0" w:evenVBand="0" w:oddHBand="0" w:evenHBand="0" w:firstRowFirstColumn="0" w:firstRowLastColumn="0" w:lastRowFirstColumn="0" w:lastRowLastColumn="0"/>
            <w:tcW w:w="4068" w:type="dxa"/>
            <w:vAlign w:val="center"/>
            <w:hideMark/>
          </w:tcPr>
          <w:p w14:paraId="18E9854E" w14:textId="30195350" w:rsidR="001D2E04" w:rsidRPr="006B7EED" w:rsidRDefault="001D2E04" w:rsidP="009645E8">
            <w:pPr>
              <w:rPr>
                <w:rFonts w:cstheme="minorHAnsi"/>
                <w:b w:val="0"/>
                <w:bCs w:val="0"/>
                <w:lang w:val="en-GB"/>
              </w:rPr>
            </w:pPr>
            <w:r w:rsidRPr="006B7EED">
              <w:rPr>
                <w:rFonts w:cstheme="minorHAnsi"/>
                <w:b w:val="0"/>
                <w:bCs w:val="0"/>
              </w:rPr>
              <w:t>Micrographs</w:t>
            </w:r>
          </w:p>
        </w:tc>
        <w:tc>
          <w:tcPr>
            <w:tcW w:w="5485" w:type="dxa"/>
            <w:vAlign w:val="center"/>
            <w:hideMark/>
          </w:tcPr>
          <w:p w14:paraId="51ABC73E" w14:textId="793328CA" w:rsidR="001D2E04" w:rsidRPr="006B7EED" w:rsidRDefault="001D2E04" w:rsidP="00E258C4">
            <w:pPr>
              <w:jc w:val="center"/>
              <w:cnfStyle w:val="000000000000" w:firstRow="0" w:lastRow="0" w:firstColumn="0" w:lastColumn="0" w:oddVBand="0" w:evenVBand="0" w:oddHBand="0" w:evenHBand="0" w:firstRowFirstColumn="0" w:firstRowLastColumn="0" w:lastRowFirstColumn="0" w:lastRowLastColumn="0"/>
              <w:rPr>
                <w:rFonts w:cstheme="minorHAnsi"/>
                <w:lang w:val="en-GB"/>
              </w:rPr>
            </w:pPr>
            <w:r w:rsidRPr="006B7EED">
              <w:rPr>
                <w:rFonts w:cstheme="minorHAnsi"/>
              </w:rPr>
              <w:t>Sensor breakage, bonding, bonding area analysis</w:t>
            </w:r>
            <w:r w:rsidR="0099217F" w:rsidRPr="006B7EED">
              <w:rPr>
                <w:rFonts w:cstheme="minorHAnsi"/>
              </w:rPr>
              <w:t xml:space="preserve">: </w:t>
            </w:r>
            <w:r w:rsidR="00065898">
              <w:rPr>
                <w:rFonts w:cstheme="minorHAnsi"/>
              </w:rPr>
              <w:t>To correlate the bond quality and mechanical properties.</w:t>
            </w:r>
          </w:p>
        </w:tc>
      </w:tr>
    </w:tbl>
    <w:p w14:paraId="756290E3" w14:textId="2C9BEB53" w:rsidR="00881DD7" w:rsidRDefault="00881DD7" w:rsidP="00B23BC1">
      <w:pPr>
        <w:spacing w:line="240" w:lineRule="auto"/>
      </w:pPr>
    </w:p>
    <w:p w14:paraId="76954A5D" w14:textId="64994B84" w:rsidR="0097340F" w:rsidRPr="00D34E83" w:rsidRDefault="00197A98" w:rsidP="00AD2A8D">
      <w:pPr>
        <w:pStyle w:val="Heading4"/>
        <w:numPr>
          <w:ilvl w:val="0"/>
          <w:numId w:val="15"/>
        </w:numPr>
        <w:spacing w:before="0" w:after="120" w:line="240" w:lineRule="auto"/>
        <w:rPr>
          <w:rFonts w:cstheme="minorHAnsi"/>
          <w:b/>
          <w:bCs/>
          <w:color w:val="auto"/>
          <w:highlight w:val="yellow"/>
        </w:rPr>
      </w:pPr>
      <w:commentRangeStart w:id="13"/>
      <w:r w:rsidRPr="00D34E83">
        <w:rPr>
          <w:rFonts w:cstheme="minorHAnsi"/>
          <w:b/>
          <w:bCs/>
          <w:color w:val="auto"/>
          <w:highlight w:val="yellow"/>
        </w:rPr>
        <w:t>Mechanical tests</w:t>
      </w:r>
      <w:commentRangeEnd w:id="13"/>
      <w:r w:rsidR="00AA4D9F" w:rsidRPr="00D34E83">
        <w:rPr>
          <w:rStyle w:val="CommentReference"/>
          <w:rFonts w:asciiTheme="minorHAnsi" w:eastAsiaTheme="minorHAnsi" w:hAnsiTheme="minorHAnsi" w:cstheme="minorBidi"/>
          <w:i w:val="0"/>
          <w:iCs w:val="0"/>
          <w:color w:val="auto"/>
          <w:highlight w:val="yellow"/>
        </w:rPr>
        <w:commentReference w:id="13"/>
      </w:r>
    </w:p>
    <w:p w14:paraId="4349871A" w14:textId="1564E6ED" w:rsidR="0053094F" w:rsidRDefault="0053094F" w:rsidP="00B23BC1">
      <w:pPr>
        <w:spacing w:after="0" w:line="240" w:lineRule="auto"/>
        <w:jc w:val="both"/>
        <w:rPr>
          <w:rFonts w:cstheme="minorHAnsi"/>
          <w:b/>
        </w:rPr>
      </w:pPr>
      <w:r w:rsidRPr="006B7EED">
        <w:rPr>
          <w:rFonts w:cstheme="minorHAnsi"/>
          <w:bCs/>
        </w:rPr>
        <w:t>The following mechanical tests will be carried out to simulate the different loading conditions that the sensor can experience during its service life</w:t>
      </w:r>
      <w:r w:rsidRPr="006B7EED">
        <w:rPr>
          <w:rFonts w:cstheme="minorHAnsi"/>
          <w:b/>
        </w:rPr>
        <w:t>.</w:t>
      </w:r>
    </w:p>
    <w:p w14:paraId="5AFBD90E" w14:textId="77777777" w:rsidR="00D71778" w:rsidRPr="00270438" w:rsidRDefault="00D71778" w:rsidP="00B23BC1">
      <w:pPr>
        <w:spacing w:after="0" w:line="240" w:lineRule="auto"/>
        <w:jc w:val="both"/>
        <w:rPr>
          <w:rFonts w:cstheme="minorHAnsi"/>
          <w:b/>
        </w:rPr>
      </w:pPr>
    </w:p>
    <w:p w14:paraId="02C96C4E" w14:textId="19497BDF" w:rsidR="00D83A00" w:rsidRDefault="00723EAD" w:rsidP="00B23BC1">
      <w:pPr>
        <w:pStyle w:val="Heading4"/>
        <w:spacing w:line="240" w:lineRule="auto"/>
        <w:rPr>
          <w:rFonts w:asciiTheme="minorHAnsi" w:hAnsiTheme="minorHAnsi" w:cstheme="minorHAnsi"/>
          <w:b/>
          <w:bCs/>
        </w:rPr>
      </w:pPr>
      <w:commentRangeStart w:id="14"/>
      <w:r w:rsidRPr="00CC353A">
        <w:rPr>
          <w:rFonts w:asciiTheme="minorHAnsi" w:hAnsiTheme="minorHAnsi" w:cstheme="minorHAnsi"/>
          <w:b/>
          <w:bCs/>
        </w:rPr>
        <w:t>Bending</w:t>
      </w:r>
      <w:r w:rsidR="0062765B" w:rsidRPr="00CC353A">
        <w:rPr>
          <w:rFonts w:asciiTheme="minorHAnsi" w:hAnsiTheme="minorHAnsi" w:cstheme="minorHAnsi"/>
          <w:b/>
          <w:bCs/>
        </w:rPr>
        <w:t xml:space="preserve"> </w:t>
      </w:r>
      <w:r w:rsidR="00A87217" w:rsidRPr="00CC353A">
        <w:rPr>
          <w:rFonts w:asciiTheme="minorHAnsi" w:hAnsiTheme="minorHAnsi" w:cstheme="minorHAnsi"/>
          <w:b/>
          <w:bCs/>
        </w:rPr>
        <w:t>test</w:t>
      </w:r>
      <w:commentRangeEnd w:id="14"/>
      <w:r w:rsidR="00AA0298" w:rsidRPr="00CC353A">
        <w:rPr>
          <w:rStyle w:val="CommentReference"/>
          <w:rFonts w:asciiTheme="minorHAnsi" w:eastAsiaTheme="minorHAnsi" w:hAnsiTheme="minorHAnsi" w:cstheme="minorBidi"/>
          <w:b/>
          <w:bCs/>
          <w:i w:val="0"/>
          <w:iCs w:val="0"/>
          <w:color w:val="auto"/>
        </w:rPr>
        <w:commentReference w:id="14"/>
      </w:r>
      <w:r w:rsidR="00861B4B" w:rsidRPr="00CC353A">
        <w:rPr>
          <w:rFonts w:asciiTheme="minorHAnsi" w:hAnsiTheme="minorHAnsi" w:cstheme="minorHAnsi"/>
          <w:b/>
          <w:bCs/>
        </w:rPr>
        <w:t>:</w:t>
      </w:r>
      <w:r w:rsidR="00B9774C" w:rsidRPr="00CC353A">
        <w:rPr>
          <w:rFonts w:asciiTheme="minorHAnsi" w:hAnsiTheme="minorHAnsi" w:cstheme="minorHAnsi"/>
          <w:b/>
          <w:bCs/>
        </w:rPr>
        <w:t xml:space="preserve"> </w:t>
      </w:r>
    </w:p>
    <w:p w14:paraId="3321DAE7" w14:textId="1273BA98" w:rsidR="00BA3371" w:rsidRPr="00AA4D9F" w:rsidRDefault="00BA3371" w:rsidP="00BA3371">
      <w:pPr>
        <w:spacing w:after="0" w:line="240" w:lineRule="auto"/>
        <w:jc w:val="both"/>
        <w:rPr>
          <w:rFonts w:cstheme="minorHAnsi"/>
          <w:bCs/>
        </w:rPr>
      </w:pPr>
      <w:r w:rsidRPr="00AA4D9F">
        <w:rPr>
          <w:rFonts w:cstheme="minorHAnsi"/>
          <w:bCs/>
        </w:rPr>
        <w:t xml:space="preserve">The bending test </w:t>
      </w:r>
      <w:r w:rsidR="007946DD" w:rsidRPr="00AA4D9F">
        <w:rPr>
          <w:rFonts w:cstheme="minorHAnsi"/>
          <w:bCs/>
        </w:rPr>
        <w:t>will be used to</w:t>
      </w:r>
      <w:r w:rsidRPr="00AA4D9F">
        <w:rPr>
          <w:rFonts w:cstheme="minorHAnsi"/>
          <w:bCs/>
        </w:rPr>
        <w:t xml:space="preserve"> characterize the critical strain (strain at failure) of the sensor</w:t>
      </w:r>
      <w:r w:rsidR="00DC555D" w:rsidRPr="00AA4D9F">
        <w:rPr>
          <w:rFonts w:cstheme="minorHAnsi"/>
          <w:bCs/>
        </w:rPr>
        <w:t>s</w:t>
      </w:r>
      <w:r w:rsidR="00182198" w:rsidRPr="00AA4D9F">
        <w:rPr>
          <w:rFonts w:cstheme="minorHAnsi"/>
          <w:bCs/>
        </w:rPr>
        <w:t>;</w:t>
      </w:r>
      <w:r w:rsidRPr="00AA4D9F">
        <w:rPr>
          <w:rFonts w:cstheme="minorHAnsi"/>
          <w:bCs/>
        </w:rPr>
        <w:t xml:space="preserve"> </w:t>
      </w:r>
      <w:r w:rsidR="00DC555D" w:rsidRPr="00AA4D9F">
        <w:rPr>
          <w:rFonts w:cstheme="minorHAnsi"/>
          <w:bCs/>
        </w:rPr>
        <w:t>their</w:t>
      </w:r>
      <w:r w:rsidRPr="00AA4D9F">
        <w:rPr>
          <w:rFonts w:cstheme="minorHAnsi"/>
          <w:bCs/>
        </w:rPr>
        <w:t xml:space="preserve"> </w:t>
      </w:r>
      <w:r w:rsidR="00DF47D5" w:rsidRPr="00AA4D9F">
        <w:rPr>
          <w:rFonts w:cstheme="minorHAnsi"/>
          <w:bCs/>
        </w:rPr>
        <w:t>durability</w:t>
      </w:r>
      <w:r w:rsidRPr="00AA4D9F">
        <w:rPr>
          <w:rFonts w:cstheme="minorHAnsi"/>
          <w:bCs/>
        </w:rPr>
        <w:t xml:space="preserve"> and </w:t>
      </w:r>
      <w:r w:rsidR="00DF47D5" w:rsidRPr="00AA4D9F">
        <w:rPr>
          <w:rFonts w:cstheme="minorHAnsi"/>
          <w:bCs/>
        </w:rPr>
        <w:t xml:space="preserve">reliability </w:t>
      </w:r>
      <w:r w:rsidRPr="00AA4D9F">
        <w:rPr>
          <w:rFonts w:cstheme="minorHAnsi"/>
          <w:bCs/>
        </w:rPr>
        <w:t>at different strain levels</w:t>
      </w:r>
      <w:r w:rsidR="00182198" w:rsidRPr="00AA4D9F">
        <w:rPr>
          <w:rFonts w:cstheme="minorHAnsi"/>
          <w:bCs/>
        </w:rPr>
        <w:t>;</w:t>
      </w:r>
      <w:r w:rsidRPr="00AA4D9F">
        <w:rPr>
          <w:rFonts w:cstheme="minorHAnsi"/>
          <w:bCs/>
        </w:rPr>
        <w:t xml:space="preserve"> and to determine the strain levels that will be used during the dynamic tests (Fatigue tests). Another interesting point in focus during the bending tests will be the strain on the sensors bonded with TP as compared to thermoset adhesive films. This is because thermoset polymers typically have higher elastic modulus but the strain at break is small indicating</w:t>
      </w:r>
      <w:r w:rsidRPr="00AA4D9F">
        <w:rPr>
          <w:rFonts w:cstheme="minorHAnsi"/>
          <w:color w:val="222222"/>
          <w:shd w:val="clear" w:color="auto" w:fill="FFFFFF"/>
        </w:rPr>
        <w:t xml:space="preserve"> brittle type behavior. </w:t>
      </w:r>
      <w:r w:rsidRPr="00AA4D9F">
        <w:rPr>
          <w:rFonts w:cstheme="minorHAnsi"/>
          <w:bCs/>
        </w:rPr>
        <w:t>TP polymers on the other hand have lower elastic modulus b</w:t>
      </w:r>
      <w:r w:rsidRPr="00AA4D9F">
        <w:rPr>
          <w:rFonts w:cstheme="minorHAnsi"/>
          <w:color w:val="222222"/>
          <w:shd w:val="clear" w:color="auto" w:fill="FFFFFF"/>
        </w:rPr>
        <w:t>ut much larger elongation (strain) at break</w:t>
      </w:r>
      <w:r w:rsidRPr="00AA4D9F">
        <w:rPr>
          <w:rFonts w:cstheme="minorHAnsi"/>
          <w:bCs/>
        </w:rPr>
        <w:t xml:space="preserve"> i.e., they can undergo large strains before failure and have much better recovery after elongation as shown in Figure 2. </w:t>
      </w:r>
    </w:p>
    <w:p w14:paraId="381825DA" w14:textId="77777777" w:rsidR="00BA3371" w:rsidRPr="00AA4D9F" w:rsidRDefault="00BA3371" w:rsidP="00BA3371">
      <w:pPr>
        <w:spacing w:after="0" w:line="240" w:lineRule="auto"/>
        <w:jc w:val="both"/>
        <w:rPr>
          <w:rFonts w:cstheme="minorHAnsi"/>
          <w:bCs/>
        </w:rPr>
      </w:pPr>
    </w:p>
    <w:p w14:paraId="3710E7FD" w14:textId="77777777" w:rsidR="00B7304A" w:rsidRPr="00AA4D9F" w:rsidRDefault="00693AA6" w:rsidP="00240307">
      <w:pPr>
        <w:spacing w:line="240" w:lineRule="auto"/>
        <w:jc w:val="both"/>
        <w:rPr>
          <w:rFonts w:cstheme="minorHAnsi"/>
          <w:bCs/>
        </w:rPr>
      </w:pPr>
      <w:r w:rsidRPr="00AA4D9F">
        <w:rPr>
          <w:rFonts w:cstheme="minorHAnsi"/>
          <w:bCs/>
        </w:rPr>
        <w:t>A non-standard</w:t>
      </w:r>
      <w:r w:rsidR="00240307" w:rsidRPr="00AA4D9F">
        <w:rPr>
          <w:rFonts w:cstheme="minorHAnsi"/>
          <w:bCs/>
        </w:rPr>
        <w:t xml:space="preserve"> </w:t>
      </w:r>
      <w:r w:rsidR="00DD6A3F" w:rsidRPr="00AA4D9F">
        <w:rPr>
          <w:rFonts w:cstheme="minorHAnsi"/>
          <w:bCs/>
        </w:rPr>
        <w:t>4-point</w:t>
      </w:r>
      <w:r w:rsidR="00240307" w:rsidRPr="00AA4D9F">
        <w:rPr>
          <w:rFonts w:cstheme="minorHAnsi"/>
          <w:bCs/>
        </w:rPr>
        <w:t xml:space="preserve"> </w:t>
      </w:r>
      <w:r w:rsidR="00602D39" w:rsidRPr="00AA4D9F">
        <w:rPr>
          <w:rFonts w:cstheme="minorHAnsi"/>
          <w:bCs/>
        </w:rPr>
        <w:t xml:space="preserve">(4-pt) </w:t>
      </w:r>
      <w:r w:rsidR="00240307" w:rsidRPr="00AA4D9F">
        <w:rPr>
          <w:rFonts w:cstheme="minorHAnsi"/>
          <w:bCs/>
        </w:rPr>
        <w:t xml:space="preserve">bending test in which the sensor will be in tensile </w:t>
      </w:r>
      <w:r w:rsidR="00492F2A" w:rsidRPr="00AA4D9F">
        <w:rPr>
          <w:rFonts w:cstheme="minorHAnsi"/>
          <w:bCs/>
        </w:rPr>
        <w:t xml:space="preserve">and compressive </w:t>
      </w:r>
      <w:r w:rsidR="00DD6A3F" w:rsidRPr="00AA4D9F">
        <w:rPr>
          <w:rFonts w:cstheme="minorHAnsi"/>
          <w:bCs/>
        </w:rPr>
        <w:t>configuration</w:t>
      </w:r>
      <w:r w:rsidRPr="00AA4D9F">
        <w:rPr>
          <w:rFonts w:cstheme="minorHAnsi"/>
          <w:bCs/>
        </w:rPr>
        <w:t xml:space="preserve"> will be </w:t>
      </w:r>
      <w:r w:rsidR="00283BAC" w:rsidRPr="00AA4D9F">
        <w:rPr>
          <w:rFonts w:cstheme="minorHAnsi"/>
          <w:bCs/>
        </w:rPr>
        <w:t>carried out</w:t>
      </w:r>
      <w:r w:rsidR="00DD6A3F" w:rsidRPr="00AA4D9F">
        <w:rPr>
          <w:rFonts w:cstheme="minorHAnsi"/>
          <w:bCs/>
        </w:rPr>
        <w:t xml:space="preserve">. </w:t>
      </w:r>
      <w:r w:rsidR="00602D39" w:rsidRPr="00AA4D9F">
        <w:rPr>
          <w:rFonts w:cstheme="minorHAnsi"/>
          <w:bCs/>
        </w:rPr>
        <w:t>A 4-pt bending test will be used because</w:t>
      </w:r>
      <w:r w:rsidR="00B7304A" w:rsidRPr="00AA4D9F">
        <w:rPr>
          <w:rFonts w:cstheme="minorHAnsi"/>
          <w:bCs/>
        </w:rPr>
        <w:t>:</w:t>
      </w:r>
    </w:p>
    <w:p w14:paraId="4F83559F" w14:textId="77777777" w:rsidR="00B7304A" w:rsidRPr="00AA4D9F" w:rsidRDefault="00B7304A" w:rsidP="00771891">
      <w:pPr>
        <w:pStyle w:val="ListParagraph"/>
        <w:numPr>
          <w:ilvl w:val="0"/>
          <w:numId w:val="44"/>
        </w:numPr>
        <w:spacing w:line="240" w:lineRule="auto"/>
        <w:jc w:val="both"/>
        <w:rPr>
          <w:rFonts w:cstheme="minorHAnsi"/>
          <w:bCs/>
        </w:rPr>
      </w:pPr>
      <w:r w:rsidRPr="00AA4D9F">
        <w:rPr>
          <w:rFonts w:cstheme="minorHAnsi"/>
          <w:bCs/>
        </w:rPr>
        <w:t>It</w:t>
      </w:r>
      <w:r w:rsidR="008F1EC3" w:rsidRPr="00AA4D9F">
        <w:rPr>
          <w:rFonts w:cstheme="minorHAnsi"/>
          <w:bCs/>
        </w:rPr>
        <w:t xml:space="preserve"> offers a flexibility in</w:t>
      </w:r>
      <w:r w:rsidR="00A67F5F" w:rsidRPr="00AA4D9F">
        <w:rPr>
          <w:rFonts w:cstheme="minorHAnsi"/>
          <w:bCs/>
        </w:rPr>
        <w:t xml:space="preserve"> the </w:t>
      </w:r>
      <w:r w:rsidR="00116D95" w:rsidRPr="00AA4D9F">
        <w:rPr>
          <w:rFonts w:cstheme="minorHAnsi"/>
          <w:bCs/>
        </w:rPr>
        <w:t>coupon</w:t>
      </w:r>
      <w:r w:rsidR="00A67F5F" w:rsidRPr="00AA4D9F">
        <w:rPr>
          <w:rFonts w:cstheme="minorHAnsi"/>
          <w:bCs/>
        </w:rPr>
        <w:t xml:space="preserve"> size</w:t>
      </w:r>
      <w:r w:rsidR="00772852" w:rsidRPr="00AA4D9F">
        <w:rPr>
          <w:rFonts w:cstheme="minorHAnsi"/>
          <w:bCs/>
        </w:rPr>
        <w:t xml:space="preserve"> </w:t>
      </w:r>
    </w:p>
    <w:p w14:paraId="39E0A626" w14:textId="190F102F" w:rsidR="00B7304A" w:rsidRPr="00AA4D9F" w:rsidRDefault="00B7304A" w:rsidP="00771891">
      <w:pPr>
        <w:pStyle w:val="ListParagraph"/>
        <w:numPr>
          <w:ilvl w:val="0"/>
          <w:numId w:val="44"/>
        </w:numPr>
        <w:spacing w:line="240" w:lineRule="auto"/>
        <w:jc w:val="both"/>
        <w:rPr>
          <w:rFonts w:cstheme="minorHAnsi"/>
          <w:bCs/>
        </w:rPr>
      </w:pPr>
      <w:r w:rsidRPr="00AA4D9F">
        <w:rPr>
          <w:rFonts w:cstheme="minorHAnsi"/>
          <w:bCs/>
        </w:rPr>
        <w:t>T</w:t>
      </w:r>
      <w:r w:rsidR="008F1EC3" w:rsidRPr="00AA4D9F">
        <w:rPr>
          <w:rFonts w:cstheme="minorHAnsi"/>
          <w:bCs/>
        </w:rPr>
        <w:t xml:space="preserve">he sensor can be placed at a location </w:t>
      </w:r>
      <w:r w:rsidR="00AF0C32" w:rsidRPr="00AA4D9F">
        <w:rPr>
          <w:rFonts w:cstheme="minorHAnsi"/>
          <w:bCs/>
        </w:rPr>
        <w:t xml:space="preserve">where the stress distribution is </w:t>
      </w:r>
      <w:r w:rsidR="001B474A" w:rsidRPr="00AA4D9F">
        <w:rPr>
          <w:rFonts w:cstheme="minorHAnsi"/>
          <w:bCs/>
        </w:rPr>
        <w:t>homogenous</w:t>
      </w:r>
      <w:r w:rsidR="00E71E4C" w:rsidRPr="00AA4D9F">
        <w:rPr>
          <w:rFonts w:cstheme="minorHAnsi"/>
          <w:bCs/>
        </w:rPr>
        <w:t>.</w:t>
      </w:r>
    </w:p>
    <w:p w14:paraId="1AB233CA" w14:textId="50B81B44" w:rsidR="00B7304A" w:rsidRPr="00AA4D9F" w:rsidRDefault="00B7304A" w:rsidP="00771891">
      <w:pPr>
        <w:pStyle w:val="ListParagraph"/>
        <w:numPr>
          <w:ilvl w:val="0"/>
          <w:numId w:val="44"/>
        </w:numPr>
        <w:spacing w:line="240" w:lineRule="auto"/>
        <w:jc w:val="both"/>
        <w:rPr>
          <w:rFonts w:cstheme="minorHAnsi"/>
          <w:bCs/>
          <w:color w:val="000000" w:themeColor="text1"/>
        </w:rPr>
      </w:pPr>
      <w:r w:rsidRPr="00AA4D9F">
        <w:rPr>
          <w:rFonts w:cstheme="minorHAnsi"/>
          <w:bCs/>
          <w:color w:val="000000" w:themeColor="text1"/>
        </w:rPr>
        <w:t>T</w:t>
      </w:r>
      <w:r w:rsidR="00EF3DE1" w:rsidRPr="00AA4D9F">
        <w:rPr>
          <w:rFonts w:cstheme="minorHAnsi"/>
          <w:bCs/>
          <w:color w:val="000000" w:themeColor="text1"/>
        </w:rPr>
        <w:t xml:space="preserve">he stress concentration of a three-point test is small and concentrated under </w:t>
      </w:r>
      <w:r w:rsidR="00BF36BE" w:rsidRPr="00AA4D9F">
        <w:rPr>
          <w:rFonts w:cstheme="minorHAnsi"/>
          <w:bCs/>
          <w:color w:val="000000" w:themeColor="text1"/>
        </w:rPr>
        <w:t>at the mid-</w:t>
      </w:r>
      <w:r w:rsidR="00EF3DE1" w:rsidRPr="00AA4D9F">
        <w:rPr>
          <w:rFonts w:cstheme="minorHAnsi"/>
          <w:bCs/>
          <w:color w:val="000000" w:themeColor="text1"/>
        </w:rPr>
        <w:t>point, whereas the stress concentration of a four</w:t>
      </w:r>
      <w:r w:rsidR="00492F2A" w:rsidRPr="00AA4D9F">
        <w:rPr>
          <w:rFonts w:cstheme="minorHAnsi"/>
          <w:bCs/>
          <w:color w:val="000000" w:themeColor="text1"/>
        </w:rPr>
        <w:t>-</w:t>
      </w:r>
      <w:r w:rsidR="00EF3DE1" w:rsidRPr="00AA4D9F">
        <w:rPr>
          <w:rFonts w:cstheme="minorHAnsi"/>
          <w:bCs/>
          <w:color w:val="000000" w:themeColor="text1"/>
        </w:rPr>
        <w:t>point test is over a larger region</w:t>
      </w:r>
      <w:r w:rsidR="00453EAE" w:rsidRPr="00AA4D9F">
        <w:rPr>
          <w:rFonts w:cstheme="minorHAnsi"/>
          <w:bCs/>
          <w:color w:val="000000" w:themeColor="text1"/>
        </w:rPr>
        <w:t xml:space="preserve"> thus giv</w:t>
      </w:r>
      <w:r w:rsidR="002B7882" w:rsidRPr="00AA4D9F">
        <w:rPr>
          <w:rFonts w:cstheme="minorHAnsi"/>
          <w:bCs/>
          <w:color w:val="000000" w:themeColor="text1"/>
        </w:rPr>
        <w:t xml:space="preserve">ing a more flexibility for the placement of the </w:t>
      </w:r>
      <w:r w:rsidR="004E5F83" w:rsidRPr="00AA4D9F">
        <w:rPr>
          <w:rFonts w:cstheme="minorHAnsi"/>
          <w:bCs/>
          <w:color w:val="000000" w:themeColor="text1"/>
        </w:rPr>
        <w:t>transducer</w:t>
      </w:r>
      <w:r w:rsidR="002B7882" w:rsidRPr="00AA4D9F">
        <w:rPr>
          <w:rFonts w:cstheme="minorHAnsi"/>
          <w:bCs/>
          <w:color w:val="000000" w:themeColor="text1"/>
        </w:rPr>
        <w:t>.</w:t>
      </w:r>
    </w:p>
    <w:p w14:paraId="5EBA686F" w14:textId="5C450BE1" w:rsidR="00EF3DE1" w:rsidRPr="00AA4D9F" w:rsidRDefault="00CC4E22" w:rsidP="00771891">
      <w:pPr>
        <w:pStyle w:val="ListParagraph"/>
        <w:numPr>
          <w:ilvl w:val="0"/>
          <w:numId w:val="44"/>
        </w:numPr>
        <w:spacing w:line="240" w:lineRule="auto"/>
        <w:jc w:val="both"/>
        <w:rPr>
          <w:rFonts w:cstheme="minorHAnsi"/>
          <w:bCs/>
          <w:color w:val="000000" w:themeColor="text1"/>
        </w:rPr>
      </w:pPr>
      <w:r w:rsidRPr="00AA4D9F">
        <w:rPr>
          <w:rFonts w:cstheme="minorHAnsi"/>
          <w:bCs/>
          <w:color w:val="000000" w:themeColor="text1"/>
        </w:rPr>
        <w:t>4</w:t>
      </w:r>
      <w:r w:rsidR="00611029" w:rsidRPr="00AA4D9F">
        <w:rPr>
          <w:rFonts w:cstheme="minorHAnsi"/>
          <w:bCs/>
          <w:color w:val="000000" w:themeColor="text1"/>
        </w:rPr>
        <w:t>-</w:t>
      </w:r>
      <w:r w:rsidRPr="00AA4D9F">
        <w:rPr>
          <w:rFonts w:cstheme="minorHAnsi"/>
          <w:bCs/>
          <w:color w:val="000000" w:themeColor="text1"/>
        </w:rPr>
        <w:t>pt bending test</w:t>
      </w:r>
      <w:r w:rsidR="00A92A48" w:rsidRPr="00AA4D9F">
        <w:rPr>
          <w:rFonts w:cstheme="minorHAnsi"/>
          <w:bCs/>
          <w:color w:val="000000" w:themeColor="text1"/>
        </w:rPr>
        <w:t xml:space="preserve"> has zero shear in the central region</w:t>
      </w:r>
      <w:r w:rsidR="007239DC" w:rsidRPr="00AA4D9F">
        <w:rPr>
          <w:rFonts w:cstheme="minorHAnsi"/>
          <w:bCs/>
          <w:color w:val="000000" w:themeColor="text1"/>
        </w:rPr>
        <w:t xml:space="preserve"> which gives</w:t>
      </w:r>
      <w:r w:rsidR="00A92A48" w:rsidRPr="00AA4D9F">
        <w:rPr>
          <w:rFonts w:cstheme="minorHAnsi"/>
          <w:bCs/>
          <w:color w:val="000000" w:themeColor="text1"/>
        </w:rPr>
        <w:t xml:space="preserve"> a region of pure bending</w:t>
      </w:r>
      <w:r w:rsidR="003B56B9" w:rsidRPr="00AA4D9F">
        <w:rPr>
          <w:rFonts w:cstheme="minorHAnsi"/>
          <w:bCs/>
          <w:color w:val="000000" w:themeColor="text1"/>
        </w:rPr>
        <w:t xml:space="preserve"> </w:t>
      </w:r>
      <w:r w:rsidR="00E5749C" w:rsidRPr="00AA4D9F">
        <w:rPr>
          <w:rFonts w:cstheme="minorHAnsi"/>
          <w:bCs/>
          <w:color w:val="000000" w:themeColor="text1"/>
        </w:rPr>
        <w:t>which is not possible in 3-pt bending test.</w:t>
      </w:r>
    </w:p>
    <w:p w14:paraId="6F1CEA8E" w14:textId="2112B03F" w:rsidR="00BA124E" w:rsidRPr="002F6D31" w:rsidRDefault="000B455B" w:rsidP="00BA124E">
      <w:pPr>
        <w:pStyle w:val="ListParagraph"/>
        <w:spacing w:after="0" w:line="240" w:lineRule="auto"/>
        <w:ind w:left="360"/>
        <w:jc w:val="center"/>
        <w:rPr>
          <w:rFonts w:cstheme="minorHAnsi"/>
          <w:bCs/>
        </w:rPr>
      </w:pPr>
      <w:r>
        <w:rPr>
          <w:noProof/>
        </w:rPr>
        <w:lastRenderedPageBreak/>
        <w:drawing>
          <wp:inline distT="0" distB="0" distL="0" distR="0" wp14:anchorId="65002359" wp14:editId="4D1B5996">
            <wp:extent cx="3220236" cy="214065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a:stretch>
                      <a:fillRect/>
                    </a:stretch>
                  </pic:blipFill>
                  <pic:spPr>
                    <a:xfrm>
                      <a:off x="0" y="0"/>
                      <a:ext cx="3233130" cy="2149226"/>
                    </a:xfrm>
                    <a:prstGeom prst="rect">
                      <a:avLst/>
                    </a:prstGeom>
                  </pic:spPr>
                </pic:pic>
              </a:graphicData>
            </a:graphic>
          </wp:inline>
        </w:drawing>
      </w:r>
    </w:p>
    <w:p w14:paraId="246B43E4" w14:textId="3AEBD2F8" w:rsidR="003205C4" w:rsidRDefault="00BA124E" w:rsidP="00945434">
      <w:pPr>
        <w:spacing w:after="0" w:line="240" w:lineRule="auto"/>
        <w:jc w:val="center"/>
        <w:rPr>
          <w:rFonts w:cstheme="minorHAnsi"/>
          <w:bCs/>
        </w:rPr>
      </w:pPr>
      <w:r>
        <w:rPr>
          <w:rFonts w:cstheme="minorHAnsi"/>
          <w:bCs/>
        </w:rPr>
        <w:t xml:space="preserve">Figure </w:t>
      </w:r>
      <w:r w:rsidR="001C2426">
        <w:rPr>
          <w:rFonts w:cstheme="minorHAnsi"/>
          <w:bCs/>
        </w:rPr>
        <w:t>2</w:t>
      </w:r>
      <w:r>
        <w:rPr>
          <w:rFonts w:cstheme="minorHAnsi"/>
          <w:bCs/>
        </w:rPr>
        <w:t xml:space="preserve">: Stress-strain curve for </w:t>
      </w:r>
      <w:r w:rsidR="00F564F2">
        <w:rPr>
          <w:rFonts w:cstheme="minorHAnsi"/>
          <w:bCs/>
        </w:rPr>
        <w:t>TP</w:t>
      </w:r>
      <w:r>
        <w:rPr>
          <w:rFonts w:cstheme="minorHAnsi"/>
          <w:bCs/>
        </w:rPr>
        <w:t xml:space="preserve"> and thermoset based polymers  </w:t>
      </w:r>
      <w:sdt>
        <w:sdtPr>
          <w:rPr>
            <w:rFonts w:cstheme="minorHAnsi"/>
            <w:bCs/>
          </w:rPr>
          <w:alias w:val="To edit, see citavi.com/edit"/>
          <w:tag w:val="CitaviPlaceholder#c15bb14c-3e04-49ab-ab8f-91f8bb3edcb6"/>
          <w:id w:val="-387194423"/>
          <w:placeholder>
            <w:docPart w:val="3F3EFBA7C06147438D792B7572CA668C"/>
          </w:placeholder>
        </w:sdtPr>
        <w:sdtEndPr/>
        <w:sdtContent>
          <w:r>
            <w:rPr>
              <w:rFonts w:cstheme="minorHAnsi"/>
              <w:bCs/>
              <w:noProof/>
            </w:rPr>
            <w:fldChar w:fldCharType="begin"/>
          </w:r>
          <w:r>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BlY2M5LTg3MmQtNDExOC1hOTA3LTVhMmYwZTY0MzM1OSIsIlJhbmdlTGVuZ3RoIjo0LCJSZWZlcmVuY2VJZCI6IjA0M2RlMzRkLTM5MGYtNDA0YS04MDY3LTIxZjA0M2EyNj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lbGVuYSIsIlByb3RlY3RlZCI6ZmFsc2UsIlNleCI6MCwiQ3JlYXRlZEJ5IjoiX1Rzb2ZpIiwiQ3JlYXRlZE9uIjoiMjAyMS0wNi0yMVQxMDo0NToxOSIsIk1vZGlmaWVkQnkiOiJfVHNvZmkiLCJJZCI6IjFjODQ4MDllLWY0ZjUtNGIwMy1iZDVlLTA4YTU3ZjdmYzhmNSIsIk1vZGlmaWVkT24iOiIyMDIxLTA2LTIxVDEwOjQ1OjE5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plbGVuYSAtIFByb2NlZWRpbmdzIERSLU1ScGRm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}</w:instrText>
          </w:r>
          <w:r>
            <w:rPr>
              <w:rFonts w:cstheme="minorHAnsi"/>
              <w:bCs/>
              <w:noProof/>
            </w:rPr>
            <w:fldChar w:fldCharType="separate"/>
          </w:r>
          <w:r>
            <w:rPr>
              <w:rFonts w:cstheme="minorHAnsi"/>
              <w:bCs/>
              <w:noProof/>
            </w:rPr>
            <w:t>[13]</w:t>
          </w:r>
          <w:r>
            <w:rPr>
              <w:rFonts w:cstheme="minorHAnsi"/>
              <w:bCs/>
              <w:noProof/>
            </w:rPr>
            <w:fldChar w:fldCharType="end"/>
          </w:r>
        </w:sdtContent>
      </w:sdt>
    </w:p>
    <w:p w14:paraId="096BD181" w14:textId="77777777" w:rsidR="004A69FC" w:rsidRDefault="004A69FC" w:rsidP="004A69FC">
      <w:pPr>
        <w:spacing w:after="0" w:line="240" w:lineRule="auto"/>
        <w:jc w:val="both"/>
        <w:rPr>
          <w:rFonts w:cstheme="minorHAnsi"/>
          <w:bCs/>
        </w:rPr>
      </w:pPr>
    </w:p>
    <w:p w14:paraId="395999A0" w14:textId="18DC0CBE" w:rsidR="003205C4" w:rsidRDefault="004A69FC" w:rsidP="00E9324D">
      <w:pPr>
        <w:spacing w:after="120" w:line="240" w:lineRule="auto"/>
        <w:jc w:val="both"/>
        <w:rPr>
          <w:rFonts w:cstheme="minorHAnsi"/>
          <w:bCs/>
        </w:rPr>
      </w:pPr>
      <w:r w:rsidRPr="00C9798F">
        <w:rPr>
          <w:rFonts w:cstheme="minorHAnsi"/>
          <w:bCs/>
        </w:rPr>
        <w:t xml:space="preserve">In bending tests for each bonding material i.e., </w:t>
      </w:r>
      <w:r>
        <w:rPr>
          <w:rFonts w:cstheme="minorHAnsi"/>
          <w:bCs/>
        </w:rPr>
        <w:t xml:space="preserve">epoxy adhesive and </w:t>
      </w:r>
      <w:r w:rsidRPr="00C9798F">
        <w:rPr>
          <w:rFonts w:cstheme="minorHAnsi"/>
          <w:bCs/>
        </w:rPr>
        <w:t>three different TP films</w:t>
      </w:r>
      <w:r>
        <w:rPr>
          <w:rFonts w:cstheme="minorHAnsi"/>
          <w:bCs/>
        </w:rPr>
        <w:t xml:space="preserve"> </w:t>
      </w:r>
      <w:r w:rsidRPr="00C9798F">
        <w:rPr>
          <w:rFonts w:cstheme="minorHAnsi"/>
          <w:bCs/>
        </w:rPr>
        <w:t xml:space="preserve">at least three coupons will be prepared as shown in Figure </w:t>
      </w:r>
      <w:r>
        <w:rPr>
          <w:rFonts w:cstheme="minorHAnsi"/>
          <w:bCs/>
        </w:rPr>
        <w:t>3</w:t>
      </w:r>
      <w:r w:rsidRPr="00BD7131">
        <w:rPr>
          <w:rFonts w:cstheme="minorHAnsi"/>
          <w:bCs/>
        </w:rPr>
        <w:t xml:space="preserve">. A single sensor </w:t>
      </w:r>
      <w:r w:rsidRPr="00C9798F">
        <w:rPr>
          <w:rFonts w:cstheme="minorHAnsi"/>
          <w:bCs/>
        </w:rPr>
        <w:t xml:space="preserve">will be integrated to each coupon by </w:t>
      </w:r>
      <w:r>
        <w:rPr>
          <w:rFonts w:cstheme="minorHAnsi"/>
          <w:bCs/>
        </w:rPr>
        <w:t>corresponding</w:t>
      </w:r>
      <w:r w:rsidRPr="00C9798F">
        <w:rPr>
          <w:rFonts w:cstheme="minorHAnsi"/>
          <w:bCs/>
        </w:rPr>
        <w:t xml:space="preserve"> </w:t>
      </w:r>
      <w:r w:rsidRPr="008A1F1E">
        <w:rPr>
          <w:rFonts w:cstheme="minorHAnsi"/>
          <w:bCs/>
        </w:rPr>
        <w:t xml:space="preserve">bonding material through secondary bonding. </w:t>
      </w:r>
    </w:p>
    <w:p w14:paraId="34189E4F" w14:textId="48C8C402" w:rsidR="00C9798F" w:rsidRPr="001C095E" w:rsidRDefault="0001644E" w:rsidP="001C095E">
      <w:pPr>
        <w:spacing w:after="0" w:line="240" w:lineRule="auto"/>
        <w:jc w:val="both"/>
        <w:rPr>
          <w:rFonts w:cstheme="minorHAnsi"/>
          <w:bCs/>
        </w:rPr>
      </w:pPr>
      <w:r>
        <w:rPr>
          <w:rFonts w:cstheme="minorHAnsi"/>
          <w:bCs/>
        </w:rPr>
        <w:t>T</w:t>
      </w:r>
      <w:r w:rsidR="00073975">
        <w:rPr>
          <w:rFonts w:cstheme="minorHAnsi"/>
          <w:bCs/>
        </w:rPr>
        <w:t>he t</w:t>
      </w:r>
      <w:r>
        <w:rPr>
          <w:rFonts w:cstheme="minorHAnsi"/>
          <w:bCs/>
        </w:rPr>
        <w:t xml:space="preserve">est procedure </w:t>
      </w:r>
      <w:r w:rsidR="00073975">
        <w:rPr>
          <w:rFonts w:cstheme="minorHAnsi"/>
          <w:bCs/>
        </w:rPr>
        <w:t>is</w:t>
      </w:r>
      <w:r>
        <w:rPr>
          <w:rFonts w:cstheme="minorHAnsi"/>
          <w:bCs/>
        </w:rPr>
        <w:t xml:space="preserve"> as follows:</w:t>
      </w:r>
    </w:p>
    <w:p w14:paraId="18CDC1FC" w14:textId="6848A6C8" w:rsidR="00062F18" w:rsidRDefault="00062F18" w:rsidP="00F07B4B">
      <w:pPr>
        <w:pStyle w:val="ListParagraph"/>
        <w:numPr>
          <w:ilvl w:val="0"/>
          <w:numId w:val="43"/>
        </w:numPr>
        <w:spacing w:after="0" w:line="240" w:lineRule="auto"/>
        <w:ind w:left="720"/>
        <w:jc w:val="both"/>
        <w:rPr>
          <w:rFonts w:cstheme="minorHAnsi"/>
          <w:bCs/>
        </w:rPr>
      </w:pPr>
      <w:r>
        <w:rPr>
          <w:rFonts w:cstheme="minorHAnsi"/>
          <w:bCs/>
        </w:rPr>
        <w:t xml:space="preserve">The load </w:t>
      </w:r>
      <w:r w:rsidR="000D6D3F">
        <w:rPr>
          <w:rFonts w:cstheme="minorHAnsi"/>
          <w:bCs/>
        </w:rPr>
        <w:t>velocity will be less than</w:t>
      </w:r>
      <w:r w:rsidR="007E02B4">
        <w:rPr>
          <w:rFonts w:cstheme="minorHAnsi"/>
          <w:bCs/>
        </w:rPr>
        <w:t xml:space="preserve"> </w:t>
      </w:r>
      <w:r w:rsidR="009325DF">
        <w:rPr>
          <w:rFonts w:cstheme="minorHAnsi"/>
          <w:bCs/>
        </w:rPr>
        <w:t>0.00</w:t>
      </w:r>
      <w:r w:rsidR="00843A0D">
        <w:rPr>
          <w:rFonts w:cstheme="minorHAnsi"/>
          <w:bCs/>
        </w:rPr>
        <w:t>1</w:t>
      </w:r>
      <w:r w:rsidR="00B2275C">
        <w:rPr>
          <w:rFonts w:cstheme="minorHAnsi"/>
          <w:bCs/>
        </w:rPr>
        <w:t xml:space="preserve"> mm/s</w:t>
      </w:r>
      <w:r w:rsidR="00082AD2">
        <w:rPr>
          <w:rFonts w:cstheme="minorHAnsi"/>
          <w:bCs/>
        </w:rPr>
        <w:t>.</w:t>
      </w:r>
      <w:r w:rsidR="006C2721">
        <w:rPr>
          <w:rFonts w:cstheme="minorHAnsi"/>
          <w:bCs/>
        </w:rPr>
        <w:t xml:space="preserve"> </w:t>
      </w:r>
      <w:r w:rsidR="007C3BB5">
        <w:rPr>
          <w:rFonts w:cstheme="minorHAnsi"/>
          <w:bCs/>
        </w:rPr>
        <w:t xml:space="preserve">The maximum applied load should be less than </w:t>
      </w:r>
      <w:r w:rsidR="00273E08">
        <w:rPr>
          <w:rFonts w:cstheme="minorHAnsi"/>
          <w:bCs/>
        </w:rPr>
        <w:t>1.7</w:t>
      </w:r>
      <w:r w:rsidR="001E2780">
        <w:rPr>
          <w:rFonts w:cstheme="minorHAnsi"/>
          <w:bCs/>
        </w:rPr>
        <w:t>1</w:t>
      </w:r>
      <w:r w:rsidR="00273E08">
        <w:rPr>
          <w:rFonts w:cstheme="minorHAnsi"/>
          <w:bCs/>
        </w:rPr>
        <w:t xml:space="preserve"> KN</w:t>
      </w:r>
      <w:r w:rsidR="00003D50">
        <w:rPr>
          <w:rFonts w:cstheme="minorHAnsi"/>
          <w:bCs/>
        </w:rPr>
        <w:t>.</w:t>
      </w:r>
    </w:p>
    <w:p w14:paraId="39FF6F79" w14:textId="7303B831" w:rsidR="001C095E" w:rsidRPr="008A1F1E" w:rsidRDefault="001C095E" w:rsidP="00F07B4B">
      <w:pPr>
        <w:pStyle w:val="ListParagraph"/>
        <w:numPr>
          <w:ilvl w:val="0"/>
          <w:numId w:val="43"/>
        </w:numPr>
        <w:spacing w:after="0" w:line="240" w:lineRule="auto"/>
        <w:ind w:left="720"/>
        <w:jc w:val="both"/>
        <w:rPr>
          <w:rFonts w:cstheme="minorHAnsi"/>
          <w:bCs/>
        </w:rPr>
      </w:pPr>
      <w:r w:rsidRPr="008A1F1E">
        <w:rPr>
          <w:rFonts w:cstheme="minorHAnsi"/>
          <w:bCs/>
        </w:rPr>
        <w:t>A succession of quasi-static loading-unloading ramps</w:t>
      </w:r>
      <w:r>
        <w:rPr>
          <w:rFonts w:cstheme="minorHAnsi"/>
          <w:bCs/>
        </w:rPr>
        <w:t xml:space="preserve"> </w:t>
      </w:r>
      <w:r w:rsidRPr="008A1F1E">
        <w:rPr>
          <w:rFonts w:cstheme="minorHAnsi"/>
          <w:bCs/>
        </w:rPr>
        <w:t xml:space="preserve">will be applied starting </w:t>
      </w:r>
      <w:r w:rsidRPr="00677DC7">
        <w:rPr>
          <w:rFonts w:cstheme="minorHAnsi"/>
          <w:bCs/>
        </w:rPr>
        <w:t>at 0.05%</w:t>
      </w:r>
      <w:r w:rsidRPr="008A1F1E">
        <w:rPr>
          <w:rFonts w:cstheme="minorHAnsi"/>
          <w:bCs/>
        </w:rPr>
        <w:t xml:space="preserve"> strain and increasing </w:t>
      </w:r>
      <w:r w:rsidR="00E65DD9">
        <w:rPr>
          <w:rFonts w:cstheme="minorHAnsi"/>
          <w:bCs/>
        </w:rPr>
        <w:t>the</w:t>
      </w:r>
      <w:r w:rsidR="00175C81">
        <w:rPr>
          <w:rFonts w:cstheme="minorHAnsi"/>
          <w:bCs/>
        </w:rPr>
        <w:t xml:space="preserve"> strain</w:t>
      </w:r>
      <w:r w:rsidR="00316D67">
        <w:rPr>
          <w:rFonts w:cstheme="minorHAnsi"/>
          <w:bCs/>
        </w:rPr>
        <w:t xml:space="preserve"> with a of</w:t>
      </w:r>
      <w:r w:rsidRPr="008A1F1E">
        <w:rPr>
          <w:rFonts w:cstheme="minorHAnsi"/>
          <w:bCs/>
        </w:rPr>
        <w:t xml:space="preserve"> </w:t>
      </w:r>
      <w:commentRangeStart w:id="15"/>
      <w:commentRangeStart w:id="16"/>
      <w:r w:rsidRPr="008A1F1E">
        <w:rPr>
          <w:rFonts w:cstheme="minorHAnsi"/>
          <w:bCs/>
        </w:rPr>
        <w:t xml:space="preserve">step </w:t>
      </w:r>
      <w:r w:rsidRPr="00677DC7">
        <w:rPr>
          <w:rFonts w:cstheme="minorHAnsi"/>
          <w:bCs/>
        </w:rPr>
        <w:t xml:space="preserve">of 0.1% </w:t>
      </w:r>
      <w:commentRangeEnd w:id="15"/>
      <w:r w:rsidRPr="00677DC7">
        <w:rPr>
          <w:rStyle w:val="CommentReference"/>
        </w:rPr>
        <w:commentReference w:id="15"/>
      </w:r>
      <w:commentRangeEnd w:id="16"/>
      <w:r w:rsidRPr="00677DC7">
        <w:rPr>
          <w:rStyle w:val="CommentReference"/>
        </w:rPr>
        <w:commentReference w:id="16"/>
      </w:r>
      <w:r w:rsidRPr="00677DC7">
        <w:rPr>
          <w:rFonts w:cstheme="minorHAnsi"/>
          <w:bCs/>
        </w:rPr>
        <w:t>until</w:t>
      </w:r>
      <w:r w:rsidRPr="008A1F1E">
        <w:rPr>
          <w:rFonts w:cstheme="minorHAnsi"/>
          <w:bCs/>
        </w:rPr>
        <w:t xml:space="preserve"> sensor failure</w:t>
      </w:r>
      <w:r>
        <w:rPr>
          <w:rFonts w:cstheme="minorHAnsi"/>
          <w:bCs/>
        </w:rPr>
        <w:t xml:space="preserve"> is observed</w:t>
      </w:r>
      <w:r w:rsidR="00003D50">
        <w:rPr>
          <w:rFonts w:cstheme="minorHAnsi"/>
          <w:bCs/>
        </w:rPr>
        <w:t>.</w:t>
      </w:r>
    </w:p>
    <w:p w14:paraId="61AD4B1D" w14:textId="566E1850" w:rsidR="006F330C" w:rsidRPr="00224B0C" w:rsidRDefault="00C9798F" w:rsidP="00F07B4B">
      <w:pPr>
        <w:pStyle w:val="ListParagraph"/>
        <w:numPr>
          <w:ilvl w:val="0"/>
          <w:numId w:val="43"/>
        </w:numPr>
        <w:spacing w:after="0" w:line="240" w:lineRule="auto"/>
        <w:ind w:left="720"/>
        <w:jc w:val="both"/>
        <w:rPr>
          <w:rFonts w:cstheme="minorHAnsi"/>
          <w:bCs/>
        </w:rPr>
      </w:pPr>
      <w:r w:rsidRPr="00224B0C">
        <w:rPr>
          <w:rFonts w:cstheme="minorHAnsi"/>
          <w:bCs/>
        </w:rPr>
        <w:t xml:space="preserve">Transducer </w:t>
      </w:r>
      <w:r w:rsidR="00111821" w:rsidRPr="00224B0C">
        <w:rPr>
          <w:rFonts w:cstheme="minorHAnsi"/>
          <w:bCs/>
        </w:rPr>
        <w:t>Electro-magnetic Impedance</w:t>
      </w:r>
      <w:r w:rsidR="00BD3F10" w:rsidRPr="00224B0C">
        <w:rPr>
          <w:rFonts w:cstheme="minorHAnsi"/>
          <w:bCs/>
        </w:rPr>
        <w:t xml:space="preserve"> (EMI</w:t>
      </w:r>
      <w:r w:rsidR="00111821" w:rsidRPr="00224B0C">
        <w:rPr>
          <w:rFonts w:cstheme="minorHAnsi"/>
          <w:bCs/>
        </w:rPr>
        <w:t>)</w:t>
      </w:r>
      <w:r w:rsidRPr="00224B0C">
        <w:rPr>
          <w:rFonts w:cstheme="minorHAnsi"/>
          <w:bCs/>
        </w:rPr>
        <w:t xml:space="preserve"> </w:t>
      </w:r>
      <w:r w:rsidR="00C17D2F">
        <w:rPr>
          <w:rFonts w:cstheme="minorHAnsi"/>
          <w:bCs/>
        </w:rPr>
        <w:t>measurements will be carried out</w:t>
      </w:r>
      <w:r w:rsidRPr="00224B0C">
        <w:rPr>
          <w:rFonts w:cstheme="minorHAnsi"/>
          <w:bCs/>
        </w:rPr>
        <w:t xml:space="preserve"> before and after each loading step (ramp)</w:t>
      </w:r>
      <w:r w:rsidR="00653021">
        <w:rPr>
          <w:rFonts w:cstheme="minorHAnsi"/>
          <w:bCs/>
        </w:rPr>
        <w:t xml:space="preserve"> </w:t>
      </w:r>
      <w:r w:rsidR="005E07CF">
        <w:rPr>
          <w:rFonts w:cstheme="minorHAnsi"/>
          <w:bCs/>
        </w:rPr>
        <w:t xml:space="preserve">in the range of </w:t>
      </w:r>
      <w:r w:rsidR="001E3FF8">
        <w:rPr>
          <w:rFonts w:cstheme="minorHAnsi"/>
          <w:bCs/>
        </w:rPr>
        <w:t>[1</w:t>
      </w:r>
      <w:r w:rsidR="002412D3">
        <w:rPr>
          <w:rFonts w:cstheme="minorHAnsi"/>
          <w:bCs/>
        </w:rPr>
        <w:t>0</w:t>
      </w:r>
      <w:r w:rsidR="0083407E">
        <w:rPr>
          <w:rFonts w:cstheme="minorHAnsi"/>
          <w:bCs/>
        </w:rPr>
        <w:t xml:space="preserve"> HZ</w:t>
      </w:r>
      <w:r w:rsidR="001E3FF8">
        <w:rPr>
          <w:rFonts w:cstheme="minorHAnsi"/>
          <w:bCs/>
        </w:rPr>
        <w:t>-</w:t>
      </w:r>
      <w:r w:rsidR="002412D3">
        <w:rPr>
          <w:rFonts w:cstheme="minorHAnsi"/>
          <w:bCs/>
        </w:rPr>
        <w:t>1</w:t>
      </w:r>
      <w:r w:rsidR="0083407E">
        <w:rPr>
          <w:rFonts w:cstheme="minorHAnsi"/>
          <w:bCs/>
        </w:rPr>
        <w:t xml:space="preserve"> </w:t>
      </w:r>
      <w:r w:rsidR="00A81BBB">
        <w:rPr>
          <w:rFonts w:cstheme="minorHAnsi"/>
          <w:bCs/>
        </w:rPr>
        <w:t>M</w:t>
      </w:r>
      <w:r w:rsidR="0083407E">
        <w:rPr>
          <w:rFonts w:cstheme="minorHAnsi"/>
          <w:bCs/>
        </w:rPr>
        <w:t>Hz</w:t>
      </w:r>
      <w:r w:rsidR="00A81BBB">
        <w:rPr>
          <w:rFonts w:cstheme="minorHAnsi"/>
          <w:bCs/>
        </w:rPr>
        <w:t>]</w:t>
      </w:r>
      <w:r w:rsidR="00653021">
        <w:rPr>
          <w:rFonts w:cstheme="minorHAnsi"/>
          <w:bCs/>
        </w:rPr>
        <w:t>.</w:t>
      </w:r>
    </w:p>
    <w:p w14:paraId="3608E0E2" w14:textId="304910D8" w:rsidR="00224B0C" w:rsidRPr="00224B0C" w:rsidRDefault="00901239" w:rsidP="00F07B4B">
      <w:pPr>
        <w:pStyle w:val="ListParagraph"/>
        <w:numPr>
          <w:ilvl w:val="0"/>
          <w:numId w:val="43"/>
        </w:numPr>
        <w:spacing w:after="0" w:line="240" w:lineRule="auto"/>
        <w:ind w:left="720"/>
        <w:jc w:val="both"/>
        <w:rPr>
          <w:rFonts w:cstheme="minorHAnsi"/>
          <w:bCs/>
        </w:rPr>
      </w:pPr>
      <w:r>
        <w:rPr>
          <w:rFonts w:cstheme="minorHAnsi"/>
          <w:color w:val="242021"/>
        </w:rPr>
        <w:t>D</w:t>
      </w:r>
      <w:r w:rsidR="00224B0C" w:rsidRPr="00224B0C">
        <w:rPr>
          <w:rFonts w:cstheme="minorHAnsi"/>
          <w:color w:val="242021"/>
        </w:rPr>
        <w:t xml:space="preserve">uring the mechanical loading </w:t>
      </w:r>
      <w:r>
        <w:rPr>
          <w:rFonts w:cstheme="minorHAnsi"/>
          <w:color w:val="242021"/>
        </w:rPr>
        <w:t xml:space="preserve">the monitoring of the transducers </w:t>
      </w:r>
      <w:r w:rsidR="007759B6">
        <w:rPr>
          <w:rFonts w:cstheme="minorHAnsi"/>
          <w:color w:val="242021"/>
        </w:rPr>
        <w:t xml:space="preserve">will be </w:t>
      </w:r>
      <w:r w:rsidR="00224B0C" w:rsidRPr="00224B0C">
        <w:rPr>
          <w:rFonts w:cstheme="minorHAnsi"/>
          <w:color w:val="242021"/>
        </w:rPr>
        <w:t>achieved through the</w:t>
      </w:r>
      <w:r w:rsidR="00224B0C">
        <w:rPr>
          <w:rFonts w:cstheme="minorHAnsi"/>
          <w:color w:val="242021"/>
        </w:rPr>
        <w:t xml:space="preserve"> </w:t>
      </w:r>
      <w:r w:rsidR="00224B0C" w:rsidRPr="00224B0C">
        <w:rPr>
          <w:rFonts w:cstheme="minorHAnsi"/>
          <w:color w:val="242021"/>
        </w:rPr>
        <w:t>measured electric charge and strain data.</w:t>
      </w:r>
    </w:p>
    <w:p w14:paraId="16CC7A49" w14:textId="048A5C8E" w:rsidR="00601543" w:rsidRPr="006D4B9D" w:rsidRDefault="00437FC1" w:rsidP="00F07B4B">
      <w:pPr>
        <w:pStyle w:val="ListParagraph"/>
        <w:numPr>
          <w:ilvl w:val="0"/>
          <w:numId w:val="43"/>
        </w:numPr>
        <w:spacing w:after="0" w:line="240" w:lineRule="auto"/>
        <w:ind w:left="720"/>
        <w:jc w:val="both"/>
        <w:rPr>
          <w:rFonts w:cstheme="minorHAnsi"/>
          <w:bCs/>
          <w:color w:val="000000" w:themeColor="text1"/>
        </w:rPr>
      </w:pPr>
      <w:r w:rsidRPr="006F330C">
        <w:rPr>
          <w:rFonts w:cstheme="minorHAnsi"/>
          <w:bCs/>
        </w:rPr>
        <w:t>The test setup</w:t>
      </w:r>
      <w:r w:rsidR="002D6EF4">
        <w:rPr>
          <w:rFonts w:cstheme="minorHAnsi"/>
          <w:bCs/>
        </w:rPr>
        <w:t xml:space="preserve"> is s</w:t>
      </w:r>
      <w:r w:rsidR="006F330C">
        <w:rPr>
          <w:rFonts w:cstheme="minorHAnsi"/>
          <w:bCs/>
        </w:rPr>
        <w:t>hown in Figure 3</w:t>
      </w:r>
      <w:r w:rsidR="002D6EF4">
        <w:rPr>
          <w:rFonts w:cstheme="minorHAnsi"/>
          <w:bCs/>
        </w:rPr>
        <w:t xml:space="preserve">. It </w:t>
      </w:r>
      <w:r w:rsidRPr="006F330C">
        <w:rPr>
          <w:rFonts w:cstheme="minorHAnsi"/>
          <w:bCs/>
        </w:rPr>
        <w:t>has been calculate</w:t>
      </w:r>
      <w:r w:rsidR="00336BB3">
        <w:rPr>
          <w:rFonts w:cstheme="minorHAnsi"/>
          <w:bCs/>
        </w:rPr>
        <w:t>d for</w:t>
      </w:r>
      <w:r w:rsidRPr="006F330C">
        <w:rPr>
          <w:rFonts w:cstheme="minorHAnsi"/>
          <w:bCs/>
        </w:rPr>
        <w:t xml:space="preserve"> a </w:t>
      </w:r>
      <w:r w:rsidR="00946BF6" w:rsidRPr="006F330C">
        <w:rPr>
          <w:rFonts w:cstheme="minorHAnsi"/>
          <w:bCs/>
        </w:rPr>
        <w:t xml:space="preserve">coupon </w:t>
      </w:r>
      <w:r w:rsidR="00336BB3">
        <w:rPr>
          <w:rFonts w:cstheme="minorHAnsi"/>
          <w:bCs/>
        </w:rPr>
        <w:t xml:space="preserve">of </w:t>
      </w:r>
      <w:r w:rsidR="00946BF6" w:rsidRPr="006F330C">
        <w:rPr>
          <w:rFonts w:cstheme="minorHAnsi"/>
          <w:bCs/>
        </w:rPr>
        <w:t>dimension</w:t>
      </w:r>
      <w:r w:rsidR="004338FD" w:rsidRPr="006F330C">
        <w:rPr>
          <w:rFonts w:cstheme="minorHAnsi"/>
          <w:bCs/>
        </w:rPr>
        <w:t xml:space="preserve"> </w:t>
      </w:r>
      <w:r w:rsidRPr="006F330C">
        <w:rPr>
          <w:rFonts w:cstheme="minorHAnsi"/>
          <w:bCs/>
        </w:rPr>
        <w:t xml:space="preserve">of </w:t>
      </w:r>
      <w:r w:rsidR="005013D8" w:rsidRPr="006F330C">
        <w:rPr>
          <w:rFonts w:cstheme="minorHAnsi"/>
          <w:bCs/>
        </w:rPr>
        <w:t>300</w:t>
      </w:r>
      <w:r w:rsidR="0023096F" w:rsidRPr="006F330C">
        <w:rPr>
          <w:rFonts w:cstheme="minorHAnsi"/>
          <w:bCs/>
        </w:rPr>
        <w:t xml:space="preserve"> </w:t>
      </w:r>
      <w:r w:rsidR="005013D8" w:rsidRPr="006F330C">
        <w:rPr>
          <w:rFonts w:cstheme="minorHAnsi"/>
          <w:bCs/>
        </w:rPr>
        <w:t xml:space="preserve">mm, </w:t>
      </w:r>
      <w:r w:rsidR="00345423" w:rsidRPr="006D4B9D">
        <w:rPr>
          <w:rFonts w:cstheme="minorHAnsi"/>
          <w:bCs/>
          <w:color w:val="000000" w:themeColor="text1"/>
        </w:rPr>
        <w:t>60 mm</w:t>
      </w:r>
      <w:r w:rsidR="00843B6F" w:rsidRPr="006D4B9D">
        <w:rPr>
          <w:rFonts w:cstheme="minorHAnsi"/>
          <w:bCs/>
          <w:color w:val="000000" w:themeColor="text1"/>
        </w:rPr>
        <w:t>,</w:t>
      </w:r>
      <w:r w:rsidR="00345423" w:rsidRPr="006D4B9D">
        <w:rPr>
          <w:rFonts w:cstheme="minorHAnsi"/>
          <w:bCs/>
          <w:color w:val="000000" w:themeColor="text1"/>
        </w:rPr>
        <w:t xml:space="preserve"> and 2 mm</w:t>
      </w:r>
      <w:r w:rsidR="00336BB3">
        <w:rPr>
          <w:rFonts w:cstheme="minorHAnsi"/>
          <w:bCs/>
          <w:color w:val="000000" w:themeColor="text1"/>
        </w:rPr>
        <w:t xml:space="preserve"> prepared from</w:t>
      </w:r>
      <w:r w:rsidR="00345423" w:rsidRPr="006D4B9D">
        <w:rPr>
          <w:rFonts w:cstheme="minorHAnsi"/>
          <w:bCs/>
          <w:color w:val="000000" w:themeColor="text1"/>
        </w:rPr>
        <w:t xml:space="preserve"> APC2 PEEK/ Carbon fiber composite</w:t>
      </w:r>
      <w:r w:rsidR="00231230">
        <w:rPr>
          <w:rFonts w:cstheme="minorHAnsi"/>
          <w:bCs/>
          <w:color w:val="000000" w:themeColor="text1"/>
        </w:rPr>
        <w:t>.</w:t>
      </w:r>
    </w:p>
    <w:p w14:paraId="434B11A0" w14:textId="793378A6" w:rsidR="004229C9" w:rsidRPr="006D4B9D" w:rsidRDefault="006D4B9D" w:rsidP="00F07B4B">
      <w:pPr>
        <w:pStyle w:val="m3371076677921893872msolistparagraph"/>
        <w:numPr>
          <w:ilvl w:val="0"/>
          <w:numId w:val="43"/>
        </w:numPr>
        <w:shd w:val="clear" w:color="auto" w:fill="FFFFFF"/>
        <w:spacing w:before="0" w:beforeAutospacing="0" w:after="0" w:afterAutospacing="0"/>
        <w:ind w:left="720"/>
        <w:jc w:val="both"/>
        <w:rPr>
          <w:rFonts w:asciiTheme="minorHAnsi" w:hAnsiTheme="minorHAnsi" w:cstheme="minorHAnsi"/>
          <w:color w:val="000000" w:themeColor="text1"/>
          <w:sz w:val="22"/>
          <w:szCs w:val="22"/>
        </w:rPr>
      </w:pPr>
      <w:r>
        <w:rPr>
          <w:rFonts w:ascii="Calibri" w:hAnsi="Calibri" w:cs="Calibri"/>
          <w:color w:val="000000" w:themeColor="text1"/>
          <w:sz w:val="22"/>
          <w:szCs w:val="22"/>
        </w:rPr>
        <w:t xml:space="preserve">Distance </w:t>
      </w:r>
      <w:r w:rsidR="004229C9" w:rsidRPr="006D4B9D">
        <w:rPr>
          <w:rFonts w:ascii="Calibri" w:hAnsi="Calibri" w:cs="Calibri"/>
          <w:color w:val="000000" w:themeColor="text1"/>
          <w:sz w:val="22"/>
          <w:szCs w:val="22"/>
        </w:rPr>
        <w:t>of external r</w:t>
      </w:r>
      <w:r w:rsidR="004229C9" w:rsidRPr="006D4B9D">
        <w:rPr>
          <w:rFonts w:asciiTheme="minorHAnsi" w:hAnsiTheme="minorHAnsi" w:cstheme="minorHAnsi"/>
          <w:color w:val="000000" w:themeColor="text1"/>
          <w:sz w:val="22"/>
          <w:szCs w:val="22"/>
        </w:rPr>
        <w:t>ollers (S) = 240.0 mm (10% of the coupon length should overhang on each end).</w:t>
      </w:r>
    </w:p>
    <w:p w14:paraId="7AC7D572" w14:textId="43203DEA" w:rsidR="004229C9" w:rsidRPr="006D4B9D" w:rsidRDefault="004229C9" w:rsidP="00F07B4B">
      <w:pPr>
        <w:pStyle w:val="m3371076677921893872msolistparagraph"/>
        <w:numPr>
          <w:ilvl w:val="0"/>
          <w:numId w:val="43"/>
        </w:numPr>
        <w:shd w:val="clear" w:color="auto" w:fill="FFFFFF"/>
        <w:spacing w:before="0" w:beforeAutospacing="0" w:after="0" w:afterAutospacing="0"/>
        <w:ind w:left="720"/>
        <w:jc w:val="both"/>
        <w:rPr>
          <w:rFonts w:asciiTheme="minorHAnsi" w:hAnsiTheme="minorHAnsi" w:cstheme="minorHAnsi"/>
          <w:color w:val="000000" w:themeColor="text1"/>
          <w:sz w:val="22"/>
          <w:szCs w:val="22"/>
        </w:rPr>
      </w:pPr>
      <w:r w:rsidRPr="006D4B9D">
        <w:rPr>
          <w:rFonts w:asciiTheme="minorHAnsi" w:hAnsiTheme="minorHAnsi" w:cstheme="minorHAnsi"/>
          <w:color w:val="000000" w:themeColor="text1"/>
          <w:sz w:val="22"/>
          <w:szCs w:val="22"/>
        </w:rPr>
        <w:t>Distance of internal rollers (L) = 120.0 mm (so (S-L)/2 is at least S/4 according to ASTMD6272 Standard).</w:t>
      </w:r>
    </w:p>
    <w:p w14:paraId="52EA5238" w14:textId="3E6A93DB" w:rsidR="00241B53" w:rsidRDefault="00241B53" w:rsidP="00A61642">
      <w:pPr>
        <w:pStyle w:val="ListParagraph"/>
        <w:spacing w:after="0" w:line="240" w:lineRule="auto"/>
        <w:ind w:left="360"/>
        <w:jc w:val="both"/>
        <w:rPr>
          <w:rFonts w:cstheme="minorHAnsi"/>
          <w:bCs/>
        </w:rPr>
      </w:pPr>
    </w:p>
    <w:p w14:paraId="66D02341" w14:textId="5734EFFB" w:rsidR="000768D5" w:rsidRPr="000768D5" w:rsidRDefault="0038295C" w:rsidP="00E9324D">
      <w:pPr>
        <w:pStyle w:val="ListParagraph"/>
        <w:spacing w:after="120" w:line="240" w:lineRule="auto"/>
        <w:ind w:left="360"/>
        <w:jc w:val="both"/>
        <w:rPr>
          <w:noProof/>
        </w:rPr>
      </w:pPr>
      <w:r>
        <w:rPr>
          <w:noProof/>
        </w:rPr>
        <mc:AlternateContent>
          <mc:Choice Requires="wpg">
            <w:drawing>
              <wp:anchor distT="0" distB="0" distL="114300" distR="114300" simplePos="0" relativeHeight="251688968" behindDoc="0" locked="0" layoutInCell="1" allowOverlap="1" wp14:anchorId="0A2368FA" wp14:editId="12C6441B">
                <wp:simplePos x="0" y="0"/>
                <wp:positionH relativeFrom="column">
                  <wp:posOffset>3051313</wp:posOffset>
                </wp:positionH>
                <wp:positionV relativeFrom="paragraph">
                  <wp:posOffset>17449</wp:posOffset>
                </wp:positionV>
                <wp:extent cx="3414841" cy="1667024"/>
                <wp:effectExtent l="0" t="0" r="14605" b="9525"/>
                <wp:wrapNone/>
                <wp:docPr id="131" name="Group 131"/>
                <wp:cNvGraphicFramePr/>
                <a:graphic xmlns:a="http://schemas.openxmlformats.org/drawingml/2006/main">
                  <a:graphicData uri="http://schemas.microsoft.com/office/word/2010/wordprocessingGroup">
                    <wpg:wgp>
                      <wpg:cNvGrpSpPr/>
                      <wpg:grpSpPr>
                        <a:xfrm>
                          <a:off x="0" y="0"/>
                          <a:ext cx="3414841" cy="1667024"/>
                          <a:chOff x="-87464" y="0"/>
                          <a:chExt cx="3414841" cy="1667024"/>
                        </a:xfrm>
                      </wpg:grpSpPr>
                      <wpg:grpSp>
                        <wpg:cNvPr id="109" name="Group 109"/>
                        <wpg:cNvGrpSpPr/>
                        <wpg:grpSpPr>
                          <a:xfrm>
                            <a:off x="-87464" y="110473"/>
                            <a:ext cx="3414841" cy="1556551"/>
                            <a:chOff x="-87470" y="-283878"/>
                            <a:chExt cx="3415068" cy="1557339"/>
                          </a:xfrm>
                        </wpg:grpSpPr>
                        <wpg:grpSp>
                          <wpg:cNvPr id="106" name="Group 106"/>
                          <wpg:cNvGrpSpPr/>
                          <wpg:grpSpPr>
                            <a:xfrm>
                              <a:off x="-87470" y="10107"/>
                              <a:ext cx="3364732" cy="1254981"/>
                              <a:chOff x="-87470" y="10107"/>
                              <a:chExt cx="3364732" cy="1254981"/>
                            </a:xfrm>
                          </wpg:grpSpPr>
                          <wps:wsp>
                            <wps:cNvPr id="78" name="Rectangle 78"/>
                            <wps:cNvSpPr/>
                            <wps:spPr>
                              <a:xfrm>
                                <a:off x="-87470" y="526508"/>
                                <a:ext cx="3319569" cy="22415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wps:spPr>
                              <a:xfrm flipV="1">
                                <a:off x="228600" y="768350"/>
                                <a:ext cx="0" cy="49657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Straight Arrow Connector 79"/>
                            <wps:cNvCnPr/>
                            <wps:spPr>
                              <a:xfrm flipV="1">
                                <a:off x="2911503" y="768350"/>
                                <a:ext cx="0" cy="49673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flipH="1">
                                <a:off x="228600" y="933450"/>
                                <a:ext cx="2651760"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5" name="Straight Arrow Connector 95"/>
                            <wps:cNvCnPr/>
                            <wps:spPr>
                              <a:xfrm flipH="1">
                                <a:off x="2911502" y="931845"/>
                                <a:ext cx="365760"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9" name="Rectangle 99"/>
                            <wps:cNvSpPr/>
                            <wps:spPr>
                              <a:xfrm>
                                <a:off x="1299552" y="303632"/>
                                <a:ext cx="687363" cy="29216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F78EF66" w14:textId="3A00DE74" w:rsidR="00BA76C2" w:rsidRPr="00BC7E89" w:rsidRDefault="00D5167E" w:rsidP="00BA76C2">
                                  <w:pPr>
                                    <w:rPr>
                                      <w:color w:val="000000" w:themeColor="text1"/>
                                    </w:rPr>
                                  </w:pPr>
                                  <w:r>
                                    <w:rPr>
                                      <w:color w:val="000000" w:themeColor="text1"/>
                                    </w:rPr>
                                    <w:t xml:space="preserve">L = </w:t>
                                  </w:r>
                                  <w:r w:rsidR="00BA76C2">
                                    <w:rPr>
                                      <w:color w:val="000000" w:themeColor="text1"/>
                                    </w:rPr>
                                    <w:t xml:space="preserve">120 </w:t>
                                  </w:r>
                                  <w:r w:rsidR="00BA76C2" w:rsidRPr="00BC7E89">
                                    <w:rPr>
                                      <w:color w:val="000000" w:themeColor="text1"/>
                                    </w:rPr>
                                    <w:t>m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Straight Arrow Connector 132"/>
                            <wps:cNvCnPr/>
                            <wps:spPr>
                              <a:xfrm flipH="1">
                                <a:off x="939989" y="360198"/>
                                <a:ext cx="1280244"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33" name="Straight Arrow Connector 133"/>
                            <wps:cNvCnPr/>
                            <wps:spPr>
                              <a:xfrm flipH="1">
                                <a:off x="2447070" y="257803"/>
                                <a:ext cx="457230"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Arrow Connector 93"/>
                            <wps:cNvCnPr/>
                            <wps:spPr>
                              <a:xfrm flipV="1">
                                <a:off x="2911503" y="10107"/>
                                <a:ext cx="0" cy="496738"/>
                              </a:xfrm>
                              <a:prstGeom prst="straightConnector1">
                                <a:avLst/>
                              </a:prstGeom>
                              <a:ln w="28575">
                                <a:solidFill>
                                  <a:schemeClr val="tx1"/>
                                </a:solidFill>
                                <a:prstDash val="dash"/>
                                <a:tailEnd type="none"/>
                              </a:ln>
                            </wps:spPr>
                            <wps:style>
                              <a:lnRef idx="1">
                                <a:schemeClr val="accent1"/>
                              </a:lnRef>
                              <a:fillRef idx="0">
                                <a:schemeClr val="accent1"/>
                              </a:fillRef>
                              <a:effectRef idx="0">
                                <a:schemeClr val="accent1"/>
                              </a:effectRef>
                              <a:fontRef idx="minor">
                                <a:schemeClr val="tx1"/>
                              </a:fontRef>
                            </wps:style>
                            <wps:bodyPr/>
                          </wps:wsp>
                        </wpg:grpSp>
                        <wps:wsp>
                          <wps:cNvPr id="92" name="Rectangle 92"/>
                          <wps:cNvSpPr/>
                          <wps:spPr>
                            <a:xfrm>
                              <a:off x="1314450" y="971550"/>
                              <a:ext cx="687363" cy="30191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E1C719" w14:textId="76A9CC0E" w:rsidR="00000F92" w:rsidRPr="00BC7E89" w:rsidRDefault="00D5167E" w:rsidP="00000F92">
                                <w:pPr>
                                  <w:rPr>
                                    <w:color w:val="000000" w:themeColor="text1"/>
                                  </w:rPr>
                                </w:pPr>
                                <w:r>
                                  <w:rPr>
                                    <w:color w:val="000000" w:themeColor="text1"/>
                                  </w:rPr>
                                  <w:t xml:space="preserve">S = </w:t>
                                </w:r>
                                <w:r w:rsidR="00000F92">
                                  <w:rPr>
                                    <w:color w:val="000000" w:themeColor="text1"/>
                                  </w:rPr>
                                  <w:t xml:space="preserve">240 </w:t>
                                </w:r>
                                <w:r w:rsidR="00000F92" w:rsidRPr="00BC7E89">
                                  <w:rPr>
                                    <w:color w:val="000000" w:themeColor="text1"/>
                                  </w:rPr>
                                  <w:t>m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2911092" y="955255"/>
                              <a:ext cx="416506" cy="2984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816698" w14:textId="611DD54D" w:rsidR="00000F92" w:rsidRPr="00BC7E89" w:rsidRDefault="00000F92" w:rsidP="00000F92">
                                <w:pPr>
                                  <w:rPr>
                                    <w:color w:val="000000" w:themeColor="text1"/>
                                  </w:rPr>
                                </w:pPr>
                                <w:r>
                                  <w:rPr>
                                    <w:color w:val="000000" w:themeColor="text1"/>
                                  </w:rPr>
                                  <w:t>3</w:t>
                                </w:r>
                                <w:r w:rsidR="00D5167E">
                                  <w:rPr>
                                    <w:color w:val="000000" w:themeColor="text1"/>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2505745" y="-13593"/>
                              <a:ext cx="389842" cy="2984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EE1C585" w14:textId="059C0689" w:rsidR="003D4CF2" w:rsidRPr="00BC7E89" w:rsidRDefault="00E80D60" w:rsidP="00000F92">
                                <w:pPr>
                                  <w:rPr>
                                    <w:color w:val="000000" w:themeColor="text1"/>
                                  </w:rPr>
                                </w:pPr>
                                <w:r>
                                  <w:rPr>
                                    <w:color w:val="000000" w:themeColor="text1"/>
                                  </w:rPr>
                                  <w:t>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Rectangle 137"/>
                          <wps:cNvSpPr/>
                          <wps:spPr>
                            <a:xfrm>
                              <a:off x="1565403" y="-283878"/>
                              <a:ext cx="881656" cy="2984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8CACF9" w14:textId="65008E67" w:rsidR="009413C6" w:rsidRPr="00BC7E89" w:rsidRDefault="009413C6" w:rsidP="00000F92">
                                <w:pPr>
                                  <w:rPr>
                                    <w:color w:val="000000" w:themeColor="text1"/>
                                  </w:rPr>
                                </w:pPr>
                                <w:r>
                                  <w:rPr>
                                    <w:color w:val="000000" w:themeColor="text1"/>
                                  </w:rPr>
                                  <w:t>1.71 K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Rectangle 111"/>
                        <wps:cNvSpPr/>
                        <wps:spPr>
                          <a:xfrm>
                            <a:off x="713549" y="840402"/>
                            <a:ext cx="275590" cy="60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 name="Rectangle 124"/>
                        <wps:cNvSpPr/>
                        <wps:spPr>
                          <a:xfrm>
                            <a:off x="2172360" y="840402"/>
                            <a:ext cx="275590" cy="603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Oval 125"/>
                        <wps:cNvSpPr/>
                        <wps:spPr>
                          <a:xfrm>
                            <a:off x="766404" y="702978"/>
                            <a:ext cx="147955" cy="11430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2230501" y="705643"/>
                            <a:ext cx="147996" cy="11468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Rectangle 127"/>
                        <wps:cNvSpPr/>
                        <wps:spPr>
                          <a:xfrm>
                            <a:off x="687121" y="613123"/>
                            <a:ext cx="1760088" cy="6867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Arrow: Down 130"/>
                        <wps:cNvSpPr/>
                        <wps:spPr>
                          <a:xfrm>
                            <a:off x="1509574" y="0"/>
                            <a:ext cx="121567" cy="591981"/>
                          </a:xfrm>
                          <a:prstGeom prst="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2368FA" id="Group 131" o:spid="_x0000_s1026" style="position:absolute;left:0;text-align:left;margin-left:240.25pt;margin-top:1.35pt;width:268.9pt;height:131.25pt;z-index:251688968;mso-width-relative:margin;mso-height-relative:margin" coordorigin="-874" coordsize="34148,1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">
                <v:group id="Group 109" o:spid="_x0000_s1027" style="position:absolute;left:-874;top:1104;width:34147;height:15566" coordorigin="-874,-2838" coordsize="34150,15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group id="Group 106" o:spid="_x0000_s1028" style="position:absolute;left:-874;top:101;width:33646;height:12549" coordorigin="-874,101" coordsize="33647,12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rect id="Rectangle 78" o:spid="_x0000_s1029" style="position:absolute;left:-874;top:5265;width:33194;height:2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" fillcolor="black [3213]" strokecolor="black [3213]" strokeweight="2pt"/>
                    <v:shapetype id="_x0000_t32" coordsize="21600,21600" o:spt="32" o:oned="t" path="m,l21600,21600e" filled="f">
                      <v:path arrowok="t" fillok="f" o:connecttype="none"/>
                      <o:lock v:ext="edit" shapetype="t"/>
                    </v:shapetype>
                    <v:shape id="Straight Arrow Connector 76" o:spid="_x0000_s1030" type="#_x0000_t32" style="position:absolute;left:2286;top:7683;width:0;height:49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" strokecolor="black [3213]" strokeweight="2.25pt">
                      <v:stroke endarrow="block"/>
                    </v:shape>
                    <v:shape id="Straight Arrow Connector 79" o:spid="_x0000_s1031" type="#_x0000_t32" style="position:absolute;left:29115;top:7683;width:0;height:4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" strokecolor="black [3213]" strokeweight="2.25pt">
                      <v:stroke endarrow="block"/>
                    </v:shape>
                    <v:shape id="Straight Arrow Connector 91" o:spid="_x0000_s1032" type="#_x0000_t32" style="position:absolute;left:2286;top:9334;width:2651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" strokecolor="black [3213]" strokeweight="2.25pt">
                      <v:stroke startarrow="block" endarrow="block"/>
                    </v:shape>
                    <v:shape id="Straight Arrow Connector 95" o:spid="_x0000_s1033" type="#_x0000_t32" style="position:absolute;left:29115;top:9318;width:365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" strokecolor="black [3213]" strokeweight="2.25pt">
                      <v:stroke startarrow="block" endarrow="block"/>
                    </v:shape>
                    <v:rect id="Rectangle 99" o:spid="_x0000_s1034" style="position:absolute;left:12995;top:3036;width:6874;height:2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" filled="f" stroked="f" strokeweight="2pt">
                      <v:textbox>
                        <w:txbxContent>
                          <w:p w14:paraId="1F78EF66" w14:textId="3A00DE74" w:rsidR="00BA76C2" w:rsidRPr="00BC7E89" w:rsidRDefault="00D5167E" w:rsidP="00BA76C2">
                            <w:pPr>
                              <w:rPr>
                                <w:color w:val="000000" w:themeColor="text1"/>
                              </w:rPr>
                            </w:pPr>
                            <w:r>
                              <w:rPr>
                                <w:color w:val="000000" w:themeColor="text1"/>
                              </w:rPr>
                              <w:t xml:space="preserve">L = </w:t>
                            </w:r>
                            <w:r w:rsidR="00BA76C2">
                              <w:rPr>
                                <w:color w:val="000000" w:themeColor="text1"/>
                              </w:rPr>
                              <w:t xml:space="preserve">120 </w:t>
                            </w:r>
                            <w:r w:rsidR="00BA76C2" w:rsidRPr="00BC7E89">
                              <w:rPr>
                                <w:color w:val="000000" w:themeColor="text1"/>
                              </w:rPr>
                              <w:t>mm</w:t>
                            </w:r>
                          </w:p>
                        </w:txbxContent>
                      </v:textbox>
                    </v:rect>
                    <v:shape id="Straight Arrow Connector 132" o:spid="_x0000_s1035" type="#_x0000_t32" style="position:absolute;left:9399;top:3601;width:1280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" strokecolor="black [3213]" strokeweight="2.25pt">
                      <v:stroke startarrow="block" endarrow="block"/>
                    </v:shape>
                    <v:shape id="Straight Arrow Connector 133" o:spid="_x0000_s1036" type="#_x0000_t32" style="position:absolute;left:24470;top:2578;width:457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" strokecolor="black [3213]" strokeweight="2.25pt">
                      <v:stroke startarrow="block" endarrow="block"/>
                    </v:shape>
                    <v:shape id="Straight Arrow Connector 93" o:spid="_x0000_s1037" type="#_x0000_t32" style="position:absolute;left:29115;top:101;width:0;height:49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" strokecolor="black [3213]" strokeweight="2.25pt">
                      <v:stroke dashstyle="dash"/>
                    </v:shape>
                  </v:group>
                  <v:rect id="Rectangle 92" o:spid="_x0000_s1038" style="position:absolute;left:13144;top:9715;width:6874;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" fillcolor="white [3212]" stroked="f" strokeweight="2pt">
                    <v:textbox>
                      <w:txbxContent>
                        <w:p w14:paraId="1CE1C719" w14:textId="76A9CC0E" w:rsidR="00000F92" w:rsidRPr="00BC7E89" w:rsidRDefault="00D5167E" w:rsidP="00000F92">
                          <w:pPr>
                            <w:rPr>
                              <w:color w:val="000000" w:themeColor="text1"/>
                            </w:rPr>
                          </w:pPr>
                          <w:r>
                            <w:rPr>
                              <w:color w:val="000000" w:themeColor="text1"/>
                            </w:rPr>
                            <w:t xml:space="preserve">S = </w:t>
                          </w:r>
                          <w:r w:rsidR="00000F92">
                            <w:rPr>
                              <w:color w:val="000000" w:themeColor="text1"/>
                            </w:rPr>
                            <w:t xml:space="preserve">240 </w:t>
                          </w:r>
                          <w:r w:rsidR="00000F92" w:rsidRPr="00BC7E89">
                            <w:rPr>
                              <w:color w:val="000000" w:themeColor="text1"/>
                            </w:rPr>
                            <w:t>mm</w:t>
                          </w:r>
                        </w:p>
                      </w:txbxContent>
                    </v:textbox>
                  </v:rect>
                  <v:rect id="Rectangle 96" o:spid="_x0000_s1039" style="position:absolute;left:29110;top:9552;width:4165;height:2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" filled="f" stroked="f" strokeweight="2pt">
                    <v:textbox>
                      <w:txbxContent>
                        <w:p w14:paraId="7C816698" w14:textId="611DD54D" w:rsidR="00000F92" w:rsidRPr="00BC7E89" w:rsidRDefault="00000F92" w:rsidP="00000F92">
                          <w:pPr>
                            <w:rPr>
                              <w:color w:val="000000" w:themeColor="text1"/>
                            </w:rPr>
                          </w:pPr>
                          <w:r>
                            <w:rPr>
                              <w:color w:val="000000" w:themeColor="text1"/>
                            </w:rPr>
                            <w:t>3</w:t>
                          </w:r>
                          <w:r w:rsidR="00D5167E">
                            <w:rPr>
                              <w:color w:val="000000" w:themeColor="text1"/>
                            </w:rPr>
                            <w:t>0</w:t>
                          </w:r>
                        </w:p>
                      </w:txbxContent>
                    </v:textbox>
                  </v:rect>
                  <v:rect id="Rectangle 134" o:spid="_x0000_s1040" style="position:absolute;left:25057;top:-135;width:3898;height:2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" filled="f" stroked="f" strokeweight="2pt">
                    <v:textbox>
                      <w:txbxContent>
                        <w:p w14:paraId="0EE1C585" w14:textId="059C0689" w:rsidR="003D4CF2" w:rsidRPr="00BC7E89" w:rsidRDefault="00E80D60" w:rsidP="00000F92">
                          <w:pPr>
                            <w:rPr>
                              <w:color w:val="000000" w:themeColor="text1"/>
                            </w:rPr>
                          </w:pPr>
                          <w:r>
                            <w:rPr>
                              <w:color w:val="000000" w:themeColor="text1"/>
                            </w:rPr>
                            <w:t>60</w:t>
                          </w:r>
                        </w:p>
                      </w:txbxContent>
                    </v:textbox>
                  </v:rect>
                  <v:rect id="Rectangle 137" o:spid="_x0000_s1041" style="position:absolute;left:15654;top:-2838;width:8816;height:2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" filled="f" stroked="f" strokeweight="2pt">
                    <v:textbox>
                      <w:txbxContent>
                        <w:p w14:paraId="098CACF9" w14:textId="65008E67" w:rsidR="009413C6" w:rsidRPr="00BC7E89" w:rsidRDefault="009413C6" w:rsidP="00000F92">
                          <w:pPr>
                            <w:rPr>
                              <w:color w:val="000000" w:themeColor="text1"/>
                            </w:rPr>
                          </w:pPr>
                          <w:r>
                            <w:rPr>
                              <w:color w:val="000000" w:themeColor="text1"/>
                            </w:rPr>
                            <w:t>1.71 KN</w:t>
                          </w:r>
                        </w:p>
                      </w:txbxContent>
                    </v:textbox>
                  </v:rect>
                </v:group>
                <v:rect id="Rectangle 111" o:spid="_x0000_s1042" style="position:absolute;left:7135;top:8404;width:2756;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" fillcolor="white [3212]" strokecolor="black [3213]" strokeweight="2pt"/>
                <v:rect id="Rectangle 124" o:spid="_x0000_s1043" style="position:absolute;left:21723;top:8404;width:2756;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" fillcolor="white [3212]" strokecolor="black [3213]" strokeweight="2pt"/>
                <v:oval id="Oval 125" o:spid="_x0000_s1044" style="position:absolute;left:7664;top:7029;width:1479;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" fillcolor="black [3213]" strokecolor="black [3213]" strokeweight="2pt"/>
                <v:oval id="Oval 126" o:spid="_x0000_s1045" style="position:absolute;left:22305;top:7056;width:1479;height:1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" fillcolor="black [3213]" strokecolor="black [3213]" strokeweight="2pt"/>
                <v:rect id="Rectangle 127" o:spid="_x0000_s1046" style="position:absolute;left:6871;top:6131;width:17601;height:6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" fillcolor="white [3212]" strokecolor="black [3213]" strokeweight="2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30" o:spid="_x0000_s1047" type="#_x0000_t67" style="position:absolute;left:15095;width:1216;height:5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" adj="19382" fillcolor="black [3213]" strokecolor="black [3213]" strokeweight="2pt"/>
              </v:group>
            </w:pict>
          </mc:Fallback>
        </mc:AlternateContent>
      </w:r>
      <w:r w:rsidR="00241B53">
        <w:rPr>
          <w:noProof/>
        </w:rPr>
        <w:drawing>
          <wp:inline distT="0" distB="0" distL="0" distR="0" wp14:anchorId="350034C7" wp14:editId="5B2F6F16">
            <wp:extent cx="2340864" cy="1640784"/>
            <wp:effectExtent l="0" t="0" r="2540" b="0"/>
            <wp:docPr id="30" name="Picture 68" descr="A picture containing indoor, device, miller&#10;&#10;Description automatically generated">
              <a:extLst xmlns:a="http://schemas.openxmlformats.org/drawingml/2006/main">
                <a:ext uri="{FF2B5EF4-FFF2-40B4-BE49-F238E27FC236}">
                  <a16:creationId xmlns:a16="http://schemas.microsoft.com/office/drawing/2014/main" id="{B1672C2F-E47E-4836-88C1-9BBA56917E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68" descr="A picture containing indoor, device, miller&#10;&#10;Description automatically generated">
                      <a:extLst>
                        <a:ext uri="{FF2B5EF4-FFF2-40B4-BE49-F238E27FC236}">
                          <a16:creationId xmlns:a16="http://schemas.microsoft.com/office/drawing/2014/main" id="{B1672C2F-E47E-4836-88C1-9BBA56917E24}"/>
                        </a:ext>
                      </a:extLst>
                    </pic:cNvPr>
                    <pic:cNvPicPr>
                      <a:picLocks noChangeAspect="1"/>
                    </pic:cNvPicPr>
                  </pic:nvPicPr>
                  <pic:blipFill>
                    <a:blip r:embed="rId14"/>
                    <a:stretch>
                      <a:fillRect/>
                    </a:stretch>
                  </pic:blipFill>
                  <pic:spPr>
                    <a:xfrm>
                      <a:off x="0" y="0"/>
                      <a:ext cx="2374494" cy="1664356"/>
                    </a:xfrm>
                    <a:prstGeom prst="rect">
                      <a:avLst/>
                    </a:prstGeom>
                  </pic:spPr>
                </pic:pic>
              </a:graphicData>
            </a:graphic>
          </wp:inline>
        </w:drawing>
      </w:r>
      <w:r w:rsidR="00076994" w:rsidRPr="00076994">
        <w:rPr>
          <w:noProof/>
        </w:rPr>
        <w:t xml:space="preserve"> </w:t>
      </w:r>
    </w:p>
    <w:p w14:paraId="4AC6360B" w14:textId="22A49BE6" w:rsidR="00F36E96" w:rsidRPr="006B7EED" w:rsidRDefault="00000F92" w:rsidP="00B23BC1">
      <w:pPr>
        <w:spacing w:after="0" w:line="240" w:lineRule="auto"/>
        <w:jc w:val="both"/>
        <w:rPr>
          <w:rFonts w:cstheme="minorHAnsi"/>
          <w:b/>
        </w:rPr>
      </w:pPr>
      <w:r>
        <w:rPr>
          <w:rFonts w:cstheme="minorHAnsi"/>
          <w:b/>
          <w:noProof/>
        </w:rPr>
        <mc:AlternateContent>
          <mc:Choice Requires="wpg">
            <w:drawing>
              <wp:anchor distT="0" distB="0" distL="114300" distR="114300" simplePos="0" relativeHeight="251657224" behindDoc="0" locked="0" layoutInCell="1" allowOverlap="1" wp14:anchorId="588025F3" wp14:editId="45C5906F">
                <wp:simplePos x="0" y="0"/>
                <wp:positionH relativeFrom="margin">
                  <wp:align>center</wp:align>
                </wp:positionH>
                <wp:positionV relativeFrom="paragraph">
                  <wp:posOffset>56515</wp:posOffset>
                </wp:positionV>
                <wp:extent cx="5480690" cy="1110980"/>
                <wp:effectExtent l="0" t="38100" r="5715" b="0"/>
                <wp:wrapNone/>
                <wp:docPr id="82" name="Group 82"/>
                <wp:cNvGraphicFramePr/>
                <a:graphic xmlns:a="http://schemas.openxmlformats.org/drawingml/2006/main">
                  <a:graphicData uri="http://schemas.microsoft.com/office/word/2010/wordprocessingGroup">
                    <wpg:wgp>
                      <wpg:cNvGrpSpPr/>
                      <wpg:grpSpPr>
                        <a:xfrm>
                          <a:off x="0" y="0"/>
                          <a:ext cx="5480690" cy="1110980"/>
                          <a:chOff x="75013" y="47730"/>
                          <a:chExt cx="5481862" cy="1111594"/>
                        </a:xfrm>
                      </wpg:grpSpPr>
                      <wpg:grpSp>
                        <wpg:cNvPr id="56" name="Group 56"/>
                        <wpg:cNvGrpSpPr/>
                        <wpg:grpSpPr>
                          <a:xfrm>
                            <a:off x="75013" y="104513"/>
                            <a:ext cx="5481862" cy="1054811"/>
                            <a:chOff x="-623452" y="67754"/>
                            <a:chExt cx="4677933" cy="869132"/>
                          </a:xfrm>
                        </wpg:grpSpPr>
                        <wps:wsp>
                          <wps:cNvPr id="37" name="Rectangle 37"/>
                          <wps:cNvSpPr/>
                          <wps:spPr>
                            <a:xfrm>
                              <a:off x="0" y="67754"/>
                              <a:ext cx="3029803" cy="583202"/>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607969" y="151100"/>
                              <a:ext cx="1868969" cy="423698"/>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92F8C8" w14:textId="5D42CF38" w:rsidR="00BF280E" w:rsidRDefault="008F683D" w:rsidP="00F36E96">
                                <w:pPr>
                                  <w:jc w:val="center"/>
                                </w:pPr>
                                <w:r>
                                  <w:t xml:space="preserve">Sensor bonded </w:t>
                                </w:r>
                                <w:r w:rsidR="00CA3929">
                                  <w:t>at center</w:t>
                                </w:r>
                                <w:r w:rsidR="006E4D36">
                                  <w:t xml:space="preserve"> (150,</w:t>
                                </w:r>
                                <w:r w:rsidR="004340CE">
                                  <w:t xml:space="preserve"> </w:t>
                                </w:r>
                                <w:r w:rsidR="006E4D36">
                                  <w:t>30)</w:t>
                                </w:r>
                                <w:r w:rsidR="00CA3929">
                                  <w:t xml:space="preserve"> </w:t>
                                </w:r>
                                <w:r>
                                  <w:t xml:space="preserve">by either </w:t>
                                </w:r>
                                <w:r w:rsidR="00BF280E">
                                  <w:t>EP/TPF1/TPF2/TPF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3467824" y="220339"/>
                              <a:ext cx="586657" cy="24884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C655EF" w14:textId="06429491" w:rsidR="00E33520" w:rsidRPr="00BC7E89" w:rsidRDefault="00871935" w:rsidP="00871935">
                                <w:pPr>
                                  <w:rPr>
                                    <w:color w:val="000000" w:themeColor="text1"/>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1155822" y="688045"/>
                              <a:ext cx="586657" cy="248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699BAE" w14:textId="022E350B" w:rsidR="0091140B" w:rsidRPr="00BC7E89" w:rsidRDefault="00DF4F9F" w:rsidP="00F36E96">
                                <w:pPr>
                                  <w:jc w:val="center"/>
                                  <w:rPr>
                                    <w:color w:val="000000" w:themeColor="text1"/>
                                  </w:rPr>
                                </w:pPr>
                                <w:r>
                                  <w:rPr>
                                    <w:color w:val="000000" w:themeColor="text1"/>
                                  </w:rPr>
                                  <w:t xml:space="preserve">3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angle 85"/>
                          <wps:cNvSpPr/>
                          <wps:spPr>
                            <a:xfrm>
                              <a:off x="3207447" y="297128"/>
                              <a:ext cx="311559" cy="89153"/>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623452" y="240375"/>
                              <a:ext cx="586657" cy="24884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CE1005" w14:textId="2B4BB88B" w:rsidR="00D22208" w:rsidRPr="00BC7E89" w:rsidRDefault="00D22208" w:rsidP="00F36E96">
                                <w:pPr>
                                  <w:jc w:val="center"/>
                                  <w:rPr>
                                    <w:color w:val="000000" w:themeColor="text1"/>
                                  </w:rPr>
                                </w:pPr>
                                <w:r>
                                  <w:rPr>
                                    <w:color w:val="000000" w:themeColor="text1"/>
                                  </w:rPr>
                                  <w:t>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Arrow Connector 33"/>
                        <wps:cNvCnPr/>
                        <wps:spPr>
                          <a:xfrm flipH="1">
                            <a:off x="678252" y="47730"/>
                            <a:ext cx="0" cy="82341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flipH="1">
                            <a:off x="795427" y="913394"/>
                            <a:ext cx="3562503"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88025F3" id="Group 82" o:spid="_x0000_s1048" style="position:absolute;left:0;text-align:left;margin-left:0;margin-top:4.45pt;width:431.55pt;height:87.5pt;z-index:251657224;mso-position-horizontal:center;mso-position-horizontal-relative:margin;mso-width-relative:margin;mso-height-relative:margin" coordorigin="750,477" coordsize="54818,11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">
                <v:group id="Group 56" o:spid="_x0000_s1049" style="position:absolute;left:750;top:1045;width:54818;height:10548" coordorigin="-6234,677" coordsize="46779,8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angle 37" o:spid="_x0000_s1050" style="position:absolute;top:677;width:30298;height:5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" fillcolor="black [3213]" strokecolor="black [3213]" strokeweight="2pt">
                    <v:fill r:id="rId15" o:title="" color2="white [3212]" type="pattern"/>
                  </v:rect>
                  <v:rect id="Rectangle 41" o:spid="_x0000_s1051" style="position:absolute;left:6079;top:1511;width:18690;height:4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" fillcolor="black [3213]" stroked="f" strokeweight="2pt">
                    <v:textbox>
                      <w:txbxContent>
                        <w:p w14:paraId="7B92F8C8" w14:textId="5D42CF38" w:rsidR="00BF280E" w:rsidRDefault="008F683D" w:rsidP="00F36E96">
                          <w:pPr>
                            <w:jc w:val="center"/>
                          </w:pPr>
                          <w:r>
                            <w:t xml:space="preserve">Sensor bonded </w:t>
                          </w:r>
                          <w:r w:rsidR="00CA3929">
                            <w:t>at center</w:t>
                          </w:r>
                          <w:r w:rsidR="006E4D36">
                            <w:t xml:space="preserve"> (150,</w:t>
                          </w:r>
                          <w:r w:rsidR="004340CE">
                            <w:t xml:space="preserve"> </w:t>
                          </w:r>
                          <w:r w:rsidR="006E4D36">
                            <w:t>30)</w:t>
                          </w:r>
                          <w:r w:rsidR="00CA3929">
                            <w:t xml:space="preserve"> </w:t>
                          </w:r>
                          <w:r>
                            <w:t xml:space="preserve">by either </w:t>
                          </w:r>
                          <w:r w:rsidR="00BF280E">
                            <w:t>EP/TPF1/TPF2/TPF3</w:t>
                          </w:r>
                        </w:p>
                      </w:txbxContent>
                    </v:textbox>
                  </v:rect>
                  <v:rect id="Rectangle 72" o:spid="_x0000_s1052" style="position:absolute;left:34678;top:2203;width:5866;height:2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" fillcolor="white [3212]" stroked="f" strokeweight="2pt">
                    <v:textbox>
                      <w:txbxContent>
                        <w:p w14:paraId="11C655EF" w14:textId="06429491" w:rsidR="00E33520" w:rsidRPr="00BC7E89" w:rsidRDefault="00871935" w:rsidP="00871935">
                          <w:pPr>
                            <w:rPr>
                              <w:color w:val="000000" w:themeColor="text1"/>
                            </w:rPr>
                          </w:pPr>
                          <w:r>
                            <w:rPr>
                              <w:color w:val="000000" w:themeColor="text1"/>
                            </w:rPr>
                            <w:t>2</w:t>
                          </w:r>
                        </w:p>
                      </w:txbxContent>
                    </v:textbox>
                  </v:rect>
                  <v:rect id="Rectangle 73" o:spid="_x0000_s1053" style="position:absolute;left:11558;top:6880;width:5866;height:2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" filled="f" stroked="f" strokeweight="2pt">
                    <v:textbox>
                      <w:txbxContent>
                        <w:p w14:paraId="72699BAE" w14:textId="022E350B" w:rsidR="0091140B" w:rsidRPr="00BC7E89" w:rsidRDefault="00DF4F9F" w:rsidP="00F36E96">
                          <w:pPr>
                            <w:jc w:val="center"/>
                            <w:rPr>
                              <w:color w:val="000000" w:themeColor="text1"/>
                            </w:rPr>
                          </w:pPr>
                          <w:r>
                            <w:rPr>
                              <w:color w:val="000000" w:themeColor="text1"/>
                            </w:rPr>
                            <w:t xml:space="preserve">300 </w:t>
                          </w:r>
                        </w:p>
                      </w:txbxContent>
                    </v:textbox>
                  </v:rect>
                  <v:rect id="Rectangle 85" o:spid="_x0000_s1054" style="position:absolute;left:32074;top:2971;width:3116;height: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" fillcolor="black [3213]" strokecolor="black [3213]" strokeweight="2pt">
                    <v:fill r:id="rId15" o:title="" color2="white [3212]" type="pattern"/>
                  </v:rect>
                  <v:rect id="Rectangle 102" o:spid="_x0000_s1055" style="position:absolute;left:-6234;top:2403;width:5867;height:2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" fillcolor="white [3212]" stroked="f" strokeweight="2pt">
                    <v:textbox>
                      <w:txbxContent>
                        <w:p w14:paraId="19CE1005" w14:textId="2B4BB88B" w:rsidR="00D22208" w:rsidRPr="00BC7E89" w:rsidRDefault="00D22208" w:rsidP="00F36E96">
                          <w:pPr>
                            <w:jc w:val="center"/>
                            <w:rPr>
                              <w:color w:val="000000" w:themeColor="text1"/>
                            </w:rPr>
                          </w:pPr>
                          <w:r>
                            <w:rPr>
                              <w:color w:val="000000" w:themeColor="text1"/>
                            </w:rPr>
                            <w:t>60</w:t>
                          </w:r>
                        </w:p>
                      </w:txbxContent>
                    </v:textbox>
                  </v:rect>
                </v:group>
                <v:shape id="Straight Arrow Connector 33" o:spid="_x0000_s1056" type="#_x0000_t32" style="position:absolute;left:6782;top:477;width:0;height:82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" strokecolor="black [3213]" strokeweight="2.25pt">
                  <v:stroke startarrow="block" endarrow="block"/>
                </v:shape>
                <v:shape id="Straight Arrow Connector 39" o:spid="_x0000_s1057" type="#_x0000_t32" style="position:absolute;left:7954;top:9133;width:3562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" strokecolor="black [3213]" strokeweight="2.25pt">
                  <v:stroke startarrow="block" endarrow="block"/>
                </v:shape>
                <w10:wrap anchorx="margin"/>
              </v:group>
            </w:pict>
          </mc:Fallback>
        </mc:AlternateContent>
      </w:r>
    </w:p>
    <w:p w14:paraId="311427BA" w14:textId="19D46C8B" w:rsidR="00F36E96" w:rsidRPr="006B7EED" w:rsidRDefault="00F36E96" w:rsidP="00B23BC1">
      <w:pPr>
        <w:spacing w:after="0" w:line="240" w:lineRule="auto"/>
        <w:jc w:val="both"/>
        <w:rPr>
          <w:rFonts w:cstheme="minorHAnsi"/>
          <w:b/>
        </w:rPr>
      </w:pPr>
    </w:p>
    <w:p w14:paraId="6D44DB57" w14:textId="77777777" w:rsidR="00F36E96" w:rsidRPr="006B7EED" w:rsidRDefault="00F36E96" w:rsidP="00B23BC1">
      <w:pPr>
        <w:spacing w:after="0" w:line="240" w:lineRule="auto"/>
        <w:jc w:val="both"/>
        <w:rPr>
          <w:rFonts w:cstheme="minorHAnsi"/>
          <w:b/>
        </w:rPr>
      </w:pPr>
    </w:p>
    <w:p w14:paraId="059F9178" w14:textId="35F0CAA0" w:rsidR="00F36E96" w:rsidRDefault="00F36E96" w:rsidP="00B77158">
      <w:pPr>
        <w:spacing w:after="0" w:line="240" w:lineRule="auto"/>
        <w:jc w:val="right"/>
        <w:rPr>
          <w:rFonts w:cstheme="minorHAnsi"/>
          <w:b/>
        </w:rPr>
      </w:pPr>
    </w:p>
    <w:p w14:paraId="45AF644A" w14:textId="6DC49114" w:rsidR="007859AB" w:rsidRDefault="007859AB" w:rsidP="00B23BC1">
      <w:pPr>
        <w:spacing w:after="0" w:line="240" w:lineRule="auto"/>
        <w:jc w:val="both"/>
        <w:rPr>
          <w:rFonts w:cstheme="minorHAnsi"/>
          <w:b/>
        </w:rPr>
      </w:pPr>
    </w:p>
    <w:p w14:paraId="5FD2D5D1" w14:textId="34474072" w:rsidR="00E33520" w:rsidRDefault="00E33520" w:rsidP="003639C5">
      <w:pPr>
        <w:spacing w:after="0" w:line="240" w:lineRule="auto"/>
        <w:jc w:val="right"/>
        <w:rPr>
          <w:rFonts w:cstheme="minorHAnsi"/>
          <w:b/>
        </w:rPr>
      </w:pPr>
    </w:p>
    <w:p w14:paraId="5E7C9CE2" w14:textId="77777777" w:rsidR="00BA2EF7" w:rsidRDefault="00BA2EF7" w:rsidP="00BA2EF7">
      <w:pPr>
        <w:spacing w:after="0" w:line="240" w:lineRule="auto"/>
        <w:rPr>
          <w:rFonts w:cstheme="minorHAnsi"/>
          <w:bCs/>
        </w:rPr>
      </w:pPr>
    </w:p>
    <w:p w14:paraId="44F94AAB" w14:textId="6C2B3CC6" w:rsidR="006E061B" w:rsidRDefault="00F36E96" w:rsidP="005C575A">
      <w:pPr>
        <w:spacing w:after="0" w:line="240" w:lineRule="auto"/>
        <w:jc w:val="center"/>
        <w:rPr>
          <w:rFonts w:cstheme="minorHAnsi"/>
          <w:bCs/>
        </w:rPr>
      </w:pPr>
      <w:r w:rsidRPr="006B7EED">
        <w:rPr>
          <w:rFonts w:cstheme="minorHAnsi"/>
          <w:bCs/>
        </w:rPr>
        <w:t xml:space="preserve">Figure </w:t>
      </w:r>
      <w:r w:rsidR="000243DB">
        <w:rPr>
          <w:rFonts w:cstheme="minorHAnsi"/>
          <w:bCs/>
        </w:rPr>
        <w:t>3</w:t>
      </w:r>
      <w:r w:rsidRPr="006B7EED">
        <w:rPr>
          <w:rFonts w:cstheme="minorHAnsi"/>
          <w:bCs/>
        </w:rPr>
        <w:t xml:space="preserve">: </w:t>
      </w:r>
      <w:r w:rsidR="0033740A">
        <w:rPr>
          <w:rFonts w:cstheme="minorHAnsi"/>
          <w:bCs/>
        </w:rPr>
        <w:t xml:space="preserve">Test </w:t>
      </w:r>
      <w:r w:rsidR="00251F7A">
        <w:rPr>
          <w:rFonts w:cstheme="minorHAnsi"/>
          <w:bCs/>
        </w:rPr>
        <w:t xml:space="preserve">setup and test </w:t>
      </w:r>
      <w:r w:rsidR="0033740A">
        <w:rPr>
          <w:rFonts w:cstheme="minorHAnsi"/>
          <w:bCs/>
        </w:rPr>
        <w:t>coupon</w:t>
      </w:r>
      <w:r w:rsidRPr="006B7EED">
        <w:rPr>
          <w:rFonts w:cstheme="minorHAnsi"/>
          <w:bCs/>
        </w:rPr>
        <w:t xml:space="preserve"> for bending test</w:t>
      </w:r>
      <w:r w:rsidR="002B07EE">
        <w:rPr>
          <w:rFonts w:cstheme="minorHAnsi"/>
          <w:bCs/>
        </w:rPr>
        <w:t xml:space="preserve"> (One adhesive film on a single coupon)</w:t>
      </w:r>
    </w:p>
    <w:p w14:paraId="64E1C875" w14:textId="1A630E90" w:rsidR="002434CE" w:rsidRPr="00C53216" w:rsidRDefault="006E061B" w:rsidP="00C53216">
      <w:pPr>
        <w:spacing w:after="0" w:line="240" w:lineRule="auto"/>
        <w:ind w:left="360"/>
        <w:jc w:val="both"/>
        <w:rPr>
          <w:rStyle w:val="Heading5Char"/>
          <w:rFonts w:asciiTheme="minorHAnsi" w:eastAsiaTheme="minorHAnsi" w:hAnsiTheme="minorHAnsi" w:cstheme="minorHAnsi"/>
          <w:bCs/>
          <w:color w:val="auto"/>
        </w:rPr>
      </w:pPr>
      <w:r w:rsidRPr="006B7EED">
        <w:rPr>
          <w:rFonts w:cstheme="minorHAnsi"/>
          <w:bCs/>
        </w:rPr>
        <w:t>Where EP = Epoxy, TP</w:t>
      </w:r>
      <w:r w:rsidR="00FF6101">
        <w:rPr>
          <w:rFonts w:cstheme="minorHAnsi"/>
          <w:bCs/>
        </w:rPr>
        <w:t>F</w:t>
      </w:r>
      <w:r w:rsidRPr="006B7EED">
        <w:rPr>
          <w:rFonts w:cstheme="minorHAnsi"/>
          <w:bCs/>
        </w:rPr>
        <w:t>1,</w:t>
      </w:r>
      <w:r w:rsidR="00266ECD">
        <w:rPr>
          <w:rFonts w:cstheme="minorHAnsi"/>
          <w:bCs/>
        </w:rPr>
        <w:t xml:space="preserve"> </w:t>
      </w:r>
      <w:r w:rsidR="00636324">
        <w:rPr>
          <w:rFonts w:cstheme="minorHAnsi"/>
          <w:bCs/>
        </w:rPr>
        <w:t>TP</w:t>
      </w:r>
      <w:r w:rsidR="00FF6101">
        <w:rPr>
          <w:rFonts w:cstheme="minorHAnsi"/>
          <w:bCs/>
        </w:rPr>
        <w:t>F</w:t>
      </w:r>
      <w:r w:rsidRPr="006B7EED">
        <w:rPr>
          <w:rFonts w:cstheme="minorHAnsi"/>
          <w:bCs/>
        </w:rPr>
        <w:t xml:space="preserve">2 and </w:t>
      </w:r>
      <w:r w:rsidR="00636324">
        <w:rPr>
          <w:rFonts w:cstheme="minorHAnsi"/>
          <w:bCs/>
        </w:rPr>
        <w:t>TP</w:t>
      </w:r>
      <w:r w:rsidR="00FF6101">
        <w:rPr>
          <w:rFonts w:cstheme="minorHAnsi"/>
          <w:bCs/>
        </w:rPr>
        <w:t>F</w:t>
      </w:r>
      <w:r w:rsidRPr="006B7EED">
        <w:rPr>
          <w:rFonts w:cstheme="minorHAnsi"/>
          <w:bCs/>
        </w:rPr>
        <w:t>3 are th</w:t>
      </w:r>
      <w:r w:rsidR="00636324">
        <w:rPr>
          <w:rFonts w:cstheme="minorHAnsi"/>
          <w:bCs/>
        </w:rPr>
        <w:t xml:space="preserve">ree </w:t>
      </w:r>
      <w:r w:rsidR="00103C53">
        <w:rPr>
          <w:rFonts w:cstheme="minorHAnsi"/>
          <w:bCs/>
        </w:rPr>
        <w:t xml:space="preserve">different </w:t>
      </w:r>
      <w:r w:rsidR="00F564F2">
        <w:rPr>
          <w:rFonts w:cstheme="minorHAnsi"/>
          <w:bCs/>
        </w:rPr>
        <w:t>TP</w:t>
      </w:r>
      <w:r w:rsidRPr="006B7EED">
        <w:rPr>
          <w:rFonts w:cstheme="minorHAnsi"/>
          <w:bCs/>
        </w:rPr>
        <w:t xml:space="preserve"> films </w:t>
      </w:r>
    </w:p>
    <w:p w14:paraId="537B42F4" w14:textId="0E68832D" w:rsidR="005B33D7" w:rsidRPr="00CC353A" w:rsidRDefault="00723EAD" w:rsidP="00B23BC1">
      <w:pPr>
        <w:pStyle w:val="Heading4"/>
        <w:spacing w:line="240" w:lineRule="auto"/>
        <w:rPr>
          <w:rFonts w:asciiTheme="minorHAnsi" w:hAnsiTheme="minorHAnsi" w:cstheme="minorHAnsi"/>
          <w:b/>
          <w:bCs/>
        </w:rPr>
      </w:pPr>
      <w:r w:rsidRPr="00CC353A">
        <w:rPr>
          <w:rStyle w:val="Heading5Char"/>
          <w:rFonts w:asciiTheme="minorHAnsi" w:hAnsiTheme="minorHAnsi" w:cstheme="minorHAnsi"/>
          <w:b/>
          <w:bCs/>
        </w:rPr>
        <w:lastRenderedPageBreak/>
        <w:t>Fatigue</w:t>
      </w:r>
      <w:r w:rsidR="00DD23C8" w:rsidRPr="00CC353A">
        <w:rPr>
          <w:rStyle w:val="Heading5Char"/>
          <w:rFonts w:asciiTheme="minorHAnsi" w:hAnsiTheme="minorHAnsi" w:cstheme="minorHAnsi"/>
          <w:b/>
          <w:bCs/>
        </w:rPr>
        <w:t xml:space="preserve"> </w:t>
      </w:r>
      <w:r w:rsidR="00A87217" w:rsidRPr="00CC353A">
        <w:rPr>
          <w:rStyle w:val="Heading5Char"/>
          <w:rFonts w:asciiTheme="minorHAnsi" w:hAnsiTheme="minorHAnsi" w:cstheme="minorHAnsi"/>
          <w:b/>
          <w:bCs/>
        </w:rPr>
        <w:t>test</w:t>
      </w:r>
      <w:r w:rsidR="00546360" w:rsidRPr="00CC353A">
        <w:rPr>
          <w:rFonts w:asciiTheme="minorHAnsi" w:hAnsiTheme="minorHAnsi" w:cstheme="minorHAnsi"/>
          <w:b/>
          <w:bCs/>
        </w:rPr>
        <w:t>:</w:t>
      </w:r>
      <w:r w:rsidR="005B6BDA" w:rsidRPr="00CC353A">
        <w:rPr>
          <w:rFonts w:asciiTheme="minorHAnsi" w:hAnsiTheme="minorHAnsi" w:cstheme="minorHAnsi"/>
          <w:b/>
          <w:bCs/>
        </w:rPr>
        <w:t xml:space="preserve"> </w:t>
      </w:r>
    </w:p>
    <w:p w14:paraId="24D85706" w14:textId="2FDDD8EE" w:rsidR="00CD1037" w:rsidRPr="00AA4D9F" w:rsidRDefault="0021344A" w:rsidP="00CD1037">
      <w:pPr>
        <w:spacing w:after="0" w:line="240" w:lineRule="auto"/>
        <w:jc w:val="both"/>
        <w:rPr>
          <w:rFonts w:cstheme="minorHAnsi"/>
          <w:bCs/>
        </w:rPr>
      </w:pPr>
      <w:r w:rsidRPr="00AA4D9F">
        <w:rPr>
          <w:rFonts w:cstheme="minorHAnsi"/>
          <w:color w:val="242021"/>
        </w:rPr>
        <w:t xml:space="preserve">Fatigue test is one of the most important </w:t>
      </w:r>
      <w:r w:rsidR="00C45630" w:rsidRPr="00AA4D9F">
        <w:rPr>
          <w:rFonts w:cstheme="minorHAnsi"/>
          <w:color w:val="242021"/>
        </w:rPr>
        <w:t xml:space="preserve">integrity </w:t>
      </w:r>
      <w:r w:rsidR="000F1F92" w:rsidRPr="00AA4D9F">
        <w:rPr>
          <w:rFonts w:cstheme="minorHAnsi"/>
          <w:color w:val="242021"/>
        </w:rPr>
        <w:t>tests</w:t>
      </w:r>
      <w:r w:rsidRPr="00AA4D9F">
        <w:rPr>
          <w:rFonts w:cstheme="minorHAnsi"/>
          <w:color w:val="242021"/>
        </w:rPr>
        <w:t xml:space="preserve"> </w:t>
      </w:r>
      <w:r w:rsidR="007E4CA2" w:rsidRPr="00AA4D9F">
        <w:rPr>
          <w:rFonts w:cstheme="minorHAnsi"/>
          <w:color w:val="242021"/>
        </w:rPr>
        <w:t xml:space="preserve">to </w:t>
      </w:r>
      <w:r w:rsidR="00B56A11" w:rsidRPr="00AA4D9F">
        <w:rPr>
          <w:rFonts w:cstheme="minorHAnsi"/>
          <w:color w:val="242021"/>
        </w:rPr>
        <w:t>demonstrate long term survivability, durability</w:t>
      </w:r>
      <w:r w:rsidR="00C24C77" w:rsidRPr="00AA4D9F">
        <w:rPr>
          <w:rFonts w:cstheme="minorHAnsi"/>
          <w:color w:val="242021"/>
        </w:rPr>
        <w:t>,</w:t>
      </w:r>
      <w:r w:rsidR="00B56A11" w:rsidRPr="00AA4D9F">
        <w:rPr>
          <w:rFonts w:cstheme="minorHAnsi"/>
          <w:color w:val="242021"/>
        </w:rPr>
        <w:t xml:space="preserve"> and </w:t>
      </w:r>
      <w:r w:rsidR="002B470C" w:rsidRPr="00AA4D9F">
        <w:rPr>
          <w:rFonts w:cstheme="minorHAnsi"/>
          <w:color w:val="242021"/>
        </w:rPr>
        <w:t>reliability</w:t>
      </w:r>
      <w:r w:rsidR="00B56A11" w:rsidRPr="00AA4D9F">
        <w:rPr>
          <w:rFonts w:cstheme="minorHAnsi"/>
          <w:color w:val="242021"/>
        </w:rPr>
        <w:t xml:space="preserve"> of the sensors</w:t>
      </w:r>
      <w:r w:rsidR="00901E21" w:rsidRPr="00AA4D9F">
        <w:rPr>
          <w:rFonts w:cstheme="minorHAnsi"/>
          <w:color w:val="242021"/>
        </w:rPr>
        <w:t>.</w:t>
      </w:r>
      <w:r w:rsidR="008006D0" w:rsidRPr="00AA4D9F">
        <w:rPr>
          <w:rFonts w:cstheme="minorHAnsi"/>
          <w:color w:val="242021"/>
        </w:rPr>
        <w:t xml:space="preserve"> </w:t>
      </w:r>
      <w:r w:rsidR="00FC0DC6" w:rsidRPr="00AA4D9F">
        <w:rPr>
          <w:rFonts w:cstheme="minorHAnsi"/>
          <w:color w:val="242021"/>
        </w:rPr>
        <w:t xml:space="preserve">Cyclic mechanical loading </w:t>
      </w:r>
      <w:r w:rsidR="0041390F" w:rsidRPr="00AA4D9F">
        <w:rPr>
          <w:rFonts w:cstheme="minorHAnsi"/>
          <w:color w:val="242021"/>
        </w:rPr>
        <w:t xml:space="preserve">will be carried out </w:t>
      </w:r>
      <w:r w:rsidR="00FC0DC6" w:rsidRPr="00AA4D9F">
        <w:rPr>
          <w:rFonts w:cstheme="minorHAnsi"/>
          <w:color w:val="242021"/>
        </w:rPr>
        <w:t>t</w:t>
      </w:r>
      <w:r w:rsidR="00526560" w:rsidRPr="00AA4D9F">
        <w:rPr>
          <w:rFonts w:cstheme="minorHAnsi"/>
          <w:color w:val="242021"/>
        </w:rPr>
        <w:t>o analyze</w:t>
      </w:r>
      <w:r w:rsidR="00FC0DC6" w:rsidRPr="00AA4D9F">
        <w:rPr>
          <w:rFonts w:cstheme="minorHAnsi"/>
          <w:color w:val="242021"/>
        </w:rPr>
        <w:t xml:space="preserve"> </w:t>
      </w:r>
      <w:r w:rsidR="00FC0DC6" w:rsidRPr="00AA4D9F">
        <w:rPr>
          <w:rFonts w:cstheme="minorHAnsi"/>
        </w:rPr>
        <w:t>long-term behavior of the sensor by establishing its life</w:t>
      </w:r>
      <w:r w:rsidR="007A047F" w:rsidRPr="00AA4D9F">
        <w:rPr>
          <w:rFonts w:cstheme="minorHAnsi"/>
        </w:rPr>
        <w:t xml:space="preserve"> </w:t>
      </w:r>
      <w:r w:rsidR="00FC0DC6" w:rsidRPr="00AA4D9F">
        <w:rPr>
          <w:rFonts w:cstheme="minorHAnsi"/>
        </w:rPr>
        <w:t>diagra</w:t>
      </w:r>
      <w:r w:rsidR="008755AD" w:rsidRPr="00AA4D9F">
        <w:rPr>
          <w:rFonts w:cstheme="minorHAnsi"/>
        </w:rPr>
        <w:t>m and to study</w:t>
      </w:r>
      <w:r w:rsidR="005652BA" w:rsidRPr="00AA4D9F">
        <w:rPr>
          <w:rFonts w:cstheme="minorHAnsi"/>
          <w:bCs/>
        </w:rPr>
        <w:t xml:space="preserve"> </w:t>
      </w:r>
      <w:r w:rsidR="007F3251" w:rsidRPr="00AA4D9F">
        <w:rPr>
          <w:rFonts w:cstheme="minorHAnsi"/>
          <w:bCs/>
        </w:rPr>
        <w:t xml:space="preserve">the change in the sensor properties under repeated loading. </w:t>
      </w:r>
      <w:r w:rsidR="001253A7" w:rsidRPr="00AA4D9F">
        <w:rPr>
          <w:rFonts w:cstheme="minorHAnsi"/>
          <w:bCs/>
        </w:rPr>
        <w:t xml:space="preserve">Fatigue testing will be carried by means of </w:t>
      </w:r>
      <w:r w:rsidR="00F127AD" w:rsidRPr="00AA4D9F">
        <w:rPr>
          <w:rFonts w:cstheme="minorHAnsi"/>
          <w:bCs/>
        </w:rPr>
        <w:t xml:space="preserve">tension-tension and </w:t>
      </w:r>
      <w:r w:rsidR="001253A7" w:rsidRPr="00AA4D9F">
        <w:rPr>
          <w:rFonts w:cstheme="minorHAnsi"/>
          <w:bCs/>
        </w:rPr>
        <w:t>bending fatigue</w:t>
      </w:r>
      <w:r w:rsidR="007020B0" w:rsidRPr="00AA4D9F">
        <w:rPr>
          <w:rFonts w:cstheme="minorHAnsi"/>
          <w:bCs/>
        </w:rPr>
        <w:t xml:space="preserve">. </w:t>
      </w:r>
      <w:r w:rsidR="00CD1037" w:rsidRPr="00AA4D9F">
        <w:rPr>
          <w:rFonts w:cstheme="minorHAnsi"/>
          <w:bCs/>
        </w:rPr>
        <w:t>T</w:t>
      </w:r>
      <w:r w:rsidR="00A039AE" w:rsidRPr="00AA4D9F">
        <w:rPr>
          <w:rFonts w:cstheme="minorHAnsi"/>
          <w:bCs/>
        </w:rPr>
        <w:t xml:space="preserve">he </w:t>
      </w:r>
      <w:r w:rsidR="00CD1037" w:rsidRPr="00AA4D9F">
        <w:rPr>
          <w:rFonts w:cstheme="minorHAnsi"/>
          <w:bCs/>
        </w:rPr>
        <w:t xml:space="preserve">procedure </w:t>
      </w:r>
      <w:r w:rsidR="006348CF" w:rsidRPr="00AA4D9F">
        <w:rPr>
          <w:rFonts w:cstheme="minorHAnsi"/>
          <w:bCs/>
        </w:rPr>
        <w:t xml:space="preserve">for both tests </w:t>
      </w:r>
      <w:r w:rsidR="00CD1037" w:rsidRPr="00AA4D9F">
        <w:rPr>
          <w:rFonts w:cstheme="minorHAnsi"/>
          <w:bCs/>
        </w:rPr>
        <w:t>is defined as follows:</w:t>
      </w:r>
    </w:p>
    <w:p w14:paraId="296B97FD" w14:textId="1DA108C6" w:rsidR="0085131D" w:rsidRPr="00AA4D9F" w:rsidRDefault="0085131D" w:rsidP="0085131D">
      <w:pPr>
        <w:spacing w:after="0" w:line="240" w:lineRule="auto"/>
        <w:jc w:val="both"/>
        <w:rPr>
          <w:rFonts w:cstheme="minorHAnsi"/>
          <w:bCs/>
        </w:rPr>
      </w:pPr>
    </w:p>
    <w:p w14:paraId="33C7115D" w14:textId="276BA581" w:rsidR="008E6BDF" w:rsidRPr="00977DC1" w:rsidRDefault="003A12E3" w:rsidP="00977DC1">
      <w:pPr>
        <w:spacing w:after="0"/>
        <w:jc w:val="both"/>
        <w:rPr>
          <w:rFonts w:cstheme="minorHAnsi"/>
          <w:b/>
        </w:rPr>
      </w:pPr>
      <w:r w:rsidRPr="00977DC1">
        <w:rPr>
          <w:rFonts w:cstheme="minorHAnsi"/>
          <w:b/>
        </w:rPr>
        <w:t>Te</w:t>
      </w:r>
      <w:r w:rsidR="003727E7" w:rsidRPr="00977DC1">
        <w:rPr>
          <w:rFonts w:cstheme="minorHAnsi"/>
          <w:b/>
        </w:rPr>
        <w:t>n</w:t>
      </w:r>
      <w:r w:rsidR="00BC0641">
        <w:rPr>
          <w:rFonts w:cstheme="minorHAnsi"/>
          <w:b/>
        </w:rPr>
        <w:t xml:space="preserve">sion-Tension </w:t>
      </w:r>
      <w:r w:rsidR="003727E7" w:rsidRPr="00977DC1">
        <w:rPr>
          <w:rFonts w:cstheme="minorHAnsi"/>
          <w:b/>
        </w:rPr>
        <w:t>fatigue:</w:t>
      </w:r>
    </w:p>
    <w:p w14:paraId="20AD58BB" w14:textId="57AF4817" w:rsidR="000B32B2" w:rsidRDefault="00714777" w:rsidP="007739F3">
      <w:pPr>
        <w:pStyle w:val="ListParagraph"/>
        <w:numPr>
          <w:ilvl w:val="0"/>
          <w:numId w:val="41"/>
        </w:numPr>
        <w:spacing w:after="0"/>
        <w:jc w:val="both"/>
        <w:rPr>
          <w:rFonts w:cstheme="minorHAnsi"/>
          <w:bCs/>
        </w:rPr>
      </w:pPr>
      <w:r>
        <w:rPr>
          <w:rFonts w:cstheme="minorHAnsi"/>
          <w:bCs/>
        </w:rPr>
        <w:t xml:space="preserve">A </w:t>
      </w:r>
      <w:r w:rsidR="007D1186">
        <w:rPr>
          <w:rFonts w:cstheme="minorHAnsi"/>
          <w:bCs/>
        </w:rPr>
        <w:t xml:space="preserve">single coupon </w:t>
      </w:r>
      <w:r w:rsidR="009977DB">
        <w:rPr>
          <w:rFonts w:cstheme="minorHAnsi"/>
          <w:bCs/>
        </w:rPr>
        <w:t>with a dimension of 300</w:t>
      </w:r>
      <w:r w:rsidR="00276AB1">
        <w:rPr>
          <w:rFonts w:cstheme="minorHAnsi"/>
          <w:bCs/>
        </w:rPr>
        <w:t xml:space="preserve"> </w:t>
      </w:r>
      <w:r w:rsidR="009977DB">
        <w:rPr>
          <w:rFonts w:cstheme="minorHAnsi"/>
          <w:bCs/>
        </w:rPr>
        <w:t>mm*60</w:t>
      </w:r>
      <w:r w:rsidR="00224C3A">
        <w:rPr>
          <w:rFonts w:cstheme="minorHAnsi"/>
          <w:bCs/>
        </w:rPr>
        <w:t xml:space="preserve"> </w:t>
      </w:r>
      <w:r w:rsidR="009977DB">
        <w:rPr>
          <w:rFonts w:cstheme="minorHAnsi"/>
          <w:bCs/>
        </w:rPr>
        <w:t>mm</w:t>
      </w:r>
      <w:r w:rsidR="00224C3A">
        <w:rPr>
          <w:rFonts w:cstheme="minorHAnsi"/>
          <w:bCs/>
        </w:rPr>
        <w:t xml:space="preserve"> </w:t>
      </w:r>
      <w:r w:rsidR="009977DB">
        <w:rPr>
          <w:rFonts w:cstheme="minorHAnsi"/>
          <w:bCs/>
        </w:rPr>
        <w:t>*2 mm</w:t>
      </w:r>
      <w:r w:rsidR="00206035">
        <w:rPr>
          <w:rFonts w:cstheme="minorHAnsi"/>
          <w:bCs/>
        </w:rPr>
        <w:t xml:space="preserve"> </w:t>
      </w:r>
      <w:r w:rsidR="00206035">
        <w:rPr>
          <w:rFonts w:cstheme="minorHAnsi"/>
          <w:bCs/>
        </w:rPr>
        <w:t>will be prepared</w:t>
      </w:r>
      <w:r>
        <w:rPr>
          <w:rFonts w:cstheme="minorHAnsi"/>
          <w:bCs/>
        </w:rPr>
        <w:t>.</w:t>
      </w:r>
    </w:p>
    <w:p w14:paraId="22E32AFE" w14:textId="530771B6" w:rsidR="00946358" w:rsidRPr="00946358" w:rsidRDefault="00946358" w:rsidP="007739F3">
      <w:pPr>
        <w:pStyle w:val="ListParagraph"/>
        <w:numPr>
          <w:ilvl w:val="0"/>
          <w:numId w:val="41"/>
        </w:numPr>
        <w:spacing w:after="0"/>
        <w:jc w:val="both"/>
        <w:rPr>
          <w:rFonts w:cstheme="minorHAnsi"/>
          <w:bCs/>
        </w:rPr>
      </w:pPr>
      <w:r w:rsidRPr="00946358">
        <w:rPr>
          <w:rFonts w:cstheme="minorHAnsi"/>
          <w:bCs/>
        </w:rPr>
        <w:t xml:space="preserve">Four sensors will be </w:t>
      </w:r>
      <w:r w:rsidR="001C78CE">
        <w:rPr>
          <w:rFonts w:cstheme="minorHAnsi"/>
          <w:bCs/>
        </w:rPr>
        <w:t>bonded</w:t>
      </w:r>
      <w:r w:rsidRPr="00946358">
        <w:rPr>
          <w:rFonts w:cstheme="minorHAnsi"/>
          <w:bCs/>
        </w:rPr>
        <w:t xml:space="preserve"> </w:t>
      </w:r>
      <w:r w:rsidR="00B234E6">
        <w:rPr>
          <w:rFonts w:cstheme="minorHAnsi"/>
          <w:bCs/>
        </w:rPr>
        <w:t xml:space="preserve">to </w:t>
      </w:r>
      <w:r w:rsidR="009319DE">
        <w:rPr>
          <w:rFonts w:cstheme="minorHAnsi"/>
          <w:bCs/>
        </w:rPr>
        <w:t>the c</w:t>
      </w:r>
      <w:r w:rsidRPr="00946358">
        <w:rPr>
          <w:rFonts w:cstheme="minorHAnsi"/>
          <w:bCs/>
        </w:rPr>
        <w:t>oupon using three TP</w:t>
      </w:r>
      <w:r w:rsidR="00B234E6">
        <w:rPr>
          <w:rFonts w:cstheme="minorHAnsi"/>
          <w:bCs/>
        </w:rPr>
        <w:t xml:space="preserve"> adhesive films</w:t>
      </w:r>
      <w:r w:rsidRPr="00946358">
        <w:rPr>
          <w:rFonts w:cstheme="minorHAnsi"/>
          <w:bCs/>
        </w:rPr>
        <w:t xml:space="preserve"> </w:t>
      </w:r>
      <w:r w:rsidR="006E4C75">
        <w:rPr>
          <w:rFonts w:cstheme="minorHAnsi"/>
          <w:bCs/>
        </w:rPr>
        <w:t>(</w:t>
      </w:r>
      <w:r w:rsidR="00BE53EE">
        <w:rPr>
          <w:rFonts w:cstheme="minorHAnsi"/>
          <w:bCs/>
        </w:rPr>
        <w:t>with best performance</w:t>
      </w:r>
      <w:r w:rsidR="006E4C75">
        <w:rPr>
          <w:rFonts w:cstheme="minorHAnsi"/>
          <w:bCs/>
        </w:rPr>
        <w:t>)</w:t>
      </w:r>
      <w:r w:rsidR="00BE53EE">
        <w:rPr>
          <w:rFonts w:cstheme="minorHAnsi"/>
          <w:bCs/>
        </w:rPr>
        <w:t xml:space="preserve"> </w:t>
      </w:r>
      <w:r w:rsidRPr="00946358">
        <w:rPr>
          <w:rFonts w:cstheme="minorHAnsi"/>
          <w:bCs/>
        </w:rPr>
        <w:t xml:space="preserve">and </w:t>
      </w:r>
      <w:r w:rsidR="00AD0376">
        <w:rPr>
          <w:rFonts w:cstheme="minorHAnsi"/>
          <w:bCs/>
        </w:rPr>
        <w:t xml:space="preserve">one </w:t>
      </w:r>
      <w:r w:rsidRPr="00946358">
        <w:rPr>
          <w:rFonts w:cstheme="minorHAnsi"/>
          <w:bCs/>
        </w:rPr>
        <w:t xml:space="preserve">epoxy adhesive film </w:t>
      </w:r>
      <w:r w:rsidR="00C24C77">
        <w:rPr>
          <w:rFonts w:cstheme="minorHAnsi"/>
          <w:bCs/>
        </w:rPr>
        <w:t xml:space="preserve">for reference </w:t>
      </w:r>
      <w:r w:rsidRPr="00946358">
        <w:rPr>
          <w:rFonts w:cstheme="minorHAnsi"/>
          <w:bCs/>
        </w:rPr>
        <w:t xml:space="preserve">as shown in Figure </w:t>
      </w:r>
      <w:r>
        <w:rPr>
          <w:rFonts w:cstheme="minorHAnsi"/>
          <w:bCs/>
        </w:rPr>
        <w:t>4.</w:t>
      </w:r>
      <w:r w:rsidR="00CF0DB0">
        <w:rPr>
          <w:rFonts w:cstheme="minorHAnsi"/>
          <w:bCs/>
        </w:rPr>
        <w:t xml:space="preserve"> Two sensors on one side of the coupon and the other two on the other side of the coupon.</w:t>
      </w:r>
    </w:p>
    <w:p w14:paraId="5D7263B8" w14:textId="29FB48C5" w:rsidR="00082D68" w:rsidRDefault="005B6BDA" w:rsidP="007739F3">
      <w:pPr>
        <w:pStyle w:val="ListParagraph"/>
        <w:numPr>
          <w:ilvl w:val="0"/>
          <w:numId w:val="41"/>
        </w:numPr>
        <w:spacing w:after="0" w:line="240" w:lineRule="auto"/>
        <w:jc w:val="both"/>
        <w:rPr>
          <w:rFonts w:cstheme="minorHAnsi"/>
          <w:bCs/>
        </w:rPr>
      </w:pPr>
      <w:r w:rsidRPr="0001644E">
        <w:rPr>
          <w:rFonts w:cstheme="minorHAnsi"/>
          <w:bCs/>
        </w:rPr>
        <w:t>T</w:t>
      </w:r>
      <w:r w:rsidR="00082D68">
        <w:rPr>
          <w:rFonts w:cstheme="minorHAnsi"/>
          <w:bCs/>
        </w:rPr>
        <w:t>he test parameters are:</w:t>
      </w:r>
    </w:p>
    <w:p w14:paraId="60F3DF48" w14:textId="77777777" w:rsidR="00677192" w:rsidRDefault="00B35C31" w:rsidP="00FF7D7D">
      <w:pPr>
        <w:pStyle w:val="ListParagraph"/>
        <w:numPr>
          <w:ilvl w:val="1"/>
          <w:numId w:val="42"/>
        </w:numPr>
        <w:spacing w:after="0" w:line="240" w:lineRule="auto"/>
        <w:jc w:val="both"/>
        <w:rPr>
          <w:rFonts w:cstheme="minorHAnsi"/>
          <w:bCs/>
        </w:rPr>
      </w:pPr>
      <w:r w:rsidRPr="00CE3608">
        <w:rPr>
          <w:rFonts w:cstheme="minorHAnsi"/>
          <w:bCs/>
        </w:rPr>
        <w:t>1</w:t>
      </w:r>
      <w:r w:rsidR="00C9312A" w:rsidRPr="00CE3608">
        <w:rPr>
          <w:rFonts w:cstheme="minorHAnsi"/>
          <w:bCs/>
        </w:rPr>
        <w:t>00</w:t>
      </w:r>
      <w:r w:rsidR="00304AA4" w:rsidRPr="00CE3608">
        <w:rPr>
          <w:rFonts w:cstheme="minorHAnsi"/>
          <w:bCs/>
        </w:rPr>
        <w:t xml:space="preserve">K </w:t>
      </w:r>
      <w:r w:rsidR="00304AA4" w:rsidRPr="0001644E">
        <w:rPr>
          <w:rFonts w:cstheme="minorHAnsi"/>
          <w:bCs/>
        </w:rPr>
        <w:t>cycles</w:t>
      </w:r>
      <w:r w:rsidR="00E95443" w:rsidRPr="0001644E">
        <w:rPr>
          <w:rFonts w:cstheme="minorHAnsi"/>
          <w:bCs/>
        </w:rPr>
        <w:t xml:space="preserve"> </w:t>
      </w:r>
    </w:p>
    <w:p w14:paraId="0AAEC0F2" w14:textId="08CE7FF7" w:rsidR="008047E0" w:rsidRDefault="002F6B67" w:rsidP="00FF7D7D">
      <w:pPr>
        <w:pStyle w:val="ListParagraph"/>
        <w:numPr>
          <w:ilvl w:val="1"/>
          <w:numId w:val="42"/>
        </w:numPr>
        <w:spacing w:after="0" w:line="240" w:lineRule="auto"/>
        <w:jc w:val="both"/>
        <w:rPr>
          <w:rFonts w:cstheme="minorHAnsi"/>
          <w:bCs/>
        </w:rPr>
      </w:pPr>
      <w:r>
        <w:rPr>
          <w:rFonts w:cstheme="minorHAnsi"/>
          <w:bCs/>
        </w:rPr>
        <w:t>A l</w:t>
      </w:r>
      <w:r w:rsidR="00FA6369" w:rsidRPr="0001644E">
        <w:rPr>
          <w:rFonts w:cstheme="minorHAnsi"/>
          <w:bCs/>
        </w:rPr>
        <w:t>oad factor</w:t>
      </w:r>
      <w:r w:rsidR="0066461B">
        <w:rPr>
          <w:rFonts w:cstheme="minorHAnsi"/>
          <w:bCs/>
        </w:rPr>
        <w:t xml:space="preserve"> or stress ratio</w:t>
      </w:r>
      <w:r>
        <w:rPr>
          <w:rFonts w:cstheme="minorHAnsi"/>
          <w:bCs/>
        </w:rPr>
        <w:t xml:space="preserve"> of</w:t>
      </w:r>
      <w:r w:rsidR="00FA6369" w:rsidRPr="0001644E">
        <w:rPr>
          <w:rFonts w:cstheme="minorHAnsi"/>
          <w:bCs/>
        </w:rPr>
        <w:t xml:space="preserve"> 0.1</w:t>
      </w:r>
      <w:r>
        <w:rPr>
          <w:rFonts w:cstheme="minorHAnsi"/>
          <w:bCs/>
        </w:rPr>
        <w:t xml:space="preserve"> (</w:t>
      </w:r>
      <w:r>
        <w:t>σ</w:t>
      </w:r>
      <w:r w:rsidRPr="002F6B67">
        <w:rPr>
          <w:vertAlign w:val="subscript"/>
        </w:rPr>
        <w:t>min</w:t>
      </w:r>
      <w:r>
        <w:t>= 0.1σ</w:t>
      </w:r>
      <w:r w:rsidRPr="002F6B67">
        <w:rPr>
          <w:vertAlign w:val="subscript"/>
        </w:rPr>
        <w:t>max</w:t>
      </w:r>
      <w:r>
        <w:rPr>
          <w:rFonts w:cstheme="minorHAnsi"/>
          <w:bCs/>
        </w:rPr>
        <w:t xml:space="preserve">) will be used which is </w:t>
      </w:r>
      <w:r>
        <w:t>often used in aircraft component testing.</w:t>
      </w:r>
    </w:p>
    <w:p w14:paraId="669CEB3E" w14:textId="5BDC3940" w:rsidR="00677192" w:rsidRDefault="005A40A4" w:rsidP="00FF7D7D">
      <w:pPr>
        <w:pStyle w:val="ListParagraph"/>
        <w:numPr>
          <w:ilvl w:val="1"/>
          <w:numId w:val="42"/>
        </w:numPr>
        <w:spacing w:after="0" w:line="240" w:lineRule="auto"/>
        <w:jc w:val="both"/>
        <w:rPr>
          <w:rFonts w:cstheme="minorHAnsi"/>
          <w:bCs/>
        </w:rPr>
      </w:pPr>
      <w:r>
        <w:rPr>
          <w:rFonts w:cstheme="minorHAnsi"/>
          <w:bCs/>
        </w:rPr>
        <w:t xml:space="preserve">A low frequency of </w:t>
      </w:r>
      <w:r w:rsidR="00CA7C23">
        <w:rPr>
          <w:rFonts w:cstheme="minorHAnsi"/>
          <w:bCs/>
        </w:rPr>
        <w:t>3-</w:t>
      </w:r>
      <w:r w:rsidR="003952AD">
        <w:rPr>
          <w:rFonts w:cstheme="minorHAnsi"/>
          <w:bCs/>
        </w:rPr>
        <w:t xml:space="preserve">5 </w:t>
      </w:r>
      <w:r>
        <w:rPr>
          <w:rFonts w:cstheme="minorHAnsi"/>
          <w:bCs/>
        </w:rPr>
        <w:t xml:space="preserve">Hz will be used to avoid </w:t>
      </w:r>
      <w:r w:rsidR="007306E9">
        <w:rPr>
          <w:rFonts w:cstheme="minorHAnsi"/>
          <w:bCs/>
        </w:rPr>
        <w:t>rate dependency during the tests.</w:t>
      </w:r>
    </w:p>
    <w:p w14:paraId="1A47E77C" w14:textId="2CF2280F" w:rsidR="007B2320" w:rsidRDefault="007B2320" w:rsidP="007739F3">
      <w:pPr>
        <w:pStyle w:val="ListParagraph"/>
        <w:numPr>
          <w:ilvl w:val="0"/>
          <w:numId w:val="41"/>
        </w:numPr>
        <w:spacing w:after="0" w:line="240" w:lineRule="auto"/>
        <w:jc w:val="both"/>
        <w:rPr>
          <w:rFonts w:cstheme="minorHAnsi"/>
          <w:bCs/>
        </w:rPr>
      </w:pPr>
      <w:r>
        <w:rPr>
          <w:rFonts w:cstheme="minorHAnsi"/>
          <w:bCs/>
        </w:rPr>
        <w:t xml:space="preserve">After each fatigue cycle the EMI </w:t>
      </w:r>
      <w:r w:rsidR="00412054">
        <w:rPr>
          <w:rFonts w:cstheme="minorHAnsi"/>
          <w:bCs/>
        </w:rPr>
        <w:t>and voltage</w:t>
      </w:r>
      <w:r w:rsidR="008C3755">
        <w:rPr>
          <w:rFonts w:cstheme="minorHAnsi"/>
          <w:bCs/>
        </w:rPr>
        <w:t xml:space="preserve"> discharge</w:t>
      </w:r>
      <w:r w:rsidR="00412054">
        <w:rPr>
          <w:rFonts w:cstheme="minorHAnsi"/>
          <w:bCs/>
        </w:rPr>
        <w:t xml:space="preserve"> measurements</w:t>
      </w:r>
      <w:r w:rsidR="001A4F2B">
        <w:rPr>
          <w:rFonts w:cstheme="minorHAnsi"/>
          <w:bCs/>
        </w:rPr>
        <w:t xml:space="preserve"> will be carried out</w:t>
      </w:r>
      <w:r w:rsidR="00412054">
        <w:rPr>
          <w:rFonts w:cstheme="minorHAnsi"/>
          <w:bCs/>
        </w:rPr>
        <w:t>.</w:t>
      </w:r>
    </w:p>
    <w:p w14:paraId="4DAE59CE" w14:textId="77777777" w:rsidR="00E727BC" w:rsidRDefault="00E727BC" w:rsidP="00E727BC">
      <w:pPr>
        <w:pStyle w:val="ListParagraph"/>
        <w:spacing w:after="0" w:line="240" w:lineRule="auto"/>
        <w:ind w:left="360"/>
        <w:jc w:val="both"/>
        <w:rPr>
          <w:rFonts w:cstheme="minorHAnsi"/>
          <w:bCs/>
        </w:rPr>
      </w:pPr>
    </w:p>
    <w:p w14:paraId="0FD76141" w14:textId="77777777" w:rsidR="00E727BC" w:rsidRDefault="00E727BC" w:rsidP="00E727BC">
      <w:pPr>
        <w:spacing w:after="0" w:line="240" w:lineRule="auto"/>
        <w:rPr>
          <w:rFonts w:cstheme="minorHAnsi"/>
          <w:b/>
        </w:rPr>
      </w:pPr>
      <w:r w:rsidRPr="00977DC1">
        <w:rPr>
          <w:rFonts w:cstheme="minorHAnsi"/>
          <w:b/>
        </w:rPr>
        <w:t>Bending fatigue:</w:t>
      </w:r>
    </w:p>
    <w:p w14:paraId="57D84C6E" w14:textId="38496EF7" w:rsidR="00714777" w:rsidRPr="00714777" w:rsidRDefault="00714777" w:rsidP="00714777">
      <w:pPr>
        <w:pStyle w:val="ListParagraph"/>
        <w:numPr>
          <w:ilvl w:val="0"/>
          <w:numId w:val="40"/>
        </w:numPr>
        <w:spacing w:after="0"/>
        <w:jc w:val="both"/>
        <w:rPr>
          <w:rFonts w:cstheme="minorHAnsi"/>
          <w:bCs/>
        </w:rPr>
      </w:pPr>
      <w:r>
        <w:rPr>
          <w:rFonts w:cstheme="minorHAnsi"/>
          <w:bCs/>
        </w:rPr>
        <w:t>A single coupon with a dimension of 300 mm*60 mm *2 mm</w:t>
      </w:r>
      <w:r w:rsidR="00DD6F47">
        <w:rPr>
          <w:rFonts w:cstheme="minorHAnsi"/>
          <w:bCs/>
        </w:rPr>
        <w:t xml:space="preserve"> </w:t>
      </w:r>
      <w:r w:rsidR="00DD6F47">
        <w:rPr>
          <w:rFonts w:cstheme="minorHAnsi"/>
          <w:bCs/>
        </w:rPr>
        <w:t>will be prepared</w:t>
      </w:r>
      <w:r>
        <w:rPr>
          <w:rFonts w:cstheme="minorHAnsi"/>
          <w:bCs/>
        </w:rPr>
        <w:t>.</w:t>
      </w:r>
    </w:p>
    <w:p w14:paraId="278A0D9F" w14:textId="139D1E3C" w:rsidR="0051157D" w:rsidRDefault="00E727BC" w:rsidP="007739F3">
      <w:pPr>
        <w:pStyle w:val="ListParagraph"/>
        <w:numPr>
          <w:ilvl w:val="0"/>
          <w:numId w:val="40"/>
        </w:numPr>
        <w:spacing w:after="0" w:line="240" w:lineRule="auto"/>
        <w:jc w:val="both"/>
        <w:rPr>
          <w:rFonts w:cstheme="minorHAnsi"/>
          <w:bCs/>
        </w:rPr>
      </w:pPr>
      <w:r w:rsidRPr="008A1F1E">
        <w:rPr>
          <w:rFonts w:cstheme="minorHAnsi"/>
          <w:bCs/>
        </w:rPr>
        <w:t xml:space="preserve">The obtained mean value </w:t>
      </w:r>
      <w:r>
        <w:rPr>
          <w:rFonts w:cstheme="minorHAnsi"/>
          <w:bCs/>
        </w:rPr>
        <w:t>of strain values obtained from bending tests will</w:t>
      </w:r>
      <w:r w:rsidRPr="008A1F1E">
        <w:rPr>
          <w:rFonts w:cstheme="minorHAnsi"/>
          <w:bCs/>
        </w:rPr>
        <w:t xml:space="preserve"> used to determine the</w:t>
      </w:r>
      <w:r w:rsidR="005E4DBF">
        <w:rPr>
          <w:rFonts w:cstheme="minorHAnsi"/>
          <w:bCs/>
        </w:rPr>
        <w:t xml:space="preserve"> three</w:t>
      </w:r>
      <w:r w:rsidRPr="008A1F1E">
        <w:rPr>
          <w:rFonts w:cstheme="minorHAnsi"/>
          <w:bCs/>
        </w:rPr>
        <w:t xml:space="preserve"> strain levels </w:t>
      </w:r>
      <w:r w:rsidR="005E4DBF">
        <w:rPr>
          <w:rFonts w:cstheme="minorHAnsi"/>
          <w:bCs/>
        </w:rPr>
        <w:t>in</w:t>
      </w:r>
      <w:r w:rsidRPr="008A1F1E">
        <w:rPr>
          <w:rFonts w:cstheme="minorHAnsi"/>
          <w:bCs/>
        </w:rPr>
        <w:t xml:space="preserve"> the fatigue tests.</w:t>
      </w:r>
      <w:r w:rsidR="0051157D" w:rsidRPr="0051157D">
        <w:rPr>
          <w:rFonts w:cstheme="minorHAnsi"/>
          <w:bCs/>
        </w:rPr>
        <w:t xml:space="preserve"> </w:t>
      </w:r>
    </w:p>
    <w:p w14:paraId="54BAC577" w14:textId="302571C3" w:rsidR="00E727BC" w:rsidRDefault="0051157D" w:rsidP="007739F3">
      <w:pPr>
        <w:pStyle w:val="ListParagraph"/>
        <w:numPr>
          <w:ilvl w:val="0"/>
          <w:numId w:val="40"/>
        </w:numPr>
        <w:spacing w:after="0" w:line="240" w:lineRule="auto"/>
        <w:jc w:val="both"/>
        <w:rPr>
          <w:rFonts w:cstheme="minorHAnsi"/>
          <w:bCs/>
        </w:rPr>
      </w:pPr>
      <w:r w:rsidRPr="00CE3608">
        <w:rPr>
          <w:rFonts w:cstheme="minorHAnsi"/>
          <w:bCs/>
        </w:rPr>
        <w:t>100K</w:t>
      </w:r>
      <w:r>
        <w:rPr>
          <w:rFonts w:cstheme="minorHAnsi"/>
          <w:bCs/>
        </w:rPr>
        <w:t xml:space="preserve"> bending</w:t>
      </w:r>
      <w:r w:rsidRPr="00CE3608">
        <w:rPr>
          <w:rFonts w:cstheme="minorHAnsi"/>
          <w:bCs/>
        </w:rPr>
        <w:t xml:space="preserve"> </w:t>
      </w:r>
      <w:r w:rsidRPr="0001644E">
        <w:rPr>
          <w:rFonts w:cstheme="minorHAnsi"/>
          <w:bCs/>
        </w:rPr>
        <w:t xml:space="preserve">cycles with </w:t>
      </w:r>
      <w:r>
        <w:rPr>
          <w:rFonts w:cstheme="minorHAnsi"/>
          <w:bCs/>
        </w:rPr>
        <w:t>a strain of 3 levels (30, 60, and 80%) of critical strain</w:t>
      </w:r>
    </w:p>
    <w:p w14:paraId="1C3651AE" w14:textId="7F748A5D" w:rsidR="00E727BC" w:rsidRDefault="00E727BC" w:rsidP="007739F3">
      <w:pPr>
        <w:pStyle w:val="ListParagraph"/>
        <w:numPr>
          <w:ilvl w:val="0"/>
          <w:numId w:val="40"/>
        </w:numPr>
        <w:spacing w:after="0" w:line="240" w:lineRule="auto"/>
        <w:jc w:val="both"/>
        <w:rPr>
          <w:rFonts w:cstheme="minorHAnsi"/>
          <w:bCs/>
        </w:rPr>
      </w:pPr>
      <w:r>
        <w:rPr>
          <w:rFonts w:cstheme="minorHAnsi"/>
          <w:bCs/>
        </w:rPr>
        <w:t xml:space="preserve">The sensor will be only tested in tensile </w:t>
      </w:r>
      <w:r w:rsidR="00240B25">
        <w:rPr>
          <w:rFonts w:cstheme="minorHAnsi"/>
          <w:bCs/>
        </w:rPr>
        <w:t xml:space="preserve">configuration, or </w:t>
      </w:r>
      <w:r w:rsidR="0001098D">
        <w:rPr>
          <w:rFonts w:cstheme="minorHAnsi"/>
          <w:bCs/>
        </w:rPr>
        <w:t xml:space="preserve">if possible </w:t>
      </w:r>
      <w:commentRangeStart w:id="17"/>
      <w:r w:rsidR="009D0F79">
        <w:rPr>
          <w:rFonts w:cstheme="minorHAnsi"/>
          <w:bCs/>
        </w:rPr>
        <w:t xml:space="preserve">two sensors </w:t>
      </w:r>
      <w:commentRangeEnd w:id="17"/>
      <w:r w:rsidR="00240B25">
        <w:rPr>
          <w:rStyle w:val="CommentReference"/>
        </w:rPr>
        <w:commentReference w:id="17"/>
      </w:r>
      <w:r w:rsidR="009D0F79">
        <w:rPr>
          <w:rFonts w:cstheme="minorHAnsi"/>
          <w:bCs/>
        </w:rPr>
        <w:t xml:space="preserve">will be attached </w:t>
      </w:r>
      <w:r w:rsidR="0001098D">
        <w:rPr>
          <w:rFonts w:cstheme="minorHAnsi"/>
          <w:bCs/>
        </w:rPr>
        <w:t xml:space="preserve">to a single coupon </w:t>
      </w:r>
      <w:r w:rsidR="00F366FB">
        <w:rPr>
          <w:rFonts w:cstheme="minorHAnsi"/>
          <w:bCs/>
        </w:rPr>
        <w:t xml:space="preserve">with </w:t>
      </w:r>
      <w:r w:rsidR="009D0F79">
        <w:rPr>
          <w:rFonts w:cstheme="minorHAnsi"/>
          <w:bCs/>
        </w:rPr>
        <w:t xml:space="preserve">one </w:t>
      </w:r>
      <w:r w:rsidR="005C575A">
        <w:rPr>
          <w:rFonts w:cstheme="minorHAnsi"/>
          <w:bCs/>
        </w:rPr>
        <w:t>in</w:t>
      </w:r>
      <w:r w:rsidR="009D0F79">
        <w:rPr>
          <w:rFonts w:cstheme="minorHAnsi"/>
          <w:bCs/>
        </w:rPr>
        <w:t xml:space="preserve"> tensile configuration and </w:t>
      </w:r>
      <w:r w:rsidR="00E825C3">
        <w:rPr>
          <w:rFonts w:cstheme="minorHAnsi"/>
          <w:bCs/>
        </w:rPr>
        <w:t>the other</w:t>
      </w:r>
      <w:r w:rsidR="009D0F79">
        <w:rPr>
          <w:rFonts w:cstheme="minorHAnsi"/>
          <w:bCs/>
        </w:rPr>
        <w:t xml:space="preserve"> in compressive configuration.</w:t>
      </w:r>
    </w:p>
    <w:p w14:paraId="6BCB594F" w14:textId="1E5A58C2" w:rsidR="00E727BC" w:rsidRPr="0051157D" w:rsidRDefault="00C43733" w:rsidP="007739F3">
      <w:pPr>
        <w:pStyle w:val="ListParagraph"/>
        <w:numPr>
          <w:ilvl w:val="0"/>
          <w:numId w:val="40"/>
        </w:numPr>
        <w:spacing w:after="0" w:line="240" w:lineRule="auto"/>
        <w:jc w:val="both"/>
        <w:rPr>
          <w:rFonts w:cstheme="minorHAnsi"/>
          <w:bCs/>
        </w:rPr>
      </w:pPr>
      <w:r>
        <w:rPr>
          <w:rFonts w:cstheme="minorHAnsi"/>
          <w:bCs/>
        </w:rPr>
        <w:t xml:space="preserve">The test coupon will be </w:t>
      </w:r>
      <w:r w:rsidR="00E727BC">
        <w:rPr>
          <w:rFonts w:cstheme="minorHAnsi"/>
          <w:bCs/>
        </w:rPr>
        <w:t>test</w:t>
      </w:r>
      <w:r>
        <w:rPr>
          <w:rFonts w:cstheme="minorHAnsi"/>
          <w:bCs/>
        </w:rPr>
        <w:t>ed</w:t>
      </w:r>
      <w:r w:rsidR="00E727BC">
        <w:rPr>
          <w:rFonts w:cstheme="minorHAnsi"/>
          <w:bCs/>
        </w:rPr>
        <w:t xml:space="preserve"> at different strain levels</w:t>
      </w:r>
      <w:r w:rsidR="00252B18">
        <w:rPr>
          <w:rFonts w:cstheme="minorHAnsi"/>
          <w:bCs/>
        </w:rPr>
        <w:t xml:space="preserve"> with a</w:t>
      </w:r>
      <w:r w:rsidR="00E727BC">
        <w:rPr>
          <w:rFonts w:cstheme="minorHAnsi"/>
          <w:bCs/>
        </w:rPr>
        <w:t xml:space="preserve"> specific number of cycles for a certain strain level</w:t>
      </w:r>
      <w:r w:rsidR="00DC5B83">
        <w:rPr>
          <w:rFonts w:cstheme="minorHAnsi"/>
          <w:bCs/>
        </w:rPr>
        <w:t>.</w:t>
      </w:r>
    </w:p>
    <w:p w14:paraId="732E2B99" w14:textId="3B8EE2C0" w:rsidR="00E727BC" w:rsidRDefault="00117711" w:rsidP="00117711">
      <w:pPr>
        <w:pStyle w:val="ListParagraph"/>
        <w:numPr>
          <w:ilvl w:val="0"/>
          <w:numId w:val="40"/>
        </w:numPr>
        <w:spacing w:after="0" w:line="240" w:lineRule="auto"/>
        <w:jc w:val="both"/>
        <w:rPr>
          <w:rFonts w:cstheme="minorHAnsi"/>
          <w:bCs/>
        </w:rPr>
      </w:pPr>
      <w:r>
        <w:rPr>
          <w:rFonts w:cstheme="minorHAnsi"/>
          <w:bCs/>
        </w:rPr>
        <w:t>After each fatigue cycle the EMI and voltage discharge measurements will be carried out.</w:t>
      </w:r>
    </w:p>
    <w:p w14:paraId="739DBBC2" w14:textId="77777777" w:rsidR="00117711" w:rsidRPr="00117711" w:rsidRDefault="00117711" w:rsidP="00117711">
      <w:pPr>
        <w:pStyle w:val="ListParagraph"/>
        <w:spacing w:after="0" w:line="240" w:lineRule="auto"/>
        <w:jc w:val="both"/>
        <w:rPr>
          <w:rFonts w:cstheme="minorHAnsi"/>
          <w:bCs/>
        </w:rPr>
      </w:pPr>
    </w:p>
    <w:p w14:paraId="5E5E8401" w14:textId="3714CCCE" w:rsidR="00E727BC" w:rsidRPr="00E727BC" w:rsidRDefault="000A5DAA" w:rsidP="00E727BC">
      <w:pPr>
        <w:spacing w:after="0" w:line="240" w:lineRule="auto"/>
        <w:jc w:val="both"/>
        <w:rPr>
          <w:rFonts w:cstheme="minorHAnsi"/>
          <w:bCs/>
        </w:rPr>
      </w:pPr>
      <w:r>
        <w:rPr>
          <w:noProof/>
        </w:rPr>
        <w:drawing>
          <wp:anchor distT="0" distB="0" distL="114300" distR="114300" simplePos="0" relativeHeight="251691016" behindDoc="0" locked="0" layoutInCell="1" allowOverlap="1" wp14:anchorId="36C93882" wp14:editId="4742CC50">
            <wp:simplePos x="0" y="0"/>
            <wp:positionH relativeFrom="margin">
              <wp:posOffset>970280</wp:posOffset>
            </wp:positionH>
            <wp:positionV relativeFrom="paragraph">
              <wp:posOffset>137160</wp:posOffset>
            </wp:positionV>
            <wp:extent cx="1564640" cy="2391410"/>
            <wp:effectExtent l="0" t="0" r="0" b="8890"/>
            <wp:wrapSquare wrapText="bothSides"/>
            <wp:docPr id="19" name="Picture 19" descr="A picture containing text, electronics, proje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electronics, projector&#10;&#10;Description automatically generated"/>
                    <pic:cNvPicPr/>
                  </pic:nvPicPr>
                  <pic:blipFill rotWithShape="1">
                    <a:blip r:embed="rId16">
                      <a:extLst>
                        <a:ext uri="{28A0092B-C50C-407E-A947-70E740481C1C}">
                          <a14:useLocalDpi xmlns:a14="http://schemas.microsoft.com/office/drawing/2010/main" val="0"/>
                        </a:ext>
                      </a:extLst>
                    </a:blip>
                    <a:srcRect l="6793" t="2587" r="4901"/>
                    <a:stretch/>
                  </pic:blipFill>
                  <pic:spPr bwMode="auto">
                    <a:xfrm>
                      <a:off x="0" y="0"/>
                      <a:ext cx="1564640" cy="2391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54B56C" w14:textId="255B5172" w:rsidR="0002340D" w:rsidRDefault="0002340D" w:rsidP="0002340D">
      <w:pPr>
        <w:pStyle w:val="ListParagraph"/>
        <w:spacing w:after="0" w:line="240" w:lineRule="auto"/>
        <w:ind w:left="360"/>
        <w:jc w:val="both"/>
        <w:rPr>
          <w:rFonts w:cstheme="minorHAnsi"/>
          <w:bCs/>
        </w:rPr>
      </w:pPr>
    </w:p>
    <w:p w14:paraId="17BAB9F1" w14:textId="209EBB06" w:rsidR="00CE3608" w:rsidRPr="006B7EED" w:rsidRDefault="000C024C" w:rsidP="00B23BC1">
      <w:pPr>
        <w:spacing w:after="0" w:line="240" w:lineRule="auto"/>
        <w:jc w:val="both"/>
        <w:rPr>
          <w:rFonts w:cstheme="minorHAnsi"/>
          <w:b/>
        </w:rPr>
      </w:pPr>
      <w:r>
        <w:rPr>
          <w:rFonts w:cstheme="minorHAnsi"/>
          <w:bCs/>
          <w:noProof/>
        </w:rPr>
        <mc:AlternateContent>
          <mc:Choice Requires="wpg">
            <w:drawing>
              <wp:anchor distT="0" distB="0" distL="114300" distR="114300" simplePos="0" relativeHeight="251700232" behindDoc="0" locked="0" layoutInCell="1" allowOverlap="1" wp14:anchorId="2027847C" wp14:editId="20E8469A">
                <wp:simplePos x="0" y="0"/>
                <wp:positionH relativeFrom="column">
                  <wp:posOffset>2785407</wp:posOffset>
                </wp:positionH>
                <wp:positionV relativeFrom="paragraph">
                  <wp:posOffset>114190</wp:posOffset>
                </wp:positionV>
                <wp:extent cx="3657828" cy="1582979"/>
                <wp:effectExtent l="38100" t="38100" r="0" b="0"/>
                <wp:wrapNone/>
                <wp:docPr id="26" name="Group 26"/>
                <wp:cNvGraphicFramePr/>
                <a:graphic xmlns:a="http://schemas.openxmlformats.org/drawingml/2006/main">
                  <a:graphicData uri="http://schemas.microsoft.com/office/word/2010/wordprocessingGroup">
                    <wpg:wgp>
                      <wpg:cNvGrpSpPr/>
                      <wpg:grpSpPr>
                        <a:xfrm>
                          <a:off x="0" y="0"/>
                          <a:ext cx="3657828" cy="1582979"/>
                          <a:chOff x="0" y="0"/>
                          <a:chExt cx="3657828" cy="1582979"/>
                        </a:xfrm>
                      </wpg:grpSpPr>
                      <wpg:grpSp>
                        <wpg:cNvPr id="69" name="Group 69"/>
                        <wpg:cNvGrpSpPr/>
                        <wpg:grpSpPr>
                          <a:xfrm>
                            <a:off x="24754" y="11179"/>
                            <a:ext cx="3013710" cy="1311275"/>
                            <a:chOff x="0" y="0"/>
                            <a:chExt cx="4476997" cy="1487454"/>
                          </a:xfrm>
                        </wpg:grpSpPr>
                        <wps:wsp>
                          <wps:cNvPr id="51" name="Rectangle 51"/>
                          <wps:cNvSpPr/>
                          <wps:spPr>
                            <a:xfrm>
                              <a:off x="0" y="0"/>
                              <a:ext cx="4476997"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155463" w14:textId="77777777" w:rsidR="00BF280E" w:rsidRDefault="00BF280E" w:rsidP="008047E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621275" y="202019"/>
                              <a:ext cx="726576" cy="313899"/>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36C892" w14:textId="77777777" w:rsidR="00BF280E" w:rsidRDefault="00BF280E" w:rsidP="008047E0">
                                <w:pPr>
                                  <w:jc w:val="center"/>
                                </w:pPr>
                                <w:r>
                                  <w:t>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1733108" y="202011"/>
                              <a:ext cx="777923" cy="34568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534916" w14:textId="77777777" w:rsidR="00BF280E" w:rsidRPr="001372B3" w:rsidRDefault="00BF280E" w:rsidP="00563A0E">
                                <w:pPr>
                                  <w:jc w:val="center"/>
                                  <w:rPr>
                                    <w:b/>
                                    <w:bCs/>
                                    <w:color w:val="000000" w:themeColor="text1"/>
                                    <w:sz w:val="24"/>
                                    <w:szCs w:val="24"/>
                                  </w:rPr>
                                </w:pPr>
                                <w:r w:rsidRPr="001372B3">
                                  <w:rPr>
                                    <w:b/>
                                    <w:bCs/>
                                    <w:color w:val="000000" w:themeColor="text1"/>
                                    <w:sz w:val="24"/>
                                    <w:szCs w:val="24"/>
                                  </w:rPr>
                                  <w:t>Top 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7" name="Group 57"/>
                          <wpg:cNvGrpSpPr/>
                          <wpg:grpSpPr>
                            <a:xfrm>
                              <a:off x="0" y="234006"/>
                              <a:ext cx="4476997" cy="1253448"/>
                              <a:chOff x="-10633" y="-776095"/>
                              <a:chExt cx="4476997" cy="1253448"/>
                            </a:xfrm>
                          </wpg:grpSpPr>
                          <wps:wsp>
                            <wps:cNvPr id="60" name="Rectangle 60"/>
                            <wps:cNvSpPr/>
                            <wps:spPr>
                              <a:xfrm>
                                <a:off x="-10633" y="-223291"/>
                                <a:ext cx="4476997"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B93693" w14:textId="77777777" w:rsidR="00BF280E" w:rsidRDefault="00BF280E" w:rsidP="008047E0">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072808" y="-31898"/>
                                <a:ext cx="720025"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F6E14" w14:textId="77777777" w:rsidR="00BF280E" w:rsidRDefault="00BF280E" w:rsidP="008047E0">
                                  <w:pPr>
                                    <w:jc w:val="center"/>
                                  </w:pPr>
                                  <w:r>
                                    <w:t>T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660448" y="-31898"/>
                                <a:ext cx="739951"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3223CB3" w14:textId="77777777" w:rsidR="00BF280E" w:rsidRDefault="00BF280E" w:rsidP="008047E0">
                                  <w:pPr>
                                    <w:jc w:val="center"/>
                                  </w:pPr>
                                  <w:r>
                                    <w:t>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1648046" y="-31940"/>
                                <a:ext cx="1050290" cy="34217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6F97DF" w14:textId="77777777" w:rsidR="00BF280E" w:rsidRPr="001372B3" w:rsidRDefault="00BF280E" w:rsidP="008047E0">
                                  <w:pPr>
                                    <w:jc w:val="center"/>
                                    <w:rPr>
                                      <w:b/>
                                      <w:bCs/>
                                      <w:color w:val="000000" w:themeColor="text1"/>
                                      <w:sz w:val="24"/>
                                      <w:szCs w:val="24"/>
                                    </w:rPr>
                                  </w:pPr>
                                  <w:r w:rsidRPr="001372B3">
                                    <w:rPr>
                                      <w:b/>
                                      <w:bCs/>
                                      <w:color w:val="000000" w:themeColor="text1"/>
                                      <w:sz w:val="24"/>
                                      <w:szCs w:val="24"/>
                                    </w:rPr>
                                    <w:t>Bottom 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3072808" y="-776095"/>
                                <a:ext cx="720025"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D7838B" w14:textId="072682FC" w:rsidR="00912124" w:rsidRDefault="00912124" w:rsidP="008047E0">
                                  <w:pPr>
                                    <w:jc w:val="center"/>
                                  </w:pPr>
                                  <w:r>
                                    <w:t>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80" name="Rectangle 80"/>
                        <wps:cNvSpPr/>
                        <wps:spPr>
                          <a:xfrm>
                            <a:off x="1245779" y="1319811"/>
                            <a:ext cx="687329" cy="26316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ECF9B0" w14:textId="77777777" w:rsidR="00157FAC" w:rsidRPr="00BC7E89" w:rsidRDefault="00157FAC" w:rsidP="00157FAC">
                              <w:pPr>
                                <w:jc w:val="center"/>
                                <w:rPr>
                                  <w:color w:val="000000" w:themeColor="text1"/>
                                </w:rPr>
                              </w:pPr>
                              <w:r>
                                <w:rPr>
                                  <w:color w:val="000000" w:themeColor="text1"/>
                                </w:rPr>
                                <w:t xml:space="preserve">3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3058153" y="230197"/>
                            <a:ext cx="388062" cy="30173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339C44" w14:textId="77777777" w:rsidR="00157FAC" w:rsidRPr="00BC7E89" w:rsidRDefault="00157FAC" w:rsidP="00157FAC">
                              <w:pPr>
                                <w:jc w:val="center"/>
                                <w:rPr>
                                  <w:color w:val="000000" w:themeColor="text1"/>
                                </w:rPr>
                              </w:pPr>
                              <w:r>
                                <w:rPr>
                                  <w:color w:val="000000" w:themeColor="text1"/>
                                </w:rPr>
                                <w:t>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Arrow Connector 89"/>
                        <wps:cNvCnPr/>
                        <wps:spPr>
                          <a:xfrm>
                            <a:off x="3142680" y="0"/>
                            <a:ext cx="0" cy="64008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wps:spPr>
                          <a:xfrm flipH="1">
                            <a:off x="0" y="1379585"/>
                            <a:ext cx="3091118" cy="0"/>
                          </a:xfrm>
                          <a:prstGeom prst="straightConnector1">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4" name="Rectangle 94"/>
                        <wps:cNvSpPr/>
                        <wps:spPr>
                          <a:xfrm>
                            <a:off x="3434894" y="908511"/>
                            <a:ext cx="222934" cy="3016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7FE494" w14:textId="77777777" w:rsidR="004632BB" w:rsidRPr="00BC7E89" w:rsidRDefault="004632BB" w:rsidP="004632BB">
                              <w:pPr>
                                <w:rPr>
                                  <w:color w:val="000000" w:themeColor="text1"/>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3134809" y="1007711"/>
                            <a:ext cx="365024" cy="10810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027847C" id="Group 26" o:spid="_x0000_s1058" style="position:absolute;left:0;text-align:left;margin-left:219.3pt;margin-top:9pt;width:4in;height:124.65pt;z-index:251700232;mso-width-relative:margin" coordsize="36578,15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">
                <v:group id="Group 69" o:spid="_x0000_s1059" style="position:absolute;left:247;top:111;width:30137;height:13113" coordsize="44769,14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ect id="Rectangle 51" o:spid="_x0000_s1060" style="position:absolute;width:44769;height:7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" fillcolor="black [3213]" strokecolor="black [3213]" strokeweight="2pt">
                    <v:fill r:id="rId15" o:title="" color2="white [3212]" type="pattern"/>
                    <v:textbox>
                      <w:txbxContent>
                        <w:p w14:paraId="4F155463" w14:textId="77777777" w:rsidR="00BF280E" w:rsidRDefault="00BF280E" w:rsidP="008047E0">
                          <w:pPr>
                            <w:jc w:val="center"/>
                          </w:pPr>
                        </w:p>
                      </w:txbxContent>
                    </v:textbox>
                  </v:rect>
                  <v:rect id="Rectangle 58" o:spid="_x0000_s1061" style="position:absolute;left:6212;top:2020;width:7266;height:31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" fillcolor="black [3213]" stroked="f" strokeweight="2pt">
                    <v:textbox>
                      <w:txbxContent>
                        <w:p w14:paraId="0736C892" w14:textId="77777777" w:rsidR="00BF280E" w:rsidRDefault="00BF280E" w:rsidP="008047E0">
                          <w:pPr>
                            <w:jc w:val="center"/>
                          </w:pPr>
                          <w:r>
                            <w:t>EP</w:t>
                          </w:r>
                        </w:p>
                      </w:txbxContent>
                    </v:textbox>
                  </v:rect>
                  <v:rect id="Rectangle 64" o:spid="_x0000_s1062" style="position:absolute;left:17331;top:2020;width:7779;height:3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" fillcolor="white [3212]" stroked="f" strokeweight="2pt">
                    <v:textbox>
                      <w:txbxContent>
                        <w:p w14:paraId="00534916" w14:textId="77777777" w:rsidR="00BF280E" w:rsidRPr="001372B3" w:rsidRDefault="00BF280E" w:rsidP="00563A0E">
                          <w:pPr>
                            <w:jc w:val="center"/>
                            <w:rPr>
                              <w:b/>
                              <w:bCs/>
                              <w:color w:val="000000" w:themeColor="text1"/>
                              <w:sz w:val="24"/>
                              <w:szCs w:val="24"/>
                            </w:rPr>
                          </w:pPr>
                          <w:r w:rsidRPr="001372B3">
                            <w:rPr>
                              <w:b/>
                              <w:bCs/>
                              <w:color w:val="000000" w:themeColor="text1"/>
                              <w:sz w:val="24"/>
                              <w:szCs w:val="24"/>
                            </w:rPr>
                            <w:t>Top side</w:t>
                          </w:r>
                        </w:p>
                      </w:txbxContent>
                    </v:textbox>
                  </v:rect>
                  <v:group id="Group 57" o:spid="_x0000_s1063" style="position:absolute;top:2340;width:44769;height:12534" coordorigin="-106,-7760" coordsize="44769,12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rect id="Rectangle 60" o:spid="_x0000_s1064" style="position:absolute;left:-106;top:-2232;width:44769;height:7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" fillcolor="black [3213]" strokecolor="black [3213]" strokeweight="2pt">
                      <v:fill r:id="rId15" o:title="" color2="white [3212]" type="pattern"/>
                      <v:textbox>
                        <w:txbxContent>
                          <w:p w14:paraId="5BB93693" w14:textId="77777777" w:rsidR="00BF280E" w:rsidRDefault="00BF280E" w:rsidP="008047E0">
                            <w:pPr>
                              <w:spacing w:after="0"/>
                              <w:jc w:val="center"/>
                            </w:pPr>
                          </w:p>
                        </w:txbxContent>
                      </v:textbox>
                    </v:rect>
                    <v:rect id="Rectangle 61" o:spid="_x0000_s1065" style="position:absolute;left:30728;top:-318;width:7200;height:3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" fillcolor="black [3213]" stroked="f" strokeweight="2pt">
                      <v:textbox>
                        <w:txbxContent>
                          <w:p w14:paraId="437F6E14" w14:textId="77777777" w:rsidR="00BF280E" w:rsidRDefault="00BF280E" w:rsidP="008047E0">
                            <w:pPr>
                              <w:jc w:val="center"/>
                            </w:pPr>
                            <w:r>
                              <w:t>TP3</w:t>
                            </w:r>
                          </w:p>
                        </w:txbxContent>
                      </v:textbox>
                    </v:rect>
                    <v:rect id="Rectangle 62" o:spid="_x0000_s1066" style="position:absolute;left:6604;top:-318;width:7399;height:3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" fillcolor="black [3213]" stroked="f" strokeweight="2pt">
                      <v:textbox>
                        <w:txbxContent>
                          <w:p w14:paraId="33223CB3" w14:textId="77777777" w:rsidR="00BF280E" w:rsidRDefault="00BF280E" w:rsidP="008047E0">
                            <w:pPr>
                              <w:jc w:val="center"/>
                            </w:pPr>
                            <w:r>
                              <w:t>TP2</w:t>
                            </w:r>
                          </w:p>
                        </w:txbxContent>
                      </v:textbox>
                    </v:rect>
                    <v:rect id="Rectangle 63" o:spid="_x0000_s1067" style="position:absolute;left:16480;top:-319;width:10503;height:3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" fillcolor="white [3212]" stroked="f" strokeweight="2pt">
                      <v:textbox>
                        <w:txbxContent>
                          <w:p w14:paraId="6B6F97DF" w14:textId="77777777" w:rsidR="00BF280E" w:rsidRPr="001372B3" w:rsidRDefault="00BF280E" w:rsidP="008047E0">
                            <w:pPr>
                              <w:jc w:val="center"/>
                              <w:rPr>
                                <w:b/>
                                <w:bCs/>
                                <w:color w:val="000000" w:themeColor="text1"/>
                                <w:sz w:val="24"/>
                                <w:szCs w:val="24"/>
                              </w:rPr>
                            </w:pPr>
                            <w:r w:rsidRPr="001372B3">
                              <w:rPr>
                                <w:b/>
                                <w:bCs/>
                                <w:color w:val="000000" w:themeColor="text1"/>
                                <w:sz w:val="24"/>
                                <w:szCs w:val="24"/>
                              </w:rPr>
                              <w:t>Bottom side</w:t>
                            </w:r>
                          </w:p>
                        </w:txbxContent>
                      </v:textbox>
                    </v:rect>
                    <v:rect id="Rectangle 105" o:spid="_x0000_s1068" style="position:absolute;left:30728;top:-7760;width:7200;height:3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" fillcolor="black [3213]" stroked="f" strokeweight="2pt">
                      <v:textbox>
                        <w:txbxContent>
                          <w:p w14:paraId="0DD7838B" w14:textId="072682FC" w:rsidR="00912124" w:rsidRDefault="00912124" w:rsidP="008047E0">
                            <w:pPr>
                              <w:jc w:val="center"/>
                            </w:pPr>
                            <w:r>
                              <w:t>TP1</w:t>
                            </w:r>
                          </w:p>
                        </w:txbxContent>
                      </v:textbox>
                    </v:rect>
                  </v:group>
                </v:group>
                <v:rect id="Rectangle 80" o:spid="_x0000_s1069" style="position:absolute;left:12457;top:13198;width:6874;height:26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" filled="f" stroked="f" strokeweight="2pt">
                  <v:textbox>
                    <w:txbxContent>
                      <w:p w14:paraId="3CECF9B0" w14:textId="77777777" w:rsidR="00157FAC" w:rsidRPr="00BC7E89" w:rsidRDefault="00157FAC" w:rsidP="00157FAC">
                        <w:pPr>
                          <w:jc w:val="center"/>
                          <w:rPr>
                            <w:color w:val="000000" w:themeColor="text1"/>
                          </w:rPr>
                        </w:pPr>
                        <w:r>
                          <w:rPr>
                            <w:color w:val="000000" w:themeColor="text1"/>
                          </w:rPr>
                          <w:t xml:space="preserve">300 </w:t>
                        </w:r>
                      </w:p>
                    </w:txbxContent>
                  </v:textbox>
                </v:rect>
                <v:rect id="Rectangle 87" o:spid="_x0000_s1070" style="position:absolute;left:30581;top:2301;width:3881;height:3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" filled="f" stroked="f" strokeweight="2pt">
                  <v:textbox>
                    <w:txbxContent>
                      <w:p w14:paraId="6A339C44" w14:textId="77777777" w:rsidR="00157FAC" w:rsidRPr="00BC7E89" w:rsidRDefault="00157FAC" w:rsidP="00157FAC">
                        <w:pPr>
                          <w:jc w:val="center"/>
                          <w:rPr>
                            <w:color w:val="000000" w:themeColor="text1"/>
                          </w:rPr>
                        </w:pPr>
                        <w:r>
                          <w:rPr>
                            <w:color w:val="000000" w:themeColor="text1"/>
                          </w:rPr>
                          <w:t>60</w:t>
                        </w:r>
                      </w:p>
                    </w:txbxContent>
                  </v:textbox>
                </v:rect>
                <v:shape id="Straight Arrow Connector 89" o:spid="_x0000_s1071" type="#_x0000_t32" style="position:absolute;left:31426;width:0;height:64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" strokecolor="black [3213]" strokeweight="2.25pt">
                  <v:stroke startarrow="block" endarrow="block"/>
                </v:shape>
                <v:shape id="Straight Arrow Connector 90" o:spid="_x0000_s1072" type="#_x0000_t32" style="position:absolute;top:13795;width:3091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" strokecolor="black [3213]" strokeweight="2.25pt">
                  <v:stroke startarrow="block" endarrow="block"/>
                </v:shape>
                <v:rect id="Rectangle 94" o:spid="_x0000_s1073" style="position:absolute;left:34348;top:9085;width:2230;height:3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" fillcolor="white [3212]" stroked="f" strokeweight="2pt">
                  <v:textbox>
                    <w:txbxContent>
                      <w:p w14:paraId="327FE494" w14:textId="77777777" w:rsidR="004632BB" w:rsidRPr="00BC7E89" w:rsidRDefault="004632BB" w:rsidP="004632BB">
                        <w:pPr>
                          <w:rPr>
                            <w:color w:val="000000" w:themeColor="text1"/>
                          </w:rPr>
                        </w:pPr>
                        <w:r>
                          <w:rPr>
                            <w:color w:val="000000" w:themeColor="text1"/>
                          </w:rPr>
                          <w:t>2</w:t>
                        </w:r>
                      </w:p>
                    </w:txbxContent>
                  </v:textbox>
                </v:rect>
                <v:rect id="Rectangle 97" o:spid="_x0000_s1074" style="position:absolute;left:31348;top:10077;width:3650;height:1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" fillcolor="black [3213]" strokecolor="black [3213]" strokeweight="2pt">
                  <v:fill r:id="rId15" o:title="" color2="white [3212]" type="pattern"/>
                </v:rect>
              </v:group>
            </w:pict>
          </mc:Fallback>
        </mc:AlternateContent>
      </w:r>
    </w:p>
    <w:p w14:paraId="53AD5A24" w14:textId="20256D5A" w:rsidR="00AF1051" w:rsidRDefault="00AF1051" w:rsidP="00AF1051">
      <w:pPr>
        <w:spacing w:after="0" w:line="240" w:lineRule="auto"/>
        <w:jc w:val="both"/>
        <w:rPr>
          <w:rFonts w:cstheme="minorHAnsi"/>
          <w:bCs/>
        </w:rPr>
      </w:pPr>
    </w:p>
    <w:p w14:paraId="5A93F492" w14:textId="47123597" w:rsidR="00517854" w:rsidRPr="00AF1051" w:rsidRDefault="00517854" w:rsidP="00AF1051">
      <w:pPr>
        <w:spacing w:after="0" w:line="240" w:lineRule="auto"/>
        <w:jc w:val="both"/>
        <w:rPr>
          <w:rFonts w:cstheme="minorHAnsi"/>
          <w:bCs/>
        </w:rPr>
      </w:pPr>
    </w:p>
    <w:p w14:paraId="6F5291CA" w14:textId="5BB085D5" w:rsidR="008047E0" w:rsidRPr="006B7EED" w:rsidRDefault="008047E0" w:rsidP="00B23BC1">
      <w:pPr>
        <w:spacing w:after="0" w:line="240" w:lineRule="auto"/>
        <w:jc w:val="both"/>
        <w:rPr>
          <w:rFonts w:cstheme="minorHAnsi"/>
          <w:b/>
        </w:rPr>
      </w:pPr>
    </w:p>
    <w:p w14:paraId="25CED1C7" w14:textId="01919EA2" w:rsidR="00C758CF" w:rsidRDefault="00C758CF" w:rsidP="00B23BC1">
      <w:pPr>
        <w:spacing w:after="0" w:line="240" w:lineRule="auto"/>
        <w:jc w:val="center"/>
        <w:rPr>
          <w:rFonts w:cstheme="minorHAnsi"/>
          <w:bCs/>
        </w:rPr>
      </w:pPr>
    </w:p>
    <w:p w14:paraId="19B32E1A" w14:textId="5DAFE52E" w:rsidR="00C758CF" w:rsidRDefault="00C758CF" w:rsidP="00B23BC1">
      <w:pPr>
        <w:spacing w:after="0" w:line="240" w:lineRule="auto"/>
        <w:jc w:val="center"/>
        <w:rPr>
          <w:rFonts w:cstheme="minorHAnsi"/>
          <w:bCs/>
        </w:rPr>
      </w:pPr>
    </w:p>
    <w:p w14:paraId="2FF0BF75" w14:textId="5D30A1F7" w:rsidR="00C758CF" w:rsidRDefault="00C758CF" w:rsidP="00B23BC1">
      <w:pPr>
        <w:spacing w:after="0" w:line="240" w:lineRule="auto"/>
        <w:jc w:val="center"/>
        <w:rPr>
          <w:rFonts w:cstheme="minorHAnsi"/>
          <w:bCs/>
        </w:rPr>
      </w:pPr>
    </w:p>
    <w:p w14:paraId="59FD8F89" w14:textId="1D6C86CA" w:rsidR="00C758CF" w:rsidRDefault="00C758CF" w:rsidP="00B23BC1">
      <w:pPr>
        <w:spacing w:after="0" w:line="240" w:lineRule="auto"/>
        <w:jc w:val="center"/>
        <w:rPr>
          <w:rFonts w:cstheme="minorHAnsi"/>
          <w:bCs/>
        </w:rPr>
      </w:pPr>
    </w:p>
    <w:p w14:paraId="78AE5B2F" w14:textId="305A4B42" w:rsidR="00C758CF" w:rsidRDefault="00C758CF" w:rsidP="00B23BC1">
      <w:pPr>
        <w:spacing w:after="0" w:line="240" w:lineRule="auto"/>
        <w:jc w:val="center"/>
        <w:rPr>
          <w:rFonts w:cstheme="minorHAnsi"/>
          <w:bCs/>
        </w:rPr>
      </w:pPr>
    </w:p>
    <w:p w14:paraId="46CE8D4E" w14:textId="39C82C35" w:rsidR="00C758CF" w:rsidRDefault="00C758CF" w:rsidP="00B23BC1">
      <w:pPr>
        <w:spacing w:after="0" w:line="240" w:lineRule="auto"/>
        <w:jc w:val="center"/>
        <w:rPr>
          <w:rFonts w:cstheme="minorHAnsi"/>
          <w:bCs/>
        </w:rPr>
      </w:pPr>
    </w:p>
    <w:p w14:paraId="4C320C78" w14:textId="7F8304D6" w:rsidR="00C758CF" w:rsidRDefault="00C758CF" w:rsidP="00B23BC1">
      <w:pPr>
        <w:spacing w:after="0" w:line="240" w:lineRule="auto"/>
        <w:jc w:val="center"/>
        <w:rPr>
          <w:rFonts w:cstheme="minorHAnsi"/>
          <w:bCs/>
        </w:rPr>
      </w:pPr>
    </w:p>
    <w:p w14:paraId="45C54216" w14:textId="09230039" w:rsidR="00C758CF" w:rsidRDefault="00C758CF" w:rsidP="00B23BC1">
      <w:pPr>
        <w:spacing w:after="0" w:line="240" w:lineRule="auto"/>
        <w:jc w:val="center"/>
        <w:rPr>
          <w:rFonts w:cstheme="minorHAnsi"/>
          <w:bCs/>
        </w:rPr>
      </w:pPr>
    </w:p>
    <w:p w14:paraId="7EF1CB3A" w14:textId="77777777" w:rsidR="00C758CF" w:rsidRDefault="00C758CF" w:rsidP="00B23BC1">
      <w:pPr>
        <w:spacing w:after="0" w:line="240" w:lineRule="auto"/>
        <w:jc w:val="center"/>
        <w:rPr>
          <w:rFonts w:cstheme="minorHAnsi"/>
          <w:bCs/>
        </w:rPr>
      </w:pPr>
    </w:p>
    <w:p w14:paraId="4C32B38E" w14:textId="77777777" w:rsidR="00C758CF" w:rsidRDefault="00C758CF" w:rsidP="00B23BC1">
      <w:pPr>
        <w:spacing w:after="0" w:line="240" w:lineRule="auto"/>
        <w:jc w:val="center"/>
        <w:rPr>
          <w:rFonts w:cstheme="minorHAnsi"/>
          <w:bCs/>
        </w:rPr>
      </w:pPr>
    </w:p>
    <w:p w14:paraId="64A5E0CD" w14:textId="552DB5A5" w:rsidR="003639C5" w:rsidRDefault="008047E0" w:rsidP="00A80063">
      <w:pPr>
        <w:spacing w:after="0" w:line="240" w:lineRule="auto"/>
        <w:jc w:val="center"/>
        <w:rPr>
          <w:rFonts w:cstheme="minorHAnsi"/>
          <w:bCs/>
        </w:rPr>
      </w:pPr>
      <w:r w:rsidRPr="006B7EED">
        <w:rPr>
          <w:rFonts w:cstheme="minorHAnsi"/>
          <w:bCs/>
        </w:rPr>
        <w:t xml:space="preserve">Figure </w:t>
      </w:r>
      <w:r w:rsidR="007F65BA">
        <w:rPr>
          <w:rFonts w:cstheme="minorHAnsi"/>
          <w:bCs/>
        </w:rPr>
        <w:t>4</w:t>
      </w:r>
      <w:r w:rsidRPr="006B7EED">
        <w:rPr>
          <w:rFonts w:cstheme="minorHAnsi"/>
          <w:bCs/>
        </w:rPr>
        <w:t xml:space="preserve">: </w:t>
      </w:r>
      <w:r w:rsidR="00C758CF">
        <w:rPr>
          <w:rFonts w:cstheme="minorHAnsi"/>
          <w:bCs/>
        </w:rPr>
        <w:t>Test setup</w:t>
      </w:r>
      <w:r w:rsidR="009354AC" w:rsidRPr="006B7EED">
        <w:rPr>
          <w:rFonts w:cstheme="minorHAnsi"/>
          <w:bCs/>
          <w:color w:val="000000" w:themeColor="text1"/>
        </w:rPr>
        <w:t xml:space="preserve"> </w:t>
      </w:r>
      <w:sdt>
        <w:sdtPr>
          <w:rPr>
            <w:rFonts w:cstheme="minorHAnsi"/>
            <w:bCs/>
            <w:color w:val="000000" w:themeColor="text1"/>
          </w:rPr>
          <w:alias w:val="To edit, see citavi.com/edit"/>
          <w:tag w:val="CitaviPlaceholder#bcf6eaaf-eb60-401c-aef6-056a6d0e2207"/>
          <w:id w:val="1300419877"/>
          <w:placeholder>
            <w:docPart w:val="BA302D2594DA462DA478FF622654507E"/>
          </w:placeholder>
        </w:sdtPr>
        <w:sdtEndPr/>
        <w:sdtContent>
          <w:r w:rsidR="009354AC" w:rsidRPr="006B7EED">
            <w:rPr>
              <w:rFonts w:cstheme="minorHAnsi"/>
              <w:bCs/>
              <w:noProof/>
              <w:color w:val="000000" w:themeColor="text1"/>
            </w:rPr>
            <w:fldChar w:fldCharType="begin"/>
          </w:r>
          <w:r w:rsidR="009354AC">
            <w:rPr>
              <w:rFonts w:cstheme="minorHAnsi"/>
              <w:bCs/>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zRhODEzLWIzN2YtNDFiNC1hNmVkLTNkOWI3MmM3NjE3YSIsIlJhbmdlTGVuZ3RoIjozLCJSZWZlcmVuY2VJZCI6IjA5YzFjMzNjLTFjOWQtNDU4My05ZTBkLWE3NWVhYTcyZDg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OCIsIiR0eXBlIjoiU3dpc3NBY2FkZW1pYy5DaXRhdmkuTGlua2VkUmVzb3VyY2UsIFN3aXNzQWNhZGVtaWMuQ2l0YXZpIiwiTGlua2VkUmVzb3VyY2VUeXBlIjoxLCJVcmlTdHJpbmciOiJOZWJlci1BZXNjaGJhY2hlciAtIFlvdXIgUGFwZXIncyBUaXRsZSBTdGFydHMgSGVyZ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A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}</w:instrText>
          </w:r>
          <w:r w:rsidR="009354AC" w:rsidRPr="006B7EED">
            <w:rPr>
              <w:rFonts w:cstheme="minorHAnsi"/>
              <w:bCs/>
              <w:noProof/>
              <w:color w:val="000000" w:themeColor="text1"/>
            </w:rPr>
            <w:fldChar w:fldCharType="separate"/>
          </w:r>
          <w:r w:rsidR="009354AC">
            <w:rPr>
              <w:rFonts w:cstheme="minorHAnsi"/>
              <w:bCs/>
              <w:noProof/>
              <w:color w:val="000000" w:themeColor="text1"/>
            </w:rPr>
            <w:t>[4]</w:t>
          </w:r>
          <w:r w:rsidR="009354AC" w:rsidRPr="006B7EED">
            <w:rPr>
              <w:rFonts w:cstheme="minorHAnsi"/>
              <w:bCs/>
              <w:noProof/>
              <w:color w:val="000000" w:themeColor="text1"/>
            </w:rPr>
            <w:fldChar w:fldCharType="end"/>
          </w:r>
        </w:sdtContent>
      </w:sdt>
      <w:r w:rsidR="008938A4">
        <w:rPr>
          <w:rFonts w:cstheme="minorHAnsi"/>
          <w:bCs/>
        </w:rPr>
        <w:t xml:space="preserve"> and </w:t>
      </w:r>
      <w:r w:rsidR="00C17F53">
        <w:rPr>
          <w:rFonts w:cstheme="minorHAnsi"/>
          <w:bCs/>
        </w:rPr>
        <w:t>coupon</w:t>
      </w:r>
      <w:r w:rsidRPr="006B7EED">
        <w:rPr>
          <w:rFonts w:cstheme="minorHAnsi"/>
          <w:bCs/>
        </w:rPr>
        <w:t xml:space="preserve"> for fatigue test</w:t>
      </w:r>
    </w:p>
    <w:p w14:paraId="559E5288" w14:textId="77777777" w:rsidR="00575331" w:rsidRDefault="00575331" w:rsidP="00A80063">
      <w:pPr>
        <w:spacing w:after="0" w:line="240" w:lineRule="auto"/>
        <w:jc w:val="center"/>
        <w:rPr>
          <w:rFonts w:cstheme="minorHAnsi"/>
          <w:bCs/>
        </w:rPr>
      </w:pPr>
    </w:p>
    <w:p w14:paraId="6226C13B" w14:textId="13FCC33A" w:rsidR="008E69A8" w:rsidRPr="00CC353A" w:rsidRDefault="00723EAD" w:rsidP="00B23BC1">
      <w:pPr>
        <w:pStyle w:val="Heading4"/>
        <w:spacing w:line="240" w:lineRule="auto"/>
        <w:rPr>
          <w:rFonts w:asciiTheme="minorHAnsi" w:hAnsiTheme="minorHAnsi" w:cstheme="minorHAnsi"/>
          <w:b/>
          <w:bCs/>
        </w:rPr>
      </w:pPr>
      <w:r w:rsidRPr="00CC353A">
        <w:rPr>
          <w:rFonts w:asciiTheme="minorHAnsi" w:hAnsiTheme="minorHAnsi" w:cstheme="minorHAnsi"/>
          <w:b/>
          <w:bCs/>
        </w:rPr>
        <w:lastRenderedPageBreak/>
        <w:t>A</w:t>
      </w:r>
      <w:r w:rsidR="008C626A" w:rsidRPr="00CC353A">
        <w:rPr>
          <w:rFonts w:asciiTheme="minorHAnsi" w:hAnsiTheme="minorHAnsi" w:cstheme="minorHAnsi"/>
          <w:b/>
          <w:bCs/>
        </w:rPr>
        <w:t>ircraft</w:t>
      </w:r>
      <w:r w:rsidRPr="00CC353A">
        <w:rPr>
          <w:rFonts w:asciiTheme="minorHAnsi" w:hAnsiTheme="minorHAnsi" w:cstheme="minorHAnsi"/>
          <w:b/>
          <w:bCs/>
        </w:rPr>
        <w:t xml:space="preserve"> </w:t>
      </w:r>
      <w:r w:rsidR="00233F32" w:rsidRPr="00CC353A">
        <w:rPr>
          <w:rFonts w:asciiTheme="minorHAnsi" w:hAnsiTheme="minorHAnsi" w:cstheme="minorHAnsi"/>
          <w:b/>
          <w:bCs/>
        </w:rPr>
        <w:t>operational conditions</w:t>
      </w:r>
      <w:r w:rsidR="005E1AB2">
        <w:rPr>
          <w:rFonts w:asciiTheme="minorHAnsi" w:hAnsiTheme="minorHAnsi" w:cstheme="minorHAnsi"/>
          <w:b/>
          <w:bCs/>
        </w:rPr>
        <w:t xml:space="preserve"> </w:t>
      </w:r>
      <w:proofErr w:type="gramStart"/>
      <w:r w:rsidR="005E1AB2">
        <w:rPr>
          <w:rFonts w:asciiTheme="minorHAnsi" w:hAnsiTheme="minorHAnsi" w:cstheme="minorHAnsi"/>
          <w:b/>
          <w:bCs/>
        </w:rPr>
        <w:t>tests</w:t>
      </w:r>
      <w:r w:rsidR="00DD3276">
        <w:rPr>
          <w:rFonts w:asciiTheme="minorHAnsi" w:hAnsiTheme="minorHAnsi" w:cstheme="minorHAnsi"/>
          <w:b/>
          <w:bCs/>
        </w:rPr>
        <w:t xml:space="preserve"> </w:t>
      </w:r>
      <w:r w:rsidR="00250AEE" w:rsidRPr="00CC353A">
        <w:rPr>
          <w:rFonts w:asciiTheme="minorHAnsi" w:hAnsiTheme="minorHAnsi" w:cstheme="minorHAnsi"/>
          <w:b/>
          <w:bCs/>
        </w:rPr>
        <w:t>:</w:t>
      </w:r>
      <w:proofErr w:type="gramEnd"/>
    </w:p>
    <w:p w14:paraId="4AA1A616" w14:textId="502680C3" w:rsidR="00B108B2" w:rsidRDefault="00223F5D" w:rsidP="00F147AA">
      <w:pPr>
        <w:spacing w:after="0" w:line="240" w:lineRule="auto"/>
        <w:jc w:val="both"/>
        <w:rPr>
          <w:rFonts w:cstheme="minorHAnsi"/>
          <w:color w:val="111111"/>
          <w:shd w:val="clear" w:color="auto" w:fill="FFFFFF"/>
        </w:rPr>
      </w:pPr>
      <w:r w:rsidRPr="00655245">
        <w:rPr>
          <w:rFonts w:cstheme="minorHAnsi"/>
          <w:color w:val="111111"/>
          <w:shd w:val="clear" w:color="auto" w:fill="FFFFFF"/>
        </w:rPr>
        <w:t xml:space="preserve">At </w:t>
      </w:r>
      <w:r w:rsidR="00796004" w:rsidRPr="00655245">
        <w:rPr>
          <w:rFonts w:cstheme="minorHAnsi"/>
          <w:color w:val="111111"/>
          <w:shd w:val="clear" w:color="auto" w:fill="FFFFFF"/>
        </w:rPr>
        <w:t>some</w:t>
      </w:r>
      <w:r w:rsidRPr="00655245">
        <w:rPr>
          <w:rFonts w:cstheme="minorHAnsi"/>
          <w:color w:val="111111"/>
          <w:shd w:val="clear" w:color="auto" w:fill="FFFFFF"/>
        </w:rPr>
        <w:t xml:space="preserve"> p</w:t>
      </w:r>
      <w:r w:rsidR="004D0382">
        <w:rPr>
          <w:rFonts w:cstheme="minorHAnsi"/>
          <w:color w:val="111111"/>
          <w:shd w:val="clear" w:color="auto" w:fill="FFFFFF"/>
        </w:rPr>
        <w:t>o</w:t>
      </w:r>
      <w:r w:rsidRPr="00655245">
        <w:rPr>
          <w:rFonts w:cstheme="minorHAnsi"/>
          <w:color w:val="111111"/>
          <w:shd w:val="clear" w:color="auto" w:fill="FFFFFF"/>
        </w:rPr>
        <w:t>int of the time the SHM system will become airborne</w:t>
      </w:r>
      <w:r w:rsidR="005A7BF1" w:rsidRPr="00655245">
        <w:rPr>
          <w:rFonts w:cstheme="minorHAnsi"/>
          <w:color w:val="111111"/>
          <w:shd w:val="clear" w:color="auto" w:fill="FFFFFF"/>
        </w:rPr>
        <w:t xml:space="preserve"> therefore </w:t>
      </w:r>
      <w:r w:rsidR="001A2FE3" w:rsidRPr="00655245">
        <w:rPr>
          <w:rFonts w:cstheme="minorHAnsi"/>
          <w:color w:val="111111"/>
          <w:shd w:val="clear" w:color="auto" w:fill="FFFFFF"/>
        </w:rPr>
        <w:t>i</w:t>
      </w:r>
      <w:r w:rsidR="00396E23" w:rsidRPr="00655245">
        <w:rPr>
          <w:rFonts w:cstheme="minorHAnsi"/>
          <w:color w:val="111111"/>
          <w:shd w:val="clear" w:color="auto" w:fill="FFFFFF"/>
        </w:rPr>
        <w:t xml:space="preserve">t is necessary to </w:t>
      </w:r>
      <w:r w:rsidR="005A7BF1" w:rsidRPr="00655245">
        <w:rPr>
          <w:rFonts w:cstheme="minorHAnsi"/>
          <w:color w:val="111111"/>
          <w:shd w:val="clear" w:color="auto" w:fill="FFFFFF"/>
        </w:rPr>
        <w:t>analyz</w:t>
      </w:r>
      <w:r w:rsidR="00912C80">
        <w:rPr>
          <w:rFonts w:cstheme="minorHAnsi"/>
          <w:color w:val="111111"/>
          <w:shd w:val="clear" w:color="auto" w:fill="FFFFFF"/>
        </w:rPr>
        <w:t>e</w:t>
      </w:r>
      <w:r w:rsidR="005A7BF1" w:rsidRPr="00655245">
        <w:rPr>
          <w:rFonts w:cstheme="minorHAnsi"/>
          <w:color w:val="111111"/>
          <w:shd w:val="clear" w:color="auto" w:fill="FFFFFF"/>
        </w:rPr>
        <w:t xml:space="preserve"> </w:t>
      </w:r>
      <w:r w:rsidR="001A2FE3" w:rsidRPr="00655245">
        <w:rPr>
          <w:rFonts w:cstheme="minorHAnsi"/>
          <w:color w:val="111111"/>
          <w:shd w:val="clear" w:color="auto" w:fill="FFFFFF"/>
        </w:rPr>
        <w:t>its performance</w:t>
      </w:r>
      <w:r w:rsidR="00984DF1">
        <w:rPr>
          <w:rFonts w:cstheme="minorHAnsi"/>
          <w:color w:val="111111"/>
          <w:shd w:val="clear" w:color="auto" w:fill="FFFFFF"/>
        </w:rPr>
        <w:t xml:space="preserve"> i.e.,</w:t>
      </w:r>
      <w:r w:rsidR="007233F2">
        <w:rPr>
          <w:rFonts w:cstheme="minorHAnsi"/>
          <w:color w:val="111111"/>
          <w:shd w:val="clear" w:color="auto" w:fill="FFFFFF"/>
        </w:rPr>
        <w:t xml:space="preserve"> its</w:t>
      </w:r>
      <w:r w:rsidR="00984DF1">
        <w:rPr>
          <w:rFonts w:cstheme="minorHAnsi"/>
          <w:color w:val="111111"/>
          <w:shd w:val="clear" w:color="auto" w:fill="FFFFFF"/>
        </w:rPr>
        <w:t xml:space="preserve"> </w:t>
      </w:r>
      <w:r w:rsidR="007233F2">
        <w:rPr>
          <w:rFonts w:cstheme="minorHAnsi"/>
          <w:color w:val="111111"/>
          <w:shd w:val="clear" w:color="auto" w:fill="FFFFFF"/>
        </w:rPr>
        <w:t xml:space="preserve">survivability, </w:t>
      </w:r>
      <w:r w:rsidR="00984DF1">
        <w:rPr>
          <w:rFonts w:cstheme="minorHAnsi"/>
          <w:color w:val="111111"/>
          <w:shd w:val="clear" w:color="auto" w:fill="FFFFFF"/>
        </w:rPr>
        <w:t>durability</w:t>
      </w:r>
      <w:r w:rsidR="00374AC9">
        <w:rPr>
          <w:rFonts w:cstheme="minorHAnsi"/>
          <w:color w:val="111111"/>
          <w:shd w:val="clear" w:color="auto" w:fill="FFFFFF"/>
        </w:rPr>
        <w:t>,</w:t>
      </w:r>
      <w:r w:rsidR="009054A6">
        <w:rPr>
          <w:rFonts w:cstheme="minorHAnsi"/>
          <w:color w:val="111111"/>
          <w:shd w:val="clear" w:color="auto" w:fill="FFFFFF"/>
        </w:rPr>
        <w:t xml:space="preserve"> </w:t>
      </w:r>
      <w:r w:rsidR="00984DF1">
        <w:rPr>
          <w:rFonts w:cstheme="minorHAnsi"/>
          <w:color w:val="111111"/>
          <w:shd w:val="clear" w:color="auto" w:fill="FFFFFF"/>
        </w:rPr>
        <w:t>and reliability</w:t>
      </w:r>
      <w:r w:rsidR="001A2FE3" w:rsidRPr="00655245">
        <w:rPr>
          <w:rFonts w:cstheme="minorHAnsi"/>
          <w:color w:val="111111"/>
          <w:shd w:val="clear" w:color="auto" w:fill="FFFFFF"/>
        </w:rPr>
        <w:t xml:space="preserve"> </w:t>
      </w:r>
      <w:r w:rsidR="00655245" w:rsidRPr="00655245">
        <w:rPr>
          <w:rFonts w:cstheme="minorHAnsi"/>
          <w:color w:val="111111"/>
          <w:shd w:val="clear" w:color="auto" w:fill="FFFFFF"/>
        </w:rPr>
        <w:t>i</w:t>
      </w:r>
      <w:r w:rsidR="00655245" w:rsidRPr="00655245">
        <w:rPr>
          <w:rFonts w:cstheme="minorHAnsi"/>
          <w:color w:val="202122"/>
          <w:shd w:val="clear" w:color="auto" w:fill="FFFFFF"/>
        </w:rPr>
        <w:t xml:space="preserve">n environmental conditions similar </w:t>
      </w:r>
      <w:r w:rsidR="004D5D2B">
        <w:rPr>
          <w:rFonts w:cstheme="minorHAnsi"/>
          <w:color w:val="202122"/>
          <w:shd w:val="clear" w:color="auto" w:fill="FFFFFF"/>
        </w:rPr>
        <w:t xml:space="preserve">to </w:t>
      </w:r>
      <w:r w:rsidR="00655245" w:rsidRPr="00655245">
        <w:rPr>
          <w:rFonts w:cstheme="minorHAnsi"/>
          <w:color w:val="202122"/>
          <w:shd w:val="clear" w:color="auto" w:fill="FFFFFF"/>
        </w:rPr>
        <w:t xml:space="preserve">those which may be encountered in airborne operation of the </w:t>
      </w:r>
      <w:r w:rsidR="00B52DDE">
        <w:rPr>
          <w:rFonts w:cstheme="minorHAnsi"/>
          <w:color w:val="202122"/>
          <w:shd w:val="clear" w:color="auto" w:fill="FFFFFF"/>
        </w:rPr>
        <w:t>system</w:t>
      </w:r>
      <w:r w:rsidR="00655245" w:rsidRPr="00655245">
        <w:rPr>
          <w:rFonts w:cstheme="minorHAnsi"/>
          <w:color w:val="202122"/>
          <w:shd w:val="clear" w:color="auto" w:fill="FFFFFF"/>
        </w:rPr>
        <w:t>.</w:t>
      </w:r>
      <w:r w:rsidR="00374AC9">
        <w:rPr>
          <w:rFonts w:cstheme="minorHAnsi"/>
          <w:color w:val="111111"/>
          <w:shd w:val="clear" w:color="auto" w:fill="FFFFFF"/>
        </w:rPr>
        <w:t xml:space="preserve"> </w:t>
      </w:r>
      <w:r w:rsidR="00A570B8">
        <w:rPr>
          <w:rFonts w:cstheme="minorHAnsi"/>
          <w:color w:val="111111"/>
          <w:shd w:val="clear" w:color="auto" w:fill="FFFFFF"/>
        </w:rPr>
        <w:t xml:space="preserve">These tests </w:t>
      </w:r>
      <w:r w:rsidR="009519FD" w:rsidRPr="00655245">
        <w:rPr>
          <w:rFonts w:cstheme="minorHAnsi"/>
          <w:bCs/>
        </w:rPr>
        <w:t>w</w:t>
      </w:r>
      <w:r w:rsidR="00025A5C" w:rsidRPr="00655245">
        <w:rPr>
          <w:rFonts w:cstheme="minorHAnsi"/>
          <w:bCs/>
        </w:rPr>
        <w:t>ill be carried out</w:t>
      </w:r>
      <w:r w:rsidR="00A570B8">
        <w:rPr>
          <w:rFonts w:cstheme="minorHAnsi"/>
          <w:bCs/>
        </w:rPr>
        <w:t xml:space="preserve"> </w:t>
      </w:r>
      <w:r w:rsidR="00550B84">
        <w:rPr>
          <w:rFonts w:cstheme="minorHAnsi"/>
          <w:bCs/>
        </w:rPr>
        <w:t xml:space="preserve">through the </w:t>
      </w:r>
      <w:r w:rsidR="008758A7">
        <w:rPr>
          <w:rFonts w:cstheme="minorHAnsi"/>
          <w:bCs/>
        </w:rPr>
        <w:t xml:space="preserve">standard </w:t>
      </w:r>
      <w:r w:rsidR="00A570B8">
        <w:rPr>
          <w:rFonts w:cstheme="minorHAnsi"/>
          <w:bCs/>
        </w:rPr>
        <w:t>DO-160</w:t>
      </w:r>
      <w:r w:rsidR="008107F0" w:rsidRPr="00655245">
        <w:rPr>
          <w:rFonts w:cstheme="minorHAnsi"/>
          <w:bCs/>
        </w:rPr>
        <w:t xml:space="preserve">, </w:t>
      </w:r>
      <w:r w:rsidR="00B73AAC">
        <w:rPr>
          <w:rFonts w:cstheme="minorHAnsi"/>
          <w:bCs/>
        </w:rPr>
        <w:t>which</w:t>
      </w:r>
      <w:r w:rsidR="00EC12DF" w:rsidRPr="00CA61B1">
        <w:rPr>
          <w:rFonts w:cstheme="minorHAnsi"/>
          <w:bCs/>
        </w:rPr>
        <w:t xml:space="preserve"> </w:t>
      </w:r>
      <w:r w:rsidR="00EC12DF" w:rsidRPr="00655245">
        <w:rPr>
          <w:rFonts w:cstheme="minorHAnsi"/>
          <w:color w:val="111111"/>
          <w:shd w:val="clear" w:color="auto" w:fill="FFFFFF"/>
        </w:rPr>
        <w:t>provide</w:t>
      </w:r>
      <w:r w:rsidR="00B73AAC">
        <w:rPr>
          <w:rFonts w:cstheme="minorHAnsi"/>
          <w:color w:val="111111"/>
          <w:shd w:val="clear" w:color="auto" w:fill="FFFFFF"/>
        </w:rPr>
        <w:t>s</w:t>
      </w:r>
      <w:r w:rsidR="00EC12DF" w:rsidRPr="00655245">
        <w:rPr>
          <w:rFonts w:cstheme="minorHAnsi"/>
          <w:color w:val="111111"/>
          <w:shd w:val="clear" w:color="auto" w:fill="FFFFFF"/>
        </w:rPr>
        <w:t xml:space="preserve"> standard procedures and environmental test criteria for testing airborne equipment for the entire spectrum of aircraft.</w:t>
      </w:r>
      <w:r w:rsidR="0002340D">
        <w:rPr>
          <w:rFonts w:cstheme="minorHAnsi"/>
          <w:color w:val="111111"/>
          <w:shd w:val="clear" w:color="auto" w:fill="FFFFFF"/>
        </w:rPr>
        <w:t xml:space="preserve"> </w:t>
      </w:r>
      <w:r w:rsidR="00F1567A">
        <w:rPr>
          <w:rFonts w:cstheme="minorHAnsi"/>
          <w:color w:val="111111"/>
          <w:shd w:val="clear" w:color="auto" w:fill="FFFFFF"/>
        </w:rPr>
        <w:t>In this study the assumption</w:t>
      </w:r>
      <w:r w:rsidR="00B108B2">
        <w:rPr>
          <w:rFonts w:cstheme="minorHAnsi"/>
          <w:color w:val="111111"/>
          <w:shd w:val="clear" w:color="auto" w:fill="FFFFFF"/>
        </w:rPr>
        <w:t>s are</w:t>
      </w:r>
      <w:r w:rsidR="000F681C">
        <w:rPr>
          <w:rFonts w:cstheme="minorHAnsi"/>
          <w:color w:val="111111"/>
          <w:shd w:val="clear" w:color="auto" w:fill="FFFFFF"/>
        </w:rPr>
        <w:t>:</w:t>
      </w:r>
    </w:p>
    <w:p w14:paraId="2731CD2D" w14:textId="3BC83D00" w:rsidR="00B108B2" w:rsidRPr="00B108B2" w:rsidRDefault="00B108B2" w:rsidP="00AD2A8D">
      <w:pPr>
        <w:pStyle w:val="ListParagraph"/>
        <w:numPr>
          <w:ilvl w:val="0"/>
          <w:numId w:val="37"/>
        </w:numPr>
        <w:spacing w:after="0" w:line="240" w:lineRule="auto"/>
        <w:jc w:val="both"/>
        <w:rPr>
          <w:rFonts w:cstheme="minorHAnsi"/>
          <w:bCs/>
        </w:rPr>
      </w:pPr>
      <w:r>
        <w:rPr>
          <w:rFonts w:cstheme="minorHAnsi"/>
          <w:bCs/>
        </w:rPr>
        <w:t>The aircraft category i</w:t>
      </w:r>
      <w:r w:rsidR="0071259C">
        <w:rPr>
          <w:rFonts w:cstheme="minorHAnsi"/>
          <w:bCs/>
        </w:rPr>
        <w:t>s</w:t>
      </w:r>
      <w:r>
        <w:rPr>
          <w:rFonts w:cstheme="minorHAnsi"/>
          <w:bCs/>
        </w:rPr>
        <w:t xml:space="preserve"> D2 </w:t>
      </w:r>
      <w:r w:rsidR="0071259C">
        <w:rPr>
          <w:rFonts w:cstheme="minorHAnsi"/>
          <w:bCs/>
        </w:rPr>
        <w:t xml:space="preserve">i.e., that the aircraft </w:t>
      </w:r>
      <w:r w:rsidR="00D61791">
        <w:rPr>
          <w:rFonts w:cstheme="minorHAnsi"/>
          <w:bCs/>
        </w:rPr>
        <w:t>has maximum</w:t>
      </w:r>
      <w:r w:rsidR="0071259C">
        <w:rPr>
          <w:rFonts w:cstheme="minorHAnsi"/>
          <w:bCs/>
        </w:rPr>
        <w:t xml:space="preserve"> operating </w:t>
      </w:r>
      <w:r w:rsidR="00D61791">
        <w:rPr>
          <w:rFonts w:cstheme="minorHAnsi"/>
          <w:bCs/>
        </w:rPr>
        <w:t>altitude</w:t>
      </w:r>
      <w:r w:rsidR="0071259C">
        <w:rPr>
          <w:rFonts w:cstheme="minorHAnsi"/>
          <w:bCs/>
        </w:rPr>
        <w:t xml:space="preserve"> of 50,000 ft</w:t>
      </w:r>
      <w:r w:rsidR="00F64C3B">
        <w:rPr>
          <w:rFonts w:cstheme="minorHAnsi"/>
          <w:bCs/>
        </w:rPr>
        <w:t>.</w:t>
      </w:r>
    </w:p>
    <w:p w14:paraId="71EA327C" w14:textId="77777777" w:rsidR="00CB4776" w:rsidRDefault="009D2CDB" w:rsidP="00AD2A8D">
      <w:pPr>
        <w:pStyle w:val="ListParagraph"/>
        <w:numPr>
          <w:ilvl w:val="0"/>
          <w:numId w:val="37"/>
        </w:numPr>
        <w:spacing w:after="0" w:line="240" w:lineRule="auto"/>
        <w:jc w:val="both"/>
        <w:rPr>
          <w:rFonts w:cstheme="minorHAnsi"/>
          <w:bCs/>
        </w:rPr>
      </w:pPr>
      <w:r>
        <w:rPr>
          <w:rFonts w:cstheme="minorHAnsi"/>
          <w:bCs/>
        </w:rPr>
        <w:t>T</w:t>
      </w:r>
      <w:r w:rsidR="00F1567A" w:rsidRPr="00B108B2">
        <w:rPr>
          <w:rFonts w:cstheme="minorHAnsi"/>
          <w:bCs/>
        </w:rPr>
        <w:t xml:space="preserve">ransducers and connection network will be internally mounted, in a non-temperature-and pressure-controlled area and not at extreme temperature areas, e.g., engine cowling or exhaust outlets. </w:t>
      </w:r>
      <w:r w:rsidR="00EC4F8E" w:rsidRPr="00B108B2">
        <w:rPr>
          <w:rFonts w:cstheme="minorHAnsi"/>
          <w:bCs/>
        </w:rPr>
        <w:t xml:space="preserve">There is </w:t>
      </w:r>
      <w:r w:rsidR="00414EA0" w:rsidRPr="00B108B2">
        <w:rPr>
          <w:rFonts w:cstheme="minorHAnsi"/>
          <w:bCs/>
        </w:rPr>
        <w:t>no definition of test sample dimensions</w:t>
      </w:r>
      <w:r w:rsidR="00EC4F8E" w:rsidRPr="00B108B2">
        <w:rPr>
          <w:rFonts w:cstheme="minorHAnsi"/>
          <w:bCs/>
        </w:rPr>
        <w:t xml:space="preserve">. </w:t>
      </w:r>
    </w:p>
    <w:p w14:paraId="6CC1D6DE" w14:textId="36F86291" w:rsidR="00EC4F8E" w:rsidRPr="00B108B2" w:rsidRDefault="00F147AA" w:rsidP="00AD2A8D">
      <w:pPr>
        <w:pStyle w:val="ListParagraph"/>
        <w:numPr>
          <w:ilvl w:val="0"/>
          <w:numId w:val="37"/>
        </w:numPr>
        <w:spacing w:after="0" w:line="240" w:lineRule="auto"/>
        <w:jc w:val="both"/>
        <w:rPr>
          <w:rFonts w:cstheme="minorHAnsi"/>
          <w:bCs/>
        </w:rPr>
      </w:pPr>
      <w:r w:rsidRPr="00B108B2">
        <w:rPr>
          <w:rFonts w:cstheme="minorHAnsi"/>
          <w:bCs/>
        </w:rPr>
        <w:t>The c</w:t>
      </w:r>
      <w:r w:rsidR="00EC4F8E" w:rsidRPr="00B108B2">
        <w:rPr>
          <w:rFonts w:cstheme="minorHAnsi"/>
          <w:bCs/>
        </w:rPr>
        <w:t>oupon size</w:t>
      </w:r>
      <w:r w:rsidR="00A45CDB" w:rsidRPr="00B108B2">
        <w:rPr>
          <w:rFonts w:cstheme="minorHAnsi"/>
          <w:bCs/>
        </w:rPr>
        <w:t xml:space="preserve"> in these tests</w:t>
      </w:r>
      <w:r w:rsidR="00EC4F8E" w:rsidRPr="00B108B2">
        <w:rPr>
          <w:rFonts w:cstheme="minorHAnsi"/>
          <w:bCs/>
        </w:rPr>
        <w:t xml:space="preserve"> will be 300*60*(1-2) mm</w:t>
      </w:r>
      <w:r w:rsidR="003D7843" w:rsidRPr="00B108B2">
        <w:rPr>
          <w:rFonts w:cstheme="minorHAnsi"/>
          <w:bCs/>
        </w:rPr>
        <w:t>.</w:t>
      </w:r>
    </w:p>
    <w:p w14:paraId="635CEB79" w14:textId="77777777" w:rsidR="00EC4F8E" w:rsidRDefault="00EC4F8E" w:rsidP="00EC4F8E">
      <w:pPr>
        <w:spacing w:after="0" w:line="240" w:lineRule="auto"/>
        <w:jc w:val="both"/>
        <w:rPr>
          <w:rFonts w:cstheme="minorHAnsi"/>
        </w:rPr>
      </w:pPr>
    </w:p>
    <w:p w14:paraId="1C7BA187" w14:textId="7EC25F4A" w:rsidR="00212329" w:rsidRDefault="00212329" w:rsidP="00B23BC1">
      <w:pPr>
        <w:spacing w:after="0" w:line="240" w:lineRule="auto"/>
        <w:jc w:val="both"/>
        <w:rPr>
          <w:rFonts w:cstheme="minorHAnsi"/>
          <w:bCs/>
        </w:rPr>
      </w:pPr>
      <w:r>
        <w:rPr>
          <w:rFonts w:cstheme="minorHAnsi"/>
          <w:bCs/>
        </w:rPr>
        <w:t xml:space="preserve">The tests </w:t>
      </w:r>
      <w:r w:rsidR="007F1C2B">
        <w:rPr>
          <w:rFonts w:cstheme="minorHAnsi"/>
          <w:bCs/>
        </w:rPr>
        <w:t xml:space="preserve">procedures </w:t>
      </w:r>
      <w:r>
        <w:rPr>
          <w:rFonts w:cstheme="minorHAnsi"/>
          <w:bCs/>
        </w:rPr>
        <w:t>are defined as follows:</w:t>
      </w:r>
    </w:p>
    <w:p w14:paraId="415B7800" w14:textId="77777777" w:rsidR="0002340D" w:rsidRPr="00347B66" w:rsidRDefault="0002340D" w:rsidP="00B23BC1">
      <w:pPr>
        <w:spacing w:after="0" w:line="240" w:lineRule="auto"/>
        <w:jc w:val="both"/>
        <w:rPr>
          <w:rFonts w:cstheme="minorHAnsi"/>
          <w:color w:val="111111"/>
          <w:shd w:val="clear" w:color="auto" w:fill="FFFFFF"/>
        </w:rPr>
      </w:pPr>
    </w:p>
    <w:p w14:paraId="48D376B9" w14:textId="7539D18F" w:rsidR="00873816" w:rsidRPr="00347B66" w:rsidRDefault="00EC27A4" w:rsidP="00214371">
      <w:pPr>
        <w:pStyle w:val="BodyTextIndent"/>
        <w:ind w:left="0" w:right="1"/>
        <w:rPr>
          <w:rFonts w:asciiTheme="minorHAnsi" w:eastAsiaTheme="minorHAnsi" w:hAnsiTheme="minorHAnsi" w:cstheme="minorHAnsi"/>
          <w:color w:val="111111"/>
          <w:szCs w:val="22"/>
          <w:shd w:val="clear" w:color="auto" w:fill="FFFFFF"/>
          <w:lang w:val="en-US"/>
        </w:rPr>
      </w:pPr>
      <w:r w:rsidRPr="00347B66">
        <w:rPr>
          <w:rFonts w:asciiTheme="minorHAnsi" w:eastAsiaTheme="majorEastAsia" w:hAnsiTheme="minorHAnsi" w:cstheme="minorHAnsi"/>
          <w:i/>
          <w:iCs/>
          <w:color w:val="365F91" w:themeColor="accent1" w:themeShade="BF"/>
          <w:szCs w:val="22"/>
          <w:u w:val="single"/>
          <w:lang w:val="en-US"/>
        </w:rPr>
        <w:t>Operating low</w:t>
      </w:r>
      <w:r w:rsidR="004A6668" w:rsidRPr="00347B66">
        <w:rPr>
          <w:rFonts w:asciiTheme="minorHAnsi" w:eastAsiaTheme="majorEastAsia" w:hAnsiTheme="minorHAnsi" w:cstheme="minorHAnsi"/>
          <w:i/>
          <w:iCs/>
          <w:color w:val="365F91" w:themeColor="accent1" w:themeShade="BF"/>
          <w:szCs w:val="22"/>
          <w:u w:val="single"/>
          <w:lang w:val="en-US"/>
        </w:rPr>
        <w:t xml:space="preserve"> and high </w:t>
      </w:r>
      <w:r w:rsidR="004A0C06" w:rsidRPr="00347B66">
        <w:rPr>
          <w:rFonts w:asciiTheme="minorHAnsi" w:eastAsiaTheme="majorEastAsia" w:hAnsiTheme="minorHAnsi" w:cstheme="minorHAnsi"/>
          <w:i/>
          <w:iCs/>
          <w:color w:val="365F91" w:themeColor="accent1" w:themeShade="BF"/>
          <w:szCs w:val="22"/>
          <w:u w:val="single"/>
          <w:lang w:val="en-US"/>
        </w:rPr>
        <w:t>temperatures</w:t>
      </w:r>
      <w:r w:rsidR="00083122" w:rsidRPr="00347B66">
        <w:rPr>
          <w:rFonts w:asciiTheme="minorHAnsi" w:eastAsiaTheme="majorEastAsia" w:hAnsiTheme="minorHAnsi" w:cstheme="minorHAnsi"/>
          <w:i/>
          <w:iCs/>
          <w:color w:val="365F91" w:themeColor="accent1" w:themeShade="BF"/>
          <w:szCs w:val="22"/>
          <w:u w:val="single"/>
          <w:lang w:val="en-US"/>
        </w:rPr>
        <w:t>:</w:t>
      </w:r>
      <w:r w:rsidR="00B43D3C" w:rsidRPr="00347B66">
        <w:rPr>
          <w:rFonts w:asciiTheme="minorHAnsi" w:eastAsiaTheme="minorHAnsi" w:hAnsiTheme="minorHAnsi" w:cstheme="minorHAnsi"/>
          <w:b/>
          <w:bCs/>
          <w:color w:val="111111"/>
          <w:szCs w:val="22"/>
          <w:shd w:val="clear" w:color="auto" w:fill="FFFFFF"/>
          <w:lang w:val="en-US"/>
        </w:rPr>
        <w:t xml:space="preserve"> </w:t>
      </w:r>
      <w:r w:rsidRPr="00347B66">
        <w:rPr>
          <w:rFonts w:asciiTheme="minorHAnsi" w:eastAsiaTheme="minorHAnsi" w:hAnsiTheme="minorHAnsi" w:cstheme="minorHAnsi"/>
          <w:b/>
          <w:bCs/>
          <w:color w:val="111111"/>
          <w:szCs w:val="22"/>
          <w:shd w:val="clear" w:color="auto" w:fill="FFFFFF"/>
          <w:lang w:val="en-US"/>
        </w:rPr>
        <w:t xml:space="preserve"> </w:t>
      </w:r>
      <w:r w:rsidRPr="00347B66">
        <w:rPr>
          <w:rFonts w:asciiTheme="minorHAnsi" w:eastAsiaTheme="minorHAnsi" w:hAnsiTheme="minorHAnsi" w:cstheme="minorHAnsi"/>
          <w:color w:val="000000"/>
          <w:szCs w:val="22"/>
          <w:lang w:val="en-US"/>
        </w:rPr>
        <w:t>Operating low temperature</w:t>
      </w:r>
      <w:r w:rsidR="00214371" w:rsidRPr="00347B66">
        <w:rPr>
          <w:rFonts w:asciiTheme="minorHAnsi" w:eastAsiaTheme="minorHAnsi" w:hAnsiTheme="minorHAnsi" w:cstheme="minorHAnsi"/>
          <w:color w:val="000000"/>
          <w:szCs w:val="22"/>
          <w:lang w:val="en-US"/>
        </w:rPr>
        <w:t>s</w:t>
      </w:r>
      <w:r w:rsidRPr="00347B66">
        <w:rPr>
          <w:rFonts w:asciiTheme="minorHAnsi" w:eastAsiaTheme="minorHAnsi" w:hAnsiTheme="minorHAnsi" w:cstheme="minorHAnsi"/>
          <w:color w:val="000000"/>
          <w:szCs w:val="22"/>
          <w:lang w:val="en-US"/>
        </w:rPr>
        <w:t xml:space="preserve"> </w:t>
      </w:r>
      <w:r w:rsidR="00214371" w:rsidRPr="00347B66">
        <w:rPr>
          <w:rFonts w:asciiTheme="minorHAnsi" w:eastAsiaTheme="minorHAnsi" w:hAnsiTheme="minorHAnsi" w:cstheme="minorHAnsi"/>
          <w:color w:val="000000"/>
          <w:szCs w:val="22"/>
          <w:lang w:val="en-US"/>
        </w:rPr>
        <w:t xml:space="preserve">are </w:t>
      </w:r>
      <w:r w:rsidRPr="00347B66">
        <w:rPr>
          <w:rFonts w:asciiTheme="minorHAnsi" w:eastAsiaTheme="minorHAnsi" w:hAnsiTheme="minorHAnsi" w:cstheme="minorHAnsi"/>
          <w:color w:val="000000"/>
          <w:szCs w:val="22"/>
          <w:lang w:val="en-US"/>
        </w:rPr>
        <w:t xml:space="preserve">the lowest </w:t>
      </w:r>
      <w:r w:rsidR="00214371" w:rsidRPr="00347B66">
        <w:rPr>
          <w:rFonts w:asciiTheme="minorHAnsi" w:eastAsiaTheme="minorHAnsi" w:hAnsiTheme="minorHAnsi" w:cstheme="minorHAnsi"/>
          <w:color w:val="000000"/>
          <w:szCs w:val="22"/>
          <w:lang w:val="en-US"/>
        </w:rPr>
        <w:t xml:space="preserve">and the highest </w:t>
      </w:r>
      <w:r w:rsidRPr="00347B66">
        <w:rPr>
          <w:rFonts w:asciiTheme="minorHAnsi" w:eastAsiaTheme="minorHAnsi" w:hAnsiTheme="minorHAnsi" w:cstheme="minorHAnsi"/>
          <w:color w:val="000000"/>
          <w:szCs w:val="22"/>
          <w:lang w:val="en-US"/>
        </w:rPr>
        <w:t xml:space="preserve">temperature at which </w:t>
      </w:r>
      <w:r w:rsidR="006C0488" w:rsidRPr="00347B66">
        <w:rPr>
          <w:rFonts w:asciiTheme="minorHAnsi" w:eastAsiaTheme="minorHAnsi" w:hAnsiTheme="minorHAnsi" w:cstheme="minorHAnsi"/>
          <w:color w:val="000000"/>
          <w:szCs w:val="22"/>
          <w:lang w:val="en-US"/>
        </w:rPr>
        <w:t>transducer</w:t>
      </w:r>
      <w:r w:rsidRPr="00347B66">
        <w:rPr>
          <w:rFonts w:asciiTheme="minorHAnsi" w:eastAsiaTheme="minorHAnsi" w:hAnsiTheme="minorHAnsi" w:cstheme="minorHAnsi"/>
          <w:color w:val="000000"/>
          <w:szCs w:val="22"/>
          <w:lang w:val="en-US"/>
        </w:rPr>
        <w:t xml:space="preserve"> will normally be exposed and be required to operate</w:t>
      </w:r>
      <w:r w:rsidR="00DE0815" w:rsidRPr="00347B66">
        <w:rPr>
          <w:rFonts w:asciiTheme="minorHAnsi" w:eastAsiaTheme="minorHAnsi" w:hAnsiTheme="minorHAnsi" w:cstheme="minorHAnsi"/>
          <w:color w:val="000000"/>
          <w:szCs w:val="22"/>
          <w:lang w:val="en-US"/>
        </w:rPr>
        <w:t xml:space="preserve"> </w:t>
      </w:r>
      <w:r w:rsidR="00347B66" w:rsidRPr="00347B66">
        <w:rPr>
          <w:rFonts w:asciiTheme="minorHAnsi" w:hAnsiTheme="minorHAnsi" w:cstheme="minorHAnsi"/>
          <w:color w:val="000000"/>
          <w:lang w:val="en-US"/>
        </w:rPr>
        <w:t>defined in the standard</w:t>
      </w:r>
      <w:r w:rsidR="00347B66" w:rsidRPr="00347B66">
        <w:rPr>
          <w:rFonts w:asciiTheme="minorHAnsi" w:eastAsiaTheme="minorHAnsi" w:hAnsiTheme="minorHAnsi" w:cstheme="minorHAnsi"/>
          <w:color w:val="000000"/>
          <w:szCs w:val="22"/>
          <w:lang w:val="en-US"/>
        </w:rPr>
        <w:t xml:space="preserve"> D</w:t>
      </w:r>
      <w:r w:rsidR="00347B66" w:rsidRPr="00347B66">
        <w:rPr>
          <w:rFonts w:asciiTheme="minorHAnsi" w:hAnsiTheme="minorHAnsi" w:cstheme="minorHAnsi"/>
          <w:color w:val="000000"/>
          <w:lang w:val="en-US"/>
        </w:rPr>
        <w:t>O</w:t>
      </w:r>
      <w:r w:rsidR="00347B66" w:rsidRPr="00347B66">
        <w:rPr>
          <w:rFonts w:asciiTheme="minorHAnsi" w:eastAsiaTheme="minorHAnsi" w:hAnsiTheme="minorHAnsi" w:cstheme="minorHAnsi"/>
          <w:color w:val="000000"/>
          <w:szCs w:val="22"/>
          <w:lang w:val="en-US"/>
        </w:rPr>
        <w:t xml:space="preserve">-160 </w:t>
      </w:r>
      <w:r w:rsidR="00347B66" w:rsidRPr="00347B66">
        <w:rPr>
          <w:rFonts w:asciiTheme="minorHAnsi" w:hAnsiTheme="minorHAnsi" w:cstheme="minorHAnsi"/>
          <w:color w:val="000000"/>
          <w:lang w:val="en-US"/>
        </w:rPr>
        <w:t xml:space="preserve">section </w:t>
      </w:r>
      <w:r w:rsidR="00347B66" w:rsidRPr="00347B66">
        <w:rPr>
          <w:rFonts w:asciiTheme="minorHAnsi" w:eastAsiaTheme="minorHAnsi" w:hAnsiTheme="minorHAnsi" w:cstheme="minorHAnsi"/>
          <w:color w:val="000000"/>
          <w:szCs w:val="22"/>
          <w:lang w:val="en-US"/>
        </w:rPr>
        <w:t xml:space="preserve">4.5.2 and 4.5.4 </w:t>
      </w:r>
      <w:r w:rsidR="00347B66" w:rsidRPr="00347B66">
        <w:rPr>
          <w:rFonts w:asciiTheme="minorHAnsi" w:hAnsiTheme="minorHAnsi" w:cstheme="minorHAnsi"/>
          <w:color w:val="000000"/>
          <w:lang w:val="en-US"/>
        </w:rPr>
        <w:t>under category D2.</w:t>
      </w:r>
    </w:p>
    <w:p w14:paraId="6CF72DF6" w14:textId="602EA309" w:rsidR="007F1C2B" w:rsidRPr="0002340D" w:rsidRDefault="007F1C2B" w:rsidP="007F1C2B">
      <w:pPr>
        <w:pStyle w:val="BodyTextIndent"/>
        <w:spacing w:after="0"/>
        <w:ind w:left="0" w:right="1"/>
        <w:rPr>
          <w:rFonts w:asciiTheme="minorHAnsi" w:eastAsiaTheme="minorHAnsi" w:hAnsiTheme="minorHAnsi" w:cstheme="minorHAnsi"/>
          <w:color w:val="111111"/>
          <w:szCs w:val="22"/>
          <w:shd w:val="clear" w:color="auto" w:fill="FFFFFF"/>
          <w:lang w:val="en-US"/>
        </w:rPr>
      </w:pPr>
      <w:r w:rsidRPr="0002340D">
        <w:rPr>
          <w:rFonts w:asciiTheme="minorHAnsi" w:eastAsiaTheme="minorHAnsi" w:hAnsiTheme="minorHAnsi" w:cstheme="minorHAnsi"/>
          <w:color w:val="111111"/>
          <w:szCs w:val="22"/>
          <w:shd w:val="clear" w:color="auto" w:fill="FFFFFF"/>
          <w:lang w:val="en-US"/>
        </w:rPr>
        <w:t xml:space="preserve">The procedure for minimum </w:t>
      </w:r>
      <w:r w:rsidR="006C0488">
        <w:rPr>
          <w:rFonts w:asciiTheme="minorHAnsi" w:eastAsiaTheme="minorHAnsi" w:hAnsiTheme="minorHAnsi" w:cstheme="minorHAnsi"/>
          <w:color w:val="111111"/>
          <w:szCs w:val="22"/>
          <w:shd w:val="clear" w:color="auto" w:fill="FFFFFF"/>
          <w:lang w:val="en-US"/>
        </w:rPr>
        <w:t xml:space="preserve">operating </w:t>
      </w:r>
      <w:r w:rsidR="00D17F55" w:rsidRPr="0002340D">
        <w:rPr>
          <w:rFonts w:asciiTheme="minorHAnsi" w:eastAsiaTheme="minorHAnsi" w:hAnsiTheme="minorHAnsi" w:cstheme="minorHAnsi"/>
          <w:color w:val="111111"/>
          <w:szCs w:val="22"/>
          <w:shd w:val="clear" w:color="auto" w:fill="FFFFFF"/>
          <w:lang w:val="en-US"/>
        </w:rPr>
        <w:t>temperature</w:t>
      </w:r>
      <w:r w:rsidRPr="0002340D">
        <w:rPr>
          <w:rFonts w:asciiTheme="minorHAnsi" w:eastAsiaTheme="minorHAnsi" w:hAnsiTheme="minorHAnsi" w:cstheme="minorHAnsi"/>
          <w:color w:val="111111"/>
          <w:szCs w:val="22"/>
          <w:shd w:val="clear" w:color="auto" w:fill="FFFFFF"/>
          <w:lang w:val="en-US"/>
        </w:rPr>
        <w:t xml:space="preserve"> test is described below</w:t>
      </w:r>
      <w:r w:rsidR="003931CA">
        <w:rPr>
          <w:rFonts w:asciiTheme="minorHAnsi" w:eastAsiaTheme="minorHAnsi" w:hAnsiTheme="minorHAnsi" w:cstheme="minorHAnsi"/>
          <w:color w:val="111111"/>
          <w:szCs w:val="22"/>
          <w:shd w:val="clear" w:color="auto" w:fill="FFFFFF"/>
          <w:lang w:val="en-US"/>
        </w:rPr>
        <w:t>:</w:t>
      </w:r>
    </w:p>
    <w:p w14:paraId="61AB2DCD" w14:textId="47C83319" w:rsidR="007F1C2B" w:rsidRPr="0098250F" w:rsidRDefault="00252CE6"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1: </w:t>
      </w:r>
      <w:r w:rsidR="007F1C2B" w:rsidRPr="0098250F">
        <w:rPr>
          <w:rFonts w:cstheme="minorHAnsi"/>
          <w:color w:val="111111"/>
          <w:shd w:val="clear" w:color="auto" w:fill="FFFFFF"/>
        </w:rPr>
        <w:t>Set the test chamber at standard ambient condition (23°C)</w:t>
      </w:r>
      <w:r w:rsidR="007668B7">
        <w:rPr>
          <w:rFonts w:cstheme="minorHAnsi"/>
          <w:color w:val="111111"/>
          <w:shd w:val="clear" w:color="auto" w:fill="FFFFFF"/>
        </w:rPr>
        <w:t>.</w:t>
      </w:r>
      <w:r w:rsidR="007F1C2B" w:rsidRPr="0098250F">
        <w:rPr>
          <w:rFonts w:cstheme="minorHAnsi"/>
          <w:color w:val="111111"/>
          <w:shd w:val="clear" w:color="auto" w:fill="FFFFFF"/>
        </w:rPr>
        <w:t> </w:t>
      </w:r>
    </w:p>
    <w:p w14:paraId="7F08FFFD" w14:textId="665D107C" w:rsidR="007F1C2B" w:rsidRPr="0098250F" w:rsidRDefault="00252CE6"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2: </w:t>
      </w:r>
      <w:r w:rsidR="009C6216">
        <w:rPr>
          <w:rFonts w:cstheme="minorHAnsi"/>
          <w:color w:val="111111"/>
          <w:shd w:val="clear" w:color="auto" w:fill="FFFFFF"/>
        </w:rPr>
        <w:t>Adjust</w:t>
      </w:r>
      <w:r w:rsidR="007F1C2B" w:rsidRPr="0098250F">
        <w:rPr>
          <w:rFonts w:cstheme="minorHAnsi"/>
          <w:color w:val="111111"/>
          <w:shd w:val="clear" w:color="auto" w:fill="FFFFFF"/>
        </w:rPr>
        <w:t xml:space="preserve"> the temperature to -55°</w:t>
      </w:r>
      <w:r w:rsidR="007668B7">
        <w:rPr>
          <w:rFonts w:cstheme="minorHAnsi"/>
          <w:color w:val="111111"/>
          <w:shd w:val="clear" w:color="auto" w:fill="FFFFFF"/>
        </w:rPr>
        <w:t>C</w:t>
      </w:r>
      <w:r w:rsidR="00372E42">
        <w:rPr>
          <w:rFonts w:cstheme="minorHAnsi"/>
          <w:color w:val="111111"/>
          <w:shd w:val="clear" w:color="auto" w:fill="FFFFFF"/>
        </w:rPr>
        <w:t xml:space="preserve"> </w:t>
      </w:r>
      <w:r w:rsidR="00AA3AE6">
        <w:rPr>
          <w:rFonts w:cstheme="minorHAnsi"/>
          <w:color w:val="111111"/>
          <w:shd w:val="clear" w:color="auto" w:fill="FFFFFF"/>
        </w:rPr>
        <w:t>with a</w:t>
      </w:r>
      <w:r w:rsidR="00CF6901">
        <w:rPr>
          <w:rFonts w:cstheme="minorHAnsi"/>
          <w:color w:val="111111"/>
          <w:shd w:val="clear" w:color="auto" w:fill="FFFFFF"/>
        </w:rPr>
        <w:t>ny rate preferably</w:t>
      </w:r>
      <w:r w:rsidR="007F1C2B" w:rsidRPr="0098250F">
        <w:rPr>
          <w:rFonts w:cstheme="minorHAnsi"/>
          <w:color w:val="111111"/>
          <w:shd w:val="clear" w:color="auto" w:fill="FFFFFF"/>
        </w:rPr>
        <w:t xml:space="preserve"> 3°C/minute</w:t>
      </w:r>
      <w:r w:rsidR="007668B7">
        <w:rPr>
          <w:rFonts w:cstheme="minorHAnsi"/>
          <w:color w:val="111111"/>
          <w:shd w:val="clear" w:color="auto" w:fill="FFFFFF"/>
        </w:rPr>
        <w:t>.</w:t>
      </w:r>
    </w:p>
    <w:p w14:paraId="2E2988A9" w14:textId="6E4E2AAD" w:rsidR="007F1C2B" w:rsidRPr="0098250F" w:rsidRDefault="00252CE6"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3: </w:t>
      </w:r>
      <w:r w:rsidR="001C0BCF">
        <w:rPr>
          <w:rFonts w:cstheme="minorHAnsi"/>
          <w:color w:val="111111"/>
          <w:shd w:val="clear" w:color="auto" w:fill="FFFFFF"/>
        </w:rPr>
        <w:t xml:space="preserve">Stabilize the equipment temperature </w:t>
      </w:r>
      <w:r w:rsidR="007668B7">
        <w:rPr>
          <w:rFonts w:cstheme="minorHAnsi"/>
          <w:color w:val="111111"/>
          <w:shd w:val="clear" w:color="auto" w:fill="FFFFFF"/>
        </w:rPr>
        <w:t xml:space="preserve">to </w:t>
      </w:r>
      <w:r w:rsidR="007668B7" w:rsidRPr="0098250F">
        <w:rPr>
          <w:rFonts w:cstheme="minorHAnsi"/>
          <w:color w:val="111111"/>
          <w:shd w:val="clear" w:color="auto" w:fill="FFFFFF"/>
        </w:rPr>
        <w:t>-55°</w:t>
      </w:r>
      <w:r w:rsidR="007668B7">
        <w:rPr>
          <w:rFonts w:cstheme="minorHAnsi"/>
          <w:color w:val="111111"/>
          <w:shd w:val="clear" w:color="auto" w:fill="FFFFFF"/>
        </w:rPr>
        <w:t>C.</w:t>
      </w:r>
    </w:p>
    <w:p w14:paraId="0A6C8BDF" w14:textId="29BE2FBF" w:rsidR="007F1C2B" w:rsidRPr="0098250F" w:rsidRDefault="00252CE6"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w:t>
      </w:r>
      <w:r w:rsidR="005503EF">
        <w:rPr>
          <w:rFonts w:cstheme="minorHAnsi"/>
          <w:color w:val="111111"/>
          <w:shd w:val="clear" w:color="auto" w:fill="FFFFFF"/>
        </w:rPr>
        <w:t>4</w:t>
      </w:r>
      <w:r>
        <w:rPr>
          <w:rFonts w:cstheme="minorHAnsi"/>
          <w:color w:val="111111"/>
          <w:shd w:val="clear" w:color="auto" w:fill="FFFFFF"/>
        </w:rPr>
        <w:t>:</w:t>
      </w:r>
      <w:r w:rsidR="005503EF">
        <w:rPr>
          <w:rFonts w:cstheme="minorHAnsi"/>
          <w:color w:val="111111"/>
          <w:shd w:val="clear" w:color="auto" w:fill="FFFFFF"/>
        </w:rPr>
        <w:t xml:space="preserve"> </w:t>
      </w:r>
      <w:r w:rsidR="00AE77D7">
        <w:rPr>
          <w:rFonts w:cstheme="minorHAnsi"/>
          <w:color w:val="111111"/>
          <w:shd w:val="clear" w:color="auto" w:fill="FFFFFF"/>
        </w:rPr>
        <w:t>After the equipment temperature has stabilized, o</w:t>
      </w:r>
      <w:r w:rsidR="005503EF">
        <w:rPr>
          <w:rFonts w:cstheme="minorHAnsi"/>
          <w:color w:val="111111"/>
          <w:shd w:val="clear" w:color="auto" w:fill="FFFFFF"/>
        </w:rPr>
        <w:t xml:space="preserve">perate the equipment at </w:t>
      </w:r>
      <w:r w:rsidR="005503EF" w:rsidRPr="0098250F">
        <w:rPr>
          <w:rFonts w:cstheme="minorHAnsi"/>
          <w:color w:val="111111"/>
          <w:shd w:val="clear" w:color="auto" w:fill="FFFFFF"/>
        </w:rPr>
        <w:t>-55°</w:t>
      </w:r>
      <w:r w:rsidR="005503EF">
        <w:rPr>
          <w:rFonts w:cstheme="minorHAnsi"/>
          <w:color w:val="111111"/>
          <w:shd w:val="clear" w:color="auto" w:fill="FFFFFF"/>
        </w:rPr>
        <w:t>C for at least 2 hours.</w:t>
      </w:r>
      <w:r>
        <w:rPr>
          <w:rFonts w:cstheme="minorHAnsi"/>
          <w:color w:val="111111"/>
          <w:shd w:val="clear" w:color="auto" w:fill="FFFFFF"/>
        </w:rPr>
        <w:t xml:space="preserve"> </w:t>
      </w:r>
    </w:p>
    <w:p w14:paraId="38C6D86B" w14:textId="77777777" w:rsidR="009550C9" w:rsidRPr="0002340D" w:rsidRDefault="009550C9" w:rsidP="0002340D">
      <w:pPr>
        <w:spacing w:after="0"/>
        <w:rPr>
          <w:rFonts w:cstheme="minorHAnsi"/>
          <w:color w:val="111111"/>
          <w:shd w:val="clear" w:color="auto" w:fill="FFFFFF"/>
        </w:rPr>
      </w:pPr>
    </w:p>
    <w:p w14:paraId="13C978E7" w14:textId="2EA45CCA" w:rsidR="009550C9" w:rsidRPr="00690C8F" w:rsidRDefault="009550C9" w:rsidP="009550C9">
      <w:pPr>
        <w:spacing w:after="0"/>
        <w:rPr>
          <w:rFonts w:cstheme="minorHAnsi"/>
          <w:color w:val="111111"/>
          <w:shd w:val="clear" w:color="auto" w:fill="FFFFFF"/>
        </w:rPr>
      </w:pPr>
      <w:r w:rsidRPr="00690C8F">
        <w:rPr>
          <w:rFonts w:cstheme="minorHAnsi"/>
          <w:color w:val="111111"/>
          <w:shd w:val="clear" w:color="auto" w:fill="FFFFFF"/>
        </w:rPr>
        <w:t>The procedure for maximum</w:t>
      </w:r>
      <w:r w:rsidR="006C0488">
        <w:rPr>
          <w:rFonts w:cstheme="minorHAnsi"/>
          <w:color w:val="111111"/>
          <w:shd w:val="clear" w:color="auto" w:fill="FFFFFF"/>
        </w:rPr>
        <w:t xml:space="preserve"> operating</w:t>
      </w:r>
      <w:r w:rsidRPr="00690C8F">
        <w:rPr>
          <w:rFonts w:cstheme="minorHAnsi"/>
          <w:color w:val="111111"/>
          <w:shd w:val="clear" w:color="auto" w:fill="FFFFFF"/>
        </w:rPr>
        <w:t xml:space="preserve"> </w:t>
      </w:r>
      <w:r w:rsidR="00D17F55" w:rsidRPr="00690C8F">
        <w:rPr>
          <w:rFonts w:cstheme="minorHAnsi"/>
          <w:color w:val="111111"/>
          <w:shd w:val="clear" w:color="auto" w:fill="FFFFFF"/>
        </w:rPr>
        <w:t>temperature</w:t>
      </w:r>
      <w:r w:rsidRPr="00690C8F">
        <w:rPr>
          <w:rFonts w:cstheme="minorHAnsi"/>
          <w:color w:val="111111"/>
          <w:shd w:val="clear" w:color="auto" w:fill="FFFFFF"/>
        </w:rPr>
        <w:t xml:space="preserve"> test is described below: </w:t>
      </w:r>
    </w:p>
    <w:p w14:paraId="2133032D" w14:textId="77777777" w:rsidR="001C3E38" w:rsidRPr="0098250F" w:rsidRDefault="001C3E38"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1: </w:t>
      </w:r>
      <w:r w:rsidRPr="0098250F">
        <w:rPr>
          <w:rFonts w:cstheme="minorHAnsi"/>
          <w:color w:val="111111"/>
          <w:shd w:val="clear" w:color="auto" w:fill="FFFFFF"/>
        </w:rPr>
        <w:t>Set the test chamber at standard ambient condition (23°C)</w:t>
      </w:r>
      <w:r>
        <w:rPr>
          <w:rFonts w:cstheme="minorHAnsi"/>
          <w:color w:val="111111"/>
          <w:shd w:val="clear" w:color="auto" w:fill="FFFFFF"/>
        </w:rPr>
        <w:t>.</w:t>
      </w:r>
      <w:r w:rsidRPr="0098250F">
        <w:rPr>
          <w:rFonts w:cstheme="minorHAnsi"/>
          <w:color w:val="111111"/>
          <w:shd w:val="clear" w:color="auto" w:fill="FFFFFF"/>
        </w:rPr>
        <w:t> </w:t>
      </w:r>
    </w:p>
    <w:p w14:paraId="3D0DA526" w14:textId="1768EDDE" w:rsidR="001C3E38" w:rsidRPr="0098250F" w:rsidRDefault="001C3E38"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Step 2: Adjust</w:t>
      </w:r>
      <w:r w:rsidRPr="0098250F">
        <w:rPr>
          <w:rFonts w:cstheme="minorHAnsi"/>
          <w:color w:val="111111"/>
          <w:shd w:val="clear" w:color="auto" w:fill="FFFFFF"/>
        </w:rPr>
        <w:t xml:space="preserve"> the temperature to </w:t>
      </w:r>
      <w:r w:rsidR="00C15149">
        <w:rPr>
          <w:rFonts w:cstheme="minorHAnsi"/>
          <w:color w:val="111111"/>
          <w:shd w:val="clear" w:color="auto" w:fill="FFFFFF"/>
        </w:rPr>
        <w:t>70</w:t>
      </w:r>
      <w:r w:rsidRPr="0098250F">
        <w:rPr>
          <w:rFonts w:cstheme="minorHAnsi"/>
          <w:color w:val="111111"/>
          <w:shd w:val="clear" w:color="auto" w:fill="FFFFFF"/>
        </w:rPr>
        <w:t>°</w:t>
      </w:r>
      <w:r>
        <w:rPr>
          <w:rFonts w:cstheme="minorHAnsi"/>
          <w:color w:val="111111"/>
          <w:shd w:val="clear" w:color="auto" w:fill="FFFFFF"/>
        </w:rPr>
        <w:t>C with any rate preferably</w:t>
      </w:r>
      <w:r w:rsidRPr="0098250F">
        <w:rPr>
          <w:rFonts w:cstheme="minorHAnsi"/>
          <w:color w:val="111111"/>
          <w:shd w:val="clear" w:color="auto" w:fill="FFFFFF"/>
        </w:rPr>
        <w:t xml:space="preserve"> 3°C/minute</w:t>
      </w:r>
      <w:r>
        <w:rPr>
          <w:rFonts w:cstheme="minorHAnsi"/>
          <w:color w:val="111111"/>
          <w:shd w:val="clear" w:color="auto" w:fill="FFFFFF"/>
        </w:rPr>
        <w:t>.</w:t>
      </w:r>
    </w:p>
    <w:p w14:paraId="4F856770" w14:textId="2A650FD9" w:rsidR="001C3E38" w:rsidRPr="0098250F" w:rsidRDefault="001C3E38"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3: Stabilize the equipment temperature to </w:t>
      </w:r>
      <w:r w:rsidR="003957E8">
        <w:rPr>
          <w:rFonts w:cstheme="minorHAnsi"/>
          <w:color w:val="111111"/>
          <w:shd w:val="clear" w:color="auto" w:fill="FFFFFF"/>
        </w:rPr>
        <w:t>70</w:t>
      </w:r>
      <w:r w:rsidRPr="0098250F">
        <w:rPr>
          <w:rFonts w:cstheme="minorHAnsi"/>
          <w:color w:val="111111"/>
          <w:shd w:val="clear" w:color="auto" w:fill="FFFFFF"/>
        </w:rPr>
        <w:t>°</w:t>
      </w:r>
      <w:r>
        <w:rPr>
          <w:rFonts w:cstheme="minorHAnsi"/>
          <w:color w:val="111111"/>
          <w:shd w:val="clear" w:color="auto" w:fill="FFFFFF"/>
        </w:rPr>
        <w:t>C.</w:t>
      </w:r>
    </w:p>
    <w:p w14:paraId="4BDE1C36" w14:textId="33BFC341" w:rsidR="001C3E38" w:rsidRDefault="001C3E38" w:rsidP="00AD2A8D">
      <w:pPr>
        <w:pStyle w:val="ListParagraph"/>
        <w:numPr>
          <w:ilvl w:val="0"/>
          <w:numId w:val="35"/>
        </w:numPr>
        <w:spacing w:after="0"/>
        <w:rPr>
          <w:rFonts w:cstheme="minorHAnsi"/>
          <w:color w:val="111111"/>
          <w:shd w:val="clear" w:color="auto" w:fill="FFFFFF"/>
        </w:rPr>
      </w:pPr>
      <w:r>
        <w:rPr>
          <w:rFonts w:cstheme="minorHAnsi"/>
          <w:color w:val="111111"/>
          <w:shd w:val="clear" w:color="auto" w:fill="FFFFFF"/>
        </w:rPr>
        <w:t xml:space="preserve">Step 4: After the equipment temperature has stabilized, operate the equipment at </w:t>
      </w:r>
      <w:r w:rsidR="00825185">
        <w:rPr>
          <w:rFonts w:cstheme="minorHAnsi"/>
          <w:color w:val="111111"/>
          <w:shd w:val="clear" w:color="auto" w:fill="FFFFFF"/>
        </w:rPr>
        <w:t>70</w:t>
      </w:r>
      <w:r w:rsidRPr="0098250F">
        <w:rPr>
          <w:rFonts w:cstheme="minorHAnsi"/>
          <w:color w:val="111111"/>
          <w:shd w:val="clear" w:color="auto" w:fill="FFFFFF"/>
        </w:rPr>
        <w:t>°</w:t>
      </w:r>
      <w:r>
        <w:rPr>
          <w:rFonts w:cstheme="minorHAnsi"/>
          <w:color w:val="111111"/>
          <w:shd w:val="clear" w:color="auto" w:fill="FFFFFF"/>
        </w:rPr>
        <w:t xml:space="preserve">C for at least 2 hours. </w:t>
      </w:r>
    </w:p>
    <w:p w14:paraId="5EB27545" w14:textId="77777777" w:rsidR="00D113A7" w:rsidRPr="0098250F" w:rsidRDefault="00D113A7" w:rsidP="00D113A7">
      <w:pPr>
        <w:pStyle w:val="ListParagraph"/>
        <w:spacing w:after="0"/>
        <w:rPr>
          <w:rFonts w:cstheme="minorHAnsi"/>
          <w:color w:val="111111"/>
          <w:shd w:val="clear" w:color="auto" w:fill="FFFFFF"/>
        </w:rPr>
      </w:pPr>
    </w:p>
    <w:p w14:paraId="47264C73" w14:textId="0A3229F0" w:rsidR="005801AD" w:rsidRDefault="00124D71" w:rsidP="0098250F">
      <w:pPr>
        <w:spacing w:after="0" w:line="240" w:lineRule="auto"/>
        <w:jc w:val="both"/>
        <w:rPr>
          <w:noProof/>
        </w:rPr>
      </w:pPr>
      <w:r>
        <w:rPr>
          <w:noProof/>
        </w:rPr>
        <w:drawing>
          <wp:inline distT="0" distB="0" distL="0" distR="0" wp14:anchorId="14514045" wp14:editId="1BE4AFA2">
            <wp:extent cx="2728569" cy="1932569"/>
            <wp:effectExtent l="0" t="0" r="0" b="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Diagram&#10;&#10;Description automatically generated"/>
                    <pic:cNvPicPr/>
                  </pic:nvPicPr>
                  <pic:blipFill rotWithShape="1">
                    <a:blip r:embed="rId17"/>
                    <a:srcRect l="2091" r="387"/>
                    <a:stretch/>
                  </pic:blipFill>
                  <pic:spPr bwMode="auto">
                    <a:xfrm>
                      <a:off x="0" y="0"/>
                      <a:ext cx="2742812" cy="1942657"/>
                    </a:xfrm>
                    <a:prstGeom prst="rect">
                      <a:avLst/>
                    </a:prstGeom>
                    <a:ln>
                      <a:noFill/>
                    </a:ln>
                    <a:extLst>
                      <a:ext uri="{53640926-AAD7-44D8-BBD7-CCE9431645EC}">
                        <a14:shadowObscured xmlns:a14="http://schemas.microsoft.com/office/drawing/2010/main"/>
                      </a:ext>
                    </a:extLst>
                  </pic:spPr>
                </pic:pic>
              </a:graphicData>
            </a:graphic>
          </wp:inline>
        </w:drawing>
      </w:r>
      <w:r w:rsidR="000C0AAF">
        <w:rPr>
          <w:noProof/>
        </w:rPr>
        <w:t xml:space="preserve">  </w:t>
      </w:r>
      <w:r w:rsidR="00D5741B">
        <w:rPr>
          <w:noProof/>
        </w:rPr>
        <w:t xml:space="preserve"> </w:t>
      </w:r>
      <w:r w:rsidR="004B17F9">
        <w:rPr>
          <w:noProof/>
        </w:rPr>
        <w:t xml:space="preserve"> </w:t>
      </w:r>
      <w:r w:rsidR="00CF25EA">
        <w:rPr>
          <w:noProof/>
        </w:rPr>
        <w:drawing>
          <wp:inline distT="0" distB="0" distL="0" distR="0" wp14:anchorId="5B0FC6C4" wp14:editId="2F32A8D4">
            <wp:extent cx="3480212" cy="2018665"/>
            <wp:effectExtent l="0" t="0" r="6350" b="635"/>
            <wp:docPr id="83" name="Picture 8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A picture containing diagram&#10;&#10;Description automatically generated"/>
                    <pic:cNvPicPr/>
                  </pic:nvPicPr>
                  <pic:blipFill rotWithShape="1">
                    <a:blip r:embed="rId18"/>
                    <a:srcRect l="1040"/>
                    <a:stretch/>
                  </pic:blipFill>
                  <pic:spPr bwMode="auto">
                    <a:xfrm>
                      <a:off x="0" y="0"/>
                      <a:ext cx="3487615" cy="2022959"/>
                    </a:xfrm>
                    <a:prstGeom prst="rect">
                      <a:avLst/>
                    </a:prstGeom>
                    <a:ln>
                      <a:noFill/>
                    </a:ln>
                    <a:extLst>
                      <a:ext uri="{53640926-AAD7-44D8-BBD7-CCE9431645EC}">
                        <a14:shadowObscured xmlns:a14="http://schemas.microsoft.com/office/drawing/2010/main"/>
                      </a:ext>
                    </a:extLst>
                  </pic:spPr>
                </pic:pic>
              </a:graphicData>
            </a:graphic>
          </wp:inline>
        </w:drawing>
      </w:r>
    </w:p>
    <w:p w14:paraId="00262CE2" w14:textId="77777777" w:rsidR="00366FAE" w:rsidRDefault="00366FAE" w:rsidP="001F32DE">
      <w:pPr>
        <w:spacing w:after="0" w:line="240" w:lineRule="auto"/>
        <w:jc w:val="center"/>
        <w:rPr>
          <w:noProof/>
        </w:rPr>
      </w:pPr>
    </w:p>
    <w:p w14:paraId="431A4455" w14:textId="19F5C0E8" w:rsidR="00E81413" w:rsidRDefault="001F32DE" w:rsidP="0056524B">
      <w:pPr>
        <w:spacing w:after="0" w:line="240" w:lineRule="auto"/>
        <w:jc w:val="center"/>
        <w:rPr>
          <w:rFonts w:cstheme="minorHAnsi"/>
          <w:bCs/>
        </w:rPr>
      </w:pPr>
      <w:r>
        <w:rPr>
          <w:noProof/>
        </w:rPr>
        <w:t>Figure</w:t>
      </w:r>
    </w:p>
    <w:p w14:paraId="03F638CF" w14:textId="17EE1D57" w:rsidR="0056524B" w:rsidRDefault="0056524B" w:rsidP="0056524B">
      <w:pPr>
        <w:spacing w:after="0" w:line="240" w:lineRule="auto"/>
        <w:jc w:val="center"/>
        <w:rPr>
          <w:rFonts w:cstheme="minorHAnsi"/>
          <w:bCs/>
        </w:rPr>
      </w:pPr>
    </w:p>
    <w:p w14:paraId="24E858AA" w14:textId="77777777" w:rsidR="0056524B" w:rsidRPr="0056524B" w:rsidRDefault="0056524B" w:rsidP="0056524B">
      <w:pPr>
        <w:spacing w:after="0" w:line="240" w:lineRule="auto"/>
        <w:jc w:val="center"/>
        <w:rPr>
          <w:rFonts w:cstheme="minorHAnsi"/>
          <w:bCs/>
        </w:rPr>
      </w:pPr>
    </w:p>
    <w:p w14:paraId="3C2831CE" w14:textId="52F86191" w:rsidR="00025A5C" w:rsidRDefault="00025A5C" w:rsidP="001F32DE">
      <w:pPr>
        <w:spacing w:before="120" w:after="0" w:line="240" w:lineRule="auto"/>
        <w:jc w:val="both"/>
        <w:rPr>
          <w:rFonts w:cstheme="minorHAnsi"/>
          <w:color w:val="000000"/>
        </w:rPr>
      </w:pPr>
      <w:r w:rsidRPr="004C5E07">
        <w:rPr>
          <w:rFonts w:cstheme="minorHAnsi"/>
          <w:bCs/>
          <w:i/>
          <w:iCs/>
          <w:color w:val="365F91" w:themeColor="accent1" w:themeShade="BF"/>
          <w:u w:val="single"/>
        </w:rPr>
        <w:lastRenderedPageBreak/>
        <w:t xml:space="preserve">Thermal </w:t>
      </w:r>
      <w:r w:rsidR="00083122" w:rsidRPr="004C5E07">
        <w:rPr>
          <w:rFonts w:cstheme="minorHAnsi"/>
          <w:bCs/>
          <w:i/>
          <w:iCs/>
          <w:color w:val="365F91" w:themeColor="accent1" w:themeShade="BF"/>
          <w:u w:val="single"/>
        </w:rPr>
        <w:t>cycling</w:t>
      </w:r>
      <w:r w:rsidRPr="004C5E07">
        <w:rPr>
          <w:rFonts w:cstheme="minorHAnsi"/>
          <w:bCs/>
          <w:i/>
          <w:iCs/>
          <w:color w:val="365F91" w:themeColor="accent1" w:themeShade="BF"/>
          <w:u w:val="single"/>
        </w:rPr>
        <w:t xml:space="preserve">: </w:t>
      </w:r>
      <w:r w:rsidR="00E81413" w:rsidRPr="002A7072">
        <w:rPr>
          <w:rFonts w:cstheme="minorHAnsi"/>
          <w:color w:val="000000"/>
        </w:rPr>
        <w:t>This test determines performance characteristics of the equipment during temperature</w:t>
      </w:r>
      <w:r w:rsidR="00E81413" w:rsidRPr="002A7072">
        <w:rPr>
          <w:rFonts w:cstheme="minorHAnsi"/>
          <w:color w:val="000000"/>
        </w:rPr>
        <w:br/>
        <w:t>variations between high and low operating temperature extremes</w:t>
      </w:r>
      <w:r w:rsidR="00100181" w:rsidRPr="002A7072">
        <w:rPr>
          <w:rFonts w:cstheme="minorHAnsi"/>
          <w:color w:val="000000"/>
        </w:rPr>
        <w:t xml:space="preserve"> as per D0-160</w:t>
      </w:r>
      <w:r w:rsidR="00E81413" w:rsidRPr="002A7072">
        <w:rPr>
          <w:rFonts w:cstheme="minorHAnsi"/>
          <w:color w:val="000000"/>
        </w:rPr>
        <w:t>.</w:t>
      </w:r>
      <w:r w:rsidR="004A0087" w:rsidRPr="002A7072">
        <w:rPr>
          <w:rFonts w:cstheme="minorHAnsi"/>
          <w:color w:val="000000"/>
        </w:rPr>
        <w:t xml:space="preserve"> Components may experience temperature variations during normal operation e.g., during take-off and landing. This test is intended to be a dynamic</w:t>
      </w:r>
      <w:r w:rsidR="007F2C7E" w:rsidRPr="002A7072">
        <w:rPr>
          <w:rFonts w:cstheme="minorHAnsi"/>
          <w:color w:val="000000"/>
        </w:rPr>
        <w:t xml:space="preserve"> </w:t>
      </w:r>
      <w:r w:rsidR="004A0087" w:rsidRPr="002A7072">
        <w:rPr>
          <w:rFonts w:cstheme="minorHAnsi"/>
          <w:color w:val="000000"/>
        </w:rPr>
        <w:t>temperature test</w:t>
      </w:r>
      <w:r w:rsidR="00101AFD">
        <w:rPr>
          <w:rFonts w:cstheme="minorHAnsi"/>
          <w:color w:val="000000"/>
        </w:rPr>
        <w:t xml:space="preserve"> and </w:t>
      </w:r>
      <w:r w:rsidR="00E56706">
        <w:rPr>
          <w:rFonts w:cstheme="minorHAnsi"/>
          <w:color w:val="000000"/>
        </w:rPr>
        <w:t>is defined in the standard</w:t>
      </w:r>
      <w:r w:rsidR="00101AFD">
        <w:rPr>
          <w:rFonts w:cstheme="minorHAnsi"/>
          <w:color w:val="000000"/>
        </w:rPr>
        <w:t xml:space="preserve"> D</w:t>
      </w:r>
      <w:r w:rsidR="00E56706">
        <w:rPr>
          <w:rFonts w:cstheme="minorHAnsi"/>
          <w:color w:val="000000"/>
        </w:rPr>
        <w:t>O</w:t>
      </w:r>
      <w:r w:rsidR="00101AFD">
        <w:rPr>
          <w:rFonts w:cstheme="minorHAnsi"/>
          <w:color w:val="000000"/>
        </w:rPr>
        <w:t xml:space="preserve">-160 </w:t>
      </w:r>
      <w:r w:rsidR="00E56706">
        <w:rPr>
          <w:rFonts w:cstheme="minorHAnsi"/>
          <w:color w:val="000000"/>
        </w:rPr>
        <w:t xml:space="preserve">section </w:t>
      </w:r>
      <w:r w:rsidR="00AA59D3">
        <w:rPr>
          <w:rFonts w:cstheme="minorHAnsi"/>
          <w:color w:val="000000"/>
        </w:rPr>
        <w:t xml:space="preserve">5.3.1 </w:t>
      </w:r>
      <w:r w:rsidR="00E56706">
        <w:rPr>
          <w:rFonts w:cstheme="minorHAnsi"/>
          <w:color w:val="000000"/>
        </w:rPr>
        <w:t xml:space="preserve">under </w:t>
      </w:r>
      <w:r w:rsidR="00AA59D3">
        <w:rPr>
          <w:rFonts w:cstheme="minorHAnsi"/>
          <w:color w:val="000000"/>
        </w:rPr>
        <w:t>category B.</w:t>
      </w:r>
    </w:p>
    <w:p w14:paraId="1DC3D27E" w14:textId="03F58CB8" w:rsidR="0050330A" w:rsidRPr="002A7072" w:rsidRDefault="0050330A" w:rsidP="001F32DE">
      <w:pPr>
        <w:spacing w:before="120" w:after="0" w:line="240" w:lineRule="auto"/>
        <w:jc w:val="both"/>
        <w:rPr>
          <w:rFonts w:cstheme="minorHAnsi"/>
          <w:bCs/>
          <w:i/>
          <w:iCs/>
          <w:color w:val="365F91" w:themeColor="accent1" w:themeShade="BF"/>
          <w:u w:val="single"/>
        </w:rPr>
      </w:pPr>
      <w:r>
        <w:rPr>
          <w:rFonts w:cstheme="minorHAnsi"/>
          <w:color w:val="000000"/>
        </w:rPr>
        <w:t>The test procedure is as follows:</w:t>
      </w:r>
    </w:p>
    <w:p w14:paraId="68529DBA" w14:textId="77323E7C" w:rsidR="00894E9E" w:rsidRPr="00894E9E" w:rsidRDefault="0079398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 xml:space="preserve">Step 1: </w:t>
      </w:r>
      <w:r w:rsidR="00894E9E" w:rsidRPr="00894E9E">
        <w:rPr>
          <w:rFonts w:cstheme="minorHAnsi"/>
          <w:color w:val="111111"/>
          <w:shd w:val="clear" w:color="auto" w:fill="FFFFFF"/>
        </w:rPr>
        <w:t>Start at standard ambient temperature (2</w:t>
      </w:r>
      <w:r w:rsidR="00894E9E">
        <w:rPr>
          <w:rFonts w:cstheme="minorHAnsi"/>
          <w:color w:val="111111"/>
          <w:shd w:val="clear" w:color="auto" w:fill="FFFFFF"/>
        </w:rPr>
        <w:t>3</w:t>
      </w:r>
      <w:r w:rsidR="00894E9E" w:rsidRPr="00894E9E">
        <w:rPr>
          <w:rFonts w:cstheme="minorHAnsi"/>
          <w:color w:val="111111"/>
          <w:shd w:val="clear" w:color="auto" w:fill="FFFFFF"/>
        </w:rPr>
        <w:t xml:space="preserve"> °C)</w:t>
      </w:r>
    </w:p>
    <w:p w14:paraId="4479D212" w14:textId="1105AA38" w:rsidR="00894E9E" w:rsidRPr="00894E9E" w:rsidRDefault="0079398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 xml:space="preserve">Step </w:t>
      </w:r>
      <w:r w:rsidR="0068716B">
        <w:rPr>
          <w:rFonts w:cstheme="minorHAnsi"/>
          <w:color w:val="111111"/>
          <w:shd w:val="clear" w:color="auto" w:fill="FFFFFF"/>
        </w:rPr>
        <w:t>2</w:t>
      </w:r>
      <w:r>
        <w:rPr>
          <w:rFonts w:cstheme="minorHAnsi"/>
          <w:color w:val="111111"/>
          <w:shd w:val="clear" w:color="auto" w:fill="FFFFFF"/>
        </w:rPr>
        <w:t xml:space="preserve">: </w:t>
      </w:r>
      <w:r w:rsidR="000833A9">
        <w:rPr>
          <w:rFonts w:cstheme="minorHAnsi"/>
          <w:color w:val="111111"/>
          <w:shd w:val="clear" w:color="auto" w:fill="FFFFFF"/>
        </w:rPr>
        <w:t>Lower</w:t>
      </w:r>
      <w:r w:rsidR="00894E9E" w:rsidRPr="00894E9E">
        <w:rPr>
          <w:rFonts w:cstheme="minorHAnsi"/>
          <w:color w:val="111111"/>
          <w:shd w:val="clear" w:color="auto" w:fill="FFFFFF"/>
        </w:rPr>
        <w:t xml:space="preserve"> the temperature in the chamber t</w:t>
      </w:r>
      <w:r w:rsidR="0073738F">
        <w:rPr>
          <w:rFonts w:cstheme="minorHAnsi"/>
          <w:color w:val="111111"/>
          <w:shd w:val="clear" w:color="auto" w:fill="FFFFFF"/>
        </w:rPr>
        <w:t xml:space="preserve">o </w:t>
      </w:r>
      <w:r w:rsidR="00894E9E" w:rsidRPr="00894E9E">
        <w:rPr>
          <w:rFonts w:cstheme="minorHAnsi"/>
          <w:color w:val="111111"/>
          <w:shd w:val="clear" w:color="auto" w:fill="FFFFFF"/>
        </w:rPr>
        <w:t xml:space="preserve">the operating low temperature level (-55 °C) at </w:t>
      </w:r>
      <w:r w:rsidR="009A6322">
        <w:rPr>
          <w:rFonts w:cstheme="minorHAnsi"/>
          <w:color w:val="111111"/>
          <w:shd w:val="clear" w:color="auto" w:fill="FFFFFF"/>
        </w:rPr>
        <w:t>a rate</w:t>
      </w:r>
      <w:r w:rsidR="00894E9E" w:rsidRPr="00894E9E">
        <w:rPr>
          <w:rFonts w:cstheme="minorHAnsi"/>
          <w:color w:val="111111"/>
          <w:shd w:val="clear" w:color="auto" w:fill="FFFFFF"/>
        </w:rPr>
        <w:t xml:space="preserve"> of 5 </w:t>
      </w:r>
      <w:r w:rsidR="000041CB" w:rsidRPr="00894E9E">
        <w:rPr>
          <w:rFonts w:cstheme="minorHAnsi"/>
          <w:color w:val="111111"/>
          <w:shd w:val="clear" w:color="auto" w:fill="FFFFFF"/>
        </w:rPr>
        <w:t>°C</w:t>
      </w:r>
      <w:r w:rsidR="000041CB">
        <w:rPr>
          <w:rFonts w:cstheme="minorHAnsi"/>
          <w:color w:val="111111"/>
          <w:shd w:val="clear" w:color="auto" w:fill="FFFFFF"/>
        </w:rPr>
        <w:t>/min.</w:t>
      </w:r>
      <w:r w:rsidR="00430F56">
        <w:rPr>
          <w:rFonts w:cstheme="minorHAnsi"/>
          <w:color w:val="111111"/>
          <w:shd w:val="clear" w:color="auto" w:fill="FFFFFF"/>
        </w:rPr>
        <w:t xml:space="preserve"> </w:t>
      </w:r>
    </w:p>
    <w:p w14:paraId="107CCCCA" w14:textId="5B134134"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 xml:space="preserve">Step 3: </w:t>
      </w:r>
      <w:r w:rsidR="00255EB7" w:rsidRPr="00255EB7">
        <w:rPr>
          <w:rFonts w:cstheme="minorHAnsi"/>
          <w:color w:val="000000"/>
        </w:rPr>
        <w:t xml:space="preserve">Stabilize the equipment in the operating mode at this operating low temperature </w:t>
      </w:r>
      <w:r w:rsidR="002002B7" w:rsidRPr="00894E9E">
        <w:rPr>
          <w:rFonts w:cstheme="minorHAnsi"/>
          <w:color w:val="111111"/>
          <w:shd w:val="clear" w:color="auto" w:fill="FFFFFF"/>
        </w:rPr>
        <w:t>level (-55 °C)</w:t>
      </w:r>
      <w:r w:rsidR="002002B7">
        <w:rPr>
          <w:rFonts w:cstheme="minorHAnsi"/>
          <w:color w:val="111111"/>
          <w:shd w:val="clear" w:color="auto" w:fill="FFFFFF"/>
        </w:rPr>
        <w:t xml:space="preserve"> for about 1 minute.</w:t>
      </w:r>
    </w:p>
    <w:p w14:paraId="1EC92977" w14:textId="0AEE3E22"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 xml:space="preserve">Step </w:t>
      </w:r>
      <w:r w:rsidR="00894E9E" w:rsidRPr="00894E9E">
        <w:rPr>
          <w:rFonts w:cstheme="minorHAnsi"/>
          <w:color w:val="111111"/>
          <w:shd w:val="clear" w:color="auto" w:fill="FFFFFF"/>
        </w:rPr>
        <w:t>5</w:t>
      </w:r>
      <w:r>
        <w:rPr>
          <w:rFonts w:cstheme="minorHAnsi"/>
          <w:color w:val="111111"/>
          <w:shd w:val="clear" w:color="auto" w:fill="FFFFFF"/>
        </w:rPr>
        <w:t>:</w:t>
      </w:r>
      <w:r w:rsidR="00894E9E" w:rsidRPr="00894E9E">
        <w:rPr>
          <w:rFonts w:cstheme="minorHAnsi"/>
          <w:color w:val="111111"/>
          <w:shd w:val="clear" w:color="auto" w:fill="FFFFFF"/>
        </w:rPr>
        <w:t xml:space="preserve"> Increase the temperature in the chamber towards the operating high temperature level (70 °C) at </w:t>
      </w:r>
      <w:r w:rsidR="004F01F9">
        <w:rPr>
          <w:rFonts w:cstheme="minorHAnsi"/>
          <w:color w:val="111111"/>
          <w:shd w:val="clear" w:color="auto" w:fill="FFFFFF"/>
        </w:rPr>
        <w:t>a rate of 5</w:t>
      </w:r>
      <w:r w:rsidR="004F01F9" w:rsidRPr="00894E9E">
        <w:rPr>
          <w:rFonts w:cstheme="minorHAnsi"/>
          <w:color w:val="111111"/>
          <w:shd w:val="clear" w:color="auto" w:fill="FFFFFF"/>
        </w:rPr>
        <w:t>°C</w:t>
      </w:r>
      <w:r w:rsidR="004F01F9">
        <w:rPr>
          <w:rFonts w:cstheme="minorHAnsi"/>
          <w:color w:val="111111"/>
          <w:shd w:val="clear" w:color="auto" w:fill="FFFFFF"/>
        </w:rPr>
        <w:t xml:space="preserve">/min. </w:t>
      </w:r>
      <w:r w:rsidR="00000610">
        <w:rPr>
          <w:rFonts w:cstheme="minorHAnsi"/>
          <w:color w:val="111111"/>
          <w:shd w:val="clear" w:color="auto" w:fill="FFFFFF"/>
        </w:rPr>
        <w:t xml:space="preserve"> During the temperature change </w:t>
      </w:r>
      <w:r w:rsidR="001E34B8">
        <w:rPr>
          <w:rFonts w:cstheme="minorHAnsi"/>
          <w:color w:val="111111"/>
          <w:shd w:val="clear" w:color="auto" w:fill="FFFFFF"/>
        </w:rPr>
        <w:t>test,</w:t>
      </w:r>
      <w:r w:rsidR="00000610">
        <w:rPr>
          <w:rFonts w:cstheme="minorHAnsi"/>
          <w:color w:val="111111"/>
          <w:shd w:val="clear" w:color="auto" w:fill="FFFFFF"/>
        </w:rPr>
        <w:t xml:space="preserve"> the equipment.</w:t>
      </w:r>
    </w:p>
    <w:p w14:paraId="26488A08" w14:textId="2B4B5543"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6</w:t>
      </w:r>
      <w:r>
        <w:rPr>
          <w:rFonts w:cstheme="minorHAnsi"/>
          <w:color w:val="111111"/>
          <w:shd w:val="clear" w:color="auto" w:fill="FFFFFF"/>
        </w:rPr>
        <w:t>:</w:t>
      </w:r>
      <w:r w:rsidR="00894E9E" w:rsidRPr="00894E9E">
        <w:rPr>
          <w:rFonts w:cstheme="minorHAnsi"/>
          <w:color w:val="111111"/>
          <w:shd w:val="clear" w:color="auto" w:fill="FFFFFF"/>
        </w:rPr>
        <w:t> Stabilize the equipment in the operating mode at this operating high temperature level of (70 °C) for a time of 1 minute</w:t>
      </w:r>
      <w:r w:rsidR="006D2BB6">
        <w:rPr>
          <w:rFonts w:cstheme="minorHAnsi"/>
          <w:color w:val="111111"/>
          <w:shd w:val="clear" w:color="auto" w:fill="FFFFFF"/>
        </w:rPr>
        <w:t>.</w:t>
      </w:r>
    </w:p>
    <w:p w14:paraId="14B4ABA9" w14:textId="720F4722" w:rsidR="00894E9E" w:rsidRPr="00474D8B" w:rsidRDefault="0068716B" w:rsidP="00474D8B">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7</w:t>
      </w:r>
      <w:r>
        <w:rPr>
          <w:rFonts w:cstheme="minorHAnsi"/>
          <w:color w:val="111111"/>
          <w:shd w:val="clear" w:color="auto" w:fill="FFFFFF"/>
        </w:rPr>
        <w:t>:</w:t>
      </w:r>
      <w:r w:rsidR="00894E9E" w:rsidRPr="00894E9E">
        <w:rPr>
          <w:rFonts w:cstheme="minorHAnsi"/>
          <w:color w:val="111111"/>
          <w:shd w:val="clear" w:color="auto" w:fill="FFFFFF"/>
        </w:rPr>
        <w:t xml:space="preserve"> Switch off the </w:t>
      </w:r>
      <w:r w:rsidR="00E342F3">
        <w:rPr>
          <w:rFonts w:cstheme="minorHAnsi"/>
          <w:color w:val="111111"/>
          <w:shd w:val="clear" w:color="auto" w:fill="FFFFFF"/>
        </w:rPr>
        <w:t>equipment</w:t>
      </w:r>
      <w:r w:rsidR="006824F6">
        <w:rPr>
          <w:rFonts w:cstheme="minorHAnsi"/>
          <w:color w:val="111111"/>
          <w:shd w:val="clear" w:color="auto" w:fill="FFFFFF"/>
        </w:rPr>
        <w:t xml:space="preserve"> under test</w:t>
      </w:r>
      <w:r w:rsidR="00474D8B">
        <w:rPr>
          <w:rFonts w:cstheme="minorHAnsi"/>
          <w:color w:val="111111"/>
          <w:shd w:val="clear" w:color="auto" w:fill="FFFFFF"/>
        </w:rPr>
        <w:t xml:space="preserve"> and m</w:t>
      </w:r>
      <w:r w:rsidR="00894E9E" w:rsidRPr="00474D8B">
        <w:rPr>
          <w:rFonts w:cstheme="minorHAnsi"/>
          <w:color w:val="111111"/>
          <w:shd w:val="clear" w:color="auto" w:fill="FFFFFF"/>
        </w:rPr>
        <w:t xml:space="preserve">aintain the equipment in a non-operating state for 2 </w:t>
      </w:r>
      <w:r w:rsidR="00FA705B">
        <w:rPr>
          <w:rFonts w:cstheme="minorHAnsi"/>
          <w:color w:val="111111"/>
          <w:shd w:val="clear" w:color="auto" w:fill="FFFFFF"/>
        </w:rPr>
        <w:t>minutes.</w:t>
      </w:r>
    </w:p>
    <w:p w14:paraId="722A34C7" w14:textId="0485BF88"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9</w:t>
      </w:r>
      <w:r>
        <w:rPr>
          <w:rFonts w:cstheme="minorHAnsi"/>
          <w:color w:val="111111"/>
          <w:shd w:val="clear" w:color="auto" w:fill="FFFFFF"/>
        </w:rPr>
        <w:t>:</w:t>
      </w:r>
      <w:r w:rsidR="00894E9E" w:rsidRPr="00894E9E">
        <w:rPr>
          <w:rFonts w:cstheme="minorHAnsi"/>
          <w:color w:val="111111"/>
          <w:shd w:val="clear" w:color="auto" w:fill="FFFFFF"/>
        </w:rPr>
        <w:t> Turn the equipment on</w:t>
      </w:r>
    </w:p>
    <w:p w14:paraId="5837B3F2" w14:textId="32A9F471"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0</w:t>
      </w:r>
      <w:r>
        <w:rPr>
          <w:rFonts w:cstheme="minorHAnsi"/>
          <w:color w:val="111111"/>
          <w:shd w:val="clear" w:color="auto" w:fill="FFFFFF"/>
        </w:rPr>
        <w:t>:</w:t>
      </w:r>
      <w:r w:rsidR="00894E9E" w:rsidRPr="00894E9E">
        <w:rPr>
          <w:rFonts w:cstheme="minorHAnsi"/>
          <w:color w:val="111111"/>
          <w:shd w:val="clear" w:color="auto" w:fill="FFFFFF"/>
        </w:rPr>
        <w:t> Lower the temperature in the chamber towards the operating low temperature level (-55 °C) at</w:t>
      </w:r>
      <w:r w:rsidR="0045409E">
        <w:rPr>
          <w:rFonts w:cstheme="minorHAnsi"/>
          <w:color w:val="111111"/>
          <w:shd w:val="clear" w:color="auto" w:fill="FFFFFF"/>
        </w:rPr>
        <w:t xml:space="preserve"> a rate of 5</w:t>
      </w:r>
      <w:r w:rsidR="0045409E" w:rsidRPr="00894E9E">
        <w:rPr>
          <w:rFonts w:cstheme="minorHAnsi"/>
          <w:color w:val="111111"/>
          <w:shd w:val="clear" w:color="auto" w:fill="FFFFFF"/>
        </w:rPr>
        <w:t>°C</w:t>
      </w:r>
      <w:r w:rsidR="0045409E">
        <w:rPr>
          <w:rFonts w:cstheme="minorHAnsi"/>
          <w:color w:val="111111"/>
          <w:shd w:val="clear" w:color="auto" w:fill="FFFFFF"/>
        </w:rPr>
        <w:t>/min</w:t>
      </w:r>
    </w:p>
    <w:p w14:paraId="6BFF3C47" w14:textId="42557A3B"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1</w:t>
      </w:r>
      <w:r>
        <w:rPr>
          <w:rFonts w:cstheme="minorHAnsi"/>
          <w:color w:val="111111"/>
          <w:shd w:val="clear" w:color="auto" w:fill="FFFFFF"/>
        </w:rPr>
        <w:t>:</w:t>
      </w:r>
      <w:r w:rsidR="00894E9E" w:rsidRPr="00894E9E">
        <w:rPr>
          <w:rFonts w:cstheme="minorHAnsi"/>
          <w:color w:val="111111"/>
          <w:shd w:val="clear" w:color="auto" w:fill="FFFFFF"/>
        </w:rPr>
        <w:t> Stabilize the equipment in the operating mode at this operating low temperature level of (-55 °C) for a time of 1 minute</w:t>
      </w:r>
    </w:p>
    <w:p w14:paraId="72A7C713" w14:textId="6BA7F00E" w:rsidR="00894E9E" w:rsidRPr="00A1013E" w:rsidRDefault="0068716B" w:rsidP="00A1013E">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2</w:t>
      </w:r>
      <w:r>
        <w:rPr>
          <w:rFonts w:cstheme="minorHAnsi"/>
          <w:color w:val="111111"/>
          <w:shd w:val="clear" w:color="auto" w:fill="FFFFFF"/>
        </w:rPr>
        <w:t>:</w:t>
      </w:r>
      <w:r w:rsidR="00894E9E" w:rsidRPr="00894E9E">
        <w:rPr>
          <w:rFonts w:cstheme="minorHAnsi"/>
          <w:color w:val="111111"/>
          <w:shd w:val="clear" w:color="auto" w:fill="FFFFFF"/>
        </w:rPr>
        <w:t> Turn off the equipment</w:t>
      </w:r>
      <w:r w:rsidR="00A1013E">
        <w:rPr>
          <w:rFonts w:cstheme="minorHAnsi"/>
          <w:color w:val="111111"/>
          <w:shd w:val="clear" w:color="auto" w:fill="FFFFFF"/>
        </w:rPr>
        <w:t xml:space="preserve"> and w</w:t>
      </w:r>
      <w:r w:rsidR="00894E9E" w:rsidRPr="00A1013E">
        <w:rPr>
          <w:rFonts w:cstheme="minorHAnsi"/>
          <w:color w:val="111111"/>
          <w:shd w:val="clear" w:color="auto" w:fill="FFFFFF"/>
        </w:rPr>
        <w:t>ait 30 minutes</w:t>
      </w:r>
    </w:p>
    <w:p w14:paraId="298D1B0A" w14:textId="17A8EA23"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4</w:t>
      </w:r>
      <w:r>
        <w:rPr>
          <w:rFonts w:cstheme="minorHAnsi"/>
          <w:color w:val="111111"/>
          <w:shd w:val="clear" w:color="auto" w:fill="FFFFFF"/>
        </w:rPr>
        <w:t>:</w:t>
      </w:r>
      <w:r w:rsidR="00894E9E" w:rsidRPr="00894E9E">
        <w:rPr>
          <w:rFonts w:cstheme="minorHAnsi"/>
          <w:color w:val="111111"/>
          <w:shd w:val="clear" w:color="auto" w:fill="FFFFFF"/>
        </w:rPr>
        <w:t> Change the temperature of the chamber towards the ambient temperature (22 °C) at the applicable rates of 5 degrees Celsius minimum per minute)</w:t>
      </w:r>
    </w:p>
    <w:p w14:paraId="25532148" w14:textId="3880316E" w:rsidR="00894E9E" w:rsidRPr="00894E9E" w:rsidRDefault="0068716B" w:rsidP="00AD2A8D">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5</w:t>
      </w:r>
      <w:r>
        <w:rPr>
          <w:rFonts w:cstheme="minorHAnsi"/>
          <w:color w:val="111111"/>
          <w:shd w:val="clear" w:color="auto" w:fill="FFFFFF"/>
        </w:rPr>
        <w:t>:</w:t>
      </w:r>
      <w:r w:rsidR="00894E9E" w:rsidRPr="00894E9E">
        <w:rPr>
          <w:rFonts w:cstheme="minorHAnsi"/>
          <w:color w:val="111111"/>
          <w:shd w:val="clear" w:color="auto" w:fill="FFFFFF"/>
        </w:rPr>
        <w:t> Stabilize the chamber and the equipment at ambient temperature</w:t>
      </w:r>
    </w:p>
    <w:p w14:paraId="721C5763" w14:textId="6E58CF4B" w:rsidR="005D5982" w:rsidRDefault="0068716B" w:rsidP="005D5982">
      <w:pPr>
        <w:pStyle w:val="ListParagraph"/>
        <w:numPr>
          <w:ilvl w:val="0"/>
          <w:numId w:val="36"/>
        </w:numPr>
        <w:spacing w:after="0"/>
        <w:rPr>
          <w:rFonts w:cstheme="minorHAnsi"/>
          <w:color w:val="111111"/>
          <w:shd w:val="clear" w:color="auto" w:fill="FFFFFF"/>
        </w:rPr>
      </w:pPr>
      <w:r>
        <w:rPr>
          <w:rFonts w:cstheme="minorHAnsi"/>
          <w:color w:val="111111"/>
          <w:shd w:val="clear" w:color="auto" w:fill="FFFFFF"/>
        </w:rPr>
        <w:t>Step</w:t>
      </w:r>
      <w:r w:rsidRPr="00894E9E">
        <w:rPr>
          <w:rFonts w:cstheme="minorHAnsi"/>
          <w:color w:val="111111"/>
          <w:shd w:val="clear" w:color="auto" w:fill="FFFFFF"/>
        </w:rPr>
        <w:t xml:space="preserve"> </w:t>
      </w:r>
      <w:r w:rsidR="00894E9E" w:rsidRPr="00894E9E">
        <w:rPr>
          <w:rFonts w:cstheme="minorHAnsi"/>
          <w:color w:val="111111"/>
          <w:shd w:val="clear" w:color="auto" w:fill="FFFFFF"/>
        </w:rPr>
        <w:t>16</w:t>
      </w:r>
      <w:r>
        <w:rPr>
          <w:rFonts w:cstheme="minorHAnsi"/>
          <w:color w:val="111111"/>
          <w:shd w:val="clear" w:color="auto" w:fill="FFFFFF"/>
        </w:rPr>
        <w:t>:</w:t>
      </w:r>
      <w:r w:rsidR="00894E9E" w:rsidRPr="00894E9E">
        <w:rPr>
          <w:rFonts w:cstheme="minorHAnsi"/>
          <w:color w:val="111111"/>
          <w:shd w:val="clear" w:color="auto" w:fill="FFFFFF"/>
        </w:rPr>
        <w:t> Repeat steps 3 to 15 for another time (Total of 2 cycles)</w:t>
      </w:r>
    </w:p>
    <w:p w14:paraId="60156EA6" w14:textId="77777777" w:rsidR="005D5982" w:rsidRPr="005D5982" w:rsidRDefault="005D5982" w:rsidP="005D5982">
      <w:pPr>
        <w:pStyle w:val="ListParagraph"/>
        <w:spacing w:after="0"/>
        <w:rPr>
          <w:rFonts w:cstheme="minorHAnsi"/>
          <w:color w:val="111111"/>
          <w:shd w:val="clear" w:color="auto" w:fill="FFFFFF"/>
        </w:rPr>
      </w:pPr>
    </w:p>
    <w:p w14:paraId="211B7CD6" w14:textId="1FE6836F" w:rsidR="009E23C4" w:rsidRPr="009E23C4" w:rsidRDefault="005D5982" w:rsidP="00C60998">
      <w:pPr>
        <w:pStyle w:val="ListParagraph"/>
        <w:spacing w:after="0"/>
        <w:jc w:val="center"/>
        <w:rPr>
          <w:rFonts w:cstheme="minorHAnsi"/>
          <w:color w:val="111111"/>
          <w:shd w:val="clear" w:color="auto" w:fill="FFFFFF"/>
        </w:rPr>
      </w:pPr>
      <w:r>
        <w:rPr>
          <w:noProof/>
        </w:rPr>
        <w:drawing>
          <wp:inline distT="0" distB="0" distL="0" distR="0" wp14:anchorId="694CFABC" wp14:editId="458391BA">
            <wp:extent cx="4750203" cy="2754489"/>
            <wp:effectExtent l="0" t="0" r="0" b="8255"/>
            <wp:docPr id="86" name="Picture 8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Diagram&#10;&#10;Description automatically generated"/>
                    <pic:cNvPicPr/>
                  </pic:nvPicPr>
                  <pic:blipFill rotWithShape="1">
                    <a:blip r:embed="rId19"/>
                    <a:srcRect t="2465" b="-1083"/>
                    <a:stretch/>
                  </pic:blipFill>
                  <pic:spPr bwMode="auto">
                    <a:xfrm>
                      <a:off x="0" y="0"/>
                      <a:ext cx="4802793" cy="2784984"/>
                    </a:xfrm>
                    <a:prstGeom prst="rect">
                      <a:avLst/>
                    </a:prstGeom>
                    <a:ln>
                      <a:noFill/>
                    </a:ln>
                    <a:extLst>
                      <a:ext uri="{53640926-AAD7-44D8-BBD7-CCE9431645EC}">
                        <a14:shadowObscured xmlns:a14="http://schemas.microsoft.com/office/drawing/2010/main"/>
                      </a:ext>
                    </a:extLst>
                  </pic:spPr>
                </pic:pic>
              </a:graphicData>
            </a:graphic>
          </wp:inline>
        </w:drawing>
      </w:r>
    </w:p>
    <w:p w14:paraId="31BCB1AD" w14:textId="5897A877" w:rsidR="001A1F7D" w:rsidRPr="0000463F" w:rsidRDefault="001A1F7D" w:rsidP="0000463F">
      <w:pPr>
        <w:spacing w:after="0"/>
        <w:jc w:val="center"/>
        <w:rPr>
          <w:rFonts w:cstheme="minorHAnsi"/>
          <w:b/>
          <w:bCs/>
          <w:color w:val="111111"/>
          <w:shd w:val="clear" w:color="auto" w:fill="FFFFFF"/>
        </w:rPr>
      </w:pPr>
    </w:p>
    <w:p w14:paraId="2F08B47A" w14:textId="6762B67D" w:rsidR="004B7AD2" w:rsidRDefault="001F32DE" w:rsidP="003A5A51">
      <w:pPr>
        <w:spacing w:after="0"/>
        <w:jc w:val="center"/>
        <w:rPr>
          <w:rFonts w:cstheme="minorHAnsi"/>
          <w:color w:val="111111"/>
          <w:shd w:val="clear" w:color="auto" w:fill="FFFFFF"/>
        </w:rPr>
      </w:pPr>
      <w:r>
        <w:rPr>
          <w:rFonts w:cstheme="minorHAnsi"/>
          <w:color w:val="111111"/>
          <w:shd w:val="clear" w:color="auto" w:fill="FFFFFF"/>
        </w:rPr>
        <w:t xml:space="preserve">Figure </w:t>
      </w:r>
    </w:p>
    <w:p w14:paraId="5CE628F2" w14:textId="77777777" w:rsidR="0023268C" w:rsidRDefault="00E27A9B" w:rsidP="009C4529">
      <w:pPr>
        <w:spacing w:after="120"/>
        <w:rPr>
          <w:rFonts w:eastAsia="Times New Roman" w:cstheme="minorHAnsi"/>
          <w:color w:val="000000"/>
          <w:lang w:val="en-GB" w:eastAsia="en-GB"/>
        </w:rPr>
      </w:pPr>
      <w:r w:rsidRPr="004C5E07">
        <w:rPr>
          <w:rFonts w:cstheme="minorHAnsi"/>
          <w:bCs/>
          <w:i/>
          <w:iCs/>
          <w:color w:val="365F91" w:themeColor="accent1" w:themeShade="BF"/>
          <w:u w:val="single"/>
        </w:rPr>
        <w:lastRenderedPageBreak/>
        <w:t>Hot-wet</w:t>
      </w:r>
      <w:r w:rsidR="00B651D4" w:rsidRPr="004C5E07">
        <w:rPr>
          <w:rFonts w:cstheme="minorHAnsi"/>
          <w:bCs/>
          <w:i/>
          <w:iCs/>
          <w:color w:val="365F91" w:themeColor="accent1" w:themeShade="BF"/>
          <w:u w:val="single"/>
        </w:rPr>
        <w:t xml:space="preserve">: </w:t>
      </w:r>
      <w:r w:rsidR="002967A6" w:rsidRPr="00466D18">
        <w:rPr>
          <w:rFonts w:eastAsia="Times New Roman" w:cstheme="minorHAnsi"/>
          <w:color w:val="000000"/>
          <w:lang w:val="en-GB" w:eastAsia="en-GB"/>
        </w:rPr>
        <w:t>T</w:t>
      </w:r>
      <w:r w:rsidR="002967A6" w:rsidRPr="00984024">
        <w:rPr>
          <w:rFonts w:eastAsia="Times New Roman" w:cstheme="minorHAnsi"/>
          <w:color w:val="000000"/>
          <w:lang w:val="en-GB" w:eastAsia="en-GB"/>
        </w:rPr>
        <w:t>his test determines the ability of the equipment to withstand either natural or induced</w:t>
      </w:r>
      <w:r w:rsidR="00466D18" w:rsidRPr="00984024">
        <w:rPr>
          <w:rFonts w:eastAsia="Times New Roman" w:cstheme="minorHAnsi"/>
          <w:color w:val="000000"/>
          <w:lang w:val="en-GB" w:eastAsia="en-GB"/>
        </w:rPr>
        <w:t xml:space="preserve"> </w:t>
      </w:r>
      <w:r w:rsidR="002967A6" w:rsidRPr="00984024">
        <w:rPr>
          <w:rFonts w:eastAsia="Times New Roman" w:cstheme="minorHAnsi"/>
          <w:color w:val="000000"/>
          <w:lang w:val="en-GB" w:eastAsia="en-GB"/>
        </w:rPr>
        <w:t>humid atmospheres. The main adverse effects to be anticipated are:</w:t>
      </w:r>
    </w:p>
    <w:p w14:paraId="10EFEDE5" w14:textId="77777777" w:rsidR="00AD2A8D" w:rsidRPr="00AD2A8D" w:rsidRDefault="002967A6" w:rsidP="009C4529">
      <w:pPr>
        <w:pStyle w:val="ListParagraph"/>
        <w:numPr>
          <w:ilvl w:val="0"/>
          <w:numId w:val="38"/>
        </w:numPr>
        <w:spacing w:after="120"/>
        <w:rPr>
          <w:rFonts w:ascii="TimesNewRomanPSMT" w:eastAsia="Times New Roman" w:hAnsi="TimesNewRomanPSMT" w:cs="Times New Roman"/>
          <w:color w:val="000000"/>
          <w:lang w:val="en-GB" w:eastAsia="en-GB"/>
        </w:rPr>
      </w:pPr>
      <w:r w:rsidRPr="00AD2A8D">
        <w:rPr>
          <w:rFonts w:eastAsia="Times New Roman" w:cstheme="minorHAnsi"/>
          <w:color w:val="000000"/>
          <w:lang w:val="en-GB" w:eastAsia="en-GB"/>
        </w:rPr>
        <w:t>Corrosion.</w:t>
      </w:r>
    </w:p>
    <w:p w14:paraId="5527A3E1" w14:textId="77777777" w:rsidR="00AD2A8D" w:rsidRPr="00AD2A8D" w:rsidRDefault="002967A6" w:rsidP="009C4529">
      <w:pPr>
        <w:pStyle w:val="ListParagraph"/>
        <w:numPr>
          <w:ilvl w:val="0"/>
          <w:numId w:val="38"/>
        </w:numPr>
        <w:spacing w:after="120"/>
        <w:rPr>
          <w:rFonts w:ascii="TimesNewRomanPSMT" w:eastAsia="Times New Roman" w:hAnsi="TimesNewRomanPSMT" w:cs="Times New Roman"/>
          <w:color w:val="000000"/>
          <w:lang w:val="en-GB" w:eastAsia="en-GB"/>
        </w:rPr>
      </w:pPr>
      <w:r w:rsidRPr="00AD2A8D">
        <w:rPr>
          <w:rFonts w:eastAsia="Times New Roman" w:cstheme="minorHAnsi"/>
          <w:color w:val="000000"/>
          <w:lang w:val="en-GB" w:eastAsia="en-GB"/>
        </w:rPr>
        <w:t>Change of equipment characteristics resulting from the absorption of humidity.</w:t>
      </w:r>
    </w:p>
    <w:p w14:paraId="27F20998" w14:textId="1997CCE3" w:rsidR="002967A6" w:rsidRPr="00AD2A8D" w:rsidRDefault="002967A6" w:rsidP="009C4529">
      <w:pPr>
        <w:spacing w:after="120"/>
        <w:rPr>
          <w:rFonts w:ascii="TimesNewRomanPSMT" w:eastAsia="Times New Roman" w:hAnsi="TimesNewRomanPSMT" w:cs="Times New Roman"/>
          <w:color w:val="000000"/>
          <w:lang w:val="en-GB" w:eastAsia="en-GB"/>
        </w:rPr>
      </w:pPr>
      <w:r w:rsidRPr="00AD2A8D">
        <w:rPr>
          <w:rFonts w:eastAsia="Times New Roman" w:cstheme="minorHAnsi"/>
          <w:color w:val="000000"/>
          <w:lang w:val="en-GB" w:eastAsia="en-GB"/>
        </w:rPr>
        <w:t>Note: The humidity test shall not be conducted prior to the temperature/altitude tests</w:t>
      </w:r>
      <w:r w:rsidR="00466D18" w:rsidRPr="00AD2A8D">
        <w:rPr>
          <w:rFonts w:eastAsia="Times New Roman" w:cstheme="minorHAnsi"/>
          <w:color w:val="000000"/>
          <w:lang w:val="en-GB" w:eastAsia="en-GB"/>
        </w:rPr>
        <w:t xml:space="preserve"> </w:t>
      </w:r>
      <w:r w:rsidRPr="00AD2A8D">
        <w:rPr>
          <w:rFonts w:eastAsia="Times New Roman" w:cstheme="minorHAnsi"/>
          <w:color w:val="000000"/>
          <w:lang w:val="en-GB" w:eastAsia="en-GB"/>
        </w:rPr>
        <w:t>and vibration test</w:t>
      </w:r>
      <w:r w:rsidR="00AD2A8D">
        <w:rPr>
          <w:rFonts w:eastAsia="Times New Roman" w:cstheme="minorHAnsi"/>
          <w:color w:val="000000"/>
          <w:lang w:val="en-GB" w:eastAsia="en-GB"/>
        </w:rPr>
        <w:t xml:space="preserve">. </w:t>
      </w:r>
    </w:p>
    <w:p w14:paraId="556A148B" w14:textId="4B07D01C" w:rsidR="0082152B" w:rsidRPr="00111EBB" w:rsidRDefault="00111EBB" w:rsidP="008B429C">
      <w:pPr>
        <w:spacing w:after="0" w:line="240" w:lineRule="auto"/>
        <w:jc w:val="both"/>
        <w:rPr>
          <w:rFonts w:cstheme="minorHAnsi"/>
          <w:bCs/>
        </w:rPr>
      </w:pPr>
      <w:r w:rsidRPr="00111EBB">
        <w:rPr>
          <w:rFonts w:cstheme="minorHAnsi"/>
          <w:bCs/>
        </w:rPr>
        <w:t>The test procedure is as follows:</w:t>
      </w:r>
    </w:p>
    <w:p w14:paraId="219E20B1" w14:textId="160ED75A"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111111"/>
          <w:shd w:val="clear" w:color="auto" w:fill="FFFFFF"/>
        </w:rPr>
        <w:t>Step 1: Install the test item in the test chamber</w:t>
      </w:r>
      <w:r w:rsidR="00B9702C">
        <w:rPr>
          <w:rFonts w:cstheme="minorHAnsi"/>
          <w:color w:val="111111"/>
          <w:shd w:val="clear" w:color="auto" w:fill="FFFFFF"/>
        </w:rPr>
        <w:t>.</w:t>
      </w:r>
    </w:p>
    <w:p w14:paraId="075F47BC" w14:textId="6D371B75"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111111"/>
          <w:shd w:val="clear" w:color="auto" w:fill="FFFFFF"/>
        </w:rPr>
        <w:t xml:space="preserve">Step 2: Stabilize the test item at </w:t>
      </w:r>
      <w:r w:rsidR="00250D4E">
        <w:rPr>
          <w:rFonts w:cstheme="minorHAnsi"/>
          <w:color w:val="111111"/>
          <w:shd w:val="clear" w:color="auto" w:fill="FFFFFF"/>
        </w:rPr>
        <w:t xml:space="preserve">a temperature of </w:t>
      </w:r>
      <w:r w:rsidRPr="008B429C">
        <w:rPr>
          <w:rFonts w:cstheme="minorHAnsi"/>
          <w:color w:val="111111"/>
          <w:shd w:val="clear" w:color="auto" w:fill="FFFFFF"/>
        </w:rPr>
        <w:t xml:space="preserve">30±2 </w:t>
      </w:r>
      <w:r w:rsidR="00FC4A07" w:rsidRPr="00894E9E">
        <w:rPr>
          <w:rFonts w:cstheme="minorHAnsi"/>
          <w:color w:val="111111"/>
          <w:shd w:val="clear" w:color="auto" w:fill="FFFFFF"/>
        </w:rPr>
        <w:t>°</w:t>
      </w:r>
      <w:r w:rsidRPr="008B429C">
        <w:rPr>
          <w:rFonts w:cstheme="minorHAnsi"/>
          <w:color w:val="111111"/>
          <w:shd w:val="clear" w:color="auto" w:fill="FFFFFF"/>
        </w:rPr>
        <w:t xml:space="preserve">C and </w:t>
      </w:r>
      <w:r w:rsidR="00A94093">
        <w:rPr>
          <w:rFonts w:cstheme="minorHAnsi"/>
          <w:color w:val="111111"/>
          <w:shd w:val="clear" w:color="auto" w:fill="FFFFFF"/>
        </w:rPr>
        <w:t>R</w:t>
      </w:r>
      <w:r w:rsidR="00250D4E">
        <w:rPr>
          <w:rFonts w:cstheme="minorHAnsi"/>
          <w:color w:val="111111"/>
          <w:shd w:val="clear" w:color="auto" w:fill="FFFFFF"/>
        </w:rPr>
        <w:t xml:space="preserve">elative </w:t>
      </w:r>
      <w:r w:rsidR="00A94093">
        <w:rPr>
          <w:rFonts w:cstheme="minorHAnsi"/>
          <w:color w:val="111111"/>
          <w:shd w:val="clear" w:color="auto" w:fill="FFFFFF"/>
        </w:rPr>
        <w:t>H</w:t>
      </w:r>
      <w:r w:rsidR="00250D4E">
        <w:rPr>
          <w:rFonts w:cstheme="minorHAnsi"/>
          <w:color w:val="111111"/>
          <w:shd w:val="clear" w:color="auto" w:fill="FFFFFF"/>
        </w:rPr>
        <w:t>umidity</w:t>
      </w:r>
      <w:r w:rsidR="00250D4E" w:rsidRPr="008B429C">
        <w:rPr>
          <w:rFonts w:cstheme="minorHAnsi"/>
          <w:color w:val="111111"/>
          <w:shd w:val="clear" w:color="auto" w:fill="FFFFFF"/>
        </w:rPr>
        <w:t xml:space="preserve"> </w:t>
      </w:r>
      <w:r w:rsidR="00250D4E">
        <w:rPr>
          <w:rFonts w:cstheme="minorHAnsi"/>
          <w:color w:val="111111"/>
          <w:shd w:val="clear" w:color="auto" w:fill="FFFFFF"/>
        </w:rPr>
        <w:t>(</w:t>
      </w:r>
      <w:r w:rsidR="00250D4E" w:rsidRPr="008B429C">
        <w:rPr>
          <w:rFonts w:cstheme="minorHAnsi"/>
          <w:color w:val="111111"/>
          <w:shd w:val="clear" w:color="auto" w:fill="FFFFFF"/>
        </w:rPr>
        <w:t>RH</w:t>
      </w:r>
      <w:r w:rsidR="00250D4E">
        <w:rPr>
          <w:rFonts w:cstheme="minorHAnsi"/>
          <w:color w:val="111111"/>
          <w:shd w:val="clear" w:color="auto" w:fill="FFFFFF"/>
        </w:rPr>
        <w:t xml:space="preserve">) of </w:t>
      </w:r>
      <w:r w:rsidRPr="008B429C">
        <w:rPr>
          <w:rFonts w:cstheme="minorHAnsi"/>
          <w:color w:val="111111"/>
          <w:shd w:val="clear" w:color="auto" w:fill="FFFFFF"/>
        </w:rPr>
        <w:t>85±4 %</w:t>
      </w:r>
      <w:r w:rsidR="00250D4E">
        <w:rPr>
          <w:rFonts w:cstheme="minorHAnsi"/>
          <w:color w:val="111111"/>
          <w:shd w:val="clear" w:color="auto" w:fill="FFFFFF"/>
        </w:rPr>
        <w:t>.</w:t>
      </w:r>
      <w:r w:rsidR="005F2797">
        <w:rPr>
          <w:rFonts w:cstheme="minorHAnsi"/>
          <w:color w:val="111111"/>
          <w:shd w:val="clear" w:color="auto" w:fill="FFFFFF"/>
        </w:rPr>
        <w:t xml:space="preserve"> </w:t>
      </w:r>
    </w:p>
    <w:p w14:paraId="14613821" w14:textId="43233E80"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111111"/>
          <w:shd w:val="clear" w:color="auto" w:fill="FFFFFF"/>
        </w:rPr>
        <w:t xml:space="preserve">Step 3: Over a two-hour period, ±10 minutes, raise the chamber temperature to 50±2 </w:t>
      </w:r>
      <w:r w:rsidR="00FC4A07" w:rsidRPr="00894E9E">
        <w:rPr>
          <w:rFonts w:cstheme="minorHAnsi"/>
          <w:color w:val="111111"/>
          <w:shd w:val="clear" w:color="auto" w:fill="FFFFFF"/>
        </w:rPr>
        <w:t>°</w:t>
      </w:r>
      <w:r w:rsidRPr="008B429C">
        <w:rPr>
          <w:rFonts w:cstheme="minorHAnsi"/>
          <w:color w:val="111111"/>
          <w:shd w:val="clear" w:color="auto" w:fill="FFFFFF"/>
        </w:rPr>
        <w:t>C</w:t>
      </w:r>
      <w:r w:rsidR="008B429C">
        <w:rPr>
          <w:rFonts w:cstheme="minorHAnsi"/>
          <w:color w:val="111111"/>
          <w:shd w:val="clear" w:color="auto" w:fill="FFFFFF"/>
        </w:rPr>
        <w:t xml:space="preserve"> </w:t>
      </w:r>
      <w:r w:rsidRPr="008B429C">
        <w:rPr>
          <w:rFonts w:cstheme="minorHAnsi"/>
          <w:color w:val="111111"/>
          <w:shd w:val="clear" w:color="auto" w:fill="FFFFFF"/>
        </w:rPr>
        <w:t>and increase the RH to 95±4 %.</w:t>
      </w:r>
    </w:p>
    <w:p w14:paraId="60D20B17" w14:textId="47B209C1"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111111"/>
          <w:shd w:val="clear" w:color="auto" w:fill="FFFFFF"/>
        </w:rPr>
        <w:t xml:space="preserve">Step 4: Maintain the chamber temperature at 50±2 </w:t>
      </w:r>
      <w:r w:rsidR="00A87E36" w:rsidRPr="00894E9E">
        <w:rPr>
          <w:rFonts w:cstheme="minorHAnsi"/>
          <w:color w:val="111111"/>
          <w:shd w:val="clear" w:color="auto" w:fill="FFFFFF"/>
        </w:rPr>
        <w:t>°</w:t>
      </w:r>
      <w:r w:rsidRPr="008B429C">
        <w:rPr>
          <w:rFonts w:cstheme="minorHAnsi"/>
          <w:color w:val="111111"/>
          <w:shd w:val="clear" w:color="auto" w:fill="FFFFFF"/>
        </w:rPr>
        <w:t>C with 95±4 % RH for six hours</w:t>
      </w:r>
      <w:r w:rsidR="008B429C">
        <w:rPr>
          <w:rFonts w:cstheme="minorHAnsi"/>
          <w:color w:val="111111"/>
          <w:shd w:val="clear" w:color="auto" w:fill="FFFFFF"/>
        </w:rPr>
        <w:t xml:space="preserve"> </w:t>
      </w:r>
      <w:r w:rsidRPr="008B429C">
        <w:rPr>
          <w:rFonts w:cstheme="minorHAnsi"/>
          <w:color w:val="111111"/>
          <w:shd w:val="clear" w:color="auto" w:fill="FFFFFF"/>
        </w:rPr>
        <w:t>minimum.</w:t>
      </w:r>
    </w:p>
    <w:p w14:paraId="7338CA50" w14:textId="1E8BB543"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111111"/>
          <w:shd w:val="clear" w:color="auto" w:fill="FFFFFF"/>
        </w:rPr>
        <w:t>Step 5: During the next 16-hour period, ±15 minutes, decrease the temperature</w:t>
      </w:r>
      <w:r w:rsidR="008B429C">
        <w:rPr>
          <w:rFonts w:cstheme="minorHAnsi"/>
          <w:color w:val="111111"/>
          <w:shd w:val="clear" w:color="auto" w:fill="FFFFFF"/>
        </w:rPr>
        <w:t xml:space="preserve"> </w:t>
      </w:r>
      <w:r w:rsidRPr="008B429C">
        <w:rPr>
          <w:rFonts w:cstheme="minorHAnsi"/>
          <w:color w:val="111111"/>
          <w:shd w:val="clear" w:color="auto" w:fill="FFFFFF"/>
        </w:rPr>
        <w:t xml:space="preserve">gradually to 38±2 </w:t>
      </w:r>
      <w:r w:rsidR="00A87E36" w:rsidRPr="00894E9E">
        <w:rPr>
          <w:rFonts w:cstheme="minorHAnsi"/>
          <w:color w:val="111111"/>
          <w:shd w:val="clear" w:color="auto" w:fill="FFFFFF"/>
        </w:rPr>
        <w:t>°</w:t>
      </w:r>
      <w:r w:rsidRPr="008B429C">
        <w:rPr>
          <w:rFonts w:cstheme="minorHAnsi"/>
          <w:color w:val="111111"/>
          <w:shd w:val="clear" w:color="auto" w:fill="FFFFFF"/>
        </w:rPr>
        <w:t>C or lower. During this period, keep the RH as high as</w:t>
      </w:r>
      <w:r w:rsidR="008B429C">
        <w:rPr>
          <w:rFonts w:cstheme="minorHAnsi"/>
          <w:color w:val="111111"/>
          <w:shd w:val="clear" w:color="auto" w:fill="FFFFFF"/>
        </w:rPr>
        <w:t xml:space="preserve"> </w:t>
      </w:r>
      <w:r w:rsidRPr="008B429C">
        <w:rPr>
          <w:rFonts w:cstheme="minorHAnsi"/>
          <w:color w:val="111111"/>
          <w:shd w:val="clear" w:color="auto" w:fill="FFFFFF"/>
        </w:rPr>
        <w:t>possible and do not allow</w:t>
      </w:r>
      <w:r w:rsidRPr="008B429C">
        <w:rPr>
          <w:rFonts w:cstheme="minorHAnsi"/>
          <w:color w:val="000000"/>
        </w:rPr>
        <w:t xml:space="preserve"> it to fall below 85 %.</w:t>
      </w:r>
    </w:p>
    <w:p w14:paraId="1F1DF12B" w14:textId="11B3FB12" w:rsidR="008B429C" w:rsidRPr="008B429C" w:rsidRDefault="0079398B" w:rsidP="00AD2A8D">
      <w:pPr>
        <w:pStyle w:val="ListParagraph"/>
        <w:numPr>
          <w:ilvl w:val="0"/>
          <w:numId w:val="36"/>
        </w:numPr>
        <w:spacing w:after="0"/>
        <w:jc w:val="both"/>
        <w:rPr>
          <w:rFonts w:cstheme="minorHAnsi"/>
          <w:b/>
          <w:bCs/>
          <w:i/>
          <w:caps/>
          <w:sz w:val="16"/>
        </w:rPr>
      </w:pPr>
      <w:r w:rsidRPr="008B429C">
        <w:rPr>
          <w:rFonts w:cstheme="minorHAnsi"/>
          <w:color w:val="000000"/>
        </w:rPr>
        <w:t>Step 6: Steps 3, 4 and 5 constitute a cycle. Repeat these steps until a total of two cycles</w:t>
      </w:r>
      <w:r w:rsidR="00A87E36">
        <w:rPr>
          <w:rFonts w:cstheme="minorHAnsi"/>
          <w:color w:val="000000"/>
        </w:rPr>
        <w:t xml:space="preserve"> </w:t>
      </w:r>
      <w:r w:rsidRPr="008B429C">
        <w:rPr>
          <w:rFonts w:cstheme="minorHAnsi"/>
          <w:color w:val="000000"/>
        </w:rPr>
        <w:t>(48 hours of exposure) have been completed.</w:t>
      </w:r>
    </w:p>
    <w:p w14:paraId="3F45DCC1" w14:textId="7F036A97" w:rsidR="00161122" w:rsidRPr="0074742F" w:rsidRDefault="0079398B" w:rsidP="00AD2A8D">
      <w:pPr>
        <w:pStyle w:val="ListParagraph"/>
        <w:numPr>
          <w:ilvl w:val="0"/>
          <w:numId w:val="36"/>
        </w:numPr>
        <w:spacing w:after="0"/>
        <w:jc w:val="both"/>
        <w:rPr>
          <w:rFonts w:cstheme="minorHAnsi"/>
          <w:b/>
          <w:bCs/>
          <w:i/>
          <w:caps/>
          <w:sz w:val="16"/>
        </w:rPr>
      </w:pPr>
      <w:r w:rsidRPr="008B429C">
        <w:rPr>
          <w:rFonts w:cstheme="minorHAnsi"/>
          <w:color w:val="000000"/>
        </w:rPr>
        <w:t>Step 7: At the end of the exposure period, remove the equipment from the test chamber</w:t>
      </w:r>
      <w:r w:rsidR="00A87E36">
        <w:rPr>
          <w:rFonts w:cstheme="minorHAnsi"/>
          <w:color w:val="000000"/>
        </w:rPr>
        <w:t xml:space="preserve"> </w:t>
      </w:r>
      <w:r w:rsidRPr="008B429C">
        <w:rPr>
          <w:rFonts w:cstheme="minorHAnsi"/>
          <w:color w:val="000000"/>
        </w:rPr>
        <w:t>and drain off (do not wipe) any condensed moisture. Within one hour after the</w:t>
      </w:r>
      <w:r w:rsidR="00A87E36">
        <w:rPr>
          <w:rFonts w:cstheme="minorHAnsi"/>
          <w:color w:val="000000"/>
        </w:rPr>
        <w:t xml:space="preserve"> </w:t>
      </w:r>
      <w:r w:rsidRPr="008B429C">
        <w:rPr>
          <w:rFonts w:cstheme="minorHAnsi"/>
          <w:color w:val="000000"/>
        </w:rPr>
        <w:t xml:space="preserve">two cycles are completed, apply normal supply </w:t>
      </w:r>
      <w:r w:rsidR="00A87E36" w:rsidRPr="008B429C">
        <w:rPr>
          <w:rFonts w:cstheme="minorHAnsi"/>
          <w:color w:val="000000"/>
        </w:rPr>
        <w:t>power,</w:t>
      </w:r>
      <w:r w:rsidRPr="008B429C">
        <w:rPr>
          <w:rFonts w:cstheme="minorHAnsi"/>
          <w:color w:val="000000"/>
        </w:rPr>
        <w:t xml:space="preserve"> and turn on the equipment. </w:t>
      </w:r>
      <w:r w:rsidRPr="001A04D6">
        <w:rPr>
          <w:rFonts w:cstheme="minorHAnsi"/>
          <w:color w:val="000000"/>
        </w:rPr>
        <w:t>Allow 15 minutes maximum following the application</w:t>
      </w:r>
      <w:r w:rsidR="001A04D6">
        <w:rPr>
          <w:rFonts w:cstheme="minorHAnsi"/>
          <w:color w:val="000000"/>
        </w:rPr>
        <w:t xml:space="preserve"> </w:t>
      </w:r>
      <w:r w:rsidRPr="001A04D6">
        <w:rPr>
          <w:rFonts w:cstheme="minorHAnsi"/>
          <w:color w:val="000000"/>
        </w:rPr>
        <w:t>of primary power</w:t>
      </w:r>
      <w:r w:rsidR="001A04D6">
        <w:rPr>
          <w:rFonts w:cstheme="minorHAnsi"/>
          <w:color w:val="000000"/>
        </w:rPr>
        <w:t xml:space="preserve"> </w:t>
      </w:r>
      <w:r w:rsidRPr="001A04D6">
        <w:rPr>
          <w:rFonts w:cstheme="minorHAnsi"/>
          <w:color w:val="000000"/>
        </w:rPr>
        <w:t>for the equipment to warm up. For equipment that does not require electrical</w:t>
      </w:r>
      <w:r w:rsidR="001A04D6">
        <w:rPr>
          <w:rFonts w:cstheme="minorHAnsi"/>
          <w:color w:val="000000"/>
        </w:rPr>
        <w:t xml:space="preserve"> </w:t>
      </w:r>
      <w:r w:rsidRPr="001A04D6">
        <w:rPr>
          <w:rFonts w:cstheme="minorHAnsi"/>
          <w:color w:val="000000"/>
        </w:rPr>
        <w:t>power for operation, warm up the equipment for 15 minutes maximum by the</w:t>
      </w:r>
      <w:r w:rsidR="001A04D6">
        <w:rPr>
          <w:rFonts w:cstheme="minorHAnsi"/>
          <w:color w:val="000000"/>
        </w:rPr>
        <w:t xml:space="preserve"> </w:t>
      </w:r>
      <w:r w:rsidRPr="001A04D6">
        <w:rPr>
          <w:rFonts w:cstheme="minorHAnsi"/>
          <w:color w:val="000000"/>
        </w:rPr>
        <w:t>application of heat not to exceed the short-time operating high temperature test</w:t>
      </w:r>
      <w:r w:rsidR="001A04D6" w:rsidRPr="001A04D6">
        <w:rPr>
          <w:rFonts w:cstheme="minorHAnsi"/>
          <w:color w:val="000000"/>
        </w:rPr>
        <w:t xml:space="preserve"> </w:t>
      </w:r>
      <w:r w:rsidRPr="001A04D6">
        <w:rPr>
          <w:rFonts w:cstheme="minorHAnsi"/>
          <w:color w:val="000000"/>
        </w:rPr>
        <w:t>as required by applicable equipment categories. Immediately following the</w:t>
      </w:r>
      <w:r w:rsidR="00E924CB">
        <w:rPr>
          <w:rFonts w:cstheme="minorHAnsi"/>
          <w:color w:val="000000"/>
        </w:rPr>
        <w:t xml:space="preserve"> </w:t>
      </w:r>
      <w:r w:rsidRPr="001A04D6">
        <w:rPr>
          <w:rFonts w:cstheme="minorHAnsi"/>
          <w:color w:val="000000"/>
        </w:rPr>
        <w:t>warm-up period, make such tests and measurements as are necessary to</w:t>
      </w:r>
      <w:r w:rsidR="00E924CB">
        <w:rPr>
          <w:rFonts w:cstheme="minorHAnsi"/>
          <w:color w:val="000000"/>
        </w:rPr>
        <w:t xml:space="preserve"> </w:t>
      </w:r>
      <w:r w:rsidR="00E924CB" w:rsidRPr="001A04D6">
        <w:rPr>
          <w:rFonts w:cstheme="minorHAnsi"/>
          <w:color w:val="000000"/>
        </w:rPr>
        <w:t>determine compliance with applicable equipment performance standards.</w:t>
      </w:r>
    </w:p>
    <w:p w14:paraId="411D24DB" w14:textId="77777777" w:rsidR="0074742F" w:rsidRPr="00066B21" w:rsidRDefault="0074742F" w:rsidP="0074742F">
      <w:pPr>
        <w:pStyle w:val="ListParagraph"/>
        <w:spacing w:after="0"/>
        <w:jc w:val="both"/>
        <w:rPr>
          <w:rFonts w:cstheme="minorHAnsi"/>
          <w:b/>
          <w:bCs/>
          <w:i/>
          <w:caps/>
          <w:sz w:val="16"/>
        </w:rPr>
      </w:pPr>
    </w:p>
    <w:p w14:paraId="7901B900" w14:textId="0C2F370B" w:rsidR="00B563BB" w:rsidRPr="00C41187" w:rsidRDefault="007D274A" w:rsidP="00F02C54">
      <w:pPr>
        <w:spacing w:after="0"/>
        <w:ind w:left="360"/>
        <w:jc w:val="center"/>
        <w:rPr>
          <w:rFonts w:cstheme="minorHAnsi"/>
          <w:b/>
          <w:bCs/>
          <w:i/>
          <w:caps/>
          <w:sz w:val="16"/>
        </w:rPr>
      </w:pPr>
      <w:r>
        <w:rPr>
          <w:noProof/>
        </w:rPr>
        <w:drawing>
          <wp:inline distT="0" distB="0" distL="0" distR="0" wp14:anchorId="7B35C18C" wp14:editId="637A55B3">
            <wp:extent cx="4086225" cy="2842895"/>
            <wp:effectExtent l="0" t="0" r="9525" b="0"/>
            <wp:docPr id="104" name="Picture 10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086225" cy="2842895"/>
                    </a:xfrm>
                    <a:prstGeom prst="rect">
                      <a:avLst/>
                    </a:prstGeom>
                  </pic:spPr>
                </pic:pic>
              </a:graphicData>
            </a:graphic>
          </wp:inline>
        </w:drawing>
      </w:r>
      <w:r w:rsidR="0069336C">
        <w:rPr>
          <w:rFonts w:cstheme="minorHAnsi"/>
          <w:b/>
          <w:bCs/>
          <w:i/>
          <w:caps/>
          <w:sz w:val="16"/>
        </w:rPr>
        <w:br w:type="textWrapping" w:clear="all"/>
      </w:r>
    </w:p>
    <w:p w14:paraId="62C07CD9" w14:textId="77777777" w:rsidR="00161122" w:rsidRPr="0082152B" w:rsidRDefault="00161122" w:rsidP="00B23BC1">
      <w:pPr>
        <w:pStyle w:val="ListParagraph"/>
        <w:spacing w:after="0" w:line="240" w:lineRule="auto"/>
        <w:ind w:left="360"/>
        <w:jc w:val="both"/>
        <w:rPr>
          <w:rFonts w:cstheme="minorHAnsi"/>
          <w:bCs/>
        </w:rPr>
      </w:pPr>
    </w:p>
    <w:p w14:paraId="5A23312D" w14:textId="2D1FC6C9" w:rsidR="00606654" w:rsidRPr="00822C7F" w:rsidRDefault="00A741BE" w:rsidP="00B23BC1">
      <w:pPr>
        <w:spacing w:after="0" w:line="240" w:lineRule="auto"/>
        <w:jc w:val="both"/>
        <w:rPr>
          <w:rFonts w:cstheme="minorHAnsi"/>
          <w:i/>
          <w:iCs/>
          <w:color w:val="365F91" w:themeColor="accent1" w:themeShade="BF"/>
        </w:rPr>
      </w:pPr>
      <w:r w:rsidRPr="00822C7F">
        <w:rPr>
          <w:rFonts w:cstheme="minorHAnsi"/>
          <w:i/>
          <w:iCs/>
          <w:color w:val="365F91" w:themeColor="accent1" w:themeShade="BF"/>
          <w:highlight w:val="red"/>
        </w:rPr>
        <w:t>Co</w:t>
      </w:r>
      <w:r w:rsidR="003E1968" w:rsidRPr="00822C7F">
        <w:rPr>
          <w:rFonts w:cstheme="minorHAnsi"/>
          <w:i/>
          <w:iCs/>
          <w:color w:val="365F91" w:themeColor="accent1" w:themeShade="BF"/>
          <w:highlight w:val="red"/>
        </w:rPr>
        <w:t>mbination of load</w:t>
      </w:r>
      <w:r w:rsidR="00822C7F" w:rsidRPr="00822C7F">
        <w:rPr>
          <w:rFonts w:cstheme="minorHAnsi"/>
          <w:i/>
          <w:iCs/>
          <w:color w:val="365F91" w:themeColor="accent1" w:themeShade="BF"/>
          <w:highlight w:val="red"/>
        </w:rPr>
        <w:t>:</w:t>
      </w:r>
      <w:r w:rsidR="003E1968" w:rsidRPr="00822C7F">
        <w:rPr>
          <w:rFonts w:cstheme="minorHAnsi"/>
          <w:i/>
          <w:iCs/>
          <w:color w:val="365F91" w:themeColor="accent1" w:themeShade="BF"/>
        </w:rPr>
        <w:t xml:space="preserve"> </w:t>
      </w:r>
    </w:p>
    <w:p w14:paraId="58605815" w14:textId="6CB54485" w:rsidR="005B6C03" w:rsidRDefault="00730366" w:rsidP="00B23BC1">
      <w:pPr>
        <w:spacing w:after="0" w:line="240" w:lineRule="auto"/>
        <w:jc w:val="both"/>
        <w:rPr>
          <w:rFonts w:cstheme="minorHAnsi"/>
        </w:rPr>
      </w:pPr>
      <w:r>
        <w:rPr>
          <w:rFonts w:cstheme="minorHAnsi"/>
        </w:rPr>
        <w:t>T</w:t>
      </w:r>
      <w:r w:rsidR="006625EC">
        <w:rPr>
          <w:rFonts w:cstheme="minorHAnsi"/>
        </w:rPr>
        <w:t xml:space="preserve">hree </w:t>
      </w:r>
      <w:r>
        <w:rPr>
          <w:rFonts w:cstheme="minorHAnsi"/>
        </w:rPr>
        <w:t>coupons</w:t>
      </w:r>
      <w:r w:rsidR="006625EC">
        <w:rPr>
          <w:rFonts w:cstheme="minorHAnsi"/>
        </w:rPr>
        <w:t xml:space="preserve"> will be put </w:t>
      </w:r>
      <w:r w:rsidR="00AA790A">
        <w:rPr>
          <w:rFonts w:cstheme="minorHAnsi"/>
        </w:rPr>
        <w:t xml:space="preserve">combined load </w:t>
      </w:r>
      <w:r>
        <w:rPr>
          <w:rFonts w:cstheme="minorHAnsi"/>
        </w:rPr>
        <w:t>tests</w:t>
      </w:r>
      <w:r w:rsidR="003651C0">
        <w:rPr>
          <w:rFonts w:cstheme="minorHAnsi"/>
        </w:rPr>
        <w:t>. Fatigue and thermal cycles will be carried alternately and at last the coupons will be put under h</w:t>
      </w:r>
      <w:r w:rsidR="00377B66">
        <w:rPr>
          <w:rFonts w:cstheme="minorHAnsi"/>
        </w:rPr>
        <w:t>ot-wet</w:t>
      </w:r>
      <w:r w:rsidR="00522A49">
        <w:rPr>
          <w:rFonts w:cstheme="minorHAnsi"/>
        </w:rPr>
        <w:t xml:space="preserve"> tests.</w:t>
      </w:r>
    </w:p>
    <w:p w14:paraId="6EC04A2C" w14:textId="6277F2F3" w:rsidR="001003D3" w:rsidRDefault="00C90EE6" w:rsidP="00B23BC1">
      <w:pPr>
        <w:spacing w:after="0" w:line="240" w:lineRule="auto"/>
        <w:jc w:val="both"/>
        <w:rPr>
          <w:rFonts w:cstheme="minorHAnsi"/>
          <w:bCs/>
        </w:rPr>
      </w:pPr>
      <w:r w:rsidRPr="00D41CD0">
        <w:rPr>
          <w:rFonts w:cstheme="minorHAnsi"/>
        </w:rPr>
        <w:lastRenderedPageBreak/>
        <w:t xml:space="preserve">The flowchart </w:t>
      </w:r>
      <w:r w:rsidR="00D41CD0" w:rsidRPr="00D41CD0">
        <w:rPr>
          <w:rFonts w:cstheme="minorHAnsi"/>
        </w:rPr>
        <w:t>describing the step-by-step process of work package is shown in Figure 5.</w:t>
      </w:r>
    </w:p>
    <w:p w14:paraId="75D4DEAA" w14:textId="77777777" w:rsidR="00015620" w:rsidRPr="006B7EED" w:rsidRDefault="00015620" w:rsidP="00B23BC1">
      <w:pPr>
        <w:spacing w:after="0" w:line="240" w:lineRule="auto"/>
        <w:jc w:val="both"/>
        <w:rPr>
          <w:rFonts w:cstheme="minorHAnsi"/>
          <w:bCs/>
        </w:rPr>
      </w:pPr>
    </w:p>
    <w:p w14:paraId="53BB487E" w14:textId="6F1929DC" w:rsidR="00464B9A" w:rsidRPr="005B48D4" w:rsidRDefault="00F236B2" w:rsidP="00AD2A8D">
      <w:pPr>
        <w:pStyle w:val="Heading4"/>
        <w:numPr>
          <w:ilvl w:val="0"/>
          <w:numId w:val="15"/>
        </w:numPr>
        <w:spacing w:line="240" w:lineRule="auto"/>
        <w:rPr>
          <w:rFonts w:cstheme="minorHAnsi"/>
          <w:b/>
          <w:bCs/>
          <w:color w:val="auto"/>
        </w:rPr>
      </w:pPr>
      <w:r w:rsidRPr="005B48D4">
        <w:rPr>
          <w:rFonts w:cstheme="minorHAnsi"/>
          <w:b/>
          <w:bCs/>
          <w:color w:val="auto"/>
        </w:rPr>
        <w:t>Flow chart of the wo</w:t>
      </w:r>
      <w:r w:rsidR="00731CD9" w:rsidRPr="005B48D4">
        <w:rPr>
          <w:rFonts w:cstheme="minorHAnsi"/>
          <w:b/>
          <w:bCs/>
          <w:color w:val="auto"/>
        </w:rPr>
        <w:t>rk package 1</w:t>
      </w:r>
    </w:p>
    <w:p w14:paraId="1C930032" w14:textId="77777777" w:rsidR="00D35B9A" w:rsidRPr="006B7EED" w:rsidRDefault="00D35B9A" w:rsidP="00B23BC1">
      <w:pPr>
        <w:spacing w:after="0" w:line="240" w:lineRule="auto"/>
        <w:jc w:val="both"/>
        <w:rPr>
          <w:rFonts w:cstheme="minorHAnsi"/>
          <w:b/>
          <w:bCs/>
        </w:rPr>
      </w:pPr>
    </w:p>
    <w:p w14:paraId="3A5A4DA3" w14:textId="7C1FA897" w:rsidR="00B1330D" w:rsidRPr="006B7EED" w:rsidRDefault="000A17C2" w:rsidP="00B23BC1">
      <w:pPr>
        <w:spacing w:after="0" w:line="240" w:lineRule="auto"/>
        <w:jc w:val="both"/>
        <w:rPr>
          <w:rFonts w:cstheme="minorHAnsi"/>
          <w:b/>
          <w:bCs/>
        </w:rPr>
      </w:pPr>
      <w:r w:rsidRPr="006B7EED">
        <w:rPr>
          <w:rFonts w:cstheme="minorHAnsi"/>
          <w:b/>
          <w:bCs/>
          <w:noProof/>
        </w:rPr>
        <mc:AlternateContent>
          <mc:Choice Requires="wpg">
            <w:drawing>
              <wp:anchor distT="0" distB="0" distL="114300" distR="114300" simplePos="0" relativeHeight="251653120" behindDoc="0" locked="0" layoutInCell="1" allowOverlap="1" wp14:anchorId="6593B498" wp14:editId="673698A7">
                <wp:simplePos x="0" y="0"/>
                <wp:positionH relativeFrom="column">
                  <wp:posOffset>154172</wp:posOffset>
                </wp:positionH>
                <wp:positionV relativeFrom="paragraph">
                  <wp:posOffset>112351</wp:posOffset>
                </wp:positionV>
                <wp:extent cx="6379376" cy="7485312"/>
                <wp:effectExtent l="0" t="0" r="21590" b="20955"/>
                <wp:wrapNone/>
                <wp:docPr id="5" name="Group 5"/>
                <wp:cNvGraphicFramePr/>
                <a:graphic xmlns:a="http://schemas.openxmlformats.org/drawingml/2006/main">
                  <a:graphicData uri="http://schemas.microsoft.com/office/word/2010/wordprocessingGroup">
                    <wpg:wgp>
                      <wpg:cNvGrpSpPr/>
                      <wpg:grpSpPr>
                        <a:xfrm>
                          <a:off x="0" y="0"/>
                          <a:ext cx="6379376" cy="7485312"/>
                          <a:chOff x="-273125" y="0"/>
                          <a:chExt cx="6379376" cy="7485312"/>
                        </a:xfrm>
                      </wpg:grpSpPr>
                      <wpg:grpSp>
                        <wpg:cNvPr id="4" name="Group 4"/>
                        <wpg:cNvGrpSpPr/>
                        <wpg:grpSpPr>
                          <a:xfrm>
                            <a:off x="-190005" y="0"/>
                            <a:ext cx="6296256" cy="5434984"/>
                            <a:chOff x="-615307" y="0"/>
                            <a:chExt cx="6296256" cy="5434984"/>
                          </a:xfrm>
                        </wpg:grpSpPr>
                        <wps:wsp>
                          <wps:cNvPr id="7" name="Rectangle 7"/>
                          <wps:cNvSpPr/>
                          <wps:spPr>
                            <a:xfrm>
                              <a:off x="-567805" y="2445479"/>
                              <a:ext cx="2702500" cy="7620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816C9FD" w14:textId="3602D044"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Baseline measurement of the electro-mechanical properties of the sens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591555" y="1275901"/>
                              <a:ext cx="2716726" cy="609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101F101" w14:textId="13B08231"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Preparation of specim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615307" y="0"/>
                              <a:ext cx="2720320" cy="723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43181CD" w14:textId="72B63ABF" w:rsidR="00BF280E" w:rsidRPr="00875A23" w:rsidRDefault="00BF280E" w:rsidP="007C4DFD">
                                <w:pPr>
                                  <w:tabs>
                                    <w:tab w:val="left" w:pos="2610"/>
                                  </w:tabs>
                                  <w:spacing w:after="0"/>
                                  <w:jc w:val="center"/>
                                  <w:rPr>
                                    <w:rFonts w:cstheme="minorHAnsi"/>
                                    <w:b/>
                                    <w:bCs/>
                                    <w:color w:val="000000" w:themeColor="text1"/>
                                  </w:rPr>
                                </w:pPr>
                                <w:r>
                                  <w:rPr>
                                    <w:rFonts w:cstheme="minorHAnsi"/>
                                    <w:b/>
                                    <w:bCs/>
                                    <w:color w:val="000000" w:themeColor="text1"/>
                                  </w:rPr>
                                  <w:t>Selection of thermoplastic bonding films and using new manufacturing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591556" y="3572500"/>
                              <a:ext cx="2766394" cy="5715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4F51BED" w14:textId="075AC64A" w:rsidR="00BF280E"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Mechanical and AOE tests</w:t>
                                </w:r>
                              </w:p>
                              <w:p w14:paraId="30524E75" w14:textId="62A58D0D"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Simulate loading and aircraft condi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591556" y="4444387"/>
                              <a:ext cx="2786608" cy="6572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22FEF0" w14:textId="749BE1B4"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Measure the electro-mechanical properties of the sens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Data 2"/>
                          <wps:cNvSpPr/>
                          <wps:spPr>
                            <a:xfrm>
                              <a:off x="2500208" y="10632"/>
                              <a:ext cx="3065858" cy="63436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B1392A6" w14:textId="4B891961" w:rsidR="00BF280E" w:rsidRPr="001020AB" w:rsidRDefault="00BF280E" w:rsidP="001020AB">
                                <w:pPr>
                                  <w:tabs>
                                    <w:tab w:val="left" w:pos="2610"/>
                                  </w:tabs>
                                  <w:spacing w:after="0"/>
                                  <w:rPr>
                                    <w:rFonts w:cstheme="minorHAnsi"/>
                                    <w:b/>
                                    <w:bCs/>
                                    <w:color w:val="000000" w:themeColor="text1"/>
                                  </w:rPr>
                                </w:pPr>
                                <w:r>
                                  <w:rPr>
                                    <w:rFonts w:cstheme="minorHAnsi"/>
                                    <w:b/>
                                    <w:bCs/>
                                    <w:color w:val="000000" w:themeColor="text1"/>
                                  </w:rPr>
                                  <w:t xml:space="preserve">- </w:t>
                                </w:r>
                                <w:r w:rsidRPr="001020AB">
                                  <w:rPr>
                                    <w:rFonts w:cstheme="minorHAnsi"/>
                                    <w:b/>
                                    <w:bCs/>
                                    <w:color w:val="000000" w:themeColor="text1"/>
                                  </w:rPr>
                                  <w:t>DSC test</w:t>
                                </w:r>
                              </w:p>
                              <w:p w14:paraId="3999487E" w14:textId="7570E1E9" w:rsidR="00BF280E" w:rsidRPr="002D5870" w:rsidRDefault="00BF280E" w:rsidP="001F6D33">
                                <w:pPr>
                                  <w:tabs>
                                    <w:tab w:val="left" w:pos="2610"/>
                                  </w:tabs>
                                  <w:spacing w:after="0"/>
                                  <w:rPr>
                                    <w:rFonts w:cstheme="minorHAnsi"/>
                                    <w:b/>
                                    <w:bCs/>
                                    <w:color w:val="000000" w:themeColor="text1"/>
                                  </w:rPr>
                                </w:pPr>
                                <w:r>
                                  <w:rPr>
                                    <w:rFonts w:cstheme="minorHAnsi"/>
                                    <w:b/>
                                    <w:bCs/>
                                    <w:color w:val="000000" w:themeColor="text1"/>
                                  </w:rPr>
                                  <w:t>- Shear lap strength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Data 3"/>
                          <wps:cNvSpPr/>
                          <wps:spPr>
                            <a:xfrm>
                              <a:off x="2604977" y="890119"/>
                              <a:ext cx="2933065" cy="124523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D14EE0A" w14:textId="1C3E4DEF" w:rsidR="00BF280E" w:rsidRDefault="00BF280E" w:rsidP="000F6FE1">
                                <w:pPr>
                                  <w:rPr>
                                    <w:rFonts w:cstheme="minorHAnsi"/>
                                    <w:b/>
                                    <w:bCs/>
                                    <w:color w:val="000000" w:themeColor="text1"/>
                                  </w:rPr>
                                </w:pPr>
                                <w:r>
                                  <w:rPr>
                                    <w:rFonts w:cstheme="minorHAnsi"/>
                                    <w:b/>
                                    <w:bCs/>
                                    <w:color w:val="000000" w:themeColor="text1"/>
                                  </w:rPr>
                                  <w:t>Coupons (dimensions as per mechanical tests)</w:t>
                                </w:r>
                              </w:p>
                              <w:p w14:paraId="4901D84A" w14:textId="06CB87C2" w:rsidR="00BF280E" w:rsidRDefault="00BF280E" w:rsidP="00167D68">
                                <w:pPr>
                                  <w:spacing w:after="0"/>
                                  <w:rPr>
                                    <w:rFonts w:cstheme="minorHAnsi"/>
                                    <w:b/>
                                    <w:bCs/>
                                    <w:color w:val="000000" w:themeColor="text1"/>
                                  </w:rPr>
                                </w:pPr>
                                <w:r>
                                  <w:rPr>
                                    <w:rFonts w:cstheme="minorHAnsi"/>
                                    <w:b/>
                                    <w:bCs/>
                                    <w:color w:val="000000" w:themeColor="text1"/>
                                  </w:rPr>
                                  <w:t>Integration techniques:</w:t>
                                </w:r>
                              </w:p>
                              <w:p w14:paraId="0861657B" w14:textId="77777777" w:rsidR="00BF280E" w:rsidRDefault="00BF280E" w:rsidP="00087A02">
                                <w:pPr>
                                  <w:spacing w:after="0"/>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Curing/consolidation</w:t>
                                </w:r>
                              </w:p>
                              <w:p w14:paraId="027C8E9F" w14:textId="6994B34A" w:rsidR="00BF280E" w:rsidRPr="00087A02" w:rsidRDefault="00BF280E" w:rsidP="00087A02">
                                <w:pPr>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 xml:space="preserve">Weld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owchart: Data 13"/>
                          <wps:cNvSpPr/>
                          <wps:spPr>
                            <a:xfrm>
                              <a:off x="2488019" y="2381693"/>
                              <a:ext cx="3016333" cy="86677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3605F85" w14:textId="26455955"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Capacitance</w:t>
                                </w:r>
                              </w:p>
                              <w:p w14:paraId="3DFA1B82"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Impedance/admittance</w:t>
                                </w:r>
                              </w:p>
                              <w:p w14:paraId="323C9EB9" w14:textId="125F4608" w:rsidR="00BF280E" w:rsidRPr="00875A23" w:rsidRDefault="00BF280E" w:rsidP="00E22233">
                                <w:pPr>
                                  <w:tabs>
                                    <w:tab w:val="left" w:pos="2610"/>
                                  </w:tabs>
                                  <w:spacing w:after="0"/>
                                  <w:rPr>
                                    <w:rFonts w:cstheme="minorHAnsi"/>
                                    <w:b/>
                                    <w:bCs/>
                                    <w:color w:val="000000" w:themeColor="text1"/>
                                  </w:rPr>
                                </w:pPr>
                                <w:r>
                                  <w:rPr>
                                    <w:rFonts w:cstheme="minorHAnsi"/>
                                    <w:b/>
                                    <w:bCs/>
                                    <w:color w:val="000000" w:themeColor="text1"/>
                                  </w:rPr>
                                  <w:t>- Guided wave measurements</w:t>
                                </w:r>
                              </w:p>
                              <w:p w14:paraId="05471328" w14:textId="77777777" w:rsidR="00BF280E" w:rsidRDefault="00BF28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Flowchart: Data 14"/>
                          <wps:cNvSpPr/>
                          <wps:spPr>
                            <a:xfrm>
                              <a:off x="2381693" y="3476846"/>
                              <a:ext cx="3146879" cy="669851"/>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C01738" w14:textId="35690C88" w:rsidR="00BF280E" w:rsidRDefault="00BF280E" w:rsidP="001F6D33">
                                <w:pPr>
                                  <w:tabs>
                                    <w:tab w:val="left" w:pos="2610"/>
                                  </w:tabs>
                                  <w:spacing w:after="0"/>
                                  <w:rPr>
                                    <w:rFonts w:cstheme="minorHAnsi"/>
                                    <w:b/>
                                    <w:bCs/>
                                    <w:color w:val="000000" w:themeColor="text1"/>
                                  </w:rPr>
                                </w:pPr>
                                <w:r>
                                  <w:rPr>
                                    <w:rFonts w:cstheme="minorHAnsi"/>
                                    <w:b/>
                                    <w:bCs/>
                                    <w:color w:val="000000" w:themeColor="text1"/>
                                  </w:rPr>
                                  <w:t>- Bending tests</w:t>
                                </w:r>
                              </w:p>
                              <w:p w14:paraId="7F3F940B" w14:textId="6FC360E4" w:rsidR="00BF280E" w:rsidRDefault="00BF280E" w:rsidP="001F6D33">
                                <w:pPr>
                                  <w:tabs>
                                    <w:tab w:val="left" w:pos="2610"/>
                                  </w:tabs>
                                  <w:spacing w:after="0"/>
                                  <w:rPr>
                                    <w:rFonts w:cstheme="minorHAnsi"/>
                                    <w:b/>
                                    <w:bCs/>
                                    <w:color w:val="000000" w:themeColor="text1"/>
                                  </w:rPr>
                                </w:pPr>
                                <w:r>
                                  <w:rPr>
                                    <w:rFonts w:cstheme="minorHAnsi"/>
                                    <w:b/>
                                    <w:bCs/>
                                    <w:color w:val="000000" w:themeColor="text1"/>
                                  </w:rPr>
                                  <w:t xml:space="preserve">- Fatigue tests </w:t>
                                </w:r>
                              </w:p>
                              <w:p w14:paraId="4708700A" w14:textId="3D9987AD" w:rsidR="00BF280E" w:rsidRPr="00875A23" w:rsidRDefault="00BF280E" w:rsidP="001F6D33">
                                <w:pPr>
                                  <w:tabs>
                                    <w:tab w:val="left" w:pos="2610"/>
                                  </w:tabs>
                                  <w:spacing w:after="0"/>
                                  <w:rPr>
                                    <w:rFonts w:cstheme="minorHAnsi"/>
                                    <w:b/>
                                    <w:bCs/>
                                    <w:color w:val="000000" w:themeColor="text1"/>
                                  </w:rPr>
                                </w:pPr>
                                <w:r>
                                  <w:rPr>
                                    <w:rFonts w:cstheme="minorHAnsi"/>
                                    <w:b/>
                                    <w:bCs/>
                                    <w:color w:val="000000" w:themeColor="text1"/>
                                  </w:rPr>
                                  <w:t>- AOC tests (D0-160)</w:t>
                                </w:r>
                              </w:p>
                              <w:p w14:paraId="2CE1D80E" w14:textId="77777777" w:rsidR="00BF280E" w:rsidRDefault="00BF28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Flowchart: Data 15"/>
                          <wps:cNvSpPr/>
                          <wps:spPr>
                            <a:xfrm>
                              <a:off x="2423314" y="4327330"/>
                              <a:ext cx="3257635" cy="786928"/>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652DD0"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Capacitance</w:t>
                                </w:r>
                              </w:p>
                              <w:p w14:paraId="0B3F615C"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xml:space="preserve">- Impedance/admittance </w:t>
                                </w:r>
                              </w:p>
                              <w:p w14:paraId="054C6CCA" w14:textId="12846930" w:rsidR="00BF280E" w:rsidRPr="006833C6" w:rsidRDefault="00BF280E" w:rsidP="00C21526">
                                <w:pPr>
                                  <w:tabs>
                                    <w:tab w:val="left" w:pos="2610"/>
                                  </w:tabs>
                                  <w:spacing w:after="0"/>
                                  <w:rPr>
                                    <w:rFonts w:cstheme="minorHAnsi"/>
                                    <w:b/>
                                    <w:bCs/>
                                    <w:color w:val="000000" w:themeColor="text1"/>
                                  </w:rPr>
                                </w:pPr>
                                <w:r>
                                  <w:rPr>
                                    <w:rFonts w:cstheme="minorHAnsi"/>
                                    <w:b/>
                                    <w:bCs/>
                                    <w:color w:val="000000" w:themeColor="text1"/>
                                  </w:rPr>
                                  <w:t>- Guided wav</w:t>
                                </w:r>
                                <w:r w:rsidR="00C21526">
                                  <w:rPr>
                                    <w:rFonts w:cstheme="minorHAnsi"/>
                                    <w:b/>
                                    <w:bCs/>
                                    <w:color w:val="000000" w:themeColor="text1"/>
                                  </w:rPr>
                                  <w:t xml:space="preserve">e </w:t>
                                </w:r>
                                <w:r>
                                  <w:rPr>
                                    <w:rFonts w:cstheme="minorHAnsi"/>
                                    <w:b/>
                                    <w:bCs/>
                                    <w:color w:val="000000" w:themeColor="text1"/>
                                  </w:rPr>
                                  <w:t>measu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a:off x="615279" y="733646"/>
                              <a:ext cx="0" cy="54864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657809" y="1892595"/>
                              <a:ext cx="0" cy="54864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647177" y="3232297"/>
                              <a:ext cx="0" cy="3333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Connector: Elbow 20"/>
                          <wps:cNvCnPr/>
                          <wps:spPr>
                            <a:xfrm flipH="1">
                              <a:off x="2090184" y="210436"/>
                              <a:ext cx="819150" cy="247650"/>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Connector: Elbow 21"/>
                          <wps:cNvCnPr/>
                          <wps:spPr>
                            <a:xfrm flipH="1">
                              <a:off x="2100816" y="1401282"/>
                              <a:ext cx="860534" cy="169348"/>
                            </a:xfrm>
                            <a:prstGeom prst="bentConnector3">
                              <a:avLst>
                                <a:gd name="adj1" fmla="val 48516"/>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onnector: Elbow 22"/>
                          <wps:cNvCnPr/>
                          <wps:spPr>
                            <a:xfrm flipH="1">
                              <a:off x="2122081" y="2762250"/>
                              <a:ext cx="695325" cy="200025"/>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Connector: Elbow 23"/>
                          <wps:cNvCnPr/>
                          <wps:spPr>
                            <a:xfrm flipH="1">
                              <a:off x="2164612" y="3719180"/>
                              <a:ext cx="589220" cy="165912"/>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Connector: Elbow 24"/>
                          <wps:cNvCnPr/>
                          <wps:spPr>
                            <a:xfrm flipH="1">
                              <a:off x="2164612" y="4591045"/>
                              <a:ext cx="671348" cy="238125"/>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Straight Arrow Connector 140"/>
                          <wps:cNvCnPr/>
                          <wps:spPr>
                            <a:xfrm>
                              <a:off x="657809" y="4146693"/>
                              <a:ext cx="0" cy="3333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 name="Straight Arrow Connector 141"/>
                          <wps:cNvCnPr/>
                          <wps:spPr>
                            <a:xfrm>
                              <a:off x="679074" y="5101609"/>
                              <a:ext cx="0" cy="3333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7" name="Flowchart: Data 27"/>
                        <wps:cNvSpPr/>
                        <wps:spPr>
                          <a:xfrm>
                            <a:off x="-273125" y="5411963"/>
                            <a:ext cx="4082902" cy="2073349"/>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CB829D2" w14:textId="4AA42424" w:rsidR="00BF280E" w:rsidRDefault="00BF280E" w:rsidP="00263D12">
                              <w:pPr>
                                <w:tabs>
                                  <w:tab w:val="left" w:pos="2610"/>
                                </w:tabs>
                                <w:spacing w:after="0"/>
                                <w:rPr>
                                  <w:rFonts w:cstheme="minorHAnsi"/>
                                  <w:b/>
                                  <w:bCs/>
                                  <w:color w:val="000000" w:themeColor="text1"/>
                                </w:rPr>
                              </w:pPr>
                              <w:r>
                                <w:rPr>
                                  <w:rFonts w:cstheme="minorHAnsi"/>
                                  <w:b/>
                                  <w:bCs/>
                                  <w:color w:val="000000" w:themeColor="text1"/>
                                </w:rPr>
                                <w:t>Outputs:</w:t>
                              </w:r>
                            </w:p>
                            <w:p w14:paraId="20BB6792" w14:textId="77777777"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Feasibility and performance of the new thermoplastic bonding films</w:t>
                              </w:r>
                            </w:p>
                            <w:p w14:paraId="7AFA21E9" w14:textId="60B0D032"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 xml:space="preserve">Integrability, survivability, and reliability of the PZT sensors (bonding and health) during different loading conditions </w:t>
                              </w:r>
                            </w:p>
                            <w:p w14:paraId="70545EAD" w14:textId="3B2E1A81"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Feasibility of joining sensors with new techniques such as welding</w:t>
                              </w:r>
                            </w:p>
                            <w:p w14:paraId="2B994684" w14:textId="1BA56D42"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Sensor diagno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93B498" id="Group 5" o:spid="_x0000_s1075" style="position:absolute;left:0;text-align:left;margin-left:12.15pt;margin-top:8.85pt;width:502.3pt;height:589.4pt;z-index:251653120;mso-width-relative:margin;mso-height-relative:margin" coordorigin="-2731" coordsize="63793,74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">
                <v:group id="Group 4" o:spid="_x0000_s1076" style="position:absolute;left:-1900;width:62962;height:54349" coordorigin="-6153" coordsize="62962,54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7" o:spid="_x0000_s1077" style="position:absolute;left:-5678;top:24454;width:27024;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" filled="f" strokecolor="#243f60 [1604]" strokeweight="2pt">
                    <v:textbox>
                      <w:txbxContent>
                        <w:p w14:paraId="3816C9FD" w14:textId="3602D044"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Baseline measurement of the electro-mechanical properties of the sensors </w:t>
                          </w:r>
                        </w:p>
                      </w:txbxContent>
                    </v:textbox>
                  </v:rect>
                  <v:rect id="Rectangle 8" o:spid="_x0000_s1078" style="position:absolute;left:-5915;top:12759;width:27166;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" filled="f" strokecolor="#243f60 [1604]" strokeweight="2pt">
                    <v:textbox>
                      <w:txbxContent>
                        <w:p w14:paraId="5101F101" w14:textId="13B08231"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Preparation of specimen </w:t>
                          </w:r>
                        </w:p>
                      </w:txbxContent>
                    </v:textbox>
                  </v:rect>
                  <v:rect id="Rectangle 9" o:spid="_x0000_s1079" style="position:absolute;left:-6153;width:27203;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" filled="f" strokecolor="#243f60 [1604]" strokeweight="2pt">
                    <v:textbox>
                      <w:txbxContent>
                        <w:p w14:paraId="443181CD" w14:textId="72B63ABF" w:rsidR="00BF280E" w:rsidRPr="00875A23" w:rsidRDefault="00BF280E" w:rsidP="007C4DFD">
                          <w:pPr>
                            <w:tabs>
                              <w:tab w:val="left" w:pos="2610"/>
                            </w:tabs>
                            <w:spacing w:after="0"/>
                            <w:jc w:val="center"/>
                            <w:rPr>
                              <w:rFonts w:cstheme="minorHAnsi"/>
                              <w:b/>
                              <w:bCs/>
                              <w:color w:val="000000" w:themeColor="text1"/>
                            </w:rPr>
                          </w:pPr>
                          <w:r>
                            <w:rPr>
                              <w:rFonts w:cstheme="minorHAnsi"/>
                              <w:b/>
                              <w:bCs/>
                              <w:color w:val="000000" w:themeColor="text1"/>
                            </w:rPr>
                            <w:t>Selection of thermoplastic bonding films and using new manufacturing method</w:t>
                          </w:r>
                        </w:p>
                      </w:txbxContent>
                    </v:textbox>
                  </v:rect>
                  <v:rect id="Rectangle 10" o:spid="_x0000_s1080" style="position:absolute;left:-5915;top:35725;width:27663;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" filled="f" strokecolor="#243f60 [1604]" strokeweight="2pt">
                    <v:textbox>
                      <w:txbxContent>
                        <w:p w14:paraId="64F51BED" w14:textId="075AC64A" w:rsidR="00BF280E"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Mechanical and AOE tests</w:t>
                          </w:r>
                        </w:p>
                        <w:p w14:paraId="30524E75" w14:textId="62A58D0D"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Simulate loading and aircraft conditions) </w:t>
                          </w:r>
                        </w:p>
                      </w:txbxContent>
                    </v:textbox>
                  </v:rect>
                  <v:rect id="Rectangle 12" o:spid="_x0000_s1081" style="position:absolute;left:-5915;top:44443;width:27865;height: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" filled="f" strokecolor="#243f60 [1604]" strokeweight="2pt">
                    <v:textbox>
                      <w:txbxContent>
                        <w:p w14:paraId="0822FEF0" w14:textId="749BE1B4" w:rsidR="00BF280E" w:rsidRPr="00875A23" w:rsidRDefault="00BF280E" w:rsidP="00E22233">
                          <w:pPr>
                            <w:tabs>
                              <w:tab w:val="left" w:pos="2610"/>
                            </w:tabs>
                            <w:spacing w:after="0"/>
                            <w:jc w:val="center"/>
                            <w:rPr>
                              <w:rFonts w:cstheme="minorHAnsi"/>
                              <w:b/>
                              <w:bCs/>
                              <w:color w:val="000000" w:themeColor="text1"/>
                            </w:rPr>
                          </w:pPr>
                          <w:r>
                            <w:rPr>
                              <w:rFonts w:cstheme="minorHAnsi"/>
                              <w:b/>
                              <w:bCs/>
                              <w:color w:val="000000" w:themeColor="text1"/>
                            </w:rPr>
                            <w:t xml:space="preserve">Measure the electro-mechanical properties of the sensors </w:t>
                          </w:r>
                        </w:p>
                      </w:txbxContent>
                    </v:textbox>
                  </v: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82" type="#_x0000_t111" style="position:absolute;left:25002;top:106;width:30658;height:6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" filled="f" strokecolor="#243f60 [1604]" strokeweight="2pt">
                    <v:textbox>
                      <w:txbxContent>
                        <w:p w14:paraId="0B1392A6" w14:textId="4B891961" w:rsidR="00BF280E" w:rsidRPr="001020AB" w:rsidRDefault="00BF280E" w:rsidP="001020AB">
                          <w:pPr>
                            <w:tabs>
                              <w:tab w:val="left" w:pos="2610"/>
                            </w:tabs>
                            <w:spacing w:after="0"/>
                            <w:rPr>
                              <w:rFonts w:cstheme="minorHAnsi"/>
                              <w:b/>
                              <w:bCs/>
                              <w:color w:val="000000" w:themeColor="text1"/>
                            </w:rPr>
                          </w:pPr>
                          <w:r>
                            <w:rPr>
                              <w:rFonts w:cstheme="minorHAnsi"/>
                              <w:b/>
                              <w:bCs/>
                              <w:color w:val="000000" w:themeColor="text1"/>
                            </w:rPr>
                            <w:t xml:space="preserve">- </w:t>
                          </w:r>
                          <w:r w:rsidRPr="001020AB">
                            <w:rPr>
                              <w:rFonts w:cstheme="minorHAnsi"/>
                              <w:b/>
                              <w:bCs/>
                              <w:color w:val="000000" w:themeColor="text1"/>
                            </w:rPr>
                            <w:t>DSC test</w:t>
                          </w:r>
                        </w:p>
                        <w:p w14:paraId="3999487E" w14:textId="7570E1E9" w:rsidR="00BF280E" w:rsidRPr="002D5870" w:rsidRDefault="00BF280E" w:rsidP="001F6D33">
                          <w:pPr>
                            <w:tabs>
                              <w:tab w:val="left" w:pos="2610"/>
                            </w:tabs>
                            <w:spacing w:after="0"/>
                            <w:rPr>
                              <w:rFonts w:cstheme="minorHAnsi"/>
                              <w:b/>
                              <w:bCs/>
                              <w:color w:val="000000" w:themeColor="text1"/>
                            </w:rPr>
                          </w:pPr>
                          <w:r>
                            <w:rPr>
                              <w:rFonts w:cstheme="minorHAnsi"/>
                              <w:b/>
                              <w:bCs/>
                              <w:color w:val="000000" w:themeColor="text1"/>
                            </w:rPr>
                            <w:t>- Shear lap strength test</w:t>
                          </w:r>
                        </w:p>
                      </w:txbxContent>
                    </v:textbox>
                  </v:shape>
                  <v:shape id="Flowchart: Data 3" o:spid="_x0000_s1083" type="#_x0000_t111" style="position:absolute;left:26049;top:8901;width:29331;height:12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" filled="f" strokecolor="#243f60 [1604]" strokeweight="2pt">
                    <v:textbox>
                      <w:txbxContent>
                        <w:p w14:paraId="6D14EE0A" w14:textId="1C3E4DEF" w:rsidR="00BF280E" w:rsidRDefault="00BF280E" w:rsidP="000F6FE1">
                          <w:pPr>
                            <w:rPr>
                              <w:rFonts w:cstheme="minorHAnsi"/>
                              <w:b/>
                              <w:bCs/>
                              <w:color w:val="000000" w:themeColor="text1"/>
                            </w:rPr>
                          </w:pPr>
                          <w:r>
                            <w:rPr>
                              <w:rFonts w:cstheme="minorHAnsi"/>
                              <w:b/>
                              <w:bCs/>
                              <w:color w:val="000000" w:themeColor="text1"/>
                            </w:rPr>
                            <w:t>Coupons (dimensions as per mechanical tests)</w:t>
                          </w:r>
                        </w:p>
                        <w:p w14:paraId="4901D84A" w14:textId="06CB87C2" w:rsidR="00BF280E" w:rsidRDefault="00BF280E" w:rsidP="00167D68">
                          <w:pPr>
                            <w:spacing w:after="0"/>
                            <w:rPr>
                              <w:rFonts w:cstheme="minorHAnsi"/>
                              <w:b/>
                              <w:bCs/>
                              <w:color w:val="000000" w:themeColor="text1"/>
                            </w:rPr>
                          </w:pPr>
                          <w:r>
                            <w:rPr>
                              <w:rFonts w:cstheme="minorHAnsi"/>
                              <w:b/>
                              <w:bCs/>
                              <w:color w:val="000000" w:themeColor="text1"/>
                            </w:rPr>
                            <w:t>Integration techniques:</w:t>
                          </w:r>
                        </w:p>
                        <w:p w14:paraId="0861657B" w14:textId="77777777" w:rsidR="00BF280E" w:rsidRDefault="00BF280E" w:rsidP="00087A02">
                          <w:pPr>
                            <w:spacing w:after="0"/>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Curing/consolidation</w:t>
                          </w:r>
                        </w:p>
                        <w:p w14:paraId="027C8E9F" w14:textId="6994B34A" w:rsidR="00BF280E" w:rsidRPr="00087A02" w:rsidRDefault="00BF280E" w:rsidP="00087A02">
                          <w:pPr>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 xml:space="preserve">Welding </w:t>
                          </w:r>
                        </w:p>
                      </w:txbxContent>
                    </v:textbox>
                  </v:shape>
                  <v:shape id="Flowchart: Data 13" o:spid="_x0000_s1084" type="#_x0000_t111" style="position:absolute;left:24880;top:23816;width:30163;height:8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" filled="f" strokecolor="#243f60 [1604]" strokeweight="2pt">
                    <v:textbox>
                      <w:txbxContent>
                        <w:p w14:paraId="23605F85" w14:textId="26455955"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Capacitance</w:t>
                          </w:r>
                        </w:p>
                        <w:p w14:paraId="3DFA1B82"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Impedance/admittance</w:t>
                          </w:r>
                        </w:p>
                        <w:p w14:paraId="323C9EB9" w14:textId="125F4608" w:rsidR="00BF280E" w:rsidRPr="00875A23" w:rsidRDefault="00BF280E" w:rsidP="00E22233">
                          <w:pPr>
                            <w:tabs>
                              <w:tab w:val="left" w:pos="2610"/>
                            </w:tabs>
                            <w:spacing w:after="0"/>
                            <w:rPr>
                              <w:rFonts w:cstheme="minorHAnsi"/>
                              <w:b/>
                              <w:bCs/>
                              <w:color w:val="000000" w:themeColor="text1"/>
                            </w:rPr>
                          </w:pPr>
                          <w:r>
                            <w:rPr>
                              <w:rFonts w:cstheme="minorHAnsi"/>
                              <w:b/>
                              <w:bCs/>
                              <w:color w:val="000000" w:themeColor="text1"/>
                            </w:rPr>
                            <w:t>- Guided wave measurements</w:t>
                          </w:r>
                        </w:p>
                        <w:p w14:paraId="05471328" w14:textId="77777777" w:rsidR="00BF280E" w:rsidRDefault="00BF280E"/>
                      </w:txbxContent>
                    </v:textbox>
                  </v:shape>
                  <v:shape id="Flowchart: Data 14" o:spid="_x0000_s1085" type="#_x0000_t111" style="position:absolute;left:23816;top:34768;width:31469;height:6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" filled="f" strokecolor="#243f60 [1604]" strokeweight="2pt">
                    <v:textbox>
                      <w:txbxContent>
                        <w:p w14:paraId="7BC01738" w14:textId="35690C88" w:rsidR="00BF280E" w:rsidRDefault="00BF280E" w:rsidP="001F6D33">
                          <w:pPr>
                            <w:tabs>
                              <w:tab w:val="left" w:pos="2610"/>
                            </w:tabs>
                            <w:spacing w:after="0"/>
                            <w:rPr>
                              <w:rFonts w:cstheme="minorHAnsi"/>
                              <w:b/>
                              <w:bCs/>
                              <w:color w:val="000000" w:themeColor="text1"/>
                            </w:rPr>
                          </w:pPr>
                          <w:r>
                            <w:rPr>
                              <w:rFonts w:cstheme="minorHAnsi"/>
                              <w:b/>
                              <w:bCs/>
                              <w:color w:val="000000" w:themeColor="text1"/>
                            </w:rPr>
                            <w:t>- Bending tests</w:t>
                          </w:r>
                        </w:p>
                        <w:p w14:paraId="7F3F940B" w14:textId="6FC360E4" w:rsidR="00BF280E" w:rsidRDefault="00BF280E" w:rsidP="001F6D33">
                          <w:pPr>
                            <w:tabs>
                              <w:tab w:val="left" w:pos="2610"/>
                            </w:tabs>
                            <w:spacing w:after="0"/>
                            <w:rPr>
                              <w:rFonts w:cstheme="minorHAnsi"/>
                              <w:b/>
                              <w:bCs/>
                              <w:color w:val="000000" w:themeColor="text1"/>
                            </w:rPr>
                          </w:pPr>
                          <w:r>
                            <w:rPr>
                              <w:rFonts w:cstheme="minorHAnsi"/>
                              <w:b/>
                              <w:bCs/>
                              <w:color w:val="000000" w:themeColor="text1"/>
                            </w:rPr>
                            <w:t xml:space="preserve">- Fatigue tests </w:t>
                          </w:r>
                        </w:p>
                        <w:p w14:paraId="4708700A" w14:textId="3D9987AD" w:rsidR="00BF280E" w:rsidRPr="00875A23" w:rsidRDefault="00BF280E" w:rsidP="001F6D33">
                          <w:pPr>
                            <w:tabs>
                              <w:tab w:val="left" w:pos="2610"/>
                            </w:tabs>
                            <w:spacing w:after="0"/>
                            <w:rPr>
                              <w:rFonts w:cstheme="minorHAnsi"/>
                              <w:b/>
                              <w:bCs/>
                              <w:color w:val="000000" w:themeColor="text1"/>
                            </w:rPr>
                          </w:pPr>
                          <w:r>
                            <w:rPr>
                              <w:rFonts w:cstheme="minorHAnsi"/>
                              <w:b/>
                              <w:bCs/>
                              <w:color w:val="000000" w:themeColor="text1"/>
                            </w:rPr>
                            <w:t>- AOC tests (D0-160)</w:t>
                          </w:r>
                        </w:p>
                        <w:p w14:paraId="2CE1D80E" w14:textId="77777777" w:rsidR="00BF280E" w:rsidRDefault="00BF280E"/>
                      </w:txbxContent>
                    </v:textbox>
                  </v:shape>
                  <v:shape id="Flowchart: Data 15" o:spid="_x0000_s1086" type="#_x0000_t111" style="position:absolute;left:24233;top:43273;width:32576;height:7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" filled="f" strokecolor="#243f60 [1604]" strokeweight="2pt">
                    <v:textbox>
                      <w:txbxContent>
                        <w:p w14:paraId="3E652DD0"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Capacitance</w:t>
                          </w:r>
                        </w:p>
                        <w:p w14:paraId="0B3F615C" w14:textId="77777777" w:rsidR="00BF280E" w:rsidRDefault="00BF280E" w:rsidP="00E22233">
                          <w:pPr>
                            <w:tabs>
                              <w:tab w:val="left" w:pos="2610"/>
                            </w:tabs>
                            <w:spacing w:after="0"/>
                            <w:rPr>
                              <w:rFonts w:cstheme="minorHAnsi"/>
                              <w:b/>
                              <w:bCs/>
                              <w:color w:val="000000" w:themeColor="text1"/>
                            </w:rPr>
                          </w:pPr>
                          <w:r>
                            <w:rPr>
                              <w:rFonts w:cstheme="minorHAnsi"/>
                              <w:b/>
                              <w:bCs/>
                              <w:color w:val="000000" w:themeColor="text1"/>
                            </w:rPr>
                            <w:t xml:space="preserve">- Impedance/admittance </w:t>
                          </w:r>
                        </w:p>
                        <w:p w14:paraId="054C6CCA" w14:textId="12846930" w:rsidR="00BF280E" w:rsidRPr="006833C6" w:rsidRDefault="00BF280E" w:rsidP="00C21526">
                          <w:pPr>
                            <w:tabs>
                              <w:tab w:val="left" w:pos="2610"/>
                            </w:tabs>
                            <w:spacing w:after="0"/>
                            <w:rPr>
                              <w:rFonts w:cstheme="minorHAnsi"/>
                              <w:b/>
                              <w:bCs/>
                              <w:color w:val="000000" w:themeColor="text1"/>
                            </w:rPr>
                          </w:pPr>
                          <w:r>
                            <w:rPr>
                              <w:rFonts w:cstheme="minorHAnsi"/>
                              <w:b/>
                              <w:bCs/>
                              <w:color w:val="000000" w:themeColor="text1"/>
                            </w:rPr>
                            <w:t>- Guided wav</w:t>
                          </w:r>
                          <w:r w:rsidR="00C21526">
                            <w:rPr>
                              <w:rFonts w:cstheme="minorHAnsi"/>
                              <w:b/>
                              <w:bCs/>
                              <w:color w:val="000000" w:themeColor="text1"/>
                            </w:rPr>
                            <w:t xml:space="preserve">e </w:t>
                          </w:r>
                          <w:r>
                            <w:rPr>
                              <w:rFonts w:cstheme="minorHAnsi"/>
                              <w:b/>
                              <w:bCs/>
                              <w:color w:val="000000" w:themeColor="text1"/>
                            </w:rPr>
                            <w:t>measurements</w:t>
                          </w:r>
                        </w:p>
                      </w:txbxContent>
                    </v:textbox>
                  </v:shape>
                  <v:shape id="Straight Arrow Connector 16" o:spid="_x0000_s1087" type="#_x0000_t32" style="position:absolute;left:6152;top:7336;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" strokecolor="black [3213]" strokeweight="3pt">
                    <v:stroke endarrow="block"/>
                  </v:shape>
                  <v:shape id="Straight Arrow Connector 17" o:spid="_x0000_s1088" type="#_x0000_t32" style="position:absolute;left:6578;top:18925;width:0;height:5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" strokecolor="black [3213]" strokeweight="3pt">
                    <v:stroke endarrow="block"/>
                  </v:shape>
                  <v:shape id="Straight Arrow Connector 18" o:spid="_x0000_s1089" type="#_x0000_t32" style="position:absolute;left:6471;top:32322;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" strokecolor="black [3213]" strokeweight="3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 o:spid="_x0000_s1090" type="#_x0000_t34" style="position:absolute;left:20901;top:2104;width:8192;height:247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" strokecolor="black [3213]" strokeweight="2.25pt">
                    <v:stroke endarrow="block"/>
                  </v:shape>
                  <v:shape id="Connector: Elbow 21" o:spid="_x0000_s1091" type="#_x0000_t34" style="position:absolute;left:21008;top:14012;width:8605;height:169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" adj="10479" strokecolor="black [3213]" strokeweight="2.25pt">
                    <v:stroke endarrow="block"/>
                  </v:shape>
                  <v:shape id="Connector: Elbow 22" o:spid="_x0000_s1092" type="#_x0000_t34" style="position:absolute;left:21220;top:27622;width:6954;height:200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" strokecolor="black [3213]" strokeweight="2.25pt">
                    <v:stroke endarrow="block"/>
                  </v:shape>
                  <v:shape id="Connector: Elbow 23" o:spid="_x0000_s1093" type="#_x0000_t34" style="position:absolute;left:21646;top:37191;width:5892;height:165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" strokecolor="black [3213]" strokeweight="2.25pt">
                    <v:stroke endarrow="block"/>
                  </v:shape>
                  <v:shape id="Connector: Elbow 24" o:spid="_x0000_s1094" type="#_x0000_t34" style="position:absolute;left:21646;top:45910;width:6713;height:238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" strokecolor="black [3213]" strokeweight="2.25pt">
                    <v:stroke endarrow="block"/>
                  </v:shape>
                  <v:shape id="Straight Arrow Connector 140" o:spid="_x0000_s1095" type="#_x0000_t32" style="position:absolute;left:6578;top:41466;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" strokecolor="black [3213]" strokeweight="3pt">
                    <v:stroke endarrow="block"/>
                  </v:shape>
                  <v:shape id="Straight Arrow Connector 141" o:spid="_x0000_s1096" type="#_x0000_t32" style="position:absolute;left:6790;top:51016;width:0;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" strokecolor="black [3213]" strokeweight="3pt">
                    <v:stroke endarrow="block"/>
                  </v:shape>
                </v:group>
                <v:shape id="Flowchart: Data 27" o:spid="_x0000_s1097" type="#_x0000_t111" style="position:absolute;left:-2731;top:54119;width:40828;height:2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" filled="f" strokecolor="#243f60 [1604]" strokeweight="2pt">
                  <v:textbox>
                    <w:txbxContent>
                      <w:p w14:paraId="3CB829D2" w14:textId="4AA42424" w:rsidR="00BF280E" w:rsidRDefault="00BF280E" w:rsidP="00263D12">
                        <w:pPr>
                          <w:tabs>
                            <w:tab w:val="left" w:pos="2610"/>
                          </w:tabs>
                          <w:spacing w:after="0"/>
                          <w:rPr>
                            <w:rFonts w:cstheme="minorHAnsi"/>
                            <w:b/>
                            <w:bCs/>
                            <w:color w:val="000000" w:themeColor="text1"/>
                          </w:rPr>
                        </w:pPr>
                        <w:r>
                          <w:rPr>
                            <w:rFonts w:cstheme="minorHAnsi"/>
                            <w:b/>
                            <w:bCs/>
                            <w:color w:val="000000" w:themeColor="text1"/>
                          </w:rPr>
                          <w:t>Outputs:</w:t>
                        </w:r>
                      </w:p>
                      <w:p w14:paraId="20BB6792" w14:textId="77777777"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Feasibility and performance of the new thermoplastic bonding films</w:t>
                        </w:r>
                      </w:p>
                      <w:p w14:paraId="7AFA21E9" w14:textId="60B0D032"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 xml:space="preserve">Integrability, survivability, and reliability of the PZT sensors (bonding and health) during different loading conditions </w:t>
                        </w:r>
                      </w:p>
                      <w:p w14:paraId="70545EAD" w14:textId="3B2E1A81"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Feasibility of joining sensors with new techniques such as welding</w:t>
                        </w:r>
                      </w:p>
                      <w:p w14:paraId="2B994684" w14:textId="1BA56D42" w:rsidR="00BF280E" w:rsidRPr="00472626" w:rsidRDefault="00BF280E" w:rsidP="00AD2A8D">
                        <w:pPr>
                          <w:pStyle w:val="ListParagraph"/>
                          <w:numPr>
                            <w:ilvl w:val="0"/>
                            <w:numId w:val="25"/>
                          </w:numPr>
                          <w:tabs>
                            <w:tab w:val="left" w:pos="2610"/>
                          </w:tabs>
                          <w:spacing w:after="0"/>
                          <w:rPr>
                            <w:rFonts w:cstheme="minorHAnsi"/>
                            <w:color w:val="000000" w:themeColor="text1"/>
                          </w:rPr>
                        </w:pPr>
                        <w:r w:rsidRPr="00472626">
                          <w:rPr>
                            <w:rFonts w:cstheme="minorHAnsi"/>
                            <w:color w:val="000000" w:themeColor="text1"/>
                          </w:rPr>
                          <w:t>Sensor diagnostics</w:t>
                        </w:r>
                      </w:p>
                    </w:txbxContent>
                  </v:textbox>
                </v:shape>
              </v:group>
            </w:pict>
          </mc:Fallback>
        </mc:AlternateContent>
      </w:r>
    </w:p>
    <w:p w14:paraId="6C98C523" w14:textId="7F14F08D" w:rsidR="00B1330D" w:rsidRPr="006B7EED" w:rsidRDefault="00B1330D" w:rsidP="00B23BC1">
      <w:pPr>
        <w:spacing w:after="0" w:line="240" w:lineRule="auto"/>
        <w:jc w:val="both"/>
        <w:rPr>
          <w:rFonts w:cstheme="minorHAnsi"/>
          <w:b/>
          <w:bCs/>
        </w:rPr>
      </w:pPr>
    </w:p>
    <w:p w14:paraId="2DD88296" w14:textId="77DD36FE" w:rsidR="00B1330D" w:rsidRPr="006B7EED" w:rsidRDefault="00B1330D" w:rsidP="00B23BC1">
      <w:pPr>
        <w:spacing w:after="0" w:line="240" w:lineRule="auto"/>
        <w:jc w:val="both"/>
        <w:rPr>
          <w:rFonts w:cstheme="minorHAnsi"/>
          <w:b/>
          <w:bCs/>
        </w:rPr>
      </w:pPr>
    </w:p>
    <w:p w14:paraId="38D1CB9C" w14:textId="1807E77F" w:rsidR="00B1330D" w:rsidRPr="006B7EED" w:rsidRDefault="006833C6" w:rsidP="00B23BC1">
      <w:pPr>
        <w:tabs>
          <w:tab w:val="left" w:pos="1245"/>
        </w:tabs>
        <w:spacing w:after="0" w:line="240" w:lineRule="auto"/>
        <w:rPr>
          <w:rFonts w:cstheme="minorHAnsi"/>
          <w:b/>
          <w:bCs/>
        </w:rPr>
      </w:pPr>
      <w:r w:rsidRPr="006B7EED">
        <w:rPr>
          <w:rFonts w:cstheme="minorHAnsi"/>
          <w:b/>
          <w:bCs/>
        </w:rPr>
        <w:tab/>
      </w:r>
    </w:p>
    <w:p w14:paraId="4DAABAAF" w14:textId="6FC304DF" w:rsidR="00B1330D" w:rsidRPr="006B7EED" w:rsidRDefault="00B1330D" w:rsidP="00B23BC1">
      <w:pPr>
        <w:spacing w:after="0" w:line="240" w:lineRule="auto"/>
        <w:jc w:val="both"/>
        <w:rPr>
          <w:rFonts w:cstheme="minorHAnsi"/>
          <w:b/>
          <w:bCs/>
        </w:rPr>
      </w:pPr>
    </w:p>
    <w:p w14:paraId="0FD25874" w14:textId="5E0D8982" w:rsidR="00B1330D" w:rsidRPr="006B7EED" w:rsidRDefault="00B1330D" w:rsidP="00B23BC1">
      <w:pPr>
        <w:spacing w:after="0" w:line="240" w:lineRule="auto"/>
        <w:jc w:val="both"/>
        <w:rPr>
          <w:rFonts w:cstheme="minorHAnsi"/>
          <w:b/>
          <w:bCs/>
        </w:rPr>
      </w:pPr>
    </w:p>
    <w:p w14:paraId="67AC4FCA" w14:textId="4F054AC6" w:rsidR="00450506" w:rsidRPr="006B7EED" w:rsidRDefault="00450506" w:rsidP="00B23BC1">
      <w:pPr>
        <w:spacing w:after="0" w:line="240" w:lineRule="auto"/>
        <w:jc w:val="both"/>
        <w:rPr>
          <w:rFonts w:cstheme="minorHAnsi"/>
          <w:b/>
          <w:bCs/>
        </w:rPr>
      </w:pPr>
    </w:p>
    <w:p w14:paraId="70E7C47E" w14:textId="318F69A7" w:rsidR="00450506" w:rsidRPr="006B7EED" w:rsidRDefault="00450506" w:rsidP="00B23BC1">
      <w:pPr>
        <w:spacing w:after="0" w:line="240" w:lineRule="auto"/>
        <w:jc w:val="both"/>
        <w:rPr>
          <w:rFonts w:cstheme="minorHAnsi"/>
          <w:b/>
          <w:bCs/>
        </w:rPr>
      </w:pPr>
    </w:p>
    <w:p w14:paraId="3B7014EE" w14:textId="26285642" w:rsidR="00C1442A" w:rsidRPr="006B7EED" w:rsidRDefault="00C1442A" w:rsidP="00B23BC1">
      <w:pPr>
        <w:spacing w:after="0" w:line="240" w:lineRule="auto"/>
        <w:jc w:val="both"/>
        <w:rPr>
          <w:rFonts w:cstheme="minorHAnsi"/>
          <w:b/>
          <w:bCs/>
        </w:rPr>
      </w:pPr>
    </w:p>
    <w:p w14:paraId="6045BF00" w14:textId="1F4AFE35" w:rsidR="007F6817" w:rsidRPr="006B7EED" w:rsidRDefault="007F6817" w:rsidP="00B23BC1">
      <w:pPr>
        <w:spacing w:after="0" w:line="240" w:lineRule="auto"/>
        <w:jc w:val="both"/>
        <w:rPr>
          <w:rFonts w:cstheme="minorHAnsi"/>
          <w:b/>
          <w:bCs/>
        </w:rPr>
      </w:pPr>
    </w:p>
    <w:p w14:paraId="6D43F0BB" w14:textId="631D333C" w:rsidR="007F6817" w:rsidRPr="006B7EED" w:rsidRDefault="007F6817" w:rsidP="00B23BC1">
      <w:pPr>
        <w:spacing w:after="0" w:line="240" w:lineRule="auto"/>
        <w:jc w:val="both"/>
        <w:rPr>
          <w:rFonts w:cstheme="minorHAnsi"/>
          <w:b/>
          <w:bCs/>
        </w:rPr>
      </w:pPr>
    </w:p>
    <w:p w14:paraId="76C52538" w14:textId="77777777" w:rsidR="007F6817" w:rsidRPr="006B7EED" w:rsidRDefault="007F6817" w:rsidP="00B23BC1">
      <w:pPr>
        <w:spacing w:after="0" w:line="240" w:lineRule="auto"/>
        <w:jc w:val="both"/>
        <w:rPr>
          <w:rFonts w:cstheme="minorHAnsi"/>
          <w:b/>
          <w:bCs/>
        </w:rPr>
      </w:pPr>
    </w:p>
    <w:p w14:paraId="03C0D2E9" w14:textId="457A604D" w:rsidR="00C1442A" w:rsidRPr="006B7EED" w:rsidRDefault="00C1442A" w:rsidP="00B23BC1">
      <w:pPr>
        <w:spacing w:after="0" w:line="240" w:lineRule="auto"/>
        <w:jc w:val="both"/>
        <w:rPr>
          <w:rFonts w:cstheme="minorHAnsi"/>
          <w:b/>
          <w:bCs/>
        </w:rPr>
      </w:pPr>
    </w:p>
    <w:p w14:paraId="0652552E" w14:textId="697F65CD" w:rsidR="00C1442A" w:rsidRPr="006B7EED" w:rsidRDefault="00C1442A" w:rsidP="00B23BC1">
      <w:pPr>
        <w:spacing w:after="0" w:line="240" w:lineRule="auto"/>
        <w:jc w:val="both"/>
        <w:rPr>
          <w:rFonts w:cstheme="minorHAnsi"/>
          <w:b/>
          <w:bCs/>
        </w:rPr>
      </w:pPr>
    </w:p>
    <w:p w14:paraId="06D41955" w14:textId="09FC5D0A" w:rsidR="00C1442A" w:rsidRPr="006B7EED" w:rsidRDefault="00C1442A" w:rsidP="00B23BC1">
      <w:pPr>
        <w:spacing w:after="0" w:line="240" w:lineRule="auto"/>
        <w:jc w:val="both"/>
        <w:rPr>
          <w:rFonts w:cstheme="minorHAnsi"/>
          <w:b/>
          <w:bCs/>
        </w:rPr>
      </w:pPr>
    </w:p>
    <w:p w14:paraId="5661A9CC" w14:textId="22F0087C" w:rsidR="00C1442A" w:rsidRPr="006B7EED" w:rsidRDefault="00C1442A" w:rsidP="00B23BC1">
      <w:pPr>
        <w:spacing w:after="0" w:line="240" w:lineRule="auto"/>
        <w:jc w:val="both"/>
        <w:rPr>
          <w:rFonts w:cstheme="minorHAnsi"/>
          <w:b/>
          <w:bCs/>
        </w:rPr>
      </w:pPr>
    </w:p>
    <w:p w14:paraId="6E0F9A2C" w14:textId="4D8F5BEA" w:rsidR="00C1442A" w:rsidRPr="006B7EED" w:rsidRDefault="00C1442A" w:rsidP="00B23BC1">
      <w:pPr>
        <w:spacing w:after="0" w:line="240" w:lineRule="auto"/>
        <w:jc w:val="both"/>
        <w:rPr>
          <w:rFonts w:cstheme="minorHAnsi"/>
          <w:b/>
          <w:bCs/>
        </w:rPr>
      </w:pPr>
    </w:p>
    <w:p w14:paraId="07EB9D00" w14:textId="30E967F2" w:rsidR="00714663" w:rsidRPr="006B7EED" w:rsidRDefault="00714663" w:rsidP="00B23BC1">
      <w:pPr>
        <w:spacing w:after="0" w:line="240" w:lineRule="auto"/>
        <w:jc w:val="both"/>
        <w:rPr>
          <w:rFonts w:cstheme="minorHAnsi"/>
          <w:b/>
          <w:bCs/>
        </w:rPr>
      </w:pPr>
    </w:p>
    <w:p w14:paraId="220405AA" w14:textId="6B1070EB" w:rsidR="00714663" w:rsidRPr="006B7EED" w:rsidRDefault="00714663" w:rsidP="00B23BC1">
      <w:pPr>
        <w:spacing w:after="0" w:line="240" w:lineRule="auto"/>
        <w:jc w:val="both"/>
        <w:rPr>
          <w:rFonts w:cstheme="minorHAnsi"/>
          <w:b/>
          <w:bCs/>
        </w:rPr>
      </w:pPr>
    </w:p>
    <w:p w14:paraId="0B3E8CAE" w14:textId="2875D06B" w:rsidR="00714663" w:rsidRPr="006B7EED" w:rsidRDefault="00714663" w:rsidP="00B23BC1">
      <w:pPr>
        <w:spacing w:after="0" w:line="240" w:lineRule="auto"/>
        <w:jc w:val="both"/>
        <w:rPr>
          <w:rFonts w:cstheme="minorHAnsi"/>
          <w:b/>
          <w:bCs/>
        </w:rPr>
      </w:pPr>
    </w:p>
    <w:p w14:paraId="2D476090" w14:textId="5E0C5C7E" w:rsidR="00714663" w:rsidRPr="006B7EED" w:rsidRDefault="00714663" w:rsidP="00B23BC1">
      <w:pPr>
        <w:spacing w:after="0" w:line="240" w:lineRule="auto"/>
        <w:jc w:val="both"/>
        <w:rPr>
          <w:rFonts w:cstheme="minorHAnsi"/>
          <w:b/>
          <w:bCs/>
        </w:rPr>
      </w:pPr>
    </w:p>
    <w:p w14:paraId="6E522830" w14:textId="6F76D30C" w:rsidR="00714663" w:rsidRPr="006B7EED" w:rsidRDefault="00714663" w:rsidP="00B23BC1">
      <w:pPr>
        <w:spacing w:after="0" w:line="240" w:lineRule="auto"/>
        <w:jc w:val="both"/>
        <w:rPr>
          <w:rFonts w:cstheme="minorHAnsi"/>
          <w:b/>
          <w:bCs/>
        </w:rPr>
      </w:pPr>
    </w:p>
    <w:p w14:paraId="2DF3F3EA" w14:textId="2CDB82AF" w:rsidR="00450506" w:rsidRDefault="00450506" w:rsidP="00B23BC1">
      <w:pPr>
        <w:spacing w:after="0" w:line="240" w:lineRule="auto"/>
        <w:jc w:val="both"/>
        <w:rPr>
          <w:rFonts w:cstheme="minorHAnsi"/>
          <w:b/>
          <w:bCs/>
        </w:rPr>
      </w:pPr>
    </w:p>
    <w:p w14:paraId="54B260FC" w14:textId="77777777" w:rsidR="00205D8E" w:rsidRDefault="00205D8E" w:rsidP="00B23BC1">
      <w:pPr>
        <w:spacing w:after="0" w:line="240" w:lineRule="auto"/>
        <w:jc w:val="both"/>
        <w:rPr>
          <w:rFonts w:cstheme="minorHAnsi"/>
          <w:b/>
          <w:bCs/>
        </w:rPr>
      </w:pPr>
    </w:p>
    <w:p w14:paraId="4FD41AFB" w14:textId="77777777" w:rsidR="00205D8E" w:rsidRDefault="00205D8E" w:rsidP="00B23BC1">
      <w:pPr>
        <w:spacing w:after="0" w:line="240" w:lineRule="auto"/>
        <w:jc w:val="both"/>
        <w:rPr>
          <w:rFonts w:cstheme="minorHAnsi"/>
          <w:b/>
          <w:bCs/>
        </w:rPr>
      </w:pPr>
    </w:p>
    <w:p w14:paraId="281FF650" w14:textId="77777777" w:rsidR="00205D8E" w:rsidRDefault="00205D8E" w:rsidP="00B23BC1">
      <w:pPr>
        <w:spacing w:after="0" w:line="240" w:lineRule="auto"/>
        <w:jc w:val="both"/>
        <w:rPr>
          <w:rFonts w:cstheme="minorHAnsi"/>
          <w:b/>
          <w:bCs/>
        </w:rPr>
      </w:pPr>
    </w:p>
    <w:p w14:paraId="468CD524" w14:textId="77777777" w:rsidR="00205D8E" w:rsidRDefault="00205D8E" w:rsidP="00B23BC1">
      <w:pPr>
        <w:spacing w:after="0" w:line="240" w:lineRule="auto"/>
        <w:jc w:val="both"/>
        <w:rPr>
          <w:rFonts w:cstheme="minorHAnsi"/>
          <w:b/>
          <w:bCs/>
        </w:rPr>
      </w:pPr>
    </w:p>
    <w:p w14:paraId="7076B96B" w14:textId="77777777" w:rsidR="00205D8E" w:rsidRDefault="00205D8E" w:rsidP="00B23BC1">
      <w:pPr>
        <w:spacing w:after="0" w:line="240" w:lineRule="auto"/>
        <w:jc w:val="both"/>
        <w:rPr>
          <w:rFonts w:cstheme="minorHAnsi"/>
          <w:b/>
          <w:bCs/>
        </w:rPr>
      </w:pPr>
    </w:p>
    <w:p w14:paraId="3BFB1077" w14:textId="77777777" w:rsidR="00205D8E" w:rsidRDefault="00205D8E" w:rsidP="00B23BC1">
      <w:pPr>
        <w:spacing w:after="0" w:line="240" w:lineRule="auto"/>
        <w:jc w:val="both"/>
        <w:rPr>
          <w:rFonts w:cstheme="minorHAnsi"/>
          <w:b/>
          <w:bCs/>
        </w:rPr>
      </w:pPr>
    </w:p>
    <w:p w14:paraId="63CBA1FB" w14:textId="77777777" w:rsidR="00205D8E" w:rsidRDefault="00205D8E" w:rsidP="00B23BC1">
      <w:pPr>
        <w:spacing w:after="0" w:line="240" w:lineRule="auto"/>
        <w:jc w:val="both"/>
        <w:rPr>
          <w:rFonts w:cstheme="minorHAnsi"/>
          <w:b/>
          <w:bCs/>
        </w:rPr>
      </w:pPr>
    </w:p>
    <w:p w14:paraId="4B15ECFB" w14:textId="77777777" w:rsidR="00205D8E" w:rsidRDefault="00205D8E" w:rsidP="00B23BC1">
      <w:pPr>
        <w:spacing w:after="0" w:line="240" w:lineRule="auto"/>
        <w:jc w:val="both"/>
        <w:rPr>
          <w:rFonts w:cstheme="minorHAnsi"/>
          <w:b/>
          <w:bCs/>
        </w:rPr>
      </w:pPr>
    </w:p>
    <w:p w14:paraId="2F65B709" w14:textId="77777777" w:rsidR="00205D8E" w:rsidRDefault="00205D8E" w:rsidP="00B23BC1">
      <w:pPr>
        <w:spacing w:after="0" w:line="240" w:lineRule="auto"/>
        <w:jc w:val="both"/>
        <w:rPr>
          <w:rFonts w:cstheme="minorHAnsi"/>
          <w:b/>
          <w:bCs/>
        </w:rPr>
      </w:pPr>
    </w:p>
    <w:p w14:paraId="633354CC" w14:textId="77777777" w:rsidR="00205D8E" w:rsidRDefault="00205D8E" w:rsidP="00B23BC1">
      <w:pPr>
        <w:spacing w:after="0" w:line="240" w:lineRule="auto"/>
        <w:jc w:val="both"/>
        <w:rPr>
          <w:rFonts w:cstheme="minorHAnsi"/>
          <w:b/>
          <w:bCs/>
        </w:rPr>
      </w:pPr>
    </w:p>
    <w:p w14:paraId="64C499EC" w14:textId="77777777" w:rsidR="00205D8E" w:rsidRDefault="00205D8E" w:rsidP="00B23BC1">
      <w:pPr>
        <w:spacing w:after="0" w:line="240" w:lineRule="auto"/>
        <w:jc w:val="both"/>
        <w:rPr>
          <w:rFonts w:cstheme="minorHAnsi"/>
          <w:b/>
          <w:bCs/>
        </w:rPr>
      </w:pPr>
    </w:p>
    <w:p w14:paraId="1391367C" w14:textId="77777777" w:rsidR="00205D8E" w:rsidRDefault="00205D8E" w:rsidP="00B23BC1">
      <w:pPr>
        <w:spacing w:after="0" w:line="240" w:lineRule="auto"/>
        <w:jc w:val="both"/>
        <w:rPr>
          <w:rFonts w:cstheme="minorHAnsi"/>
          <w:b/>
          <w:bCs/>
        </w:rPr>
      </w:pPr>
    </w:p>
    <w:p w14:paraId="7609B49B" w14:textId="77777777" w:rsidR="00205D8E" w:rsidRDefault="00205D8E" w:rsidP="00B23BC1">
      <w:pPr>
        <w:spacing w:after="0" w:line="240" w:lineRule="auto"/>
        <w:jc w:val="both"/>
        <w:rPr>
          <w:rFonts w:cstheme="minorHAnsi"/>
          <w:b/>
          <w:bCs/>
        </w:rPr>
      </w:pPr>
    </w:p>
    <w:p w14:paraId="7C92CBE2" w14:textId="77777777" w:rsidR="00205D8E" w:rsidRDefault="00205D8E" w:rsidP="00B23BC1">
      <w:pPr>
        <w:spacing w:after="0" w:line="240" w:lineRule="auto"/>
        <w:jc w:val="both"/>
        <w:rPr>
          <w:rFonts w:cstheme="minorHAnsi"/>
          <w:b/>
          <w:bCs/>
        </w:rPr>
      </w:pPr>
    </w:p>
    <w:p w14:paraId="38BB5A61" w14:textId="77777777" w:rsidR="00444895" w:rsidRDefault="00444895" w:rsidP="00B23BC1">
      <w:pPr>
        <w:spacing w:after="0" w:line="240" w:lineRule="auto"/>
        <w:jc w:val="both"/>
        <w:rPr>
          <w:rFonts w:cstheme="minorHAnsi"/>
          <w:b/>
          <w:bCs/>
        </w:rPr>
      </w:pPr>
    </w:p>
    <w:p w14:paraId="6FD9A803" w14:textId="43ABAB96" w:rsidR="00205D8E" w:rsidRDefault="00205D8E" w:rsidP="00B23BC1">
      <w:pPr>
        <w:spacing w:after="0" w:line="240" w:lineRule="auto"/>
        <w:jc w:val="both"/>
        <w:rPr>
          <w:rFonts w:cstheme="minorHAnsi"/>
          <w:b/>
          <w:bCs/>
        </w:rPr>
      </w:pPr>
    </w:p>
    <w:p w14:paraId="2BE26792" w14:textId="4248450E" w:rsidR="00FE69A1" w:rsidRDefault="00FE69A1" w:rsidP="00B23BC1">
      <w:pPr>
        <w:spacing w:after="0" w:line="240" w:lineRule="auto"/>
        <w:jc w:val="both"/>
        <w:rPr>
          <w:rFonts w:cstheme="minorHAnsi"/>
          <w:b/>
          <w:bCs/>
        </w:rPr>
      </w:pPr>
    </w:p>
    <w:p w14:paraId="698E0C04" w14:textId="096FDECE" w:rsidR="00A76FFB" w:rsidRDefault="00A76FFB" w:rsidP="00B23BC1">
      <w:pPr>
        <w:spacing w:after="0" w:line="240" w:lineRule="auto"/>
        <w:jc w:val="both"/>
        <w:rPr>
          <w:rFonts w:cstheme="minorHAnsi"/>
          <w:b/>
          <w:bCs/>
        </w:rPr>
      </w:pPr>
    </w:p>
    <w:p w14:paraId="23C34726" w14:textId="77777777" w:rsidR="00A76FFB" w:rsidRDefault="00A76FFB" w:rsidP="00B23BC1">
      <w:pPr>
        <w:spacing w:after="0" w:line="240" w:lineRule="auto"/>
        <w:jc w:val="both"/>
        <w:rPr>
          <w:rFonts w:cstheme="minorHAnsi"/>
          <w:b/>
          <w:bCs/>
        </w:rPr>
      </w:pPr>
    </w:p>
    <w:p w14:paraId="0E02EAC8" w14:textId="20F5B46E" w:rsidR="00FE69A1" w:rsidRDefault="00FE69A1" w:rsidP="00B23BC1">
      <w:pPr>
        <w:spacing w:after="0" w:line="240" w:lineRule="auto"/>
        <w:jc w:val="both"/>
        <w:rPr>
          <w:rFonts w:cstheme="minorHAnsi"/>
          <w:b/>
          <w:bCs/>
        </w:rPr>
      </w:pPr>
    </w:p>
    <w:p w14:paraId="46EBB596" w14:textId="77777777" w:rsidR="00205D8E" w:rsidRDefault="00205D8E" w:rsidP="00B23BC1">
      <w:pPr>
        <w:spacing w:after="0" w:line="240" w:lineRule="auto"/>
        <w:jc w:val="both"/>
        <w:rPr>
          <w:rFonts w:cstheme="minorHAnsi"/>
          <w:b/>
          <w:bCs/>
        </w:rPr>
      </w:pPr>
    </w:p>
    <w:p w14:paraId="62EC064A" w14:textId="77777777" w:rsidR="0049050A" w:rsidRPr="006B7EED" w:rsidRDefault="0049050A" w:rsidP="00B23BC1">
      <w:pPr>
        <w:spacing w:after="0" w:line="240" w:lineRule="auto"/>
        <w:jc w:val="both"/>
        <w:rPr>
          <w:rFonts w:cstheme="minorHAnsi"/>
          <w:b/>
          <w:bCs/>
        </w:rPr>
      </w:pPr>
    </w:p>
    <w:p w14:paraId="7D1C598E" w14:textId="3F56723C" w:rsidR="00205D8E" w:rsidRPr="0049050A" w:rsidRDefault="0049050A" w:rsidP="00B23BC1">
      <w:pPr>
        <w:spacing w:after="0" w:line="240" w:lineRule="auto"/>
        <w:jc w:val="center"/>
        <w:rPr>
          <w:rFonts w:cstheme="minorHAnsi"/>
        </w:rPr>
      </w:pPr>
      <w:r w:rsidRPr="006B7EED">
        <w:rPr>
          <w:rFonts w:cstheme="minorHAnsi"/>
        </w:rPr>
        <w:t xml:space="preserve">Figure </w:t>
      </w:r>
      <w:r w:rsidR="00655BC7">
        <w:rPr>
          <w:rFonts w:cstheme="minorHAnsi"/>
        </w:rPr>
        <w:t>5</w:t>
      </w:r>
      <w:r w:rsidRPr="006B7EED">
        <w:rPr>
          <w:rFonts w:cstheme="minorHAnsi"/>
        </w:rPr>
        <w:t>: Flow chart of the work plan</w:t>
      </w:r>
    </w:p>
    <w:p w14:paraId="1080C3F6" w14:textId="439693EC" w:rsidR="00CF4822" w:rsidRDefault="00D31E30" w:rsidP="00EC57E7">
      <w:pPr>
        <w:pStyle w:val="Heading2"/>
        <w:spacing w:before="0"/>
        <w:rPr>
          <w:rStyle w:val="Heading2Char"/>
          <w:b/>
          <w:bCs/>
          <w:color w:val="000000" w:themeColor="text1"/>
          <w:sz w:val="24"/>
          <w:szCs w:val="24"/>
        </w:rPr>
      </w:pPr>
      <w:bookmarkStart w:id="18" w:name="_Toc80804881"/>
      <w:r w:rsidRPr="00D31E30">
        <w:rPr>
          <w:b/>
          <w:bCs/>
          <w:color w:val="000000" w:themeColor="text1"/>
          <w:sz w:val="24"/>
          <w:szCs w:val="24"/>
        </w:rPr>
        <w:lastRenderedPageBreak/>
        <w:t xml:space="preserve">3.2. </w:t>
      </w:r>
      <w:r w:rsidR="00DC2B9B">
        <w:rPr>
          <w:b/>
          <w:bCs/>
          <w:color w:val="000000" w:themeColor="text1"/>
          <w:sz w:val="24"/>
          <w:szCs w:val="24"/>
        </w:rPr>
        <w:t>Work package</w:t>
      </w:r>
      <w:r w:rsidR="00535732">
        <w:rPr>
          <w:b/>
          <w:bCs/>
          <w:color w:val="000000" w:themeColor="text1"/>
          <w:sz w:val="24"/>
          <w:szCs w:val="24"/>
        </w:rPr>
        <w:t xml:space="preserve"> 2</w:t>
      </w:r>
      <w:r w:rsidR="00DC2B9B">
        <w:rPr>
          <w:b/>
          <w:bCs/>
          <w:color w:val="000000" w:themeColor="text1"/>
          <w:sz w:val="24"/>
          <w:szCs w:val="24"/>
        </w:rPr>
        <w:t xml:space="preserve">: </w:t>
      </w:r>
      <w:r w:rsidR="007F4697" w:rsidRPr="00D31E30">
        <w:rPr>
          <w:b/>
          <w:bCs/>
          <w:color w:val="000000" w:themeColor="text1"/>
          <w:sz w:val="24"/>
          <w:szCs w:val="24"/>
        </w:rPr>
        <w:t xml:space="preserve">Novel </w:t>
      </w:r>
      <w:r w:rsidR="002A1D91">
        <w:rPr>
          <w:b/>
          <w:bCs/>
          <w:color w:val="000000" w:themeColor="text1"/>
          <w:sz w:val="24"/>
          <w:szCs w:val="24"/>
        </w:rPr>
        <w:t xml:space="preserve">sensor integration </w:t>
      </w:r>
      <w:r w:rsidR="007F4697" w:rsidRPr="00D31E30">
        <w:rPr>
          <w:rStyle w:val="Heading2Char"/>
          <w:b/>
          <w:bCs/>
          <w:color w:val="000000" w:themeColor="text1"/>
          <w:sz w:val="24"/>
          <w:szCs w:val="24"/>
        </w:rPr>
        <w:t>m</w:t>
      </w:r>
      <w:r w:rsidR="002A1D91">
        <w:rPr>
          <w:rStyle w:val="Heading2Char"/>
          <w:b/>
          <w:bCs/>
          <w:color w:val="000000" w:themeColor="text1"/>
          <w:sz w:val="24"/>
          <w:szCs w:val="24"/>
        </w:rPr>
        <w:t>ethod through welding</w:t>
      </w:r>
      <w:bookmarkEnd w:id="18"/>
    </w:p>
    <w:p w14:paraId="51C9BE61" w14:textId="77777777" w:rsidR="00EC57E7" w:rsidRPr="00EC57E7" w:rsidRDefault="00EC57E7" w:rsidP="00EC57E7">
      <w:pPr>
        <w:spacing w:after="0"/>
      </w:pPr>
    </w:p>
    <w:p w14:paraId="4A5E6AA4" w14:textId="13286A40" w:rsidR="007F4697" w:rsidRPr="006B7EED" w:rsidRDefault="007F4697" w:rsidP="00B23BC1">
      <w:pPr>
        <w:spacing w:after="0" w:line="240" w:lineRule="auto"/>
        <w:rPr>
          <w:b/>
          <w:bCs/>
          <w:color w:val="0070C0"/>
        </w:rPr>
      </w:pPr>
      <w:r w:rsidRPr="006B7EED">
        <w:rPr>
          <w:b/>
          <w:bCs/>
          <w:color w:val="0070C0"/>
        </w:rPr>
        <w:t>Motivation:</w:t>
      </w:r>
    </w:p>
    <w:p w14:paraId="3412162B" w14:textId="5C4CD1A0" w:rsidR="008318E8" w:rsidRDefault="007F4697" w:rsidP="00AD2A8D">
      <w:pPr>
        <w:pStyle w:val="ListParagraph"/>
        <w:numPr>
          <w:ilvl w:val="0"/>
          <w:numId w:val="23"/>
        </w:numPr>
        <w:spacing w:line="240" w:lineRule="auto"/>
        <w:jc w:val="both"/>
        <w:rPr>
          <w:rFonts w:cstheme="minorHAnsi"/>
        </w:rPr>
      </w:pPr>
      <w:r w:rsidRPr="00E422D2">
        <w:rPr>
          <w:rFonts w:cstheme="minorHAnsi"/>
        </w:rPr>
        <w:t xml:space="preserve">The current method of joining the sensors is manual and therefore slow, costly and requires enhanced effort. The need is to develop and test novel sensor joining techniques that are fast, cost saving and can be automated. One of the promising techniques that can be used to joining sensors is through welding. This is possible in case of </w:t>
      </w:r>
      <w:r w:rsidR="00F564F2">
        <w:rPr>
          <w:rFonts w:cstheme="minorHAnsi"/>
        </w:rPr>
        <w:t>TP</w:t>
      </w:r>
      <w:r w:rsidRPr="00E422D2">
        <w:rPr>
          <w:rFonts w:cstheme="minorHAnsi"/>
        </w:rPr>
        <w:t xml:space="preserve"> adhesive films because of their weldability property. </w:t>
      </w:r>
    </w:p>
    <w:p w14:paraId="1AB3742B" w14:textId="0EF15958" w:rsidR="00ED126B" w:rsidRDefault="00636298" w:rsidP="00AD2A8D">
      <w:pPr>
        <w:pStyle w:val="ListParagraph"/>
        <w:numPr>
          <w:ilvl w:val="0"/>
          <w:numId w:val="23"/>
        </w:numPr>
        <w:spacing w:line="240" w:lineRule="auto"/>
        <w:jc w:val="both"/>
        <w:rPr>
          <w:rFonts w:cstheme="minorHAnsi"/>
        </w:rPr>
      </w:pPr>
      <w:r w:rsidRPr="008318E8">
        <w:rPr>
          <w:rFonts w:cstheme="minorHAnsi"/>
        </w:rPr>
        <w:t>I</w:t>
      </w:r>
      <w:r w:rsidR="007F4697" w:rsidRPr="008318E8">
        <w:rPr>
          <w:rFonts w:cstheme="minorHAnsi"/>
        </w:rPr>
        <w:t xml:space="preserve">n </w:t>
      </w:r>
      <w:r w:rsidRPr="008318E8">
        <w:rPr>
          <w:rFonts w:cstheme="minorHAnsi"/>
        </w:rPr>
        <w:t xml:space="preserve">some </w:t>
      </w:r>
      <w:r w:rsidR="007F4697" w:rsidRPr="008318E8">
        <w:rPr>
          <w:rFonts w:cstheme="minorHAnsi"/>
        </w:rPr>
        <w:t>welding</w:t>
      </w:r>
      <w:r w:rsidRPr="008318E8">
        <w:rPr>
          <w:rFonts w:cstheme="minorHAnsi"/>
        </w:rPr>
        <w:t xml:space="preserve"> types such as US and induction welding</w:t>
      </w:r>
      <w:r w:rsidR="007F4697" w:rsidRPr="008318E8">
        <w:rPr>
          <w:rFonts w:cstheme="minorHAnsi"/>
        </w:rPr>
        <w:t xml:space="preserve"> the heat is localized</w:t>
      </w:r>
      <w:r w:rsidR="003D5763">
        <w:rPr>
          <w:rFonts w:cstheme="minorHAnsi"/>
        </w:rPr>
        <w:t xml:space="preserve"> at the interface</w:t>
      </w:r>
      <w:r w:rsidR="007F4697" w:rsidRPr="008318E8">
        <w:rPr>
          <w:rFonts w:cstheme="minorHAnsi"/>
        </w:rPr>
        <w:t xml:space="preserve"> and </w:t>
      </w:r>
      <w:r w:rsidR="00AA1B84" w:rsidRPr="008318E8">
        <w:rPr>
          <w:rFonts w:cstheme="minorHAnsi"/>
        </w:rPr>
        <w:t xml:space="preserve">the bonding time is </w:t>
      </w:r>
      <w:r w:rsidR="007F4697" w:rsidRPr="008318E8">
        <w:rPr>
          <w:rFonts w:cstheme="minorHAnsi"/>
        </w:rPr>
        <w:t xml:space="preserve">very fast therefore </w:t>
      </w:r>
      <w:r w:rsidR="003D5763">
        <w:rPr>
          <w:rFonts w:cstheme="minorHAnsi"/>
        </w:rPr>
        <w:t xml:space="preserve">the </w:t>
      </w:r>
      <w:r w:rsidR="00D07B2B">
        <w:rPr>
          <w:rFonts w:cstheme="minorHAnsi"/>
        </w:rPr>
        <w:t xml:space="preserve">melting </w:t>
      </w:r>
      <w:r w:rsidR="004A74F1" w:rsidRPr="008318E8">
        <w:rPr>
          <w:rFonts w:cstheme="minorHAnsi"/>
        </w:rPr>
        <w:t xml:space="preserve">temperature </w:t>
      </w:r>
      <w:r w:rsidR="00D07B2B">
        <w:rPr>
          <w:rFonts w:cstheme="minorHAnsi"/>
        </w:rPr>
        <w:t>range</w:t>
      </w:r>
      <w:r w:rsidR="004A74F1" w:rsidRPr="008318E8">
        <w:rPr>
          <w:rFonts w:cstheme="minorHAnsi"/>
        </w:rPr>
        <w:t xml:space="preserve"> of the </w:t>
      </w:r>
      <w:r w:rsidR="00F564F2">
        <w:rPr>
          <w:rFonts w:cstheme="minorHAnsi"/>
        </w:rPr>
        <w:t>TP</w:t>
      </w:r>
      <w:r w:rsidR="004A74F1" w:rsidRPr="008318E8">
        <w:rPr>
          <w:rFonts w:cstheme="minorHAnsi"/>
        </w:rPr>
        <w:t xml:space="preserve"> film</w:t>
      </w:r>
      <w:r w:rsidR="003D5763">
        <w:rPr>
          <w:rFonts w:cstheme="minorHAnsi"/>
        </w:rPr>
        <w:t>s can be increased.</w:t>
      </w:r>
      <w:r w:rsidR="00D07B2B">
        <w:rPr>
          <w:rFonts w:cstheme="minorHAnsi"/>
        </w:rPr>
        <w:t xml:space="preserve"> Due to </w:t>
      </w:r>
      <w:r w:rsidR="004B65F2" w:rsidRPr="00D07B2B">
        <w:rPr>
          <w:rFonts w:cstheme="minorHAnsi"/>
        </w:rPr>
        <w:t xml:space="preserve">localized and </w:t>
      </w:r>
      <w:r w:rsidR="007F4697" w:rsidRPr="00D07B2B">
        <w:rPr>
          <w:rFonts w:cstheme="minorHAnsi"/>
        </w:rPr>
        <w:t>short heating time</w:t>
      </w:r>
      <w:r w:rsidR="00D07B2B">
        <w:rPr>
          <w:rFonts w:cstheme="minorHAnsi"/>
        </w:rPr>
        <w:t xml:space="preserve">, </w:t>
      </w:r>
      <w:r w:rsidR="007F4697" w:rsidRPr="00D07B2B">
        <w:rPr>
          <w:rFonts w:cstheme="minorHAnsi"/>
        </w:rPr>
        <w:t>the amount of heat transferred to the sensor</w:t>
      </w:r>
      <w:r w:rsidR="00D07B2B">
        <w:rPr>
          <w:rFonts w:cstheme="minorHAnsi"/>
        </w:rPr>
        <w:t xml:space="preserve"> is </w:t>
      </w:r>
      <w:r w:rsidR="00D07B2B" w:rsidRPr="00D07B2B">
        <w:rPr>
          <w:rFonts w:cstheme="minorHAnsi"/>
        </w:rPr>
        <w:t>significantly decrease</w:t>
      </w:r>
      <w:r w:rsidR="00985A6E">
        <w:rPr>
          <w:rFonts w:cstheme="minorHAnsi"/>
        </w:rPr>
        <w:t>d</w:t>
      </w:r>
      <w:r w:rsidR="007F4697" w:rsidRPr="00D07B2B">
        <w:rPr>
          <w:rFonts w:cstheme="minorHAnsi"/>
        </w:rPr>
        <w:t xml:space="preserve">. </w:t>
      </w:r>
      <w:r w:rsidR="002C6CF7">
        <w:rPr>
          <w:rFonts w:cstheme="minorHAnsi"/>
        </w:rPr>
        <w:t>H</w:t>
      </w:r>
      <w:r w:rsidR="00ED126B">
        <w:rPr>
          <w:rFonts w:cstheme="minorHAnsi"/>
        </w:rPr>
        <w:t>ence TP films with higher melting temperature (above maximum temperature of the sensor) can be used.</w:t>
      </w:r>
    </w:p>
    <w:p w14:paraId="00D60B8C" w14:textId="3788EB30" w:rsidR="007F4697" w:rsidRPr="00D07B2B" w:rsidRDefault="007F4697" w:rsidP="00AD2A8D">
      <w:pPr>
        <w:pStyle w:val="ListParagraph"/>
        <w:numPr>
          <w:ilvl w:val="0"/>
          <w:numId w:val="23"/>
        </w:numPr>
        <w:spacing w:line="240" w:lineRule="auto"/>
        <w:jc w:val="both"/>
        <w:rPr>
          <w:rFonts w:cstheme="minorHAnsi"/>
        </w:rPr>
      </w:pPr>
      <w:r w:rsidRPr="00D07B2B">
        <w:rPr>
          <w:rFonts w:cstheme="minorHAnsi"/>
        </w:rPr>
        <w:t>In some welding types a number of sensors can be joined at the same time for example in induction welding which is a continuous type of welding. Therefore, significantly decreasing the sensor integration time and making it suitable for industrial purposes.</w:t>
      </w:r>
    </w:p>
    <w:p w14:paraId="2E859F7A" w14:textId="77777777" w:rsidR="007F4697" w:rsidRPr="006B7EED" w:rsidRDefault="007F4697" w:rsidP="00B23BC1">
      <w:pPr>
        <w:spacing w:after="0" w:line="240" w:lineRule="auto"/>
        <w:jc w:val="both"/>
        <w:rPr>
          <w:rFonts w:cstheme="minorHAnsi"/>
          <w:b/>
          <w:bCs/>
          <w:color w:val="0070C0"/>
        </w:rPr>
      </w:pPr>
      <w:r w:rsidRPr="006B7EED">
        <w:rPr>
          <w:rFonts w:cstheme="minorHAnsi"/>
          <w:b/>
          <w:bCs/>
          <w:color w:val="0070C0"/>
        </w:rPr>
        <w:t>Aims:</w:t>
      </w:r>
    </w:p>
    <w:p w14:paraId="5743C5D7" w14:textId="669FD431" w:rsidR="007F4697" w:rsidRPr="006B7EED" w:rsidRDefault="007F4697" w:rsidP="00AD2A8D">
      <w:pPr>
        <w:pStyle w:val="ListParagraph"/>
        <w:numPr>
          <w:ilvl w:val="0"/>
          <w:numId w:val="11"/>
        </w:numPr>
        <w:spacing w:after="0" w:line="240" w:lineRule="auto"/>
        <w:jc w:val="both"/>
        <w:rPr>
          <w:rFonts w:cstheme="minorHAnsi"/>
        </w:rPr>
      </w:pPr>
      <w:r w:rsidRPr="006B7EED">
        <w:rPr>
          <w:rFonts w:cstheme="minorHAnsi"/>
        </w:rPr>
        <w:t xml:space="preserve">To test different welding methods for joining the sensors </w:t>
      </w:r>
      <w:r w:rsidR="00F676A5">
        <w:rPr>
          <w:rFonts w:cstheme="minorHAnsi"/>
        </w:rPr>
        <w:t>to the TP based composites using TP films.</w:t>
      </w:r>
    </w:p>
    <w:p w14:paraId="5E09A920" w14:textId="65E4A18D" w:rsidR="007F4697" w:rsidRPr="006B7EED" w:rsidRDefault="007F4697" w:rsidP="00AD2A8D">
      <w:pPr>
        <w:pStyle w:val="ListParagraph"/>
        <w:numPr>
          <w:ilvl w:val="0"/>
          <w:numId w:val="11"/>
        </w:numPr>
        <w:spacing w:after="0" w:line="240" w:lineRule="auto"/>
        <w:jc w:val="both"/>
        <w:rPr>
          <w:rFonts w:cstheme="minorHAnsi"/>
        </w:rPr>
      </w:pPr>
      <w:r w:rsidRPr="006B7EED">
        <w:rPr>
          <w:rFonts w:cstheme="minorHAnsi"/>
        </w:rPr>
        <w:t>To evaluate the feasibility of bonding the sensors with</w:t>
      </w:r>
      <w:r w:rsidR="00F676A5">
        <w:rPr>
          <w:rFonts w:cstheme="minorHAnsi"/>
        </w:rPr>
        <w:t xml:space="preserve"> this novel bonding method.</w:t>
      </w:r>
    </w:p>
    <w:p w14:paraId="33AA14E1" w14:textId="0137C57C" w:rsidR="007F4697" w:rsidRDefault="007F4697" w:rsidP="00AD2A8D">
      <w:pPr>
        <w:pStyle w:val="ListParagraph"/>
        <w:numPr>
          <w:ilvl w:val="0"/>
          <w:numId w:val="11"/>
        </w:numPr>
        <w:spacing w:after="0" w:line="240" w:lineRule="auto"/>
        <w:jc w:val="both"/>
        <w:rPr>
          <w:rFonts w:cstheme="minorHAnsi"/>
        </w:rPr>
      </w:pPr>
      <w:r w:rsidRPr="006B7EED">
        <w:rPr>
          <w:rFonts w:cstheme="minorHAnsi"/>
        </w:rPr>
        <w:t xml:space="preserve">To test the </w:t>
      </w:r>
      <w:r w:rsidR="00EB45DA">
        <w:rPr>
          <w:rFonts w:cstheme="minorHAnsi"/>
        </w:rPr>
        <w:t>i</w:t>
      </w:r>
      <w:r w:rsidRPr="006B7EED">
        <w:rPr>
          <w:rFonts w:cstheme="minorHAnsi"/>
        </w:rPr>
        <w:t xml:space="preserve">ntegration, survivability, and </w:t>
      </w:r>
      <w:r w:rsidR="00E31A73">
        <w:rPr>
          <w:rFonts w:cstheme="minorHAnsi"/>
        </w:rPr>
        <w:t xml:space="preserve">the </w:t>
      </w:r>
      <w:r w:rsidRPr="006B7EED">
        <w:rPr>
          <w:rFonts w:cstheme="minorHAnsi"/>
        </w:rPr>
        <w:t xml:space="preserve">reliability of sensors bonded with </w:t>
      </w:r>
      <w:r w:rsidR="00E31A73">
        <w:rPr>
          <w:rFonts w:cstheme="minorHAnsi"/>
        </w:rPr>
        <w:t>welding</w:t>
      </w:r>
      <w:r w:rsidRPr="006B7EED">
        <w:rPr>
          <w:rFonts w:cstheme="minorHAnsi"/>
        </w:rPr>
        <w:t xml:space="preserve"> using different testing and loading conditions</w:t>
      </w:r>
      <w:r w:rsidR="00E31A73">
        <w:rPr>
          <w:rFonts w:cstheme="minorHAnsi"/>
        </w:rPr>
        <w:t>.</w:t>
      </w:r>
      <w:r w:rsidR="00046EF6">
        <w:rPr>
          <w:rFonts w:cstheme="minorHAnsi"/>
        </w:rPr>
        <w:t xml:space="preserve"> The mechanical testing will only be carried out for the films that have been found reliable </w:t>
      </w:r>
      <w:r w:rsidR="0019029A">
        <w:rPr>
          <w:rFonts w:cstheme="minorHAnsi"/>
        </w:rPr>
        <w:t>through previous testing where sensors were bonded using consolidation</w:t>
      </w:r>
      <w:r w:rsidR="00445DD5">
        <w:rPr>
          <w:rFonts w:cstheme="minorHAnsi"/>
        </w:rPr>
        <w:t xml:space="preserve"> (section 3.1.1)</w:t>
      </w:r>
      <w:r w:rsidR="0019029A">
        <w:rPr>
          <w:rFonts w:cstheme="minorHAnsi"/>
        </w:rPr>
        <w:t>.</w:t>
      </w:r>
      <w:r w:rsidRPr="006B7EED">
        <w:rPr>
          <w:rFonts w:cstheme="minorHAnsi"/>
        </w:rPr>
        <w:t xml:space="preserve"> </w:t>
      </w:r>
    </w:p>
    <w:p w14:paraId="1EEFD6EE" w14:textId="77777777" w:rsidR="007F4697" w:rsidRDefault="007F4697" w:rsidP="00B23BC1">
      <w:pPr>
        <w:spacing w:after="0" w:line="240" w:lineRule="auto"/>
        <w:jc w:val="both"/>
        <w:rPr>
          <w:rFonts w:cstheme="minorHAnsi"/>
          <w:b/>
          <w:color w:val="0070C0"/>
        </w:rPr>
      </w:pPr>
    </w:p>
    <w:p w14:paraId="72151E1B" w14:textId="77777777" w:rsidR="007F4697" w:rsidRPr="005075C2" w:rsidRDefault="007F4697" w:rsidP="00B23BC1">
      <w:pPr>
        <w:spacing w:after="0" w:line="240" w:lineRule="auto"/>
        <w:jc w:val="both"/>
        <w:rPr>
          <w:rFonts w:cstheme="minorHAnsi"/>
        </w:rPr>
      </w:pPr>
      <w:r w:rsidRPr="005075C2">
        <w:rPr>
          <w:rFonts w:cstheme="minorHAnsi"/>
          <w:b/>
          <w:color w:val="0070C0"/>
        </w:rPr>
        <w:t>Methodological approach:</w:t>
      </w:r>
    </w:p>
    <w:p w14:paraId="5C703A0B" w14:textId="21CFCEFC" w:rsidR="00CE0ACE" w:rsidRDefault="007F4697" w:rsidP="00B23BC1">
      <w:pPr>
        <w:spacing w:line="240" w:lineRule="auto"/>
        <w:jc w:val="both"/>
        <w:rPr>
          <w:rFonts w:cstheme="minorHAnsi"/>
          <w:color w:val="FF0000"/>
        </w:rPr>
      </w:pPr>
      <w:r w:rsidRPr="006B7EED">
        <w:rPr>
          <w:rFonts w:cstheme="minorHAnsi"/>
        </w:rPr>
        <w:t xml:space="preserve">There are </w:t>
      </w:r>
      <w:r>
        <w:rPr>
          <w:rFonts w:cstheme="minorHAnsi"/>
        </w:rPr>
        <w:t xml:space="preserve">various </w:t>
      </w:r>
      <w:r w:rsidRPr="006B7EED">
        <w:rPr>
          <w:rFonts w:cstheme="minorHAnsi"/>
        </w:rPr>
        <w:t xml:space="preserve">welding methods discussed in literature that are used to join </w:t>
      </w:r>
      <w:r w:rsidR="00F564F2">
        <w:rPr>
          <w:rFonts w:cstheme="minorHAnsi"/>
        </w:rPr>
        <w:t>TP</w:t>
      </w:r>
      <w:r w:rsidRPr="006B7EED">
        <w:rPr>
          <w:rFonts w:cstheme="minorHAnsi"/>
        </w:rPr>
        <w:t xml:space="preserve"> polymers or composites. </w:t>
      </w:r>
      <w:r w:rsidRPr="006B7EED">
        <w:rPr>
          <w:rFonts w:cstheme="minorHAnsi"/>
          <w:bCs/>
        </w:rPr>
        <w:t xml:space="preserve">Among the main categories are thermal, frictional, and electromagnetic welding </w:t>
      </w:r>
      <w:sdt>
        <w:sdtPr>
          <w:rPr>
            <w:rFonts w:cstheme="minorHAnsi"/>
            <w:bCs/>
          </w:rPr>
          <w:alias w:val="To edit, see citavi.com/edit"/>
          <w:tag w:val="CitaviPlaceholder#9e104f8b-cc77-4f4a-b8ed-b1efd36137fa"/>
          <w:id w:val="-507901516"/>
          <w:placeholder>
            <w:docPart w:val="6903BA1C146A4B3E87E1AE642CE8E26C"/>
          </w:placeholder>
        </w:sdtPr>
        <w:sdtEndPr/>
        <w:sdtContent>
          <w:r w:rsidRPr="006B7EED">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xYWE1LTBlN2EtNDQ2ZC1iNDAzLWMxYjAzMDhlNDFmNSIsIlJhbmdlTGVuZ3RoIjo0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3siJGlkIjoiMTA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4OTI3MDU3MDQwNDUxODciLCJVcmlTdHJpbmciOiJodHRwczovL2RvaS5vcmcvMTAuMTE3Ny8wODkyNzA1NzA0MDQ1MT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}</w:instrText>
          </w:r>
          <w:r w:rsidRPr="006B7EED">
            <w:rPr>
              <w:rFonts w:cstheme="minorHAnsi"/>
              <w:bCs/>
              <w:noProof/>
            </w:rPr>
            <w:fldChar w:fldCharType="separate"/>
          </w:r>
          <w:r w:rsidR="009D730B">
            <w:rPr>
              <w:rFonts w:cstheme="minorHAnsi"/>
              <w:bCs/>
              <w:noProof/>
            </w:rPr>
            <w:t>[14]</w:t>
          </w:r>
          <w:r w:rsidRPr="006B7EED">
            <w:rPr>
              <w:rFonts w:cstheme="minorHAnsi"/>
              <w:bCs/>
              <w:noProof/>
            </w:rPr>
            <w:fldChar w:fldCharType="end"/>
          </w:r>
        </w:sdtContent>
      </w:sdt>
      <w:r>
        <w:rPr>
          <w:rFonts w:cstheme="minorHAnsi"/>
          <w:bCs/>
        </w:rPr>
        <w:t xml:space="preserve">, which includes </w:t>
      </w:r>
      <w:r>
        <w:rPr>
          <w:rFonts w:cstheme="minorHAnsi"/>
        </w:rPr>
        <w:t>u</w:t>
      </w:r>
      <w:r w:rsidRPr="006B7EED">
        <w:rPr>
          <w:rFonts w:cstheme="minorHAnsi"/>
        </w:rPr>
        <w:t>ltrasonic, induction, conduction, resistance, gas</w:t>
      </w:r>
      <w:r>
        <w:rPr>
          <w:rFonts w:cstheme="minorHAnsi"/>
        </w:rPr>
        <w:t>,</w:t>
      </w:r>
      <w:r w:rsidRPr="006B7EED">
        <w:rPr>
          <w:rFonts w:cstheme="minorHAnsi"/>
        </w:rPr>
        <w:t xml:space="preserve"> </w:t>
      </w:r>
      <w:r>
        <w:rPr>
          <w:rFonts w:cstheme="minorHAnsi"/>
        </w:rPr>
        <w:t xml:space="preserve">and </w:t>
      </w:r>
      <w:r w:rsidRPr="006B7EED">
        <w:rPr>
          <w:rFonts w:cstheme="minorHAnsi"/>
        </w:rPr>
        <w:t xml:space="preserve">tool welding. </w:t>
      </w:r>
      <w:r w:rsidR="00363D80" w:rsidRPr="00EF5461">
        <w:rPr>
          <w:rFonts w:cstheme="minorHAnsi"/>
        </w:rPr>
        <w:t>Based on a</w:t>
      </w:r>
      <w:r w:rsidR="00F62CCA" w:rsidRPr="00EF5461">
        <w:rPr>
          <w:rFonts w:cstheme="minorHAnsi"/>
        </w:rPr>
        <w:t xml:space="preserve"> </w:t>
      </w:r>
      <w:r w:rsidR="00131D82" w:rsidRPr="00EF5461">
        <w:rPr>
          <w:rFonts w:cstheme="minorHAnsi"/>
        </w:rPr>
        <w:t>preliminary</w:t>
      </w:r>
      <w:r w:rsidR="00363D80" w:rsidRPr="00EF5461">
        <w:rPr>
          <w:rFonts w:cstheme="minorHAnsi"/>
        </w:rPr>
        <w:t xml:space="preserve"> </w:t>
      </w:r>
      <w:r w:rsidR="007975D4" w:rsidRPr="00EF5461">
        <w:rPr>
          <w:rFonts w:cstheme="minorHAnsi"/>
        </w:rPr>
        <w:t>study</w:t>
      </w:r>
      <w:r w:rsidR="009B5FAB" w:rsidRPr="00EF5461">
        <w:rPr>
          <w:rFonts w:cstheme="minorHAnsi"/>
        </w:rPr>
        <w:t xml:space="preserve"> </w:t>
      </w:r>
      <w:r w:rsidR="00AC5D11" w:rsidRPr="00EF5461">
        <w:rPr>
          <w:rFonts w:cstheme="minorHAnsi"/>
        </w:rPr>
        <w:t xml:space="preserve">the </w:t>
      </w:r>
      <w:r w:rsidR="00AC5D11" w:rsidRPr="00363D80">
        <w:rPr>
          <w:rFonts w:cstheme="minorHAnsi"/>
        </w:rPr>
        <w:t>most suitable</w:t>
      </w:r>
      <w:r w:rsidRPr="00363D80">
        <w:rPr>
          <w:rFonts w:cstheme="minorHAnsi"/>
        </w:rPr>
        <w:t xml:space="preserve"> </w:t>
      </w:r>
      <w:r w:rsidRPr="005B52E9">
        <w:rPr>
          <w:rFonts w:cstheme="minorHAnsi"/>
        </w:rPr>
        <w:t>methods</w:t>
      </w:r>
      <w:r w:rsidR="00195BA7" w:rsidRPr="005B52E9">
        <w:rPr>
          <w:rFonts w:cstheme="minorHAnsi"/>
        </w:rPr>
        <w:t xml:space="preserve"> </w:t>
      </w:r>
      <w:r w:rsidR="00195BA7" w:rsidRPr="00CD3797">
        <w:rPr>
          <w:rFonts w:ascii="AdvTimes" w:hAnsi="AdvTimes"/>
          <w:color w:val="000000"/>
          <w:sz w:val="20"/>
          <w:szCs w:val="20"/>
        </w:rPr>
        <w:t xml:space="preserve">that </w:t>
      </w:r>
      <w:r w:rsidR="00195BA7" w:rsidRPr="00CD3797">
        <w:rPr>
          <w:rFonts w:cstheme="minorHAnsi"/>
        </w:rPr>
        <w:t>could possibly be used to weld the surfaces to composite surfaces</w:t>
      </w:r>
      <w:r w:rsidRPr="00CD3797">
        <w:rPr>
          <w:rFonts w:cstheme="minorHAnsi"/>
        </w:rPr>
        <w:t xml:space="preserve"> </w:t>
      </w:r>
      <w:r w:rsidR="00195BA7" w:rsidRPr="00CD3797">
        <w:rPr>
          <w:rFonts w:cstheme="minorHAnsi"/>
        </w:rPr>
        <w:t>are</w:t>
      </w:r>
      <w:r w:rsidR="009B5FAB" w:rsidRPr="00CD3797">
        <w:rPr>
          <w:rFonts w:cstheme="minorHAnsi"/>
        </w:rPr>
        <w:t xml:space="preserve"> ultrasonic, induction and conduction welding</w:t>
      </w:r>
      <w:r w:rsidR="00195BA7" w:rsidRPr="00CD3797">
        <w:rPr>
          <w:rFonts w:cstheme="minorHAnsi"/>
        </w:rPr>
        <w:t xml:space="preserve">. </w:t>
      </w:r>
      <w:r w:rsidR="0025778A" w:rsidRPr="00CD3797">
        <w:rPr>
          <w:rFonts w:cstheme="minorHAnsi"/>
        </w:rPr>
        <w:t xml:space="preserve">Other welding types of welding </w:t>
      </w:r>
      <w:r w:rsidR="004903F2" w:rsidRPr="00CD3797">
        <w:rPr>
          <w:rFonts w:cstheme="minorHAnsi"/>
        </w:rPr>
        <w:t xml:space="preserve">such as </w:t>
      </w:r>
      <w:r w:rsidR="00A21D4E" w:rsidRPr="00CD3797">
        <w:rPr>
          <w:rFonts w:cstheme="minorHAnsi"/>
        </w:rPr>
        <w:t xml:space="preserve">hot gas, </w:t>
      </w:r>
      <w:r w:rsidR="001952CC" w:rsidRPr="00CD3797">
        <w:rPr>
          <w:rFonts w:cstheme="minorHAnsi"/>
        </w:rPr>
        <w:t>hot tool</w:t>
      </w:r>
      <w:r w:rsidR="00362DDC" w:rsidRPr="00CD3797">
        <w:rPr>
          <w:rFonts w:cstheme="minorHAnsi"/>
        </w:rPr>
        <w:t>, friction stir welding</w:t>
      </w:r>
      <w:r w:rsidR="00170378" w:rsidRPr="00CD3797">
        <w:rPr>
          <w:rFonts w:cstheme="minorHAnsi"/>
        </w:rPr>
        <w:t>, lase</w:t>
      </w:r>
      <w:r w:rsidR="009D7F86" w:rsidRPr="00CD3797">
        <w:rPr>
          <w:rFonts w:cstheme="minorHAnsi"/>
        </w:rPr>
        <w:t>r</w:t>
      </w:r>
      <w:r w:rsidR="00170378" w:rsidRPr="00CD3797">
        <w:rPr>
          <w:rFonts w:cstheme="minorHAnsi"/>
        </w:rPr>
        <w:t xml:space="preserve"> welding etc. </w:t>
      </w:r>
      <w:r w:rsidR="00362DDC" w:rsidRPr="00CD3797">
        <w:rPr>
          <w:rFonts w:cstheme="minorHAnsi"/>
        </w:rPr>
        <w:t xml:space="preserve">cannot be used because </w:t>
      </w:r>
      <w:r w:rsidR="00170378" w:rsidRPr="00CD3797">
        <w:rPr>
          <w:rFonts w:cstheme="minorHAnsi"/>
        </w:rPr>
        <w:t xml:space="preserve">it is </w:t>
      </w:r>
      <w:r w:rsidR="009A7EF2" w:rsidRPr="00CD3797">
        <w:rPr>
          <w:rFonts w:cstheme="minorHAnsi"/>
        </w:rPr>
        <w:t xml:space="preserve">most likely </w:t>
      </w:r>
      <w:r w:rsidR="00170378" w:rsidRPr="00CD3797">
        <w:rPr>
          <w:rFonts w:cstheme="minorHAnsi"/>
        </w:rPr>
        <w:t xml:space="preserve">that </w:t>
      </w:r>
      <w:r w:rsidR="009A7EF2" w:rsidRPr="00CD3797">
        <w:rPr>
          <w:rFonts w:cstheme="minorHAnsi"/>
        </w:rPr>
        <w:t xml:space="preserve">the sensor will be degraded during </w:t>
      </w:r>
      <w:r w:rsidR="00170378" w:rsidRPr="00CD3797">
        <w:rPr>
          <w:rFonts w:cstheme="minorHAnsi"/>
        </w:rPr>
        <w:t>the</w:t>
      </w:r>
      <w:r w:rsidR="005B52E9" w:rsidRPr="00CD3797">
        <w:rPr>
          <w:rFonts w:cstheme="minorHAnsi"/>
        </w:rPr>
        <w:t xml:space="preserve"> welding</w:t>
      </w:r>
      <w:r w:rsidR="00CD3797" w:rsidRPr="00CD3797">
        <w:rPr>
          <w:rFonts w:cstheme="minorHAnsi"/>
        </w:rPr>
        <w:t xml:space="preserve">. For e.g., </w:t>
      </w:r>
      <w:r w:rsidR="00720BE7">
        <w:rPr>
          <w:rFonts w:cstheme="minorHAnsi"/>
        </w:rPr>
        <w:t>t</w:t>
      </w:r>
      <w:r w:rsidR="00CD3797" w:rsidRPr="00CD3797">
        <w:rPr>
          <w:rFonts w:cstheme="minorHAnsi"/>
        </w:rPr>
        <w:t xml:space="preserve">he main obstacle in using laser for welding </w:t>
      </w:r>
      <w:r w:rsidR="00F564F2">
        <w:rPr>
          <w:rFonts w:cstheme="minorHAnsi"/>
        </w:rPr>
        <w:t>TP</w:t>
      </w:r>
      <w:r w:rsidR="00CD3797" w:rsidRPr="00CD3797">
        <w:rPr>
          <w:rFonts w:cstheme="minorHAnsi"/>
        </w:rPr>
        <w:t xml:space="preserve"> polymers is the high intensity of laser beams, which very quickly decomposes (burn) the </w:t>
      </w:r>
      <w:r w:rsidR="00F564F2">
        <w:rPr>
          <w:rFonts w:cstheme="minorHAnsi"/>
        </w:rPr>
        <w:t>TP</w:t>
      </w:r>
      <w:r w:rsidR="00CD3797" w:rsidRPr="00CD3797">
        <w:rPr>
          <w:rFonts w:cstheme="minorHAnsi"/>
        </w:rPr>
        <w:t xml:space="preserve"> polymers even at low laser power levels </w:t>
      </w:r>
      <w:sdt>
        <w:sdtPr>
          <w:rPr>
            <w:rFonts w:cstheme="minorHAnsi"/>
          </w:rPr>
          <w:alias w:val="To edit, see citavi.com/edit"/>
          <w:tag w:val="CitaviPlaceholder#fc711fd2-1682-460b-8f1a-a500ea6563ad"/>
          <w:id w:val="1324482763"/>
          <w:placeholder>
            <w:docPart w:val="DefaultPlaceholder_-1854013440"/>
          </w:placeholder>
        </w:sdtPr>
        <w:sdtEndPr/>
        <w:sdtContent>
          <w:r w:rsidR="00CD3797" w:rsidRPr="00CD3797">
            <w:rPr>
              <w:rFonts w:cstheme="minorHAnsi"/>
            </w:rPr>
            <w:fldChar w:fldCharType="begin"/>
          </w:r>
          <w:r w:rsidR="006D0F3E">
            <w:rPr>
              <w:rFonts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WExMTNmLWQ4NGQtNGY2OC05Y2FjLWJmMjE2ZTAyZDgzMCIsIlJhbmdlTGVuZ3RoIjo0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3siJGlkIjoiMTA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4OTI3MDU3MDQwNDUxODciLCJVcmlTdHJpbmciOiJodHRwczovL2RvaS5vcmcvMTAuMTE3Ny8wODkyNzA1NzA0MDQ1MT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}</w:instrText>
          </w:r>
          <w:r w:rsidR="00CD3797" w:rsidRPr="00CD3797">
            <w:rPr>
              <w:rFonts w:cstheme="minorHAnsi"/>
            </w:rPr>
            <w:fldChar w:fldCharType="separate"/>
          </w:r>
          <w:r w:rsidR="009D730B">
            <w:rPr>
              <w:rFonts w:cstheme="minorHAnsi"/>
            </w:rPr>
            <w:t>[14]</w:t>
          </w:r>
          <w:r w:rsidR="00CD3797" w:rsidRPr="00CD3797">
            <w:rPr>
              <w:rFonts w:cstheme="minorHAnsi"/>
            </w:rPr>
            <w:fldChar w:fldCharType="end"/>
          </w:r>
        </w:sdtContent>
      </w:sdt>
      <w:r w:rsidR="00CD3797" w:rsidRPr="00CD3797">
        <w:rPr>
          <w:rFonts w:cstheme="minorHAnsi"/>
        </w:rPr>
        <w:t xml:space="preserve">. </w:t>
      </w:r>
      <w:r w:rsidR="003E715F">
        <w:rPr>
          <w:rFonts w:cstheme="minorHAnsi"/>
        </w:rPr>
        <w:t xml:space="preserve"> While as </w:t>
      </w:r>
      <w:r w:rsidR="005106D2">
        <w:rPr>
          <w:rFonts w:cstheme="minorHAnsi"/>
        </w:rPr>
        <w:t>in</w:t>
      </w:r>
      <w:r w:rsidR="003E715F">
        <w:rPr>
          <w:rFonts w:cstheme="minorHAnsi"/>
        </w:rPr>
        <w:t xml:space="preserve"> hot</w:t>
      </w:r>
      <w:r w:rsidR="00762F0A">
        <w:rPr>
          <w:rFonts w:cstheme="minorHAnsi"/>
        </w:rPr>
        <w:t xml:space="preserve">-tool welding  the tool first melts the </w:t>
      </w:r>
      <w:r w:rsidR="00826A39">
        <w:rPr>
          <w:rFonts w:cstheme="minorHAnsi"/>
        </w:rPr>
        <w:t xml:space="preserve">surfaces to be weld and then </w:t>
      </w:r>
      <w:r w:rsidR="005106D2">
        <w:rPr>
          <w:rFonts w:cstheme="minorHAnsi"/>
        </w:rPr>
        <w:t xml:space="preserve">the tool is </w:t>
      </w:r>
      <w:r w:rsidR="00826A39">
        <w:rPr>
          <w:rFonts w:cstheme="minorHAnsi"/>
        </w:rPr>
        <w:t xml:space="preserve">withdrawn which is not possible </w:t>
      </w:r>
      <w:r w:rsidR="00DF2648">
        <w:rPr>
          <w:rFonts w:cstheme="minorHAnsi"/>
        </w:rPr>
        <w:t>in welding the sensors through TP films</w:t>
      </w:r>
      <w:r w:rsidR="004F5F0F">
        <w:rPr>
          <w:rFonts w:cstheme="minorHAnsi"/>
        </w:rPr>
        <w:t xml:space="preserve"> </w:t>
      </w:r>
      <w:sdt>
        <w:sdtPr>
          <w:rPr>
            <w:rFonts w:cstheme="minorHAnsi"/>
          </w:rPr>
          <w:alias w:val="To edit, see citavi.com/edit"/>
          <w:tag w:val="CitaviPlaceholder#cf5e64a3-9359-45da-add8-5245e22f16ac"/>
          <w:id w:val="-145904234"/>
          <w:placeholder>
            <w:docPart w:val="E803A50ACA1346C09119359210E52098"/>
          </w:placeholder>
        </w:sdtPr>
        <w:sdtEndPr/>
        <w:sdtContent>
          <w:r w:rsidR="009D730B" w:rsidRPr="00CD3797">
            <w:rPr>
              <w:rFonts w:cstheme="minorHAnsi"/>
            </w:rPr>
            <w:fldChar w:fldCharType="begin"/>
          </w:r>
          <w:r w:rsidR="006D0F3E">
            <w:rPr>
              <w:rFonts w:cstheme="min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WExMTNmLWQ4NGQtNGY2OC05Y2FjLWJmMjE2ZTAyZDgzMCIsIlJhbmdlTGVuZ3RoIjo0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3siJGlkIjoiMTA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4OTI3MDU3MDQwNDUxODciLCJVcmlTdHJpbmciOiJodHRwczovL2RvaS5vcmcvMTAuMTE3Ny8wODkyNzA1NzA0MDQ1MT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}</w:instrText>
          </w:r>
          <w:r w:rsidR="009D730B" w:rsidRPr="00CD3797">
            <w:rPr>
              <w:rFonts w:cstheme="minorHAnsi"/>
            </w:rPr>
            <w:fldChar w:fldCharType="separate"/>
          </w:r>
          <w:r w:rsidR="009D730B">
            <w:rPr>
              <w:rFonts w:cstheme="minorHAnsi"/>
            </w:rPr>
            <w:t>[14]</w:t>
          </w:r>
          <w:r w:rsidR="009D730B" w:rsidRPr="00CD3797">
            <w:rPr>
              <w:rFonts w:cstheme="minorHAnsi"/>
            </w:rPr>
            <w:fldChar w:fldCharType="end"/>
          </w:r>
        </w:sdtContent>
      </w:sdt>
      <w:r w:rsidR="00826A39">
        <w:rPr>
          <w:rFonts w:cstheme="minorHAnsi"/>
        </w:rPr>
        <w:t>.</w:t>
      </w:r>
      <w:r w:rsidR="00CF4B97" w:rsidRPr="00CD3797">
        <w:rPr>
          <w:rFonts w:cstheme="minorHAnsi"/>
        </w:rPr>
        <w:t xml:space="preserve"> </w:t>
      </w:r>
      <w:r w:rsidR="00195BA7" w:rsidRPr="00CD3797">
        <w:rPr>
          <w:rFonts w:cstheme="minorHAnsi"/>
        </w:rPr>
        <w:t>The</w:t>
      </w:r>
      <w:r w:rsidR="0025778A" w:rsidRPr="00CD3797">
        <w:rPr>
          <w:rFonts w:cstheme="minorHAnsi"/>
        </w:rPr>
        <w:t xml:space="preserve"> </w:t>
      </w:r>
      <w:r w:rsidR="00195BA7" w:rsidRPr="00CD3797">
        <w:rPr>
          <w:rFonts w:cstheme="minorHAnsi"/>
        </w:rPr>
        <w:t>possible methods</w:t>
      </w:r>
      <w:r w:rsidR="0025778A" w:rsidRPr="00CD3797">
        <w:rPr>
          <w:rFonts w:cstheme="minorHAnsi"/>
        </w:rPr>
        <w:t xml:space="preserve"> namely ultrasonic, induction and conduction welding</w:t>
      </w:r>
      <w:r w:rsidR="00195BA7" w:rsidRPr="00CD3797">
        <w:rPr>
          <w:rFonts w:cstheme="minorHAnsi"/>
        </w:rPr>
        <w:t xml:space="preserve"> </w:t>
      </w:r>
      <w:r w:rsidRPr="00CD3797">
        <w:rPr>
          <w:rFonts w:cstheme="minorHAnsi"/>
        </w:rPr>
        <w:t xml:space="preserve">with their possibilities and limitations have been </w:t>
      </w:r>
      <w:r w:rsidR="00363D80" w:rsidRPr="00CD3797">
        <w:rPr>
          <w:rFonts w:cstheme="minorHAnsi"/>
        </w:rPr>
        <w:t>summarize</w:t>
      </w:r>
      <w:r w:rsidRPr="00CD3797">
        <w:rPr>
          <w:rFonts w:cstheme="minorHAnsi"/>
        </w:rPr>
        <w:t xml:space="preserve">d in Table </w:t>
      </w:r>
      <w:r w:rsidR="00293BF4">
        <w:rPr>
          <w:rFonts w:cstheme="minorHAnsi"/>
        </w:rPr>
        <w:t>4</w:t>
      </w:r>
      <w:r w:rsidR="00173D55" w:rsidRPr="00CD3797">
        <w:rPr>
          <w:rFonts w:cstheme="minorHAnsi"/>
        </w:rPr>
        <w:t>.</w:t>
      </w:r>
    </w:p>
    <w:p w14:paraId="41BD7186" w14:textId="59C665FC" w:rsidR="00330EA9" w:rsidRDefault="008429C4" w:rsidP="00B23BC1">
      <w:pPr>
        <w:spacing w:line="240" w:lineRule="auto"/>
        <w:jc w:val="both"/>
        <w:rPr>
          <w:rFonts w:cstheme="minorHAnsi"/>
          <w:bCs/>
        </w:rPr>
      </w:pPr>
      <w:r>
        <w:rPr>
          <w:rFonts w:cstheme="minorHAnsi"/>
        </w:rPr>
        <w:t xml:space="preserve">When testing the feasibility </w:t>
      </w:r>
      <w:r w:rsidR="009B031A">
        <w:rPr>
          <w:rFonts w:cstheme="minorHAnsi"/>
        </w:rPr>
        <w:t xml:space="preserve">and durability </w:t>
      </w:r>
      <w:r>
        <w:rPr>
          <w:rFonts w:cstheme="minorHAnsi"/>
        </w:rPr>
        <w:t>of t</w:t>
      </w:r>
      <w:r w:rsidR="00173D55" w:rsidRPr="005B552F">
        <w:rPr>
          <w:rFonts w:cstheme="minorHAnsi"/>
        </w:rPr>
        <w:t>he</w:t>
      </w:r>
      <w:r>
        <w:rPr>
          <w:rFonts w:cstheme="minorHAnsi"/>
        </w:rPr>
        <w:t xml:space="preserve"> </w:t>
      </w:r>
      <w:r w:rsidR="00DB5B8B">
        <w:rPr>
          <w:rFonts w:cstheme="minorHAnsi"/>
        </w:rPr>
        <w:t>above-mentioned</w:t>
      </w:r>
      <w:r w:rsidR="00173D55" w:rsidRPr="005B552F">
        <w:rPr>
          <w:rFonts w:cstheme="minorHAnsi"/>
        </w:rPr>
        <w:t xml:space="preserve"> </w:t>
      </w:r>
      <w:r w:rsidR="002A044E" w:rsidRPr="005B552F">
        <w:rPr>
          <w:rFonts w:cstheme="minorHAnsi"/>
        </w:rPr>
        <w:t xml:space="preserve">possible </w:t>
      </w:r>
      <w:r w:rsidR="00173D55" w:rsidRPr="005B552F">
        <w:rPr>
          <w:rFonts w:cstheme="minorHAnsi"/>
        </w:rPr>
        <w:t>welding type</w:t>
      </w:r>
      <w:r w:rsidR="002A044E" w:rsidRPr="005B552F">
        <w:rPr>
          <w:rFonts w:cstheme="minorHAnsi"/>
        </w:rPr>
        <w:t xml:space="preserve">s only those </w:t>
      </w:r>
      <w:r w:rsidR="009F593A">
        <w:rPr>
          <w:rFonts w:cstheme="minorHAnsi"/>
        </w:rPr>
        <w:t xml:space="preserve">TP </w:t>
      </w:r>
      <w:r w:rsidR="002A044E" w:rsidRPr="005B552F">
        <w:rPr>
          <w:rFonts w:cstheme="minorHAnsi"/>
        </w:rPr>
        <w:t xml:space="preserve">films will </w:t>
      </w:r>
      <w:r w:rsidR="002A044E" w:rsidRPr="005B552F">
        <w:rPr>
          <w:rFonts w:cstheme="minorHAnsi"/>
          <w:bCs/>
        </w:rPr>
        <w:t xml:space="preserve">be </w:t>
      </w:r>
      <w:r w:rsidR="00B80F4A">
        <w:rPr>
          <w:rFonts w:cstheme="minorHAnsi"/>
          <w:bCs/>
        </w:rPr>
        <w:t>considered</w:t>
      </w:r>
      <w:r w:rsidR="002A044E" w:rsidRPr="005B552F">
        <w:rPr>
          <w:rFonts w:cstheme="minorHAnsi"/>
          <w:bCs/>
        </w:rPr>
        <w:t xml:space="preserve"> which are compatible</w:t>
      </w:r>
      <w:r w:rsidR="00B80F4A">
        <w:rPr>
          <w:rFonts w:cstheme="minorHAnsi"/>
          <w:bCs/>
        </w:rPr>
        <w:t xml:space="preserve"> with welding</w:t>
      </w:r>
      <w:r w:rsidR="002A044E" w:rsidRPr="005B552F">
        <w:rPr>
          <w:rFonts w:cstheme="minorHAnsi"/>
          <w:bCs/>
        </w:rPr>
        <w:t xml:space="preserve"> and </w:t>
      </w:r>
      <w:r w:rsidR="009F593A">
        <w:rPr>
          <w:rFonts w:cstheme="minorHAnsi"/>
          <w:bCs/>
        </w:rPr>
        <w:t xml:space="preserve">have </w:t>
      </w:r>
      <w:r w:rsidR="002A044E" w:rsidRPr="005B552F">
        <w:rPr>
          <w:rFonts w:cstheme="minorHAnsi"/>
          <w:bCs/>
        </w:rPr>
        <w:t>passe</w:t>
      </w:r>
      <w:r w:rsidR="009F593A">
        <w:rPr>
          <w:rFonts w:cstheme="minorHAnsi"/>
          <w:bCs/>
        </w:rPr>
        <w:t>d</w:t>
      </w:r>
      <w:r w:rsidR="002A044E" w:rsidRPr="005B552F">
        <w:rPr>
          <w:rFonts w:cstheme="minorHAnsi"/>
          <w:bCs/>
        </w:rPr>
        <w:t xml:space="preserve"> </w:t>
      </w:r>
      <w:r w:rsidR="005B552F">
        <w:rPr>
          <w:rFonts w:cstheme="minorHAnsi"/>
          <w:bCs/>
        </w:rPr>
        <w:t xml:space="preserve">the survivability and reliability </w:t>
      </w:r>
      <w:r w:rsidR="002A044E" w:rsidRPr="005B552F">
        <w:rPr>
          <w:rFonts w:cstheme="minorHAnsi"/>
          <w:bCs/>
        </w:rPr>
        <w:t>tests as described in section 3.1.</w:t>
      </w:r>
      <w:r w:rsidR="005F5A48" w:rsidRPr="005B552F">
        <w:rPr>
          <w:rFonts w:cstheme="minorHAnsi"/>
          <w:bCs/>
        </w:rPr>
        <w:t xml:space="preserve">1. </w:t>
      </w:r>
      <w:r w:rsidR="005B552F">
        <w:rPr>
          <w:rFonts w:cstheme="minorHAnsi"/>
          <w:bCs/>
        </w:rPr>
        <w:t>This is</w:t>
      </w:r>
      <w:r w:rsidR="00686AF0">
        <w:rPr>
          <w:rFonts w:cstheme="minorHAnsi"/>
          <w:bCs/>
        </w:rPr>
        <w:t xml:space="preserve"> to make </w:t>
      </w:r>
      <w:r w:rsidR="00686AF0" w:rsidRPr="00043394">
        <w:rPr>
          <w:rFonts w:cstheme="minorHAnsi"/>
          <w:bCs/>
        </w:rPr>
        <w:t>sure that the TP</w:t>
      </w:r>
      <w:r w:rsidR="00DB5B8B" w:rsidRPr="00043394">
        <w:rPr>
          <w:rFonts w:cstheme="minorHAnsi"/>
          <w:bCs/>
        </w:rPr>
        <w:t xml:space="preserve"> bonding</w:t>
      </w:r>
      <w:r w:rsidR="00686AF0" w:rsidRPr="00043394">
        <w:rPr>
          <w:rFonts w:cstheme="minorHAnsi"/>
          <w:bCs/>
        </w:rPr>
        <w:t xml:space="preserve"> films </w:t>
      </w:r>
      <w:r w:rsidR="00B80F4A" w:rsidRPr="00043394">
        <w:rPr>
          <w:rFonts w:cstheme="minorHAnsi"/>
          <w:bCs/>
        </w:rPr>
        <w:t xml:space="preserve">themselves </w:t>
      </w:r>
      <w:r w:rsidR="00686AF0" w:rsidRPr="00043394">
        <w:rPr>
          <w:rFonts w:cstheme="minorHAnsi"/>
          <w:bCs/>
        </w:rPr>
        <w:t>are</w:t>
      </w:r>
      <w:r w:rsidR="004B352B" w:rsidRPr="00043394">
        <w:rPr>
          <w:rFonts w:cstheme="minorHAnsi"/>
          <w:bCs/>
        </w:rPr>
        <w:t xml:space="preserve"> not responsible </w:t>
      </w:r>
      <w:r w:rsidR="005E208A" w:rsidRPr="00043394">
        <w:rPr>
          <w:rFonts w:cstheme="minorHAnsi"/>
          <w:bCs/>
        </w:rPr>
        <w:t xml:space="preserve">for the </w:t>
      </w:r>
      <w:r w:rsidR="00CA22D7" w:rsidRPr="00043394">
        <w:rPr>
          <w:rFonts w:cstheme="minorHAnsi"/>
          <w:bCs/>
        </w:rPr>
        <w:t xml:space="preserve">poor performance </w:t>
      </w:r>
      <w:r w:rsidR="00E27455" w:rsidRPr="00043394">
        <w:rPr>
          <w:rFonts w:cstheme="minorHAnsi"/>
          <w:bCs/>
        </w:rPr>
        <w:t>during the welding process.</w:t>
      </w:r>
      <w:r w:rsidR="009B031A" w:rsidRPr="00043394">
        <w:rPr>
          <w:rFonts w:cstheme="minorHAnsi"/>
          <w:bCs/>
        </w:rPr>
        <w:t xml:space="preserve"> Furthermore, only critical </w:t>
      </w:r>
      <w:r w:rsidR="00784CD8" w:rsidRPr="00043394">
        <w:rPr>
          <w:rFonts w:cstheme="minorHAnsi"/>
          <w:bCs/>
        </w:rPr>
        <w:t>mechanical</w:t>
      </w:r>
      <w:r w:rsidR="009B031A" w:rsidRPr="00043394">
        <w:rPr>
          <w:rFonts w:cstheme="minorHAnsi"/>
          <w:bCs/>
        </w:rPr>
        <w:t xml:space="preserve"> tests </w:t>
      </w:r>
      <w:r w:rsidR="00784CD8" w:rsidRPr="00043394">
        <w:rPr>
          <w:rFonts w:cstheme="minorHAnsi"/>
          <w:bCs/>
        </w:rPr>
        <w:t xml:space="preserve">such as </w:t>
      </w:r>
      <w:r w:rsidR="00FD433D" w:rsidRPr="00043394">
        <w:rPr>
          <w:rFonts w:cstheme="minorHAnsi"/>
          <w:bCs/>
        </w:rPr>
        <w:t>bending,</w:t>
      </w:r>
      <w:r w:rsidR="000854BC" w:rsidRPr="00043394">
        <w:rPr>
          <w:rFonts w:cstheme="minorHAnsi"/>
          <w:bCs/>
        </w:rPr>
        <w:t xml:space="preserve"> and fatigue </w:t>
      </w:r>
      <w:r w:rsidR="009B031A" w:rsidRPr="00043394">
        <w:rPr>
          <w:rFonts w:cstheme="minorHAnsi"/>
          <w:bCs/>
        </w:rPr>
        <w:t>will be consider</w:t>
      </w:r>
      <w:r w:rsidR="00784CD8" w:rsidRPr="00043394">
        <w:rPr>
          <w:rFonts w:cstheme="minorHAnsi"/>
          <w:bCs/>
        </w:rPr>
        <w:t>ed to evaluate the survivability and reliability of the sensors integrated by welding.</w:t>
      </w:r>
    </w:p>
    <w:p w14:paraId="4DDA43A3" w14:textId="49619237" w:rsidR="00A203F6" w:rsidRDefault="00A203F6" w:rsidP="00B23BC1">
      <w:pPr>
        <w:spacing w:line="240" w:lineRule="auto"/>
        <w:jc w:val="both"/>
        <w:rPr>
          <w:rFonts w:cstheme="minorHAnsi"/>
          <w:bCs/>
        </w:rPr>
      </w:pPr>
    </w:p>
    <w:p w14:paraId="65F717DF" w14:textId="68D4BA09" w:rsidR="006A699D" w:rsidRDefault="00A76FFB" w:rsidP="00A76FFB">
      <w:pPr>
        <w:tabs>
          <w:tab w:val="left" w:pos="5526"/>
        </w:tabs>
        <w:spacing w:line="240" w:lineRule="auto"/>
        <w:jc w:val="both"/>
        <w:rPr>
          <w:rFonts w:cstheme="minorHAnsi"/>
          <w:bCs/>
        </w:rPr>
      </w:pPr>
      <w:r>
        <w:rPr>
          <w:rFonts w:cstheme="minorHAnsi"/>
          <w:bCs/>
        </w:rPr>
        <w:tab/>
      </w:r>
    </w:p>
    <w:p w14:paraId="43F1DD4F" w14:textId="30C40B13" w:rsidR="00A76FFB" w:rsidRDefault="00A76FFB" w:rsidP="00A76FFB">
      <w:pPr>
        <w:tabs>
          <w:tab w:val="left" w:pos="5526"/>
        </w:tabs>
        <w:spacing w:line="240" w:lineRule="auto"/>
        <w:jc w:val="both"/>
        <w:rPr>
          <w:rFonts w:cstheme="minorHAnsi"/>
          <w:bCs/>
        </w:rPr>
      </w:pPr>
    </w:p>
    <w:p w14:paraId="6BE9968A" w14:textId="7B4126A3" w:rsidR="00A76FFB" w:rsidRDefault="00A76FFB" w:rsidP="00A76FFB">
      <w:pPr>
        <w:tabs>
          <w:tab w:val="left" w:pos="5526"/>
        </w:tabs>
        <w:spacing w:line="240" w:lineRule="auto"/>
        <w:jc w:val="both"/>
        <w:rPr>
          <w:rFonts w:cstheme="minorHAnsi"/>
          <w:bCs/>
        </w:rPr>
      </w:pPr>
    </w:p>
    <w:p w14:paraId="0D743AD2" w14:textId="77777777" w:rsidR="00A76FFB" w:rsidRDefault="00A76FFB" w:rsidP="00A76FFB">
      <w:pPr>
        <w:tabs>
          <w:tab w:val="left" w:pos="5526"/>
        </w:tabs>
        <w:spacing w:line="240" w:lineRule="auto"/>
        <w:jc w:val="both"/>
        <w:rPr>
          <w:rFonts w:cstheme="minorHAnsi"/>
          <w:bCs/>
        </w:rPr>
      </w:pPr>
    </w:p>
    <w:p w14:paraId="2CC0E1F0" w14:textId="77777777" w:rsidR="002230F2" w:rsidRPr="00A203F6" w:rsidRDefault="002230F2" w:rsidP="00B23BC1">
      <w:pPr>
        <w:spacing w:line="240" w:lineRule="auto"/>
        <w:jc w:val="both"/>
        <w:rPr>
          <w:rFonts w:cstheme="minorHAnsi"/>
          <w:bCs/>
        </w:rPr>
      </w:pPr>
    </w:p>
    <w:p w14:paraId="664C7D3A" w14:textId="08CDCE5A" w:rsidR="007F4697" w:rsidRPr="00231943" w:rsidRDefault="007F4697" w:rsidP="00B23BC1">
      <w:pPr>
        <w:spacing w:after="240" w:line="240" w:lineRule="auto"/>
        <w:jc w:val="center"/>
        <w:rPr>
          <w:rFonts w:cstheme="minorHAnsi"/>
          <w:color w:val="FF0000"/>
        </w:rPr>
      </w:pPr>
      <w:r w:rsidRPr="006B7EED">
        <w:rPr>
          <w:rFonts w:cstheme="minorHAnsi"/>
          <w:b/>
          <w:bCs/>
        </w:rPr>
        <w:lastRenderedPageBreak/>
        <w:t xml:space="preserve">Table </w:t>
      </w:r>
      <w:r w:rsidR="00293BF4">
        <w:rPr>
          <w:rFonts w:cstheme="minorHAnsi"/>
          <w:b/>
          <w:bCs/>
        </w:rPr>
        <w:t>4</w:t>
      </w:r>
      <w:r w:rsidRPr="006B7EED">
        <w:rPr>
          <w:rFonts w:cstheme="minorHAnsi"/>
          <w:b/>
          <w:bCs/>
        </w:rPr>
        <w:t xml:space="preserve">: </w:t>
      </w:r>
      <w:r w:rsidR="008A7ED4">
        <w:rPr>
          <w:rFonts w:cstheme="minorHAnsi"/>
          <w:b/>
          <w:bCs/>
        </w:rPr>
        <w:t xml:space="preserve">Possible </w:t>
      </w:r>
      <w:r w:rsidRPr="006B7EED">
        <w:rPr>
          <w:rFonts w:cstheme="minorHAnsi"/>
          <w:b/>
          <w:bCs/>
        </w:rPr>
        <w:t>typ</w:t>
      </w:r>
      <w:r w:rsidR="008A7ED4">
        <w:rPr>
          <w:rFonts w:cstheme="minorHAnsi"/>
          <w:b/>
          <w:bCs/>
        </w:rPr>
        <w:t>es</w:t>
      </w:r>
      <w:r w:rsidRPr="006B7EED">
        <w:rPr>
          <w:rFonts w:cstheme="minorHAnsi"/>
          <w:b/>
          <w:bCs/>
        </w:rPr>
        <w:t xml:space="preserve"> of welding</w:t>
      </w:r>
      <w:r w:rsidR="008A7ED4">
        <w:rPr>
          <w:rFonts w:cstheme="minorHAnsi"/>
          <w:b/>
          <w:bCs/>
        </w:rPr>
        <w:t xml:space="preserve"> for sensor </w:t>
      </w:r>
      <w:r w:rsidR="00634B29">
        <w:rPr>
          <w:rFonts w:cstheme="minorHAnsi"/>
          <w:b/>
          <w:bCs/>
        </w:rPr>
        <w:t>integration</w:t>
      </w:r>
    </w:p>
    <w:tbl>
      <w:tblPr>
        <w:tblStyle w:val="PlainTable2"/>
        <w:tblW w:w="10440" w:type="dxa"/>
        <w:tblLook w:val="04A0" w:firstRow="1" w:lastRow="0" w:firstColumn="1" w:lastColumn="0" w:noHBand="0" w:noVBand="1"/>
      </w:tblPr>
      <w:tblGrid>
        <w:gridCol w:w="4140"/>
        <w:gridCol w:w="3420"/>
        <w:gridCol w:w="2880"/>
      </w:tblGrid>
      <w:tr w:rsidR="007F4697" w:rsidRPr="006B7EED" w14:paraId="00EE9EA8" w14:textId="77777777" w:rsidTr="009B1AE7">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4140" w:type="dxa"/>
            <w:vAlign w:val="center"/>
          </w:tcPr>
          <w:p w14:paraId="1F6CF6AF" w14:textId="74D58234" w:rsidR="007F4697" w:rsidRPr="006B7EED" w:rsidRDefault="007F4697" w:rsidP="00B23BC1">
            <w:pPr>
              <w:jc w:val="center"/>
              <w:rPr>
                <w:rFonts w:cstheme="minorHAnsi"/>
                <w:b w:val="0"/>
              </w:rPr>
            </w:pPr>
            <w:r w:rsidRPr="006B7EED">
              <w:rPr>
                <w:rFonts w:cstheme="minorHAnsi"/>
              </w:rPr>
              <w:t>Welding type</w:t>
            </w:r>
            <w:r>
              <w:rPr>
                <w:rFonts w:cstheme="minorHAnsi"/>
              </w:rPr>
              <w:t xml:space="preserve"> and principle</w:t>
            </w:r>
          </w:p>
        </w:tc>
        <w:tc>
          <w:tcPr>
            <w:tcW w:w="3420" w:type="dxa"/>
            <w:vAlign w:val="center"/>
          </w:tcPr>
          <w:p w14:paraId="32405E88" w14:textId="77777777" w:rsidR="007F4697" w:rsidRPr="006B7EED" w:rsidRDefault="007F4697"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Possibilities</w:t>
            </w:r>
          </w:p>
        </w:tc>
        <w:tc>
          <w:tcPr>
            <w:tcW w:w="2880" w:type="dxa"/>
            <w:vAlign w:val="center"/>
          </w:tcPr>
          <w:p w14:paraId="6A7761C4" w14:textId="3DF10DB6" w:rsidR="007F4697" w:rsidRPr="006B7EED" w:rsidRDefault="007F4697"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rPr>
            </w:pPr>
            <w:r w:rsidRPr="006B7EED">
              <w:rPr>
                <w:rFonts w:cstheme="minorHAnsi"/>
              </w:rPr>
              <w:t>Limitations</w:t>
            </w:r>
          </w:p>
        </w:tc>
      </w:tr>
      <w:tr w:rsidR="007F4697" w:rsidRPr="006B7EED" w14:paraId="00C63228" w14:textId="77777777" w:rsidTr="00B06678">
        <w:trPr>
          <w:cnfStyle w:val="000000100000" w:firstRow="0" w:lastRow="0" w:firstColumn="0" w:lastColumn="0" w:oddVBand="0" w:evenVBand="0" w:oddHBand="1" w:evenHBand="0" w:firstRowFirstColumn="0" w:firstRowLastColumn="0" w:lastRowFirstColumn="0" w:lastRowLastColumn="0"/>
          <w:trHeight w:val="3806"/>
        </w:trPr>
        <w:tc>
          <w:tcPr>
            <w:cnfStyle w:val="001000000000" w:firstRow="0" w:lastRow="0" w:firstColumn="1" w:lastColumn="0" w:oddVBand="0" w:evenVBand="0" w:oddHBand="0" w:evenHBand="0" w:firstRowFirstColumn="0" w:firstRowLastColumn="0" w:lastRowFirstColumn="0" w:lastRowLastColumn="0"/>
            <w:tcW w:w="4140" w:type="dxa"/>
          </w:tcPr>
          <w:p w14:paraId="5D494F92" w14:textId="6C756A83" w:rsidR="007F4697" w:rsidRDefault="007F4697" w:rsidP="00B23BC1">
            <w:pPr>
              <w:rPr>
                <w:rFonts w:cstheme="minorHAnsi"/>
                <w:b w:val="0"/>
              </w:rPr>
            </w:pPr>
            <w:r w:rsidRPr="005D4780">
              <w:rPr>
                <w:rFonts w:cstheme="minorHAnsi"/>
              </w:rPr>
              <w:t>Ultrasonic</w:t>
            </w:r>
            <w:r>
              <w:rPr>
                <w:rFonts w:cstheme="minorHAnsi"/>
              </w:rPr>
              <w:t xml:space="preserve"> (US)</w:t>
            </w:r>
            <w:r w:rsidR="00612C17">
              <w:rPr>
                <w:rFonts w:cstheme="minorHAnsi"/>
              </w:rPr>
              <w:t xml:space="preserve"> welding</w:t>
            </w:r>
            <w:r w:rsidRPr="005D4780">
              <w:rPr>
                <w:rFonts w:cstheme="minorHAnsi"/>
              </w:rPr>
              <w:t>:</w:t>
            </w:r>
          </w:p>
          <w:p w14:paraId="607E8B40" w14:textId="08A13DFD" w:rsidR="007F4697" w:rsidRPr="00EA56BD" w:rsidRDefault="007F4697" w:rsidP="00B23BC1">
            <w:pPr>
              <w:jc w:val="both"/>
              <w:rPr>
                <w:rFonts w:cstheme="minorHAnsi"/>
                <w:b w:val="0"/>
                <w:bCs w:val="0"/>
              </w:rPr>
            </w:pPr>
            <w:r w:rsidRPr="00EA56BD">
              <w:rPr>
                <w:b w:val="0"/>
                <w:bCs w:val="0"/>
                <w:color w:val="000000"/>
                <w:shd w:val="clear" w:color="auto" w:fill="FFFFFF"/>
              </w:rPr>
              <w:t>In US welding the US waves vibrate tens of thousands of times per-second.</w:t>
            </w:r>
            <w:r w:rsidR="00E5411F">
              <w:rPr>
                <w:b w:val="0"/>
                <w:bCs w:val="0"/>
                <w:color w:val="000000"/>
                <w:shd w:val="clear" w:color="auto" w:fill="FFFFFF"/>
              </w:rPr>
              <w:t xml:space="preserve"> </w:t>
            </w:r>
            <w:r w:rsidRPr="00EA56BD">
              <w:rPr>
                <w:b w:val="0"/>
                <w:bCs w:val="0"/>
                <w:color w:val="000000"/>
                <w:shd w:val="clear" w:color="auto" w:fill="FFFFFF"/>
              </w:rPr>
              <w:t>This oscillation is</w:t>
            </w:r>
            <w:r w:rsidR="00E5411F">
              <w:rPr>
                <w:b w:val="0"/>
                <w:bCs w:val="0"/>
                <w:color w:val="000000"/>
                <w:shd w:val="clear" w:color="auto" w:fill="FFFFFF"/>
              </w:rPr>
              <w:t xml:space="preserve"> </w:t>
            </w:r>
            <w:r w:rsidRPr="00EA56BD">
              <w:rPr>
                <w:b w:val="0"/>
                <w:bCs w:val="0"/>
                <w:color w:val="000000"/>
                <w:shd w:val="clear" w:color="auto" w:fill="FFFFFF"/>
              </w:rPr>
              <w:t xml:space="preserve">transferred to a contact surface that is directly in contact with the plastic parts. Since the boundary of the welding area has a large acoustic impedance high temperature are generated due to friction. </w:t>
            </w:r>
          </w:p>
          <w:p w14:paraId="71B0FB2D" w14:textId="5E71CB2C" w:rsidR="007F4697" w:rsidRPr="006B7EED" w:rsidRDefault="007F4697" w:rsidP="00B23BC1">
            <w:pPr>
              <w:jc w:val="both"/>
              <w:rPr>
                <w:rFonts w:cstheme="minorHAnsi"/>
                <w:bCs w:val="0"/>
              </w:rPr>
            </w:pPr>
            <w:r w:rsidRPr="00EA56BD">
              <w:rPr>
                <w:b w:val="0"/>
                <w:bCs w:val="0"/>
                <w:color w:val="000000"/>
                <w:shd w:val="clear" w:color="auto" w:fill="FFFFFF"/>
              </w:rPr>
              <w:t>Plastic being a pretty poor conductor of heat cannot dissipate the it before it changes the melts the plastic interfaces. By applying a little pressure, the two parts are joined together</w:t>
            </w:r>
            <w:sdt>
              <w:sdtPr>
                <w:rPr>
                  <w:color w:val="000000"/>
                  <w:shd w:val="clear" w:color="auto" w:fill="FFFFFF"/>
                </w:rPr>
                <w:alias w:val="To edit, see citavi.com/edit"/>
                <w:tag w:val="CitaviPlaceholder#9b69e463-47b7-40c9-a4f6-17d87bf7cdfb"/>
                <w:id w:val="-156995319"/>
                <w:placeholder>
                  <w:docPart w:val="DefaultPlaceholder_-1854013440"/>
                </w:placeholder>
              </w:sdtPr>
              <w:sdtEndPr/>
              <w:sdtContent>
                <w:r w:rsidR="00552A6E">
                  <w:rPr>
                    <w:noProof/>
                    <w:color w:val="000000"/>
                    <w:shd w:val="clear" w:color="auto" w:fill="FFFFFF"/>
                  </w:rPr>
                  <w:fldChar w:fldCharType="begin"/>
                </w:r>
                <w:r w:rsidR="006D0F3E">
                  <w:rPr>
                    <w:b w:val="0"/>
                    <w:bCs w:val="0"/>
                    <w:noProof/>
                    <w:color w:val="000000"/>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TIyZDU3LWUxMzYtNDMxMy1hYjY3LTg4MzIwYjNlZDZlYyIsIlJhbmdlTGVuZ3RoIjozLCJSZWZlcmVuY2VJZCI6IjVlZGJhN2RmLWNjOGEtNDI1Mi1hNjhhLWYwYzhhNjhiN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xsZWdhcyIsIkxhc3ROYW1lIjoiUGFsYXJkeSIsIlByb3RlY3RlZCI6ZmFsc2UsIlNleCI6MCwiQ3JlYXRlZEJ5IjoiX1Rzb2ZpIiwiQ3JlYXRlZE9uIjoiMjAyMS0wNi0xNFQxMzoxNjozNyIsIk1vZGlmaWVkQnkiOiJfVHNvZmkiLCJJZCI6ImRkMDcyNjg3LThjMzUtNDJiNy05MTVhLTI4ODg3NTBkY2U3OSIsIk1vZGlmaWVkT24iOiIyMDIxLTA2LTE0VDEzOjE2OjM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BhbGFyZHkgLSBTbWFydCBVbHRyYXNvbmljIFdlbGRpbmcgT2YgVGhlcm1vcGxhc3RpY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y8xMi8yMDIwIiwiRG9pIjoiMTAuMzM5MC9tYTEzMDYxMjg0IiwiRWRpdG9ycyI6W10sIkV2YWx1YXRpb25Db21wbGV4aXR5IjowLCJFdmFsdWF0aW9uU291cmNlVGV4dEZvcm1hdCI6MCwiR3JvdXBzIjpbeyIkcmVmIjoiOCJ9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cxNDI2MjkiLCJVcmlTdHJpbmciOiJodHRwczovL3d3dy5uY2JpLm5sbS5uaWguZ292L3BtYy9hcnRpY2xlcy9QTUM3MTQyNj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Uc29maSIsIkNyZWF0ZWRPbiI6IjIwMjEtMDYtMTdUMTU6MjM6MjIiLCJNb2RpZmllZEJ5IjoiX1Rzb2ZpIiwiSWQiOiI1NzQ0NjMwOS02MjkwLTQzYWQtYTA3ZS0yMzhmYmQwOTY4ZDYiLCJNb2RpZmllZE9uIjoiMjAyMS0wNi0xN1QxNToyMzoyM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yMTc4NDA0IiwiVXJpU3RyaW5nIjoiaHR0cDovL3d3dy5uY2JpLm5sbS5uaWguZ292L3B1Ym1lZC8zMjE3ODQw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HNvZmkiLCJDcmVhdGVkT24iOiIyMDIxLTA2LTE3VDE1OjIzOjIyIiwiTW9kaWZpZWRCeSI6Il9Uc29maSIsIklkIjoiODljMTUzMmYtZjE1Yy00NzA2LTk0MDgtNzYwYjdmMGFkMGQ5IiwiTW9kaWZpZWRPbiI6IjIwMjEtMDYtMTdUMTU6MjM6MjI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kwL21hMTMwNjEyODQiLCJVcmlTdHJpbmciOiJodHRwczovL2RvaS5vcmcvMTAuMzM5MC9tYTEzMDYxMjg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}</w:instrText>
                </w:r>
                <w:r w:rsidR="00552A6E">
                  <w:rPr>
                    <w:noProof/>
                    <w:color w:val="000000"/>
                    <w:shd w:val="clear" w:color="auto" w:fill="FFFFFF"/>
                  </w:rPr>
                  <w:fldChar w:fldCharType="separate"/>
                </w:r>
                <w:r w:rsidR="009D730B">
                  <w:rPr>
                    <w:b w:val="0"/>
                    <w:bCs w:val="0"/>
                    <w:noProof/>
                    <w:color w:val="000000"/>
                    <w:shd w:val="clear" w:color="auto" w:fill="FFFFFF"/>
                  </w:rPr>
                  <w:t>[15, 16]</w:t>
                </w:r>
                <w:r w:rsidR="00552A6E">
                  <w:rPr>
                    <w:noProof/>
                    <w:color w:val="000000"/>
                    <w:shd w:val="clear" w:color="auto" w:fill="FFFFFF"/>
                  </w:rPr>
                  <w:fldChar w:fldCharType="end"/>
                </w:r>
              </w:sdtContent>
            </w:sdt>
            <w:r w:rsidRPr="00EA56BD">
              <w:rPr>
                <w:b w:val="0"/>
                <w:bCs w:val="0"/>
                <w:color w:val="000000"/>
                <w:shd w:val="clear" w:color="auto" w:fill="FFFFFF"/>
              </w:rPr>
              <w:t>.</w:t>
            </w:r>
          </w:p>
        </w:tc>
        <w:tc>
          <w:tcPr>
            <w:tcW w:w="3420" w:type="dxa"/>
          </w:tcPr>
          <w:p w14:paraId="2DA0E0E3"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Ultrafast and good bonding quality can be achieved </w:t>
            </w:r>
          </w:p>
          <w:p w14:paraId="0FE041E7" w14:textId="070C25F4"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Localized heating </w:t>
            </w:r>
            <w:sdt>
              <w:sdtPr>
                <w:rPr>
                  <w:rFonts w:cstheme="minorHAnsi"/>
                  <w:bCs/>
                </w:rPr>
                <w:alias w:val="To edit, see citavi.com/edit"/>
                <w:tag w:val="CitaviPlaceholder#805d9739-f374-4350-8b4d-92e77b13f116"/>
                <w:id w:val="1404181653"/>
                <w:placeholder>
                  <w:docPart w:val="A3730FA3DC80437B98A282D1EDCFF73E"/>
                </w:placeholder>
              </w:sdtPr>
              <w:sdtEndPr/>
              <w:sdtContent>
                <w:r w:rsidRPr="006B7EED">
                  <w:rPr>
                    <w:rFonts w:cstheme="minorHAnsi"/>
                    <w:bCs/>
                    <w:noProof/>
                  </w:rPr>
                  <w:fldChar w:fldCharType="begin"/>
                </w:r>
                <w:r w:rsidR="006D0F3E">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xYWE1LTBlN2EtNDQ2ZC1iNDAzLWMxYjAzMDhlNDFmNSIsIlJhbmdlTGVuZ3RoIjo0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3siJGlkIjoiMTA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4OTI3MDU3MDQwNDUxODciLCJVcmlTdHJpbmciOiJodHRwczovL2RvaS5vcmcvMTAuMTE3Ny8wODkyNzA1NzA0MDQ1MT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}</w:instrText>
                </w:r>
                <w:r w:rsidRPr="006B7EED">
                  <w:rPr>
                    <w:rFonts w:cstheme="minorHAnsi"/>
                    <w:bCs/>
                    <w:noProof/>
                  </w:rPr>
                  <w:fldChar w:fldCharType="separate"/>
                </w:r>
                <w:r w:rsidR="009D730B">
                  <w:rPr>
                    <w:rFonts w:cstheme="minorHAnsi"/>
                    <w:bCs/>
                    <w:noProof/>
                  </w:rPr>
                  <w:t>[14]</w:t>
                </w:r>
                <w:r w:rsidRPr="006B7EED">
                  <w:rPr>
                    <w:rFonts w:cstheme="minorHAnsi"/>
                    <w:bCs/>
                    <w:noProof/>
                  </w:rPr>
                  <w:fldChar w:fldCharType="end"/>
                </w:r>
              </w:sdtContent>
            </w:sdt>
            <w:r w:rsidRPr="006B7EED">
              <w:rPr>
                <w:rFonts w:cstheme="minorHAnsi"/>
                <w:bCs/>
              </w:rPr>
              <w:t xml:space="preserve">, higher melting temperature </w:t>
            </w:r>
            <w:r>
              <w:rPr>
                <w:rFonts w:cstheme="minorHAnsi"/>
                <w:bCs/>
              </w:rPr>
              <w:t>TP</w:t>
            </w:r>
            <w:r w:rsidRPr="006B7EED">
              <w:rPr>
                <w:rFonts w:cstheme="minorHAnsi"/>
                <w:bCs/>
              </w:rPr>
              <w:t xml:space="preserve"> films can be used.</w:t>
            </w:r>
          </w:p>
          <w:p w14:paraId="294D01CD"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color w:val="000000"/>
                <w:shd w:val="clear" w:color="auto" w:fill="FFFFFF"/>
              </w:rPr>
              <w:t xml:space="preserve">Independent of using a particular material at the interface, as required in </w:t>
            </w:r>
            <w:r w:rsidRPr="006B7EED">
              <w:rPr>
                <w:shd w:val="clear" w:color="auto" w:fill="FFFFFF"/>
              </w:rPr>
              <w:t>resistance and other welding methods.</w:t>
            </w:r>
          </w:p>
          <w:p w14:paraId="0A4AE8DF"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shd w:val="clear" w:color="auto" w:fill="FFFFFF"/>
              </w:rPr>
              <w:t>Solid-state process no external heat is added for welding</w:t>
            </w:r>
          </w:p>
        </w:tc>
        <w:tc>
          <w:tcPr>
            <w:tcW w:w="2880" w:type="dxa"/>
          </w:tcPr>
          <w:p w14:paraId="76D46CDA" w14:textId="3A65E7DC"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High pressure </w:t>
            </w:r>
            <w:r w:rsidR="00F50787">
              <w:rPr>
                <w:rFonts w:cstheme="minorHAnsi"/>
                <w:bCs/>
              </w:rPr>
              <w:t xml:space="preserve">and vibrations </w:t>
            </w:r>
            <w:r w:rsidRPr="006B7EED">
              <w:rPr>
                <w:rFonts w:cstheme="minorHAnsi"/>
                <w:bCs/>
              </w:rPr>
              <w:t xml:space="preserve">on the </w:t>
            </w:r>
            <w:r w:rsidR="00772862">
              <w:rPr>
                <w:rFonts w:cstheme="minorHAnsi"/>
                <w:bCs/>
              </w:rPr>
              <w:t xml:space="preserve">adherents </w:t>
            </w:r>
          </w:p>
          <w:p w14:paraId="4E60F017"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High shear forces at the bond line</w:t>
            </w:r>
          </w:p>
          <w:p w14:paraId="77E776CC"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Size </w:t>
            </w:r>
            <w:r>
              <w:rPr>
                <w:rFonts w:cstheme="minorHAnsi"/>
                <w:bCs/>
              </w:rPr>
              <w:t>of the parts to be weld</w:t>
            </w:r>
          </w:p>
          <w:p w14:paraId="05C56527" w14:textId="6B464088"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 xml:space="preserve">Spot welding at only one location at a time continuous welding still in development </w:t>
            </w:r>
            <w:sdt>
              <w:sdtPr>
                <w:rPr>
                  <w:rFonts w:cstheme="minorHAnsi"/>
                  <w:bCs/>
                </w:rPr>
                <w:alias w:val="To edit, see citavi.com/edit"/>
                <w:tag w:val="CitaviPlaceholder#d1bedeb2-1c1c-4ad9-b23b-17875721b24b"/>
                <w:id w:val="-1224683399"/>
                <w:placeholder>
                  <w:docPart w:val="DefaultPlaceholder_-1854013440"/>
                </w:placeholder>
              </w:sdtPr>
              <w:sdtEndPr/>
              <w:sdtContent>
                <w:r w:rsidR="00942096">
                  <w:rPr>
                    <w:rFonts w:cstheme="minorHAnsi"/>
                    <w:bCs/>
                    <w:noProof/>
                  </w:rPr>
                  <w:fldChar w:fldCharType="begin"/>
                </w:r>
                <w:r w:rsidR="009B4372">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DBjYzg0LTY3YzktNGIyZC04NjAxLWNjOTMxMGVkYWJhYyIsIlJhbmdlTGVuZ3RoIjo0LCJSZWZlcmVuY2VJZCI6IjVlZGJhN2RmLWNjOGEtNDI1Mi1hNjhhLWYwYzhhNjhiN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xsZWdhcyIsIkxhc3ROYW1lIjoiUGFsYXJkeSIsIlByb3RlY3RlZCI6ZmFsc2UsIlNleCI6MCwiQ3JlYXRlZEJ5IjoiX1Rzb2ZpIiwiQ3JlYXRlZE9uIjoiMjAyMS0wNi0xNFQxMzoxNjozNyIsIk1vZGlmaWVkQnkiOiJfVHNvZmkiLCJJZCI6ImRkMDcyNjg3LThjMzUtNDJiNy05MTVhLTI4ODg3NTBkY2U3OSIsIk1vZGlmaWVkT24iOiIyMDIxLTA2LTE0VDEzOjE2OjM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BhbGFyZHkgLSBTbWFydCBVbHRyYXNvbmljIFdlbGRpbmcgT2YgVGhlcm1vcGxhc3RpY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}</w:instrText>
                </w:r>
                <w:r w:rsidR="00942096">
                  <w:rPr>
                    <w:rFonts w:cstheme="minorHAnsi"/>
                    <w:bCs/>
                    <w:noProof/>
                  </w:rPr>
                  <w:fldChar w:fldCharType="separate"/>
                </w:r>
                <w:r w:rsidR="009D730B">
                  <w:rPr>
                    <w:rFonts w:cstheme="minorHAnsi"/>
                    <w:bCs/>
                    <w:noProof/>
                  </w:rPr>
                  <w:t>[15]</w:t>
                </w:r>
                <w:r w:rsidR="00942096">
                  <w:rPr>
                    <w:rFonts w:cstheme="minorHAnsi"/>
                    <w:bCs/>
                    <w:noProof/>
                  </w:rPr>
                  <w:fldChar w:fldCharType="end"/>
                </w:r>
              </w:sdtContent>
            </w:sdt>
            <w:r w:rsidRPr="006B7EED">
              <w:rPr>
                <w:rFonts w:cstheme="minorHAnsi"/>
                <w:bCs/>
              </w:rPr>
              <w:t xml:space="preserve"> </w:t>
            </w:r>
          </w:p>
        </w:tc>
      </w:tr>
      <w:tr w:rsidR="007F4697" w:rsidRPr="006B7EED" w14:paraId="02E5A13D" w14:textId="77777777" w:rsidTr="000E5EA6">
        <w:trPr>
          <w:trHeight w:val="5498"/>
        </w:trPr>
        <w:tc>
          <w:tcPr>
            <w:cnfStyle w:val="001000000000" w:firstRow="0" w:lastRow="0" w:firstColumn="1" w:lastColumn="0" w:oddVBand="0" w:evenVBand="0" w:oddHBand="0" w:evenHBand="0" w:firstRowFirstColumn="0" w:firstRowLastColumn="0" w:lastRowFirstColumn="0" w:lastRowLastColumn="0"/>
            <w:tcW w:w="4140" w:type="dxa"/>
          </w:tcPr>
          <w:p w14:paraId="4E7EE9B8" w14:textId="649973E3" w:rsidR="007F4697" w:rsidRDefault="007F4697" w:rsidP="00B23BC1">
            <w:pPr>
              <w:rPr>
                <w:rFonts w:cstheme="minorHAnsi"/>
                <w:b w:val="0"/>
              </w:rPr>
            </w:pPr>
            <w:r w:rsidRPr="006B7EED">
              <w:rPr>
                <w:rFonts w:cstheme="minorHAnsi"/>
              </w:rPr>
              <w:t>Induction</w:t>
            </w:r>
            <w:r w:rsidR="00612C17">
              <w:rPr>
                <w:rFonts w:cstheme="minorHAnsi"/>
              </w:rPr>
              <w:t xml:space="preserve"> welding</w:t>
            </w:r>
            <w:r>
              <w:rPr>
                <w:rFonts w:cstheme="minorHAnsi"/>
              </w:rPr>
              <w:t>:</w:t>
            </w:r>
          </w:p>
          <w:p w14:paraId="23B081E7" w14:textId="40925E40" w:rsidR="00817DE9" w:rsidRPr="00717185" w:rsidRDefault="0097179D" w:rsidP="00B23BC1">
            <w:pPr>
              <w:jc w:val="both"/>
              <w:rPr>
                <w:rFonts w:cstheme="minorHAnsi"/>
                <w:bCs w:val="0"/>
              </w:rPr>
            </w:pPr>
            <w:r w:rsidRPr="0097179D">
              <w:rPr>
                <w:rFonts w:cstheme="minorHAnsi"/>
                <w:b w:val="0"/>
              </w:rPr>
              <w:t xml:space="preserve">Induction welding is a form of welding that uses electromagnetic induction to heat the workpiece. </w:t>
            </w:r>
            <w:r>
              <w:rPr>
                <w:rFonts w:cstheme="minorHAnsi"/>
                <w:b w:val="0"/>
              </w:rPr>
              <w:t xml:space="preserve">The </w:t>
            </w:r>
            <w:r w:rsidRPr="0097179D">
              <w:rPr>
                <w:rFonts w:cstheme="minorHAnsi"/>
                <w:b w:val="0"/>
              </w:rPr>
              <w:t>induction coil generates a high-frequency electromagnetic field</w:t>
            </w:r>
            <w:r w:rsidR="006079ED">
              <w:rPr>
                <w:rFonts w:cstheme="minorHAnsi"/>
                <w:b w:val="0"/>
              </w:rPr>
              <w:t xml:space="preserve"> </w:t>
            </w:r>
            <w:r w:rsidRPr="0097179D">
              <w:rPr>
                <w:rFonts w:cstheme="minorHAnsi"/>
                <w:b w:val="0"/>
              </w:rPr>
              <w:t>that acts on either an electrically</w:t>
            </w:r>
            <w:r w:rsidR="006079ED">
              <w:rPr>
                <w:rFonts w:cstheme="minorHAnsi"/>
                <w:b w:val="0"/>
              </w:rPr>
              <w:t xml:space="preserve"> </w:t>
            </w:r>
            <w:r w:rsidRPr="0097179D">
              <w:rPr>
                <w:rFonts w:cstheme="minorHAnsi"/>
                <w:b w:val="0"/>
              </w:rPr>
              <w:t>conductive or a ferromagnetic</w:t>
            </w:r>
            <w:r w:rsidR="006079ED">
              <w:rPr>
                <w:rFonts w:cstheme="minorHAnsi"/>
                <w:b w:val="0"/>
              </w:rPr>
              <w:t xml:space="preserve"> </w:t>
            </w:r>
            <w:r w:rsidRPr="0097179D">
              <w:rPr>
                <w:rFonts w:cstheme="minorHAnsi"/>
                <w:b w:val="0"/>
              </w:rPr>
              <w:t>workpiece. In an electrically</w:t>
            </w:r>
            <w:r w:rsidR="006079ED">
              <w:rPr>
                <w:rFonts w:cstheme="minorHAnsi"/>
                <w:b w:val="0"/>
              </w:rPr>
              <w:t xml:space="preserve"> </w:t>
            </w:r>
            <w:r w:rsidRPr="0097179D">
              <w:rPr>
                <w:rFonts w:cstheme="minorHAnsi"/>
                <w:b w:val="0"/>
              </w:rPr>
              <w:t>conductive workpiece, the main heating effect is resistive heating, which is due to induced currents called eddy currents. In a ferromagnetic workpiece, the heating is caused mainly by hysteresis, as the electromagnetic field repeatedly distorts the</w:t>
            </w:r>
            <w:r w:rsidR="006079ED">
              <w:rPr>
                <w:rFonts w:cstheme="minorHAnsi"/>
                <w:b w:val="0"/>
              </w:rPr>
              <w:t xml:space="preserve"> </w:t>
            </w:r>
            <w:r w:rsidRPr="0097179D">
              <w:rPr>
                <w:rFonts w:cstheme="minorHAnsi"/>
                <w:b w:val="0"/>
              </w:rPr>
              <w:t>magnetic domains of the</w:t>
            </w:r>
            <w:r w:rsidR="006079ED">
              <w:rPr>
                <w:rFonts w:cstheme="minorHAnsi"/>
                <w:b w:val="0"/>
              </w:rPr>
              <w:t xml:space="preserve"> </w:t>
            </w:r>
            <w:r w:rsidRPr="0097179D">
              <w:rPr>
                <w:rFonts w:cstheme="minorHAnsi"/>
                <w:b w:val="0"/>
              </w:rPr>
              <w:t>ferromagnetic material.</w:t>
            </w:r>
            <w:r w:rsidR="00717185">
              <w:rPr>
                <w:rFonts w:cstheme="minorHAnsi"/>
              </w:rPr>
              <w:t xml:space="preserve"> </w:t>
            </w:r>
            <w:r w:rsidR="00817DE9">
              <w:rPr>
                <w:rFonts w:cstheme="minorHAnsi"/>
                <w:b w:val="0"/>
              </w:rPr>
              <w:t>The heat melts the material to create a weld</w:t>
            </w:r>
            <w:sdt>
              <w:sdtPr>
                <w:rPr>
                  <w:rFonts w:cstheme="minorHAnsi"/>
                </w:rPr>
                <w:alias w:val="To edit, see citavi.com/edit"/>
                <w:tag w:val="CitaviPlaceholder#0a99bfeb-5f4f-4b14-9dbf-a516e3fe38af"/>
                <w:id w:val="-657380793"/>
                <w:placeholder>
                  <w:docPart w:val="DefaultPlaceholder_-1854013440"/>
                </w:placeholder>
              </w:sdtPr>
              <w:sdtEndPr/>
              <w:sdtContent>
                <w:r w:rsidR="008C0DC3">
                  <w:rPr>
                    <w:rFonts w:cstheme="minorHAnsi"/>
                    <w:noProof/>
                  </w:rPr>
                  <w:fldChar w:fldCharType="begin"/>
                </w:r>
                <w:r w:rsidR="006D0F3E">
                  <w:rPr>
                    <w:rFonts w:cstheme="minorHAnsi"/>
                    <w:b w:val="0"/>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WI3NzY4LTBjNTctNGRkMi05NWFkLTE1M2M1M2JkNWVhNiIsIlJhbmdlTGVuZ3RoIjozLCJSZWZlcmVuY2VJZCI6IjcyMmE5NjZkLTM5ZGEtNGZlOS1hMzM2LTE4NTcyNTI5Yjk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1wb3NpdGVzYS4yMDA1LjEwLjAwOSIsIkVkaXRvcnMiOltdLCJFdmFsdWF0aW9uQ29tcGxleGl0eSI6MCwiRXZhbHVhdGlvblNvdXJjZVRleHRGb3JtYXQiOjAsIkdyb3VwcyI6W3siJGlkIjoiMTE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9tcG9zaXRlc2EuMjAwNS4xMC4wMDkiLCJVcmlTdHJpbmciOiJodHRwczovL2RvaS5vcmcvMTAuMTAxNi9qLmNvbXBvc2l0ZXNhLjIwMDUuMTAuMD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QWxzIE1zLiBnZWRyIiwiRXZhbHVhdGlvbkNvbXBsZXhpdHkiOjAsIkV2YWx1YXRpb25Tb3VyY2VUZXh0Rm9ybWF0IjowLCJHcm91cHMiOlt7IiRyZWYiOiIxMSJ9XSwiSGFzTGFiZWwxIjpmYWxzZSwiSGFzTGFiZWwyIjpmYWxzZSwiSXNibiI6Ijk3ODM5MzQ5MzA5NzEi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3d3dy5nYnYuZGUvZG1zL3RpYi11Yi1oYW5ub3Zlci83MjQwMTEwM3gucGRmIiwiVXJpU3RyaW5nIjoiaHR0cDovL3d3dy5nYnYuZGUvZG1zL3RpYi11Yi1oYW5ub3Zlci83MjQwMTEwM3g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}</w:instrText>
                </w:r>
                <w:r w:rsidR="008C0DC3">
                  <w:rPr>
                    <w:rFonts w:cstheme="minorHAnsi"/>
                    <w:noProof/>
                  </w:rPr>
                  <w:fldChar w:fldCharType="separate"/>
                </w:r>
                <w:r w:rsidR="009D730B">
                  <w:rPr>
                    <w:rFonts w:cstheme="minorHAnsi"/>
                    <w:b w:val="0"/>
                    <w:noProof/>
                  </w:rPr>
                  <w:t>[17–19]</w:t>
                </w:r>
                <w:r w:rsidR="008C0DC3">
                  <w:rPr>
                    <w:rFonts w:cstheme="minorHAnsi"/>
                    <w:noProof/>
                  </w:rPr>
                  <w:fldChar w:fldCharType="end"/>
                </w:r>
              </w:sdtContent>
            </w:sdt>
            <w:r w:rsidR="00817DE9">
              <w:rPr>
                <w:rFonts w:cstheme="minorHAnsi"/>
                <w:b w:val="0"/>
              </w:rPr>
              <w:t>.</w:t>
            </w:r>
          </w:p>
        </w:tc>
        <w:tc>
          <w:tcPr>
            <w:tcW w:w="3420" w:type="dxa"/>
          </w:tcPr>
          <w:p w14:paraId="45743909" w14:textId="77777777" w:rsidR="007F4697" w:rsidRPr="006B7EED" w:rsidRDefault="007F4697"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 xml:space="preserve">Low pressure </w:t>
            </w:r>
          </w:p>
          <w:p w14:paraId="16BCD800" w14:textId="77777777" w:rsidR="007F4697" w:rsidRPr="006B7EED" w:rsidRDefault="007F4697"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 xml:space="preserve">Continuous welding as compared to spot welding. A number of sensors can be bonded at once </w:t>
            </w:r>
          </w:p>
          <w:p w14:paraId="65B747A6" w14:textId="279563FE" w:rsidR="007F4697" w:rsidRPr="006C35BF" w:rsidRDefault="007F4697"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6C35BF">
              <w:rPr>
                <w:rFonts w:cstheme="minorHAnsi"/>
                <w:bCs/>
              </w:rPr>
              <w:t>Size is not a problem</w:t>
            </w:r>
          </w:p>
          <w:p w14:paraId="436F7F52" w14:textId="24068873" w:rsidR="007F4697" w:rsidRPr="007A46F0" w:rsidRDefault="006C35BF"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7A46F0">
              <w:rPr>
                <w:rFonts w:cstheme="minorHAnsi"/>
                <w:color w:val="000000"/>
              </w:rPr>
              <w:t>Can be designed such that no heat is produced outside of the desired weld area.</w:t>
            </w:r>
            <w:r w:rsidR="007A46F0">
              <w:rPr>
                <w:rFonts w:cstheme="minorHAnsi"/>
                <w:color w:val="000000"/>
              </w:rPr>
              <w:t xml:space="preserve"> T</w:t>
            </w:r>
            <w:r w:rsidR="007F4697" w:rsidRPr="007A46F0">
              <w:rPr>
                <w:rFonts w:cstheme="minorHAnsi"/>
                <w:bCs/>
              </w:rPr>
              <w:t>herefore</w:t>
            </w:r>
            <w:r w:rsidR="007A46F0">
              <w:rPr>
                <w:rFonts w:cstheme="minorHAnsi"/>
                <w:bCs/>
              </w:rPr>
              <w:t>,</w:t>
            </w:r>
            <w:r w:rsidR="00E75C43">
              <w:rPr>
                <w:rFonts w:cstheme="minorHAnsi"/>
                <w:bCs/>
              </w:rPr>
              <w:t xml:space="preserve"> </w:t>
            </w:r>
            <w:r w:rsidR="007F4697" w:rsidRPr="007A46F0">
              <w:rPr>
                <w:rFonts w:cstheme="minorHAnsi"/>
                <w:bCs/>
              </w:rPr>
              <w:t xml:space="preserve">higher melting temperature </w:t>
            </w:r>
            <w:r w:rsidR="00F564F2">
              <w:rPr>
                <w:rFonts w:cstheme="minorHAnsi"/>
                <w:bCs/>
              </w:rPr>
              <w:t>TP</w:t>
            </w:r>
            <w:r w:rsidR="007F4697" w:rsidRPr="007A46F0">
              <w:rPr>
                <w:rFonts w:cstheme="minorHAnsi"/>
                <w:bCs/>
              </w:rPr>
              <w:t xml:space="preserve"> films can be used</w:t>
            </w:r>
          </w:p>
          <w:p w14:paraId="3730488E" w14:textId="7A01C9E5" w:rsidR="007A46F0" w:rsidRPr="00E5411F" w:rsidRDefault="006D3ECF" w:rsidP="00AD2A8D">
            <w:pPr>
              <w:pStyle w:val="ListParagraph"/>
              <w:numPr>
                <w:ilvl w:val="0"/>
                <w:numId w:val="22"/>
              </w:numPr>
              <w:spacing w:after="200"/>
              <w:cnfStyle w:val="000000000000" w:firstRow="0" w:lastRow="0" w:firstColumn="0" w:lastColumn="0" w:oddVBand="0" w:evenVBand="0" w:oddHBand="0" w:evenHBand="0" w:firstRowFirstColumn="0" w:firstRowLastColumn="0" w:lastRowFirstColumn="0" w:lastRowLastColumn="0"/>
              <w:rPr>
                <w:rFonts w:cstheme="minorHAnsi"/>
                <w:bCs/>
                <w:color w:val="FF0000"/>
              </w:rPr>
            </w:pPr>
            <w:r w:rsidRPr="00213B15">
              <w:rPr>
                <w:rFonts w:cstheme="minorHAnsi"/>
                <w:bCs/>
              </w:rPr>
              <w:t>It w</w:t>
            </w:r>
            <w:r w:rsidR="00991932" w:rsidRPr="00213B15">
              <w:rPr>
                <w:rFonts w:cstheme="minorHAnsi"/>
                <w:bCs/>
              </w:rPr>
              <w:t>ill</w:t>
            </w:r>
            <w:r w:rsidR="00E667EA" w:rsidRPr="00213B15">
              <w:rPr>
                <w:rFonts w:cstheme="minorHAnsi"/>
                <w:bCs/>
              </w:rPr>
              <w:t xml:space="preserve"> be interesting to see </w:t>
            </w:r>
            <w:r w:rsidR="00870D55" w:rsidRPr="00213B15">
              <w:rPr>
                <w:rFonts w:cstheme="minorHAnsi"/>
                <w:bCs/>
              </w:rPr>
              <w:t>how t</w:t>
            </w:r>
            <w:r w:rsidR="007A46F0" w:rsidRPr="00213B15">
              <w:rPr>
                <w:rFonts w:cstheme="minorHAnsi"/>
                <w:bCs/>
              </w:rPr>
              <w:t>he</w:t>
            </w:r>
            <w:r w:rsidR="00870D55" w:rsidRPr="00213B15">
              <w:rPr>
                <w:rFonts w:cstheme="minorHAnsi"/>
                <w:bCs/>
              </w:rPr>
              <w:t xml:space="preserve"> </w:t>
            </w:r>
            <w:r w:rsidR="007A46F0" w:rsidRPr="00213B15">
              <w:rPr>
                <w:rFonts w:cstheme="minorHAnsi"/>
                <w:bCs/>
              </w:rPr>
              <w:t>susceptor like metal</w:t>
            </w:r>
            <w:r w:rsidR="00F6504F" w:rsidRPr="00213B15">
              <w:rPr>
                <w:rFonts w:cstheme="minorHAnsi"/>
                <w:bCs/>
              </w:rPr>
              <w:t xml:space="preserve">lic mesh </w:t>
            </w:r>
            <w:r w:rsidR="007A46F0" w:rsidRPr="00213B15">
              <w:rPr>
                <w:rFonts w:cstheme="minorHAnsi"/>
                <w:bCs/>
              </w:rPr>
              <w:t xml:space="preserve">or carbon fiber </w:t>
            </w:r>
            <w:r w:rsidR="00870D55" w:rsidRPr="00213B15">
              <w:rPr>
                <w:rFonts w:cstheme="minorHAnsi"/>
                <w:bCs/>
              </w:rPr>
              <w:t>a</w:t>
            </w:r>
            <w:r w:rsidR="00C9715B" w:rsidRPr="00213B15">
              <w:rPr>
                <w:rFonts w:cstheme="minorHAnsi"/>
                <w:bCs/>
              </w:rPr>
              <w:t>n</w:t>
            </w:r>
            <w:r w:rsidR="00870D55" w:rsidRPr="00213B15">
              <w:rPr>
                <w:rFonts w:cstheme="minorHAnsi"/>
                <w:bCs/>
              </w:rPr>
              <w:t xml:space="preserve">d </w:t>
            </w:r>
            <w:r w:rsidR="00F564F2">
              <w:rPr>
                <w:rFonts w:cstheme="minorHAnsi"/>
                <w:bCs/>
              </w:rPr>
              <w:t>TP</w:t>
            </w:r>
            <w:r w:rsidR="00870D55" w:rsidRPr="00213B15">
              <w:rPr>
                <w:rFonts w:cstheme="minorHAnsi"/>
                <w:bCs/>
              </w:rPr>
              <w:t xml:space="preserve"> films</w:t>
            </w:r>
            <w:r w:rsidR="00213B15" w:rsidRPr="00213B15">
              <w:rPr>
                <w:rFonts w:cstheme="minorHAnsi"/>
                <w:bCs/>
              </w:rPr>
              <w:t xml:space="preserve"> composite</w:t>
            </w:r>
            <w:r w:rsidR="00DF6410" w:rsidRPr="00213B15">
              <w:rPr>
                <w:rFonts w:cstheme="minorHAnsi"/>
                <w:bCs/>
              </w:rPr>
              <w:t xml:space="preserve"> will</w:t>
            </w:r>
            <w:r w:rsidR="00870D55" w:rsidRPr="00213B15">
              <w:rPr>
                <w:rFonts w:cstheme="minorHAnsi"/>
                <w:bCs/>
              </w:rPr>
              <w:t xml:space="preserve"> influence </w:t>
            </w:r>
            <w:r w:rsidR="000A70C3" w:rsidRPr="00213B15">
              <w:rPr>
                <w:rFonts w:cstheme="minorHAnsi"/>
                <w:bCs/>
              </w:rPr>
              <w:t>the bond mechanical performance</w:t>
            </w:r>
            <w:r w:rsidR="00C9715B" w:rsidRPr="00213B15">
              <w:rPr>
                <w:rFonts w:cstheme="minorHAnsi"/>
                <w:bCs/>
              </w:rPr>
              <w:t xml:space="preserve"> like shear strain and </w:t>
            </w:r>
            <w:r w:rsidR="006B2A0B" w:rsidRPr="00213B15">
              <w:rPr>
                <w:rFonts w:cstheme="minorHAnsi"/>
                <w:bCs/>
              </w:rPr>
              <w:t>bond strength</w:t>
            </w:r>
            <w:r w:rsidR="000A70C3" w:rsidRPr="00213B15">
              <w:rPr>
                <w:rFonts w:cstheme="minorHAnsi"/>
                <w:bCs/>
              </w:rPr>
              <w:t>.</w:t>
            </w:r>
          </w:p>
        </w:tc>
        <w:tc>
          <w:tcPr>
            <w:tcW w:w="2880" w:type="dxa"/>
          </w:tcPr>
          <w:p w14:paraId="525C3139" w14:textId="77777777" w:rsidR="007F4697" w:rsidRPr="006B7EED" w:rsidRDefault="007F4697"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May require susceptor/implant</w:t>
            </w:r>
          </w:p>
          <w:p w14:paraId="345421BD" w14:textId="77777777" w:rsidR="007F4697" w:rsidRDefault="007F4697"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sidRPr="006B7EED">
              <w:rPr>
                <w:rFonts w:cstheme="minorHAnsi"/>
                <w:bCs/>
              </w:rPr>
              <w:t xml:space="preserve">Harder to focus the heat at the weld-line </w:t>
            </w:r>
          </w:p>
          <w:p w14:paraId="68FB11C5" w14:textId="3200419F" w:rsidR="001B4AC1" w:rsidRPr="006B7EED" w:rsidRDefault="001B4AC1" w:rsidP="00AD2A8D">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rFonts w:cstheme="minorHAnsi"/>
                <w:bCs/>
              </w:rPr>
            </w:pPr>
            <w:r>
              <w:rPr>
                <w:rFonts w:cstheme="minorHAnsi"/>
                <w:bCs/>
              </w:rPr>
              <w:t xml:space="preserve">Thicker bond line because of the insertion of the susceptor </w:t>
            </w:r>
          </w:p>
        </w:tc>
      </w:tr>
      <w:tr w:rsidR="007F4697" w:rsidRPr="006B7EED" w14:paraId="1E8B99E8" w14:textId="77777777" w:rsidTr="000A70C3">
        <w:trPr>
          <w:cnfStyle w:val="000000100000" w:firstRow="0" w:lastRow="0" w:firstColumn="0" w:lastColumn="0" w:oddVBand="0" w:evenVBand="0" w:oddHBand="1" w:evenHBand="0" w:firstRowFirstColumn="0" w:firstRowLastColumn="0" w:lastRowFirstColumn="0" w:lastRowLastColumn="0"/>
          <w:trHeight w:val="2690"/>
        </w:trPr>
        <w:tc>
          <w:tcPr>
            <w:cnfStyle w:val="001000000000" w:firstRow="0" w:lastRow="0" w:firstColumn="1" w:lastColumn="0" w:oddVBand="0" w:evenVBand="0" w:oddHBand="0" w:evenHBand="0" w:firstRowFirstColumn="0" w:firstRowLastColumn="0" w:lastRowFirstColumn="0" w:lastRowLastColumn="0"/>
            <w:tcW w:w="4140" w:type="dxa"/>
          </w:tcPr>
          <w:p w14:paraId="588EEE85" w14:textId="77777777" w:rsidR="007F4697" w:rsidRDefault="00AB219D" w:rsidP="00B23BC1">
            <w:pPr>
              <w:rPr>
                <w:rFonts w:cstheme="minorHAnsi"/>
                <w:b w:val="0"/>
                <w:bCs w:val="0"/>
              </w:rPr>
            </w:pPr>
            <w:r>
              <w:rPr>
                <w:rFonts w:cstheme="minorHAnsi"/>
              </w:rPr>
              <w:t xml:space="preserve">Conduction </w:t>
            </w:r>
            <w:r w:rsidR="00A016CC">
              <w:rPr>
                <w:rFonts w:cstheme="minorHAnsi"/>
              </w:rPr>
              <w:t>welding</w:t>
            </w:r>
            <w:r>
              <w:rPr>
                <w:rFonts w:cstheme="minorHAnsi"/>
              </w:rPr>
              <w:t xml:space="preserve"> via hot press</w:t>
            </w:r>
          </w:p>
          <w:p w14:paraId="3E675F80" w14:textId="596EBE4B" w:rsidR="00F57A5B" w:rsidRPr="006B7EED" w:rsidRDefault="00F57A5B" w:rsidP="00B23BC1">
            <w:pPr>
              <w:rPr>
                <w:rFonts w:cstheme="minorHAnsi"/>
                <w:bCs w:val="0"/>
              </w:rPr>
            </w:pPr>
          </w:p>
        </w:tc>
        <w:tc>
          <w:tcPr>
            <w:tcW w:w="3420" w:type="dxa"/>
          </w:tcPr>
          <w:p w14:paraId="1EC79024" w14:textId="758C7E09" w:rsidR="007F4697" w:rsidRPr="006B7EED" w:rsidRDefault="005C0544"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Pr>
                <w:rFonts w:cstheme="minorHAnsi"/>
                <w:bCs/>
              </w:rPr>
              <w:t>Simple</w:t>
            </w:r>
            <w:r w:rsidR="00DF31B5">
              <w:rPr>
                <w:rFonts w:cstheme="minorHAnsi"/>
                <w:bCs/>
              </w:rPr>
              <w:t xml:space="preserve">r </w:t>
            </w:r>
            <w:r w:rsidR="006276F6">
              <w:rPr>
                <w:rFonts w:cstheme="minorHAnsi"/>
                <w:bCs/>
              </w:rPr>
              <w:t xml:space="preserve">and economical method as compared to US and induction welding </w:t>
            </w:r>
          </w:p>
          <w:p w14:paraId="5328F5B6" w14:textId="77777777" w:rsidR="007F4697" w:rsidRPr="006B7EED" w:rsidRDefault="007F4697" w:rsidP="00B23BC1">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bCs/>
              </w:rPr>
            </w:pPr>
          </w:p>
        </w:tc>
        <w:tc>
          <w:tcPr>
            <w:tcW w:w="2880" w:type="dxa"/>
          </w:tcPr>
          <w:p w14:paraId="65671797" w14:textId="77777777" w:rsidR="007F4697" w:rsidRPr="006B7EED"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Bonding a number of sensors at once may not be possible</w:t>
            </w:r>
          </w:p>
          <w:p w14:paraId="690B4238" w14:textId="77777777" w:rsidR="00157C0A" w:rsidRDefault="007F4697"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sidRPr="006B7EED">
              <w:rPr>
                <w:rFonts w:cstheme="minorHAnsi"/>
                <w:bCs/>
              </w:rPr>
              <w:t>Heat is not localized therefore only low melt TP films can be used</w:t>
            </w:r>
          </w:p>
          <w:p w14:paraId="3F00D8D8" w14:textId="71CEB134" w:rsidR="00157C0A" w:rsidRPr="00157C0A" w:rsidRDefault="00157C0A" w:rsidP="00AD2A8D">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cstheme="minorHAnsi"/>
                <w:bCs/>
              </w:rPr>
            </w:pPr>
            <w:r>
              <w:rPr>
                <w:rFonts w:cstheme="minorHAnsi"/>
                <w:bCs/>
              </w:rPr>
              <w:t>Sensor in direct contact</w:t>
            </w:r>
            <w:r w:rsidR="00860E23">
              <w:rPr>
                <w:rFonts w:cstheme="minorHAnsi"/>
                <w:bCs/>
              </w:rPr>
              <w:t xml:space="preserve"> </w:t>
            </w:r>
            <w:r w:rsidR="007E16E3">
              <w:rPr>
                <w:rFonts w:cstheme="minorHAnsi"/>
                <w:bCs/>
              </w:rPr>
              <w:t xml:space="preserve">with hot surface </w:t>
            </w:r>
            <w:r w:rsidR="00860E23">
              <w:rPr>
                <w:rFonts w:cstheme="minorHAnsi"/>
                <w:bCs/>
              </w:rPr>
              <w:t>can damage the sensor</w:t>
            </w:r>
          </w:p>
        </w:tc>
      </w:tr>
    </w:tbl>
    <w:p w14:paraId="2740BB9E" w14:textId="620C7DBD" w:rsidR="007F4697" w:rsidRPr="00BD13C8" w:rsidRDefault="007F4697" w:rsidP="00B23BC1">
      <w:pPr>
        <w:pStyle w:val="Heading4"/>
        <w:spacing w:line="240" w:lineRule="auto"/>
        <w:rPr>
          <w:rFonts w:asciiTheme="minorHAnsi" w:hAnsiTheme="minorHAnsi" w:cstheme="minorHAnsi"/>
          <w:u w:val="single"/>
        </w:rPr>
      </w:pPr>
      <w:r w:rsidRPr="00BD13C8">
        <w:rPr>
          <w:rFonts w:asciiTheme="minorHAnsi" w:hAnsiTheme="minorHAnsi" w:cstheme="minorHAnsi"/>
          <w:u w:val="single"/>
        </w:rPr>
        <w:lastRenderedPageBreak/>
        <w:t>Ultrasonic welding:</w:t>
      </w:r>
    </w:p>
    <w:p w14:paraId="7234B82C" w14:textId="1F936398" w:rsidR="00B101E2" w:rsidRDefault="001A1823" w:rsidP="00B23BC1">
      <w:pPr>
        <w:spacing w:after="0" w:line="240" w:lineRule="auto"/>
        <w:jc w:val="both"/>
        <w:rPr>
          <w:rFonts w:cstheme="minorHAnsi"/>
          <w:bCs/>
        </w:rPr>
      </w:pPr>
      <w:r>
        <w:rPr>
          <w:rFonts w:cstheme="minorHAnsi"/>
          <w:bCs/>
        </w:rPr>
        <w:t>During the US welding of the sensors to the composite surface, a TP film will be kept between the sensor and the host surface</w:t>
      </w:r>
      <w:r w:rsidR="00417EF9">
        <w:rPr>
          <w:rFonts w:cstheme="minorHAnsi"/>
          <w:bCs/>
        </w:rPr>
        <w:t>.</w:t>
      </w:r>
      <w:r>
        <w:rPr>
          <w:rFonts w:cstheme="minorHAnsi"/>
          <w:bCs/>
        </w:rPr>
        <w:t xml:space="preserve"> </w:t>
      </w:r>
      <w:r w:rsidR="008C263F">
        <w:rPr>
          <w:rFonts w:cstheme="minorHAnsi"/>
          <w:bCs/>
        </w:rPr>
        <w:t xml:space="preserve">Then pressure </w:t>
      </w:r>
      <w:r w:rsidR="0077055E">
        <w:rPr>
          <w:rFonts w:cstheme="minorHAnsi"/>
          <w:bCs/>
        </w:rPr>
        <w:t xml:space="preserve">and high frequency and low amplitude </w:t>
      </w:r>
      <w:r w:rsidR="00FC473A">
        <w:rPr>
          <w:rFonts w:cstheme="minorHAnsi"/>
          <w:bCs/>
        </w:rPr>
        <w:t xml:space="preserve">vibrations </w:t>
      </w:r>
      <w:r w:rsidR="008C263F">
        <w:rPr>
          <w:rFonts w:cstheme="minorHAnsi"/>
          <w:bCs/>
        </w:rPr>
        <w:t xml:space="preserve">will be applied </w:t>
      </w:r>
      <w:r w:rsidR="00BD77C1" w:rsidRPr="00BD77C1">
        <w:rPr>
          <w:rFonts w:cstheme="minorHAnsi"/>
          <w:bCs/>
        </w:rPr>
        <w:t>on the top surface of the upper adherend</w:t>
      </w:r>
      <w:r w:rsidR="0047363F">
        <w:rPr>
          <w:rFonts w:cstheme="minorHAnsi"/>
          <w:bCs/>
        </w:rPr>
        <w:t xml:space="preserve"> i.e., the sensor</w:t>
      </w:r>
      <w:r w:rsidR="00BD77C1" w:rsidRPr="00BD77C1">
        <w:rPr>
          <w:rFonts w:cstheme="minorHAnsi"/>
          <w:bCs/>
        </w:rPr>
        <w:t xml:space="preserve"> through a sonotrode.</w:t>
      </w:r>
      <w:r w:rsidR="008C263F">
        <w:rPr>
          <w:rFonts w:cstheme="minorHAnsi"/>
          <w:bCs/>
        </w:rPr>
        <w:t xml:space="preserve"> </w:t>
      </w:r>
      <w:r w:rsidR="002010C6">
        <w:t>Following the vibration phase, a solidification phase, will be applied during which the weld is allowed to cool down under pressure</w:t>
      </w:r>
      <w:r w:rsidR="00723152">
        <w:t>.</w:t>
      </w:r>
    </w:p>
    <w:p w14:paraId="194136DE" w14:textId="3CEC43E4" w:rsidR="00E670DE" w:rsidRPr="00E670DE" w:rsidRDefault="00886763" w:rsidP="00B23BC1">
      <w:pPr>
        <w:spacing w:after="0" w:line="240" w:lineRule="auto"/>
        <w:jc w:val="both"/>
        <w:rPr>
          <w:rFonts w:cstheme="minorHAnsi"/>
          <w:bCs/>
        </w:rPr>
      </w:pPr>
      <w:r>
        <w:rPr>
          <w:rFonts w:cstheme="minorHAnsi"/>
          <w:bCs/>
        </w:rPr>
        <w:t xml:space="preserve">The machine settings in most of the US welder can be controlled and this will be selected depending upon the contains such as the maximum pressure that the sensos </w:t>
      </w:r>
      <w:r w:rsidR="008966CA">
        <w:rPr>
          <w:rFonts w:cstheme="minorHAnsi"/>
          <w:bCs/>
        </w:rPr>
        <w:t>can</w:t>
      </w:r>
      <w:r w:rsidR="00853CEF">
        <w:rPr>
          <w:rFonts w:cstheme="minorHAnsi"/>
          <w:bCs/>
        </w:rPr>
        <w:t xml:space="preserve"> endure before degrading</w:t>
      </w:r>
      <w:r w:rsidR="00BE5ED2">
        <w:rPr>
          <w:rFonts w:cstheme="minorHAnsi"/>
          <w:bCs/>
        </w:rPr>
        <w:t xml:space="preserve"> </w:t>
      </w:r>
      <w:r w:rsidR="00106205">
        <w:t>c</w:t>
      </w:r>
      <w:r w:rsidR="00E670DE">
        <w:t>ustom-made clamping setups can be designed based on the sensor shape and dimensions</w:t>
      </w:r>
      <w:r w:rsidR="00106205">
        <w:t xml:space="preserve"> </w:t>
      </w:r>
      <w:sdt>
        <w:sdtPr>
          <w:alias w:val="To edit, see citavi.com/edit"/>
          <w:tag w:val="CitaviPlaceholder#0fbad506-db4b-4fcf-ab23-316708af3690"/>
          <w:id w:val="2083261065"/>
          <w:placeholder>
            <w:docPart w:val="DefaultPlaceholder_-1854013440"/>
          </w:placeholder>
        </w:sdtPr>
        <w:sdtEndPr/>
        <w:sdtContent>
          <w:r w:rsidR="00106205">
            <w:rPr>
              <w:noProof/>
            </w:rPr>
            <w:fldChar w:fldCharType="begin"/>
          </w:r>
          <w:r w:rsidR="009B437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WQ1ZGE2LTM0YjQtNGMxNS04MzBjLWQ5MWEwMjA0MGI0YSIsIlJhbmdlTGVuZ3RoIjo0LCJSZWZlcmVuY2VJZCI6IjVlZGJhN2RmLWNjOGEtNDI1Mi1hNjhhLWYwYzhhNjhiN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xsZWdhcyIsIkxhc3ROYW1lIjoiUGFsYXJkeSIsIlByb3RlY3RlZCI6ZmFsc2UsIlNleCI6MCwiQ3JlYXRlZEJ5IjoiX1Rzb2ZpIiwiQ3JlYXRlZE9uIjoiMjAyMS0wNi0xNFQxMzoxNjozNyIsIk1vZGlmaWVkQnkiOiJfVHNvZmkiLCJJZCI6ImRkMDcyNjg3LThjMzUtNDJiNy05MTVhLTI4ODg3NTBkY2U3OSIsIk1vZGlmaWVkT24iOiIyMDIxLTA2LTE0VDEzOjE2OjM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BhbGFyZHkgLSBTbWFydCBVbHRyYXNvbmljIFdlbGRpbmcgT2YgVGhlcm1vcGxhc3RpY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}</w:instrText>
          </w:r>
          <w:r w:rsidR="00106205">
            <w:rPr>
              <w:noProof/>
            </w:rPr>
            <w:fldChar w:fldCharType="separate"/>
          </w:r>
          <w:r w:rsidR="009D730B">
            <w:rPr>
              <w:noProof/>
            </w:rPr>
            <w:t>[15]</w:t>
          </w:r>
          <w:r w:rsidR="00106205">
            <w:rPr>
              <w:noProof/>
            </w:rPr>
            <w:fldChar w:fldCharType="end"/>
          </w:r>
        </w:sdtContent>
      </w:sdt>
      <w:r w:rsidR="00E670DE">
        <w:t>.</w:t>
      </w:r>
    </w:p>
    <w:p w14:paraId="1030409A" w14:textId="77777777" w:rsidR="00E670DE" w:rsidRDefault="00E670DE" w:rsidP="00B23BC1">
      <w:pPr>
        <w:spacing w:after="0" w:line="240" w:lineRule="auto"/>
        <w:jc w:val="both"/>
      </w:pPr>
    </w:p>
    <w:p w14:paraId="366C70E0" w14:textId="320C63EA" w:rsidR="00B101E2" w:rsidRPr="006E7B45" w:rsidRDefault="00B101E2" w:rsidP="00B23BC1">
      <w:pPr>
        <w:spacing w:after="0" w:line="240" w:lineRule="auto"/>
        <w:jc w:val="both"/>
        <w:rPr>
          <w:rFonts w:cstheme="minorHAnsi"/>
          <w:bCs/>
        </w:rPr>
      </w:pPr>
      <w:r w:rsidRPr="006E7B45">
        <w:rPr>
          <w:rFonts w:cstheme="minorHAnsi"/>
          <w:bCs/>
        </w:rPr>
        <w:t>In the beginning a hand US welder</w:t>
      </w:r>
      <w:r w:rsidR="00ED0451">
        <w:rPr>
          <w:rFonts w:cstheme="minorHAnsi"/>
          <w:bCs/>
        </w:rPr>
        <w:t xml:space="preserve"> </w:t>
      </w:r>
      <w:r w:rsidRPr="006E7B45">
        <w:rPr>
          <w:rFonts w:cstheme="minorHAnsi"/>
          <w:bCs/>
        </w:rPr>
        <w:t>will be used as a proof of concept</w:t>
      </w:r>
      <w:r w:rsidR="005F0B0A" w:rsidRPr="006E7B45">
        <w:rPr>
          <w:rFonts w:cstheme="minorHAnsi"/>
          <w:bCs/>
        </w:rPr>
        <w:t>.</w:t>
      </w:r>
      <w:r w:rsidR="007B3F9F" w:rsidRPr="006E7B45">
        <w:rPr>
          <w:rFonts w:cstheme="minorHAnsi"/>
          <w:bCs/>
        </w:rPr>
        <w:t xml:space="preserve"> </w:t>
      </w:r>
      <w:r w:rsidR="005F0B0A" w:rsidRPr="006E7B45">
        <w:rPr>
          <w:rFonts w:cstheme="minorHAnsi"/>
          <w:bCs/>
        </w:rPr>
        <w:t>D</w:t>
      </w:r>
      <w:r w:rsidR="007B3F9F" w:rsidRPr="006E7B45">
        <w:rPr>
          <w:rFonts w:cstheme="minorHAnsi"/>
          <w:bCs/>
        </w:rPr>
        <w:t xml:space="preserve">ifferent machine </w:t>
      </w:r>
      <w:r w:rsidR="00CF6FD5" w:rsidRPr="006E7B45">
        <w:rPr>
          <w:rFonts w:cstheme="minorHAnsi"/>
          <w:bCs/>
        </w:rPr>
        <w:t>settings and</w:t>
      </w:r>
      <w:r w:rsidR="009F166B" w:rsidRPr="006E7B45">
        <w:rPr>
          <w:rFonts w:cstheme="minorHAnsi"/>
          <w:bCs/>
        </w:rPr>
        <w:t xml:space="preserve"> </w:t>
      </w:r>
      <w:r w:rsidR="008D3C08" w:rsidRPr="006E7B45">
        <w:rPr>
          <w:rFonts w:cstheme="minorHAnsi"/>
          <w:bCs/>
        </w:rPr>
        <w:t xml:space="preserve">methods </w:t>
      </w:r>
      <w:r w:rsidR="002E3FF2" w:rsidRPr="006E7B45">
        <w:rPr>
          <w:rFonts w:cstheme="minorHAnsi"/>
          <w:bCs/>
        </w:rPr>
        <w:t>will be t</w:t>
      </w:r>
      <w:r w:rsidR="004D095C" w:rsidRPr="006E7B45">
        <w:rPr>
          <w:rFonts w:cstheme="minorHAnsi"/>
          <w:bCs/>
        </w:rPr>
        <w:t>ested</w:t>
      </w:r>
      <w:r w:rsidR="002E3FF2" w:rsidRPr="006E7B45">
        <w:rPr>
          <w:rFonts w:cstheme="minorHAnsi"/>
          <w:bCs/>
        </w:rPr>
        <w:t xml:space="preserve"> to</w:t>
      </w:r>
      <w:r w:rsidR="009F166B" w:rsidRPr="006E7B45">
        <w:rPr>
          <w:rFonts w:cstheme="minorHAnsi"/>
          <w:bCs/>
        </w:rPr>
        <w:t xml:space="preserve"> </w:t>
      </w:r>
      <w:r w:rsidR="008D3C08" w:rsidRPr="006E7B45">
        <w:rPr>
          <w:rFonts w:cstheme="minorHAnsi"/>
          <w:bCs/>
        </w:rPr>
        <w:t xml:space="preserve">protect the sensor </w:t>
      </w:r>
      <w:r w:rsidR="009C5EB7" w:rsidRPr="006E7B45">
        <w:rPr>
          <w:rFonts w:cstheme="minorHAnsi"/>
          <w:bCs/>
        </w:rPr>
        <w:t>in case of</w:t>
      </w:r>
      <w:r w:rsidR="002E3FF2" w:rsidRPr="006E7B45">
        <w:rPr>
          <w:rFonts w:cstheme="minorHAnsi"/>
          <w:bCs/>
        </w:rPr>
        <w:t xml:space="preserve"> any</w:t>
      </w:r>
      <w:r w:rsidR="00457B4E" w:rsidRPr="006E7B45">
        <w:rPr>
          <w:rFonts w:cstheme="minorHAnsi"/>
          <w:bCs/>
        </w:rPr>
        <w:t xml:space="preserve"> degradation</w:t>
      </w:r>
      <w:r w:rsidR="009F054C" w:rsidRPr="006E7B45">
        <w:rPr>
          <w:rFonts w:cstheme="minorHAnsi"/>
          <w:bCs/>
        </w:rPr>
        <w:t xml:space="preserve"> </w:t>
      </w:r>
      <w:r w:rsidR="004D095C" w:rsidRPr="006E7B45">
        <w:rPr>
          <w:rFonts w:cstheme="minorHAnsi"/>
          <w:bCs/>
        </w:rPr>
        <w:t xml:space="preserve">to the sensor </w:t>
      </w:r>
      <w:r w:rsidR="009F054C" w:rsidRPr="006E7B45">
        <w:rPr>
          <w:rFonts w:cstheme="minorHAnsi"/>
          <w:bCs/>
        </w:rPr>
        <w:t>due to pressure and vibration</w:t>
      </w:r>
      <w:r w:rsidR="009C5EB7" w:rsidRPr="006E7B45">
        <w:rPr>
          <w:rFonts w:cstheme="minorHAnsi"/>
          <w:bCs/>
        </w:rPr>
        <w:t>s</w:t>
      </w:r>
      <w:r w:rsidR="008D3C08" w:rsidRPr="006E7B45">
        <w:rPr>
          <w:rFonts w:cstheme="minorHAnsi"/>
          <w:bCs/>
        </w:rPr>
        <w:t xml:space="preserve">. </w:t>
      </w:r>
      <w:r w:rsidR="00C969DA" w:rsidRPr="006E7B45">
        <w:rPr>
          <w:rFonts w:cstheme="minorHAnsi"/>
          <w:bCs/>
        </w:rPr>
        <w:t>Once the feasibility tests are carried out</w:t>
      </w:r>
      <w:r w:rsidR="005032D2" w:rsidRPr="006E7B45">
        <w:rPr>
          <w:rFonts w:cstheme="minorHAnsi"/>
          <w:bCs/>
        </w:rPr>
        <w:t>, then</w:t>
      </w:r>
      <w:r w:rsidR="00AA31F4" w:rsidRPr="006E7B45">
        <w:rPr>
          <w:rFonts w:cstheme="minorHAnsi"/>
          <w:bCs/>
        </w:rPr>
        <w:t xml:space="preserve"> </w:t>
      </w:r>
      <w:r w:rsidR="00CF6FD5" w:rsidRPr="006E7B45">
        <w:rPr>
          <w:rFonts w:cstheme="minorHAnsi"/>
          <w:bCs/>
        </w:rPr>
        <w:t>tri</w:t>
      </w:r>
      <w:r w:rsidR="00B75D1E" w:rsidRPr="006E7B45">
        <w:rPr>
          <w:rFonts w:cstheme="minorHAnsi"/>
          <w:bCs/>
        </w:rPr>
        <w:t>a</w:t>
      </w:r>
      <w:r w:rsidR="00CF6FD5" w:rsidRPr="006E7B45">
        <w:rPr>
          <w:rFonts w:cstheme="minorHAnsi"/>
          <w:bCs/>
        </w:rPr>
        <w:t>l</w:t>
      </w:r>
      <w:r w:rsidR="00AA31F4" w:rsidRPr="006E7B45">
        <w:rPr>
          <w:rFonts w:cstheme="minorHAnsi"/>
          <w:bCs/>
        </w:rPr>
        <w:t>s</w:t>
      </w:r>
      <w:r w:rsidR="00CF6FD5" w:rsidRPr="006E7B45">
        <w:rPr>
          <w:rFonts w:cstheme="minorHAnsi"/>
          <w:bCs/>
        </w:rPr>
        <w:t xml:space="preserve"> can be conducted </w:t>
      </w:r>
      <w:r w:rsidR="00580FB3" w:rsidRPr="006E7B45">
        <w:rPr>
          <w:rFonts w:cstheme="minorHAnsi"/>
          <w:bCs/>
        </w:rPr>
        <w:t xml:space="preserve">on a US machine </w:t>
      </w:r>
      <w:r w:rsidR="00EE5E5A" w:rsidRPr="006E7B45">
        <w:rPr>
          <w:rFonts w:cstheme="minorHAnsi"/>
          <w:bCs/>
        </w:rPr>
        <w:t xml:space="preserve">which has </w:t>
      </w:r>
      <w:r w:rsidR="00580FB3" w:rsidRPr="006E7B45">
        <w:rPr>
          <w:rFonts w:cstheme="minorHAnsi"/>
          <w:bCs/>
        </w:rPr>
        <w:t xml:space="preserve">more control on the process parameters </w:t>
      </w:r>
      <w:r w:rsidR="00655BC7" w:rsidRPr="006E7B45">
        <w:rPr>
          <w:rFonts w:cstheme="minorHAnsi"/>
          <w:bCs/>
        </w:rPr>
        <w:t>for further investigation</w:t>
      </w:r>
      <w:r w:rsidR="00B578F4" w:rsidRPr="006E7B45">
        <w:rPr>
          <w:rFonts w:cstheme="minorHAnsi"/>
          <w:bCs/>
        </w:rPr>
        <w:t>.</w:t>
      </w:r>
      <w:r w:rsidR="00630A35" w:rsidRPr="006E7B45">
        <w:rPr>
          <w:rFonts w:cstheme="minorHAnsi"/>
          <w:bCs/>
        </w:rPr>
        <w:t xml:space="preserve"> </w:t>
      </w:r>
      <w:r w:rsidR="00324660" w:rsidRPr="006E7B45">
        <w:rPr>
          <w:rFonts w:cstheme="minorHAnsi"/>
          <w:bCs/>
        </w:rPr>
        <w:t>Figure 6 show the u</w:t>
      </w:r>
      <w:r w:rsidR="00630A35" w:rsidRPr="006E7B45">
        <w:rPr>
          <w:rFonts w:cstheme="minorHAnsi"/>
          <w:bCs/>
        </w:rPr>
        <w:t xml:space="preserve">ltrasonic machine </w:t>
      </w:r>
      <w:r w:rsidR="007D24A8" w:rsidRPr="006E7B45">
        <w:rPr>
          <w:rFonts w:cstheme="minorHAnsi"/>
          <w:bCs/>
        </w:rPr>
        <w:t>at TU delft</w:t>
      </w:r>
      <w:r w:rsidR="007174CA">
        <w:rPr>
          <w:rFonts w:cstheme="minorHAnsi"/>
          <w:bCs/>
        </w:rPr>
        <w:t xml:space="preserve"> and hand US machine at FIDAMC.</w:t>
      </w:r>
    </w:p>
    <w:p w14:paraId="53D66F42" w14:textId="77777777" w:rsidR="00745180" w:rsidRPr="004F0E60" w:rsidRDefault="00745180" w:rsidP="00B23BC1">
      <w:pPr>
        <w:spacing w:after="0" w:line="240" w:lineRule="auto"/>
        <w:jc w:val="both"/>
        <w:rPr>
          <w:rFonts w:cstheme="minorHAnsi"/>
        </w:rPr>
      </w:pPr>
    </w:p>
    <w:p w14:paraId="4EB73A7B" w14:textId="0BE0BE41" w:rsidR="00DE5312" w:rsidRDefault="00DE5312" w:rsidP="00B23BC1">
      <w:pPr>
        <w:spacing w:after="0" w:line="240" w:lineRule="auto"/>
        <w:jc w:val="both"/>
        <w:rPr>
          <w:rFonts w:cstheme="minorHAnsi"/>
          <w:b/>
        </w:rPr>
      </w:pPr>
      <w:r>
        <w:rPr>
          <w:rFonts w:cstheme="minorHAnsi"/>
          <w:b/>
        </w:rPr>
        <w:t>Possible challenges:</w:t>
      </w:r>
    </w:p>
    <w:p w14:paraId="181E8BC6" w14:textId="6554F9BB" w:rsidR="00487867" w:rsidRPr="008031BB" w:rsidRDefault="00487867" w:rsidP="00AD2A8D">
      <w:pPr>
        <w:pStyle w:val="ListParagraph"/>
        <w:numPr>
          <w:ilvl w:val="0"/>
          <w:numId w:val="26"/>
        </w:numPr>
        <w:spacing w:after="0" w:line="240" w:lineRule="auto"/>
        <w:jc w:val="both"/>
        <w:rPr>
          <w:rFonts w:cstheme="minorHAnsi"/>
          <w:bCs/>
        </w:rPr>
      </w:pPr>
      <w:r>
        <w:rPr>
          <w:rFonts w:cstheme="minorHAnsi"/>
          <w:bCs/>
        </w:rPr>
        <w:t>The combined effect of pressure and vibration can prove very crucial and can lead to the degradation</w:t>
      </w:r>
      <w:r w:rsidR="001F7760">
        <w:rPr>
          <w:rFonts w:cstheme="minorHAnsi"/>
          <w:bCs/>
        </w:rPr>
        <w:t xml:space="preserve"> and damage to</w:t>
      </w:r>
      <w:r>
        <w:rPr>
          <w:rFonts w:cstheme="minorHAnsi"/>
          <w:bCs/>
        </w:rPr>
        <w:t xml:space="preserve"> the sensors during the welding.</w:t>
      </w:r>
      <w:r w:rsidR="00EB73EA">
        <w:rPr>
          <w:rFonts w:cstheme="minorHAnsi"/>
          <w:bCs/>
        </w:rPr>
        <w:t xml:space="preserve"> The control </w:t>
      </w:r>
      <w:r w:rsidR="00115D22">
        <w:rPr>
          <w:rFonts w:cstheme="minorHAnsi"/>
          <w:bCs/>
        </w:rPr>
        <w:t xml:space="preserve">and fine tuning </w:t>
      </w:r>
      <w:r w:rsidR="00EB73EA">
        <w:rPr>
          <w:rFonts w:cstheme="minorHAnsi"/>
          <w:bCs/>
        </w:rPr>
        <w:t>of the</w:t>
      </w:r>
      <w:r w:rsidR="00F2626C">
        <w:rPr>
          <w:rFonts w:cstheme="minorHAnsi"/>
          <w:bCs/>
        </w:rPr>
        <w:t xml:space="preserve"> pressure,</w:t>
      </w:r>
      <w:r w:rsidR="00EB73EA">
        <w:rPr>
          <w:rFonts w:cstheme="minorHAnsi"/>
          <w:bCs/>
        </w:rPr>
        <w:t xml:space="preserve"> vibration (amplitude and frequenc</w:t>
      </w:r>
      <w:r w:rsidR="00833A01">
        <w:rPr>
          <w:rFonts w:cstheme="minorHAnsi"/>
          <w:bCs/>
        </w:rPr>
        <w:t>y)</w:t>
      </w:r>
      <w:r w:rsidR="00F2626C">
        <w:rPr>
          <w:rFonts w:cstheme="minorHAnsi"/>
          <w:bCs/>
        </w:rPr>
        <w:t xml:space="preserve"> and power can</w:t>
      </w:r>
      <w:r w:rsidR="00833A01">
        <w:rPr>
          <w:rFonts w:cstheme="minorHAnsi"/>
          <w:bCs/>
        </w:rPr>
        <w:t xml:space="preserve"> be </w:t>
      </w:r>
      <w:r w:rsidR="00F2626C">
        <w:rPr>
          <w:rFonts w:cstheme="minorHAnsi"/>
          <w:bCs/>
        </w:rPr>
        <w:t xml:space="preserve">a </w:t>
      </w:r>
      <w:r w:rsidR="00833A01">
        <w:rPr>
          <w:rFonts w:cstheme="minorHAnsi"/>
          <w:bCs/>
        </w:rPr>
        <w:t>deciding factor in the feasibility of this technique</w:t>
      </w:r>
      <w:r w:rsidR="00960506">
        <w:rPr>
          <w:rFonts w:cstheme="minorHAnsi"/>
          <w:bCs/>
        </w:rPr>
        <w:t xml:space="preserve"> for joining the sensors</w:t>
      </w:r>
      <w:r w:rsidR="00833A01">
        <w:rPr>
          <w:rFonts w:cstheme="minorHAnsi"/>
          <w:bCs/>
        </w:rPr>
        <w:t xml:space="preserve">. </w:t>
      </w:r>
    </w:p>
    <w:p w14:paraId="2EDEF3D4" w14:textId="469C7C5E" w:rsidR="00C05B03" w:rsidRPr="00554B00" w:rsidRDefault="00C05B03" w:rsidP="00AD2A8D">
      <w:pPr>
        <w:pStyle w:val="ListParagraph"/>
        <w:numPr>
          <w:ilvl w:val="0"/>
          <w:numId w:val="26"/>
        </w:numPr>
        <w:spacing w:after="0" w:line="240" w:lineRule="auto"/>
        <w:jc w:val="both"/>
        <w:rPr>
          <w:rFonts w:cstheme="minorHAnsi"/>
          <w:bCs/>
        </w:rPr>
      </w:pPr>
      <w:r w:rsidRPr="00554B00">
        <w:rPr>
          <w:rFonts w:cstheme="minorHAnsi"/>
          <w:bCs/>
        </w:rPr>
        <w:t xml:space="preserve">The direct contact of the sonotrode and the sensor surface can </w:t>
      </w:r>
      <w:r w:rsidR="007F6DFE" w:rsidRPr="00554B00">
        <w:rPr>
          <w:rFonts w:cstheme="minorHAnsi"/>
          <w:bCs/>
        </w:rPr>
        <w:t xml:space="preserve">lead to </w:t>
      </w:r>
      <w:r w:rsidRPr="00554B00">
        <w:rPr>
          <w:rFonts w:cstheme="minorHAnsi"/>
          <w:bCs/>
        </w:rPr>
        <w:t>damage and degrad</w:t>
      </w:r>
      <w:r w:rsidR="007F6DFE" w:rsidRPr="00554B00">
        <w:rPr>
          <w:rFonts w:cstheme="minorHAnsi"/>
          <w:bCs/>
        </w:rPr>
        <w:t>ation of</w:t>
      </w:r>
      <w:r w:rsidRPr="00554B00">
        <w:rPr>
          <w:rFonts w:cstheme="minorHAnsi"/>
          <w:bCs/>
        </w:rPr>
        <w:t xml:space="preserve"> the sensor.</w:t>
      </w:r>
    </w:p>
    <w:p w14:paraId="1E509124" w14:textId="74401DC5" w:rsidR="00EE1E22" w:rsidRPr="00554B00" w:rsidRDefault="00EE1E22" w:rsidP="00AD2A8D">
      <w:pPr>
        <w:pStyle w:val="ListParagraph"/>
        <w:numPr>
          <w:ilvl w:val="0"/>
          <w:numId w:val="26"/>
        </w:numPr>
        <w:spacing w:after="0" w:line="240" w:lineRule="auto"/>
        <w:jc w:val="both"/>
        <w:rPr>
          <w:rFonts w:cstheme="minorHAnsi"/>
          <w:b/>
          <w:bCs/>
        </w:rPr>
      </w:pPr>
      <w:r w:rsidRPr="00554B00">
        <w:rPr>
          <w:rFonts w:cstheme="minorHAnsi"/>
        </w:rPr>
        <w:t>The static compressive strength of the sensor according to the manufacturer datasheet is 600 MPa</w:t>
      </w:r>
      <w:r w:rsidR="00010BAA" w:rsidRPr="00554B00">
        <w:rPr>
          <w:rFonts w:cstheme="minorHAnsi"/>
        </w:rPr>
        <w:t xml:space="preserve"> </w:t>
      </w:r>
      <w:sdt>
        <w:sdtPr>
          <w:rPr>
            <w:rFonts w:cstheme="minorHAnsi"/>
          </w:rPr>
          <w:alias w:val="To edit, see citavi.com/edit"/>
          <w:tag w:val="CitaviPlaceholder#6d3f1045-ab4f-488b-ba44-ee0cb4cecf04"/>
          <w:id w:val="814839891"/>
          <w:placeholder>
            <w:docPart w:val="F86C48C50E214E54BD8D9D3C3EA54967"/>
          </w:placeholder>
        </w:sdtPr>
        <w:sdtEndPr/>
        <w:sdtContent>
          <w:r w:rsidR="00010BAA" w:rsidRPr="00554B00">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GI4N2ExLTQ1OTYtNDY3MS04ZjdkLTFhYjczNjNlNzE2NCIsIlJhbmdlTGVuZ3RoIjo0LCJSZWZlcmVuY2VJZCI6ImJiOTE4YWRhLTk1OTAtNDk0ZS1hNzI1LWE2MWQ4NTkzOTQ0M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xLCJVcmlTdHJpbmciOiJQSV9DQVQxMjVFX1IzX1BpZXpvZWxlY3RyaWNfQ2VyYW1pY19Qcm9kdWN0cyAx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}</w:instrText>
          </w:r>
          <w:r w:rsidR="00010BAA" w:rsidRPr="00554B00">
            <w:rPr>
              <w:rFonts w:cstheme="minorHAnsi"/>
              <w:noProof/>
            </w:rPr>
            <w:fldChar w:fldCharType="separate"/>
          </w:r>
          <w:r w:rsidR="009D730B">
            <w:rPr>
              <w:rFonts w:cstheme="minorHAnsi"/>
              <w:noProof/>
            </w:rPr>
            <w:t>[20]</w:t>
          </w:r>
          <w:r w:rsidR="00010BAA" w:rsidRPr="00554B00">
            <w:rPr>
              <w:rFonts w:cstheme="minorHAnsi"/>
              <w:noProof/>
            </w:rPr>
            <w:fldChar w:fldCharType="end"/>
          </w:r>
        </w:sdtContent>
      </w:sdt>
      <w:r w:rsidR="00010BAA" w:rsidRPr="00554B00">
        <w:rPr>
          <w:rFonts w:cstheme="minorHAnsi"/>
        </w:rPr>
        <w:t>.</w:t>
      </w:r>
      <w:r w:rsidR="00A9732B" w:rsidRPr="00554B00">
        <w:rPr>
          <w:rFonts w:cstheme="minorHAnsi"/>
          <w:b/>
          <w:bCs/>
        </w:rPr>
        <w:t xml:space="preserve"> </w:t>
      </w:r>
      <w:r w:rsidRPr="00554B00">
        <w:rPr>
          <w:rFonts w:cstheme="minorHAnsi"/>
        </w:rPr>
        <w:t xml:space="preserve">Compressive tests </w:t>
      </w:r>
      <w:r w:rsidR="00A9732B" w:rsidRPr="00554B00">
        <w:rPr>
          <w:rFonts w:cstheme="minorHAnsi"/>
        </w:rPr>
        <w:t xml:space="preserve">will be conducted </w:t>
      </w:r>
      <w:r w:rsidR="0015565E" w:rsidRPr="00554B00">
        <w:rPr>
          <w:rFonts w:cstheme="minorHAnsi"/>
        </w:rPr>
        <w:t xml:space="preserve">to see the </w:t>
      </w:r>
      <w:r w:rsidR="000B28E5" w:rsidRPr="00554B00">
        <w:rPr>
          <w:rFonts w:cstheme="minorHAnsi"/>
        </w:rPr>
        <w:t>maximum</w:t>
      </w:r>
      <w:r w:rsidR="0015565E" w:rsidRPr="00554B00">
        <w:rPr>
          <w:rFonts w:cstheme="minorHAnsi"/>
        </w:rPr>
        <w:t xml:space="preserve"> </w:t>
      </w:r>
      <w:r w:rsidR="000B28E5" w:rsidRPr="00554B00">
        <w:rPr>
          <w:rFonts w:cstheme="minorHAnsi"/>
        </w:rPr>
        <w:t>compressive</w:t>
      </w:r>
      <w:r w:rsidR="0015565E" w:rsidRPr="00554B00">
        <w:rPr>
          <w:rFonts w:cstheme="minorHAnsi"/>
        </w:rPr>
        <w:t xml:space="preserve"> force that the sensor can</w:t>
      </w:r>
      <w:r w:rsidR="000B28E5" w:rsidRPr="00554B00">
        <w:rPr>
          <w:rFonts w:cstheme="minorHAnsi"/>
        </w:rPr>
        <w:t xml:space="preserve"> withstand before complete </w:t>
      </w:r>
      <w:r w:rsidR="00CF24EA" w:rsidRPr="00554B00">
        <w:rPr>
          <w:rFonts w:cstheme="minorHAnsi"/>
        </w:rPr>
        <w:t>failure</w:t>
      </w:r>
      <w:r w:rsidR="00A9732B" w:rsidRPr="00554B00">
        <w:rPr>
          <w:rFonts w:cstheme="minorHAnsi"/>
        </w:rPr>
        <w:t>.</w:t>
      </w:r>
      <w:r w:rsidR="00010BAA" w:rsidRPr="00554B00">
        <w:rPr>
          <w:rFonts w:cstheme="minorHAnsi"/>
        </w:rPr>
        <w:t xml:space="preserve"> </w:t>
      </w:r>
      <w:r w:rsidR="001215F7" w:rsidRPr="00554B00">
        <w:rPr>
          <w:rFonts w:cstheme="minorHAnsi"/>
        </w:rPr>
        <w:t>This will give an idea about the amount of force that can be applied.</w:t>
      </w:r>
    </w:p>
    <w:p w14:paraId="4951350F" w14:textId="68B51F1B" w:rsidR="00EF79F7" w:rsidRDefault="00EF79F7" w:rsidP="00B23BC1">
      <w:pPr>
        <w:spacing w:after="0" w:line="240" w:lineRule="auto"/>
        <w:rPr>
          <w:rFonts w:cstheme="minorHAnsi"/>
          <w:bCs/>
        </w:rPr>
      </w:pPr>
      <w:r>
        <w:rPr>
          <w:noProof/>
        </w:rPr>
        <w:drawing>
          <wp:anchor distT="0" distB="0" distL="114300" distR="114300" simplePos="0" relativeHeight="251653127" behindDoc="0" locked="0" layoutInCell="1" allowOverlap="1" wp14:anchorId="1C00F7AE" wp14:editId="348B3CB3">
            <wp:simplePos x="0" y="0"/>
            <wp:positionH relativeFrom="margin">
              <wp:align>left</wp:align>
            </wp:positionH>
            <wp:positionV relativeFrom="paragraph">
              <wp:posOffset>177165</wp:posOffset>
            </wp:positionV>
            <wp:extent cx="3352800" cy="2393950"/>
            <wp:effectExtent l="0" t="0" r="0" b="6350"/>
            <wp:wrapThrough wrapText="bothSides">
              <wp:wrapPolygon edited="0">
                <wp:start x="0" y="0"/>
                <wp:lineTo x="0" y="21485"/>
                <wp:lineTo x="21477" y="21485"/>
                <wp:lineTo x="21477"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21">
                      <a:extLst>
                        <a:ext uri="{28A0092B-C50C-407E-A947-70E740481C1C}">
                          <a14:useLocalDpi xmlns:a14="http://schemas.microsoft.com/office/drawing/2010/main" val="0"/>
                        </a:ext>
                      </a:extLst>
                    </a:blip>
                    <a:stretch>
                      <a:fillRect/>
                    </a:stretch>
                  </pic:blipFill>
                  <pic:spPr>
                    <a:xfrm>
                      <a:off x="0" y="0"/>
                      <a:ext cx="3356370" cy="2396619"/>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3128" behindDoc="0" locked="0" layoutInCell="1" allowOverlap="1" wp14:anchorId="19C899FE" wp14:editId="5CA4666F">
            <wp:simplePos x="0" y="0"/>
            <wp:positionH relativeFrom="column">
              <wp:posOffset>3529330</wp:posOffset>
            </wp:positionH>
            <wp:positionV relativeFrom="paragraph">
              <wp:posOffset>212725</wp:posOffset>
            </wp:positionV>
            <wp:extent cx="2955290" cy="2244090"/>
            <wp:effectExtent l="0" t="0" r="0" b="381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5290" cy="2244090"/>
                    </a:xfrm>
                    <a:prstGeom prst="rect">
                      <a:avLst/>
                    </a:prstGeom>
                  </pic:spPr>
                </pic:pic>
              </a:graphicData>
            </a:graphic>
            <wp14:sizeRelH relativeFrom="margin">
              <wp14:pctWidth>0</wp14:pctWidth>
            </wp14:sizeRelH>
            <wp14:sizeRelV relativeFrom="margin">
              <wp14:pctHeight>0</wp14:pctHeight>
            </wp14:sizeRelV>
          </wp:anchor>
        </w:drawing>
      </w:r>
    </w:p>
    <w:p w14:paraId="178B871D" w14:textId="40C01C5A" w:rsidR="00A468B6" w:rsidRDefault="00A468B6" w:rsidP="00B23BC1">
      <w:pPr>
        <w:spacing w:after="0" w:line="240" w:lineRule="auto"/>
        <w:jc w:val="center"/>
        <w:rPr>
          <w:rFonts w:cstheme="minorHAnsi"/>
          <w:bCs/>
        </w:rPr>
      </w:pPr>
      <w:r>
        <w:rPr>
          <w:rFonts w:cstheme="minorHAnsi"/>
          <w:bCs/>
        </w:rPr>
        <w:t>Figure</w:t>
      </w:r>
      <w:r w:rsidR="00B578F4">
        <w:rPr>
          <w:rFonts w:cstheme="minorHAnsi"/>
          <w:bCs/>
        </w:rPr>
        <w:t xml:space="preserve"> </w:t>
      </w:r>
      <w:r w:rsidR="00655BC7">
        <w:rPr>
          <w:rFonts w:cstheme="minorHAnsi"/>
          <w:bCs/>
        </w:rPr>
        <w:t>6</w:t>
      </w:r>
      <w:r>
        <w:rPr>
          <w:rFonts w:cstheme="minorHAnsi"/>
          <w:bCs/>
        </w:rPr>
        <w:t>: U</w:t>
      </w:r>
      <w:r w:rsidR="00EF79F7">
        <w:rPr>
          <w:rFonts w:cstheme="minorHAnsi"/>
          <w:bCs/>
        </w:rPr>
        <w:t>S</w:t>
      </w:r>
      <w:r>
        <w:rPr>
          <w:rFonts w:cstheme="minorHAnsi"/>
          <w:bCs/>
        </w:rPr>
        <w:t xml:space="preserve"> welding machine setup at TU-Delft </w:t>
      </w:r>
      <w:sdt>
        <w:sdtPr>
          <w:rPr>
            <w:rFonts w:cstheme="minorHAnsi"/>
            <w:bCs/>
          </w:rPr>
          <w:alias w:val="To edit, see citavi.com/edit"/>
          <w:tag w:val="CitaviPlaceholder#88932702-32ad-46ba-bd4e-f71f2a4bdd50"/>
          <w:id w:val="-736009489"/>
          <w:placeholder>
            <w:docPart w:val="13EE2F35BE0F4A88BFA70CC83BA97E3E"/>
          </w:placeholder>
        </w:sdtPr>
        <w:sdtEndPr/>
        <w:sdtContent>
          <w:r w:rsidR="00C34C0F">
            <w:rPr>
              <w:rFonts w:cstheme="minorHAnsi"/>
              <w:bCs/>
              <w:noProof/>
            </w:rPr>
            <w:fldChar w:fldCharType="begin"/>
          </w:r>
          <w:r w:rsidR="00C34C0F">
            <w:rPr>
              <w:rFonts w:cstheme="minorHAnsi"/>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DBjYzg0LTY3YzktNGIyZC04NjAxLWNjOTMxMGVkYWJhYyIsIlJhbmdlTGVuZ3RoIjo0LCJSZWZlcmVuY2VJZCI6IjVlZGJhN2RmLWNjOGEtNDI1Mi1hNjhhLWYwYzhhNjhiN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xsZWdhcyIsIkxhc3ROYW1lIjoiUGFsYXJkeSIsIlByb3RlY3RlZCI6ZmFsc2UsIlNleCI6MCwiQ3JlYXRlZEJ5IjoiX1Rzb2ZpIiwiQ3JlYXRlZE9uIjoiMjAyMS0wNi0xNFQxMzoxNjozNyIsIk1vZGlmaWVkQnkiOiJfVHNvZmkiLCJJZCI6ImRkMDcyNjg3LThjMzUtNDJiNy05MTVhLTI4ODg3NTBkY2U3OSIsIk1vZGlmaWVkT24iOiIyMDIxLTA2LTE0VDEzOjE2OjM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BhbGFyZHkgLSBTbWFydCBVbHRyYXNvbmljIFdlbGRpbmcgT2YgVGhlcm1vcGxhc3RpY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}</w:instrText>
          </w:r>
          <w:r w:rsidR="00C34C0F">
            <w:rPr>
              <w:rFonts w:cstheme="minorHAnsi"/>
              <w:bCs/>
              <w:noProof/>
            </w:rPr>
            <w:fldChar w:fldCharType="separate"/>
          </w:r>
          <w:r w:rsidR="009D730B">
            <w:rPr>
              <w:rFonts w:cstheme="minorHAnsi"/>
              <w:bCs/>
              <w:noProof/>
            </w:rPr>
            <w:t>[15]</w:t>
          </w:r>
          <w:r w:rsidR="00C34C0F">
            <w:rPr>
              <w:rFonts w:cstheme="minorHAnsi"/>
              <w:bCs/>
              <w:noProof/>
            </w:rPr>
            <w:fldChar w:fldCharType="end"/>
          </w:r>
        </w:sdtContent>
      </w:sdt>
      <w:r w:rsidR="00EF79F7">
        <w:rPr>
          <w:rFonts w:cstheme="minorHAnsi"/>
          <w:bCs/>
        </w:rPr>
        <w:t xml:space="preserve"> and Hand US welding machine (FIDAMC)</w:t>
      </w:r>
    </w:p>
    <w:p w14:paraId="5DD87E0C" w14:textId="77777777" w:rsidR="00162BEF" w:rsidRPr="006B7EED" w:rsidRDefault="00162BEF" w:rsidP="00B23BC1">
      <w:pPr>
        <w:spacing w:after="0" w:line="240" w:lineRule="auto"/>
        <w:jc w:val="center"/>
        <w:rPr>
          <w:rFonts w:cstheme="minorHAnsi"/>
          <w:bCs/>
        </w:rPr>
      </w:pPr>
    </w:p>
    <w:p w14:paraId="5F26CDE8" w14:textId="531103A6" w:rsidR="007F4697" w:rsidRDefault="007F4697" w:rsidP="00B23BC1">
      <w:pPr>
        <w:pStyle w:val="Heading4"/>
        <w:spacing w:before="0" w:line="240" w:lineRule="auto"/>
        <w:rPr>
          <w:rFonts w:asciiTheme="minorHAnsi" w:hAnsiTheme="minorHAnsi" w:cstheme="minorHAnsi"/>
          <w:u w:val="single"/>
        </w:rPr>
      </w:pPr>
      <w:r w:rsidRPr="00BD13C8">
        <w:rPr>
          <w:rFonts w:asciiTheme="minorHAnsi" w:hAnsiTheme="minorHAnsi" w:cstheme="minorHAnsi"/>
          <w:u w:val="single"/>
        </w:rPr>
        <w:t>Induction welding:</w:t>
      </w:r>
    </w:p>
    <w:p w14:paraId="1476B522" w14:textId="7C026CA7" w:rsidR="00EC0E4B" w:rsidRDefault="00F015CC" w:rsidP="00B23BC1">
      <w:pPr>
        <w:spacing w:line="240" w:lineRule="auto"/>
        <w:jc w:val="both"/>
      </w:pPr>
      <w:r>
        <w:t xml:space="preserve">The </w:t>
      </w:r>
      <w:r w:rsidR="00BA492E">
        <w:t xml:space="preserve">DuraAct </w:t>
      </w:r>
      <w:r>
        <w:t xml:space="preserve">sensor which </w:t>
      </w:r>
      <w:r w:rsidR="00581CD6">
        <w:t>is</w:t>
      </w:r>
      <w:r>
        <w:t xml:space="preserve"> a PZT material </w:t>
      </w:r>
      <w:r w:rsidR="00794E92">
        <w:t>e</w:t>
      </w:r>
      <w:r>
        <w:t>mbedded in a</w:t>
      </w:r>
      <w:r w:rsidR="003E65AC">
        <w:t>n</w:t>
      </w:r>
      <w:r>
        <w:t xml:space="preserve"> </w:t>
      </w:r>
      <w:r w:rsidR="00E56DF0">
        <w:t xml:space="preserve">epoxy matrix is </w:t>
      </w:r>
      <w:r w:rsidR="00520F9B" w:rsidRPr="00520F9B">
        <w:t>neither electrically conductive nor electromagnetic</w:t>
      </w:r>
      <w:r w:rsidR="00E57B0F">
        <w:t>.</w:t>
      </w:r>
      <w:r w:rsidR="00262553">
        <w:t xml:space="preserve"> The </w:t>
      </w:r>
      <w:r w:rsidR="00262553" w:rsidRPr="00BE6186">
        <w:rPr>
          <w:rFonts w:cstheme="minorHAnsi"/>
        </w:rPr>
        <w:t>sensors will be joined to the composite surfaces through TP films</w:t>
      </w:r>
      <w:r w:rsidR="0023756D" w:rsidRPr="00BE6186">
        <w:rPr>
          <w:rFonts w:cstheme="minorHAnsi"/>
        </w:rPr>
        <w:t xml:space="preserve"> which will be kept in between the senso</w:t>
      </w:r>
      <w:r w:rsidR="00AB084B">
        <w:rPr>
          <w:rFonts w:cstheme="minorHAnsi"/>
        </w:rPr>
        <w:t>r</w:t>
      </w:r>
      <w:r w:rsidR="0023756D" w:rsidRPr="00BE6186">
        <w:rPr>
          <w:rFonts w:cstheme="minorHAnsi"/>
        </w:rPr>
        <w:t>s and the host structure</w:t>
      </w:r>
      <w:r w:rsidR="00262553" w:rsidRPr="00BE6186">
        <w:rPr>
          <w:rFonts w:cstheme="minorHAnsi"/>
        </w:rPr>
        <w:t>.</w:t>
      </w:r>
      <w:r w:rsidR="00E57B0F" w:rsidRPr="00BE6186">
        <w:rPr>
          <w:rFonts w:cstheme="minorHAnsi"/>
        </w:rPr>
        <w:t xml:space="preserve"> </w:t>
      </w:r>
      <w:r w:rsidR="000D1BF0">
        <w:rPr>
          <w:rFonts w:cstheme="minorHAnsi"/>
        </w:rPr>
        <w:t>S</w:t>
      </w:r>
      <w:r w:rsidR="003C457C" w:rsidRPr="00BE6186">
        <w:rPr>
          <w:rFonts w:cstheme="minorHAnsi"/>
        </w:rPr>
        <w:t xml:space="preserve">ince </w:t>
      </w:r>
      <w:r w:rsidR="00150EC3">
        <w:rPr>
          <w:rFonts w:cstheme="minorHAnsi"/>
        </w:rPr>
        <w:t>the TP film is not</w:t>
      </w:r>
      <w:r w:rsidR="00BE6186" w:rsidRPr="00BE6186">
        <w:rPr>
          <w:rFonts w:cstheme="minorHAnsi"/>
        </w:rPr>
        <w:t xml:space="preserve"> </w:t>
      </w:r>
      <w:r w:rsidR="00A95185">
        <w:rPr>
          <w:rFonts w:cstheme="minorHAnsi"/>
        </w:rPr>
        <w:t xml:space="preserve">electrically </w:t>
      </w:r>
      <w:r w:rsidR="00BE6186" w:rsidRPr="00BE6186">
        <w:rPr>
          <w:rFonts w:cstheme="minorHAnsi"/>
          <w:color w:val="202122"/>
          <w:shd w:val="clear" w:color="auto" w:fill="FFFFFF"/>
        </w:rPr>
        <w:t xml:space="preserve">conductive </w:t>
      </w:r>
      <w:r w:rsidR="00A95185">
        <w:rPr>
          <w:rFonts w:cstheme="minorHAnsi"/>
          <w:color w:val="202122"/>
          <w:shd w:val="clear" w:color="auto" w:fill="FFFFFF"/>
        </w:rPr>
        <w:t xml:space="preserve">therefore </w:t>
      </w:r>
      <w:r w:rsidR="00A648CF" w:rsidRPr="00BE6186">
        <w:rPr>
          <w:rFonts w:cstheme="minorHAnsi"/>
        </w:rPr>
        <w:t>it is necessary to use a susceptor</w:t>
      </w:r>
      <w:r w:rsidR="00A95185">
        <w:rPr>
          <w:rFonts w:cstheme="minorHAnsi"/>
        </w:rPr>
        <w:t xml:space="preserve"> to melt the TP film</w:t>
      </w:r>
      <w:r w:rsidR="003C457C" w:rsidRPr="00BE6186">
        <w:rPr>
          <w:rFonts w:cstheme="minorHAnsi"/>
        </w:rPr>
        <w:t>.</w:t>
      </w:r>
      <w:r w:rsidR="005C3C98">
        <w:t xml:space="preserve"> In the literature different types of </w:t>
      </w:r>
      <w:r w:rsidR="006529C4">
        <w:t>susceptors</w:t>
      </w:r>
      <w:r w:rsidR="005C3C98">
        <w:t xml:space="preserve"> have been used</w:t>
      </w:r>
      <w:r w:rsidR="00BB71CD">
        <w:t xml:space="preserve"> such as metal </w:t>
      </w:r>
      <w:r w:rsidR="00184316">
        <w:t>additives</w:t>
      </w:r>
      <w:r w:rsidR="00C46972">
        <w:t xml:space="preserve"> </w:t>
      </w:r>
      <w:r w:rsidR="00093E4D">
        <w:t xml:space="preserve">and </w:t>
      </w:r>
      <w:r w:rsidR="00184316">
        <w:t>carbon fiber</w:t>
      </w:r>
      <w:r w:rsidR="000D1C1F" w:rsidRPr="000D1C1F">
        <w:t xml:space="preserve"> in the form of uniformly dispersed particle</w:t>
      </w:r>
      <w:r w:rsidR="00F938AE">
        <w:t>, powder</w:t>
      </w:r>
      <w:r w:rsidR="00162B66">
        <w:t>,</w:t>
      </w:r>
      <w:r w:rsidR="00F938AE">
        <w:t xml:space="preserve"> </w:t>
      </w:r>
      <w:r w:rsidR="00505B87">
        <w:t xml:space="preserve">and </w:t>
      </w:r>
      <w:r w:rsidR="00505B87" w:rsidRPr="000D1C1F">
        <w:t>woven structures</w:t>
      </w:r>
      <w:r w:rsidR="00775208">
        <w:t xml:space="preserve"> </w:t>
      </w:r>
      <w:sdt>
        <w:sdtPr>
          <w:alias w:val="To edit, see citavi.com/edit"/>
          <w:tag w:val="CitaviPlaceholder#a67d5a90-c166-40a1-9b90-fe7c5456b7e7"/>
          <w:id w:val="-589848483"/>
          <w:placeholder>
            <w:docPart w:val="DefaultPlaceholder_-1854013440"/>
          </w:placeholder>
        </w:sdtPr>
        <w:sdtEndPr/>
        <w:sdtContent>
          <w:r w:rsidR="00275B07" w:rsidRPr="006F2D77">
            <w:rPr>
              <w:noProof/>
            </w:rPr>
            <w:fldChar w:fldCharType="begin"/>
          </w:r>
          <w:r w:rsidR="006D0F3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2YzYzRiLWRjOWYtNDkxYy05ZjE2LTM1ZTQ2ZWFjZGU2MyIsIlJhbmdlTGVuZ3RoIjozLCJSZWZlcmVuY2VJZCI6IjcyMmE5NjZkLTM5ZGEtNGZlOS1hMzM2LTE4NTcyNTI5Yjk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9tcG9zaXRlc2EuMjAwNS4xMC4wMDkiLCJVcmlTdHJpbmciOiJodHRwczovL2RvaS5vcmcvMTAuMTAxNi9qLmNvbXBvc2l0ZXNhLjIwMDUuMTAuMD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vbXBvc2l0ZXNhLjIwMTMuMTAuMDI0IiwiRWRpdG9ycyI6W10sIkV2YWx1YXRpb25Db21wbGV4aXR5IjowLCJFdmFsdWF0aW9uU291cmNlVGV4dEZvcm1hdCI6MCwiR3JvdXBzIjpbeyIkcmVmIjoiMTEifV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ai5jb21wb3NpdGVzYS4yMDEzLjEwLjAyNCIsIlVyaVN0cmluZyI6Imh0dHBzOi8vZG9pLm9yZy8xMC4xMDE2L2ouY29tcG9zaXRlc2EuMjAxMy4xMC4wMj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}</w:instrText>
          </w:r>
          <w:r w:rsidR="00275B07" w:rsidRPr="006F2D77">
            <w:rPr>
              <w:noProof/>
            </w:rPr>
            <w:fldChar w:fldCharType="separate"/>
          </w:r>
          <w:r w:rsidR="009D730B">
            <w:rPr>
              <w:noProof/>
            </w:rPr>
            <w:t>[17, 21]</w:t>
          </w:r>
          <w:r w:rsidR="00275B07" w:rsidRPr="006F2D77">
            <w:rPr>
              <w:noProof/>
            </w:rPr>
            <w:fldChar w:fldCharType="end"/>
          </w:r>
        </w:sdtContent>
      </w:sdt>
      <w:r w:rsidR="00775208" w:rsidRPr="006F2D77">
        <w:t>.</w:t>
      </w:r>
      <w:r w:rsidR="00505B87" w:rsidRPr="006F2D77">
        <w:t xml:space="preserve"> </w:t>
      </w:r>
      <w:r w:rsidR="00246B67" w:rsidRPr="006F2D77">
        <w:rPr>
          <w:rFonts w:cstheme="minorHAnsi"/>
          <w:bCs/>
        </w:rPr>
        <w:t>The usage of the susceptor material should be minimized as much as possible in order to decrease their effect on bond</w:t>
      </w:r>
      <w:r w:rsidR="00D6392A">
        <w:rPr>
          <w:rFonts w:cstheme="minorHAnsi"/>
          <w:bCs/>
        </w:rPr>
        <w:t xml:space="preserve"> quality</w:t>
      </w:r>
      <w:r w:rsidR="00246B67" w:rsidRPr="006F2D77">
        <w:rPr>
          <w:rFonts w:cstheme="minorHAnsi"/>
          <w:bCs/>
        </w:rPr>
        <w:t xml:space="preserve"> and </w:t>
      </w:r>
      <w:r w:rsidR="00A72CDB">
        <w:rPr>
          <w:rFonts w:cstheme="minorHAnsi"/>
          <w:bCs/>
        </w:rPr>
        <w:t xml:space="preserve">on </w:t>
      </w:r>
      <w:r w:rsidR="00246B67" w:rsidRPr="006F2D77">
        <w:rPr>
          <w:rFonts w:cstheme="minorHAnsi"/>
          <w:bCs/>
        </w:rPr>
        <w:t>the actuation and reception of ultrasonic waves</w:t>
      </w:r>
      <w:r w:rsidR="005B1EE7" w:rsidRPr="006F2D77">
        <w:rPr>
          <w:rFonts w:cstheme="minorHAnsi"/>
          <w:bCs/>
        </w:rPr>
        <w:t xml:space="preserve">. </w:t>
      </w:r>
      <w:r w:rsidR="005B1EE7" w:rsidRPr="006F2D77">
        <w:t>T</w:t>
      </w:r>
      <w:r w:rsidR="002B6AAF" w:rsidRPr="006F2D77">
        <w:t>he</w:t>
      </w:r>
      <w:r w:rsidR="005C3C98" w:rsidRPr="006F2D77">
        <w:t xml:space="preserve"> suitable </w:t>
      </w:r>
      <w:r w:rsidR="002B6AAF" w:rsidRPr="006F2D77">
        <w:t xml:space="preserve">susceptors </w:t>
      </w:r>
      <w:r w:rsidR="00D453EA" w:rsidRPr="006F2D77">
        <w:t xml:space="preserve">that can be used </w:t>
      </w:r>
      <w:r w:rsidR="005C3C98" w:rsidRPr="006F2D77">
        <w:t xml:space="preserve">for </w:t>
      </w:r>
      <w:r w:rsidR="006529C4" w:rsidRPr="006F2D77">
        <w:t>joining</w:t>
      </w:r>
      <w:r w:rsidR="005C3C98" w:rsidRPr="006F2D77">
        <w:t xml:space="preserve"> the sensors </w:t>
      </w:r>
      <w:r w:rsidR="006529C4" w:rsidRPr="006F2D77">
        <w:t xml:space="preserve">to the composite surfaces </w:t>
      </w:r>
      <w:r w:rsidR="007D4E16" w:rsidRPr="006F2D77">
        <w:t>are</w:t>
      </w:r>
      <w:r w:rsidR="00D9103B" w:rsidRPr="006F2D77">
        <w:t xml:space="preserve"> </w:t>
      </w:r>
      <w:r w:rsidR="001C19D4" w:rsidRPr="006F2D77">
        <w:t>the following:</w:t>
      </w:r>
    </w:p>
    <w:p w14:paraId="040F40B4" w14:textId="77777777" w:rsidR="00956DD1" w:rsidRPr="00956DD1" w:rsidRDefault="00956DD1" w:rsidP="00B23BC1">
      <w:pPr>
        <w:spacing w:line="240" w:lineRule="auto"/>
        <w:jc w:val="both"/>
      </w:pPr>
    </w:p>
    <w:p w14:paraId="158066C1" w14:textId="52730731" w:rsidR="001C19D4" w:rsidRPr="001C19D4" w:rsidRDefault="001C19D4" w:rsidP="00AD2A8D">
      <w:pPr>
        <w:pStyle w:val="ListParagraph"/>
        <w:numPr>
          <w:ilvl w:val="0"/>
          <w:numId w:val="10"/>
        </w:numPr>
        <w:spacing w:line="240" w:lineRule="auto"/>
        <w:jc w:val="both"/>
      </w:pPr>
      <w:r w:rsidRPr="001C19D4">
        <w:rPr>
          <w:rFonts w:cstheme="minorHAnsi"/>
          <w:bCs/>
        </w:rPr>
        <w:lastRenderedPageBreak/>
        <w:t>Metal</w:t>
      </w:r>
      <w:r>
        <w:rPr>
          <w:rFonts w:cstheme="minorHAnsi"/>
          <w:bCs/>
        </w:rPr>
        <w:t>lic</w:t>
      </w:r>
      <w:r w:rsidRPr="001C19D4">
        <w:rPr>
          <w:rFonts w:cstheme="minorHAnsi"/>
          <w:bCs/>
        </w:rPr>
        <w:t xml:space="preserve"> mesh</w:t>
      </w:r>
      <w:r w:rsidR="00A72CDB">
        <w:rPr>
          <w:rFonts w:cstheme="minorHAnsi"/>
          <w:bCs/>
        </w:rPr>
        <w:t xml:space="preserve"> or metallic fibers</w:t>
      </w:r>
    </w:p>
    <w:p w14:paraId="73AE4203" w14:textId="2914940C" w:rsidR="00505B87" w:rsidRPr="006B7EED" w:rsidRDefault="00505B87" w:rsidP="00AD2A8D">
      <w:pPr>
        <w:pStyle w:val="ListParagraph"/>
        <w:numPr>
          <w:ilvl w:val="0"/>
          <w:numId w:val="10"/>
        </w:numPr>
        <w:spacing w:after="0" w:line="240" w:lineRule="auto"/>
        <w:rPr>
          <w:rFonts w:cstheme="minorHAnsi"/>
          <w:bCs/>
        </w:rPr>
      </w:pPr>
      <w:r w:rsidRPr="006B7EED">
        <w:rPr>
          <w:rFonts w:cstheme="minorHAnsi"/>
          <w:bCs/>
        </w:rPr>
        <w:t>Carbon fiber</w:t>
      </w:r>
    </w:p>
    <w:p w14:paraId="6CC8011A" w14:textId="6E10CB36" w:rsidR="00091ABE" w:rsidRDefault="00091ABE" w:rsidP="00AD2A8D">
      <w:pPr>
        <w:pStyle w:val="ListParagraph"/>
        <w:numPr>
          <w:ilvl w:val="0"/>
          <w:numId w:val="10"/>
        </w:numPr>
        <w:spacing w:after="0" w:line="240" w:lineRule="auto"/>
        <w:rPr>
          <w:rFonts w:cstheme="minorHAnsi"/>
          <w:bCs/>
        </w:rPr>
      </w:pPr>
      <w:r>
        <w:rPr>
          <w:rFonts w:cstheme="minorHAnsi"/>
          <w:bCs/>
        </w:rPr>
        <w:t>Small and uniformly dispersed</w:t>
      </w:r>
      <w:r w:rsidR="00505B87" w:rsidRPr="006B7EED">
        <w:rPr>
          <w:rFonts w:cstheme="minorHAnsi"/>
          <w:bCs/>
        </w:rPr>
        <w:t xml:space="preserve"> </w:t>
      </w:r>
      <w:r w:rsidR="00505B87">
        <w:rPr>
          <w:rFonts w:cstheme="minorHAnsi"/>
          <w:bCs/>
        </w:rPr>
        <w:t>particle</w:t>
      </w:r>
      <w:r w:rsidR="00505B87" w:rsidRPr="006B7EED">
        <w:rPr>
          <w:rFonts w:cstheme="minorHAnsi"/>
          <w:bCs/>
        </w:rPr>
        <w:t>s</w:t>
      </w:r>
    </w:p>
    <w:p w14:paraId="1550D087" w14:textId="77777777" w:rsidR="00056DDE" w:rsidRDefault="00056DDE" w:rsidP="00056DDE">
      <w:pPr>
        <w:pStyle w:val="ListParagraph"/>
        <w:spacing w:after="0" w:line="240" w:lineRule="auto"/>
        <w:ind w:left="360"/>
        <w:rPr>
          <w:rFonts w:cstheme="minorHAnsi"/>
          <w:bCs/>
        </w:rPr>
      </w:pPr>
    </w:p>
    <w:p w14:paraId="258472B7" w14:textId="6A48683B" w:rsidR="002441AD" w:rsidRPr="006B7EED" w:rsidRDefault="002441AD" w:rsidP="00B23BC1">
      <w:pPr>
        <w:spacing w:after="0" w:line="240" w:lineRule="auto"/>
        <w:rPr>
          <w:rFonts w:cstheme="minorHAnsi"/>
          <w:b/>
        </w:rPr>
      </w:pPr>
      <w:r w:rsidRPr="006B7EED">
        <w:rPr>
          <w:rFonts w:cstheme="minorHAnsi"/>
          <w:bCs/>
          <w:noProof/>
        </w:rPr>
        <mc:AlternateContent>
          <mc:Choice Requires="wpg">
            <w:drawing>
              <wp:anchor distT="0" distB="0" distL="114300" distR="114300" simplePos="0" relativeHeight="251653125" behindDoc="0" locked="0" layoutInCell="1" allowOverlap="1" wp14:anchorId="65A60BFE" wp14:editId="29FA8E23">
                <wp:simplePos x="0" y="0"/>
                <wp:positionH relativeFrom="margin">
                  <wp:posOffset>2223655</wp:posOffset>
                </wp:positionH>
                <wp:positionV relativeFrom="paragraph">
                  <wp:posOffset>10267</wp:posOffset>
                </wp:positionV>
                <wp:extent cx="4167035" cy="1531917"/>
                <wp:effectExtent l="0" t="0" r="5080" b="0"/>
                <wp:wrapNone/>
                <wp:docPr id="54" name="Group 54"/>
                <wp:cNvGraphicFramePr/>
                <a:graphic xmlns:a="http://schemas.openxmlformats.org/drawingml/2006/main">
                  <a:graphicData uri="http://schemas.microsoft.com/office/word/2010/wordprocessingGroup">
                    <wpg:wgp>
                      <wpg:cNvGrpSpPr/>
                      <wpg:grpSpPr>
                        <a:xfrm>
                          <a:off x="0" y="0"/>
                          <a:ext cx="4167035" cy="1531917"/>
                          <a:chOff x="-127616" y="-339315"/>
                          <a:chExt cx="4167811" cy="1832172"/>
                        </a:xfrm>
                      </wpg:grpSpPr>
                      <wps:wsp>
                        <wps:cNvPr id="32" name="Rectangle 32"/>
                        <wps:cNvSpPr/>
                        <wps:spPr>
                          <a:xfrm>
                            <a:off x="-116981" y="344856"/>
                            <a:ext cx="4137439" cy="415637"/>
                          </a:xfrm>
                          <a:prstGeom prst="rect">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58C5D5" w14:textId="2FCD8933" w:rsidR="00BF280E" w:rsidRDefault="00BF280E" w:rsidP="007F4697">
                              <w:pPr>
                                <w:spacing w:after="0"/>
                                <w:jc w:val="center"/>
                              </w:pPr>
                              <w:r>
                                <w:rPr>
                                  <w:sz w:val="24"/>
                                  <w:szCs w:val="24"/>
                                </w:rPr>
                                <w:t>Metal mesh/Carbon fiber/ Dispersed p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127614" y="-13"/>
                            <a:ext cx="4167175" cy="339429"/>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AA4476" w14:textId="77777777" w:rsidR="00BF280E" w:rsidRPr="005F59B8" w:rsidRDefault="00BF280E" w:rsidP="007F4697">
                              <w:pPr>
                                <w:spacing w:after="0"/>
                                <w:jc w:val="center"/>
                                <w:rPr>
                                  <w:sz w:val="24"/>
                                  <w:szCs w:val="24"/>
                                </w:rPr>
                              </w:pPr>
                              <w:r>
                                <w:rPr>
                                  <w:sz w:val="24"/>
                                  <w:szCs w:val="24"/>
                                </w:rPr>
                                <w:t>Thermoplastic fil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27615" y="771884"/>
                            <a:ext cx="4165904" cy="33210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1132AC" w14:textId="77777777" w:rsidR="00BF280E" w:rsidRPr="005F59B8" w:rsidRDefault="00BF280E" w:rsidP="007F4697">
                              <w:pPr>
                                <w:spacing w:after="0"/>
                                <w:jc w:val="center"/>
                                <w:rPr>
                                  <w:sz w:val="24"/>
                                  <w:szCs w:val="24"/>
                                </w:rPr>
                              </w:pPr>
                              <w:r>
                                <w:rPr>
                                  <w:sz w:val="24"/>
                                  <w:szCs w:val="24"/>
                                </w:rPr>
                                <w:t>Thermoplastic fil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127616" y="-339315"/>
                            <a:ext cx="4167811" cy="339429"/>
                          </a:xfrm>
                          <a:prstGeom prst="rect">
                            <a:avLst/>
                          </a:prstGeom>
                          <a:solidFill>
                            <a:schemeClr val="accent6">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E23AE1" w14:textId="1416E043" w:rsidR="00BF280E" w:rsidRPr="005F59B8" w:rsidRDefault="00BF280E" w:rsidP="007F4697">
                              <w:pPr>
                                <w:spacing w:after="0"/>
                                <w:jc w:val="center"/>
                                <w:rPr>
                                  <w:sz w:val="24"/>
                                  <w:szCs w:val="24"/>
                                </w:rPr>
                              </w:pPr>
                              <w:r>
                                <w:rPr>
                                  <w:sz w:val="24"/>
                                  <w:szCs w:val="24"/>
                                </w:rPr>
                                <w:t>Sens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127615" y="1103532"/>
                            <a:ext cx="4165904" cy="38932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4FEB7F" w14:textId="45436AAE" w:rsidR="00BF280E" w:rsidRPr="005F59B8" w:rsidRDefault="00BF280E" w:rsidP="007F4697">
                              <w:pPr>
                                <w:spacing w:after="0"/>
                                <w:jc w:val="center"/>
                                <w:rPr>
                                  <w:sz w:val="24"/>
                                  <w:szCs w:val="24"/>
                                </w:rPr>
                              </w:pPr>
                              <w:r>
                                <w:rPr>
                                  <w:sz w:val="24"/>
                                  <w:szCs w:val="24"/>
                                </w:rPr>
                                <w:t>Composite su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A60BFE" id="Group 54" o:spid="_x0000_s1098" style="position:absolute;margin-left:175.1pt;margin-top:.8pt;width:328.1pt;height:120.6pt;z-index:251653125;mso-position-horizontal-relative:margin;mso-width-relative:margin;mso-height-relative:margin" coordorigin="-1276,-3393" coordsize="41678,18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">
                <v:rect id="Rectangle 32" o:spid="_x0000_s1099" style="position:absolute;left:-1169;top:3448;width:41373;height:4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" fillcolor="#8064a2 [3207]" strokecolor="#8064a2 [3207]" strokeweight="2pt">
                  <v:textbox>
                    <w:txbxContent>
                      <w:p w14:paraId="4358C5D5" w14:textId="2FCD8933" w:rsidR="00BF280E" w:rsidRDefault="00BF280E" w:rsidP="007F4697">
                        <w:pPr>
                          <w:spacing w:after="0"/>
                          <w:jc w:val="center"/>
                        </w:pPr>
                        <w:r>
                          <w:rPr>
                            <w:sz w:val="24"/>
                            <w:szCs w:val="24"/>
                          </w:rPr>
                          <w:t>Metal mesh/Carbon fiber/ Dispersed particles</w:t>
                        </w:r>
                      </w:p>
                    </w:txbxContent>
                  </v:textbox>
                </v:rect>
                <v:rect id="Rectangle 38" o:spid="_x0000_s1100" style="position:absolute;left:-1276;width:41671;height:3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" fillcolor="#4f81bd [3204]" stroked="f" strokeweight="2pt">
                  <v:textbox>
                    <w:txbxContent>
                      <w:p w14:paraId="3FAA4476" w14:textId="77777777" w:rsidR="00BF280E" w:rsidRPr="005F59B8" w:rsidRDefault="00BF280E" w:rsidP="007F4697">
                        <w:pPr>
                          <w:spacing w:after="0"/>
                          <w:jc w:val="center"/>
                          <w:rPr>
                            <w:sz w:val="24"/>
                            <w:szCs w:val="24"/>
                          </w:rPr>
                        </w:pPr>
                        <w:r>
                          <w:rPr>
                            <w:sz w:val="24"/>
                            <w:szCs w:val="24"/>
                          </w:rPr>
                          <w:t>Thermoplastic film</w:t>
                        </w:r>
                      </w:p>
                    </w:txbxContent>
                  </v:textbox>
                </v:rect>
                <v:rect id="Rectangle 53" o:spid="_x0000_s1101" style="position:absolute;left:-1276;top:7718;width:41658;height:33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" fillcolor="#4f81bd [3204]" stroked="f" strokeweight="2pt">
                  <v:textbox>
                    <w:txbxContent>
                      <w:p w14:paraId="021132AC" w14:textId="77777777" w:rsidR="00BF280E" w:rsidRPr="005F59B8" w:rsidRDefault="00BF280E" w:rsidP="007F4697">
                        <w:pPr>
                          <w:spacing w:after="0"/>
                          <w:jc w:val="center"/>
                          <w:rPr>
                            <w:sz w:val="24"/>
                            <w:szCs w:val="24"/>
                          </w:rPr>
                        </w:pPr>
                        <w:r>
                          <w:rPr>
                            <w:sz w:val="24"/>
                            <w:szCs w:val="24"/>
                          </w:rPr>
                          <w:t>Thermoplastic film</w:t>
                        </w:r>
                      </w:p>
                    </w:txbxContent>
                  </v:textbox>
                </v:rect>
                <v:rect id="Rectangle 68" o:spid="_x0000_s1102" style="position:absolute;left:-1276;top:-3393;width:41677;height:3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" fillcolor="#974706 [1609]" stroked="f" strokeweight="2pt">
                  <v:textbox>
                    <w:txbxContent>
                      <w:p w14:paraId="66E23AE1" w14:textId="1416E043" w:rsidR="00BF280E" w:rsidRPr="005F59B8" w:rsidRDefault="00BF280E" w:rsidP="007F4697">
                        <w:pPr>
                          <w:spacing w:after="0"/>
                          <w:jc w:val="center"/>
                          <w:rPr>
                            <w:sz w:val="24"/>
                            <w:szCs w:val="24"/>
                          </w:rPr>
                        </w:pPr>
                        <w:r>
                          <w:rPr>
                            <w:sz w:val="24"/>
                            <w:szCs w:val="24"/>
                          </w:rPr>
                          <w:t>Sensors</w:t>
                        </w:r>
                      </w:p>
                    </w:txbxContent>
                  </v:textbox>
                </v:rect>
                <v:rect id="Rectangle 70" o:spid="_x0000_s1103" style="position:absolute;left:-1276;top:11035;width:41658;height:3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" fillcolor="black [3213]" stroked="f" strokeweight="2pt">
                  <v:textbox>
                    <w:txbxContent>
                      <w:p w14:paraId="224FEB7F" w14:textId="45436AAE" w:rsidR="00BF280E" w:rsidRPr="005F59B8" w:rsidRDefault="00BF280E" w:rsidP="007F4697">
                        <w:pPr>
                          <w:spacing w:after="0"/>
                          <w:jc w:val="center"/>
                          <w:rPr>
                            <w:sz w:val="24"/>
                            <w:szCs w:val="24"/>
                          </w:rPr>
                        </w:pPr>
                        <w:r>
                          <w:rPr>
                            <w:sz w:val="24"/>
                            <w:szCs w:val="24"/>
                          </w:rPr>
                          <w:t>Composite surface</w:t>
                        </w:r>
                      </w:p>
                    </w:txbxContent>
                  </v:textbox>
                </v:rect>
                <w10:wrap anchorx="margin"/>
              </v:group>
            </w:pict>
          </mc:Fallback>
        </mc:AlternateContent>
      </w:r>
    </w:p>
    <w:p w14:paraId="6E6D3F40" w14:textId="38CCC606" w:rsidR="007F4697" w:rsidRPr="006B7EED" w:rsidRDefault="000339B1" w:rsidP="00B23BC1">
      <w:pPr>
        <w:spacing w:after="0" w:line="240" w:lineRule="auto"/>
        <w:ind w:left="360"/>
        <w:rPr>
          <w:rFonts w:cstheme="minorHAnsi"/>
          <w:b/>
        </w:rPr>
      </w:pPr>
      <w:r>
        <w:rPr>
          <w:noProof/>
        </w:rPr>
        <mc:AlternateContent>
          <mc:Choice Requires="wps">
            <w:drawing>
              <wp:anchor distT="0" distB="0" distL="114300" distR="114300" simplePos="0" relativeHeight="251653126" behindDoc="0" locked="0" layoutInCell="1" allowOverlap="1" wp14:anchorId="47B0717E" wp14:editId="0C2B9814">
                <wp:simplePos x="0" y="0"/>
                <wp:positionH relativeFrom="margin">
                  <wp:align>left</wp:align>
                </wp:positionH>
                <wp:positionV relativeFrom="paragraph">
                  <wp:posOffset>75309</wp:posOffset>
                </wp:positionV>
                <wp:extent cx="2160905" cy="1074239"/>
                <wp:effectExtent l="0" t="0" r="0" b="0"/>
                <wp:wrapNone/>
                <wp:docPr id="31" name="Rectangle 31"/>
                <wp:cNvGraphicFramePr/>
                <a:graphic xmlns:a="http://schemas.openxmlformats.org/drawingml/2006/main">
                  <a:graphicData uri="http://schemas.microsoft.com/office/word/2010/wordprocessingShape">
                    <wps:wsp>
                      <wps:cNvSpPr/>
                      <wps:spPr>
                        <a:xfrm>
                          <a:off x="0" y="0"/>
                          <a:ext cx="2160905" cy="1074239"/>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F460F7" w14:textId="30B75E26" w:rsidR="00BF280E" w:rsidRDefault="00BF280E" w:rsidP="000339B1">
                            <w:pPr>
                              <w:spacing w:after="0"/>
                              <w:jc w:val="center"/>
                            </w:pPr>
                            <w:r w:rsidRPr="000339B1">
                              <w:rPr>
                                <w:noProof/>
                              </w:rPr>
                              <w:drawing>
                                <wp:inline distT="0" distB="0" distL="0" distR="0" wp14:anchorId="4946B918" wp14:editId="4FD1DDE0">
                                  <wp:extent cx="1371600" cy="58154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88292" cy="58862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B0717E" id="Rectangle 31" o:spid="_x0000_s1104" style="position:absolute;left:0;text-align:left;margin-left:0;margin-top:5.95pt;width:170.15pt;height:84.6pt;z-index:25165312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" fillcolor="black [3213]" stroked="f" strokeweight="2pt">
                <v:textbox>
                  <w:txbxContent>
                    <w:p w14:paraId="51F460F7" w14:textId="30B75E26" w:rsidR="00BF280E" w:rsidRDefault="00BF280E" w:rsidP="000339B1">
                      <w:pPr>
                        <w:spacing w:after="0"/>
                        <w:jc w:val="center"/>
                      </w:pPr>
                      <w:r w:rsidRPr="000339B1">
                        <w:rPr>
                          <w:noProof/>
                        </w:rPr>
                        <w:drawing>
                          <wp:inline distT="0" distB="0" distL="0" distR="0" wp14:anchorId="4946B918" wp14:editId="4FD1DDE0">
                            <wp:extent cx="1371600" cy="58154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88292" cy="588624"/>
                                    </a:xfrm>
                                    <a:prstGeom prst="rect">
                                      <a:avLst/>
                                    </a:prstGeom>
                                    <a:noFill/>
                                    <a:ln>
                                      <a:noFill/>
                                    </a:ln>
                                  </pic:spPr>
                                </pic:pic>
                              </a:graphicData>
                            </a:graphic>
                          </wp:inline>
                        </w:drawing>
                      </w:r>
                    </w:p>
                  </w:txbxContent>
                </v:textbox>
                <w10:wrap anchorx="margin"/>
              </v:rect>
            </w:pict>
          </mc:Fallback>
        </mc:AlternateContent>
      </w:r>
    </w:p>
    <w:p w14:paraId="70206EC3" w14:textId="7F4C9A6A" w:rsidR="007F4697" w:rsidRPr="006B7EED" w:rsidRDefault="007F4697" w:rsidP="00B23BC1">
      <w:pPr>
        <w:spacing w:after="0" w:line="240" w:lineRule="auto"/>
        <w:ind w:left="360"/>
        <w:jc w:val="center"/>
        <w:rPr>
          <w:rFonts w:cstheme="minorHAnsi"/>
          <w:bCs/>
        </w:rPr>
      </w:pPr>
    </w:p>
    <w:p w14:paraId="27461A10" w14:textId="105A11F1" w:rsidR="007F4697" w:rsidRPr="006B7EED" w:rsidRDefault="007F4697" w:rsidP="00B23BC1">
      <w:pPr>
        <w:spacing w:after="0" w:line="240" w:lineRule="auto"/>
        <w:ind w:left="360"/>
        <w:jc w:val="center"/>
        <w:rPr>
          <w:rFonts w:cstheme="minorHAnsi"/>
          <w:bCs/>
        </w:rPr>
      </w:pPr>
    </w:p>
    <w:p w14:paraId="4762AEF4" w14:textId="0826602E" w:rsidR="007F4697" w:rsidRPr="006B7EED" w:rsidRDefault="007F4697" w:rsidP="00B23BC1">
      <w:pPr>
        <w:spacing w:after="0" w:line="240" w:lineRule="auto"/>
        <w:ind w:left="360"/>
        <w:jc w:val="center"/>
        <w:rPr>
          <w:rFonts w:cstheme="minorHAnsi"/>
          <w:bCs/>
        </w:rPr>
      </w:pPr>
    </w:p>
    <w:p w14:paraId="2FDEA9FF" w14:textId="1F005974" w:rsidR="007F4697" w:rsidRDefault="007F4697" w:rsidP="00B23BC1">
      <w:pPr>
        <w:spacing w:after="0" w:line="240" w:lineRule="auto"/>
        <w:ind w:left="360"/>
        <w:jc w:val="center"/>
        <w:rPr>
          <w:rFonts w:cstheme="minorHAnsi"/>
          <w:bCs/>
        </w:rPr>
      </w:pPr>
    </w:p>
    <w:p w14:paraId="6B747747" w14:textId="77777777" w:rsidR="00056DDE" w:rsidRPr="006B7EED" w:rsidRDefault="00056DDE" w:rsidP="00B23BC1">
      <w:pPr>
        <w:spacing w:after="0" w:line="240" w:lineRule="auto"/>
        <w:ind w:left="360"/>
        <w:jc w:val="center"/>
        <w:rPr>
          <w:rFonts w:cstheme="minorHAnsi"/>
          <w:bCs/>
        </w:rPr>
      </w:pPr>
    </w:p>
    <w:p w14:paraId="32ECB23F" w14:textId="18CBE34E" w:rsidR="00DE5312" w:rsidRDefault="00DE5312" w:rsidP="00B23BC1">
      <w:pPr>
        <w:spacing w:after="0" w:line="240" w:lineRule="auto"/>
        <w:ind w:left="360"/>
        <w:jc w:val="center"/>
        <w:rPr>
          <w:rFonts w:cstheme="minorHAnsi"/>
          <w:bCs/>
        </w:rPr>
      </w:pPr>
    </w:p>
    <w:p w14:paraId="3C1E244B" w14:textId="723068C1" w:rsidR="002441AD" w:rsidRDefault="002441AD" w:rsidP="00B23BC1">
      <w:pPr>
        <w:spacing w:after="0" w:line="240" w:lineRule="auto"/>
        <w:rPr>
          <w:rFonts w:cstheme="minorHAnsi"/>
          <w:bCs/>
        </w:rPr>
      </w:pPr>
    </w:p>
    <w:p w14:paraId="462FB0F2" w14:textId="77777777" w:rsidR="00B5659A" w:rsidRDefault="00B5659A" w:rsidP="00B23BC1">
      <w:pPr>
        <w:spacing w:after="0" w:line="240" w:lineRule="auto"/>
        <w:rPr>
          <w:rFonts w:cstheme="minorHAnsi"/>
          <w:b/>
        </w:rPr>
      </w:pPr>
    </w:p>
    <w:p w14:paraId="1F19D662" w14:textId="25EA7794" w:rsidR="00326433" w:rsidRPr="00326433" w:rsidRDefault="00326433" w:rsidP="00B23BC1">
      <w:pPr>
        <w:spacing w:after="0" w:line="240" w:lineRule="auto"/>
        <w:jc w:val="center"/>
        <w:rPr>
          <w:rFonts w:cstheme="minorHAnsi"/>
          <w:bCs/>
        </w:rPr>
      </w:pPr>
      <w:r w:rsidRPr="00326433">
        <w:rPr>
          <w:rFonts w:cstheme="minorHAnsi"/>
          <w:bCs/>
        </w:rPr>
        <w:t>Figure</w:t>
      </w:r>
      <w:r w:rsidR="000B3EAC">
        <w:rPr>
          <w:rFonts w:cstheme="minorHAnsi"/>
          <w:bCs/>
        </w:rPr>
        <w:t xml:space="preserve"> 7</w:t>
      </w:r>
      <w:r w:rsidRPr="00326433">
        <w:rPr>
          <w:rFonts w:cstheme="minorHAnsi"/>
          <w:bCs/>
        </w:rPr>
        <w:t>: Layout of the bonding films in the induction welding</w:t>
      </w:r>
    </w:p>
    <w:p w14:paraId="283F3474" w14:textId="77777777" w:rsidR="00326433" w:rsidRDefault="00326433" w:rsidP="00B23BC1">
      <w:pPr>
        <w:spacing w:after="0" w:line="240" w:lineRule="auto"/>
        <w:rPr>
          <w:rFonts w:cstheme="minorHAnsi"/>
          <w:b/>
        </w:rPr>
      </w:pPr>
    </w:p>
    <w:p w14:paraId="14E4282F" w14:textId="55AB5094" w:rsidR="00DE5312" w:rsidRDefault="00DE5312" w:rsidP="00B23BC1">
      <w:pPr>
        <w:spacing w:after="0" w:line="240" w:lineRule="auto"/>
        <w:rPr>
          <w:rFonts w:cstheme="minorHAnsi"/>
          <w:b/>
        </w:rPr>
      </w:pPr>
      <w:r>
        <w:rPr>
          <w:rFonts w:cstheme="minorHAnsi"/>
          <w:b/>
        </w:rPr>
        <w:t>Possible challenges:</w:t>
      </w:r>
    </w:p>
    <w:p w14:paraId="638D6996" w14:textId="1332A87B" w:rsidR="000341B6" w:rsidRPr="00D2492A" w:rsidRDefault="00EF0D45" w:rsidP="00AD2A8D">
      <w:pPr>
        <w:pStyle w:val="ListParagraph"/>
        <w:numPr>
          <w:ilvl w:val="0"/>
          <w:numId w:val="32"/>
        </w:numPr>
        <w:spacing w:after="0" w:line="240" w:lineRule="auto"/>
        <w:jc w:val="both"/>
        <w:rPr>
          <w:rFonts w:cstheme="minorHAnsi"/>
          <w:b/>
        </w:rPr>
      </w:pPr>
      <w:r>
        <w:rPr>
          <w:rFonts w:cstheme="minorHAnsi"/>
          <w:b/>
        </w:rPr>
        <w:t>Bond t</w:t>
      </w:r>
      <w:r w:rsidR="000341B6" w:rsidRPr="00D2492A">
        <w:rPr>
          <w:rFonts w:cstheme="minorHAnsi"/>
          <w:b/>
        </w:rPr>
        <w:t>hickness</w:t>
      </w:r>
      <w:r w:rsidR="0075373D">
        <w:rPr>
          <w:rFonts w:cstheme="minorHAnsi"/>
          <w:b/>
        </w:rPr>
        <w:t xml:space="preserve">: </w:t>
      </w:r>
      <w:r w:rsidR="0075373D" w:rsidRPr="002E5C97">
        <w:rPr>
          <w:rFonts w:cstheme="minorHAnsi"/>
          <w:bCs/>
        </w:rPr>
        <w:t>Du</w:t>
      </w:r>
      <w:r w:rsidR="00637141">
        <w:rPr>
          <w:rFonts w:cstheme="minorHAnsi"/>
          <w:bCs/>
        </w:rPr>
        <w:t xml:space="preserve">e </w:t>
      </w:r>
      <w:r w:rsidR="0075373D" w:rsidRPr="002E5C97">
        <w:rPr>
          <w:rFonts w:cstheme="minorHAnsi"/>
          <w:bCs/>
        </w:rPr>
        <w:t xml:space="preserve">to the </w:t>
      </w:r>
      <w:r w:rsidR="002E5C97" w:rsidRPr="002E5C97">
        <w:rPr>
          <w:rFonts w:cstheme="minorHAnsi"/>
          <w:bCs/>
        </w:rPr>
        <w:t>susceptor</w:t>
      </w:r>
      <w:r w:rsidR="0075373D" w:rsidRPr="002E5C97">
        <w:rPr>
          <w:rFonts w:cstheme="minorHAnsi"/>
          <w:bCs/>
        </w:rPr>
        <w:t xml:space="preserve"> </w:t>
      </w:r>
      <w:r w:rsidR="002E5C97" w:rsidRPr="002E5C97">
        <w:rPr>
          <w:rFonts w:cstheme="minorHAnsi"/>
          <w:bCs/>
        </w:rPr>
        <w:t>material</w:t>
      </w:r>
      <w:r w:rsidR="00637141">
        <w:rPr>
          <w:rFonts w:cstheme="minorHAnsi"/>
          <w:bCs/>
        </w:rPr>
        <w:t xml:space="preserve"> being</w:t>
      </w:r>
      <w:r w:rsidR="002E5C97" w:rsidRPr="002E5C97">
        <w:rPr>
          <w:rFonts w:cstheme="minorHAnsi"/>
          <w:bCs/>
        </w:rPr>
        <w:t xml:space="preserve"> sandwiched</w:t>
      </w:r>
      <w:r w:rsidR="0075373D" w:rsidRPr="002E5C97">
        <w:rPr>
          <w:rFonts w:cstheme="minorHAnsi"/>
          <w:bCs/>
        </w:rPr>
        <w:t xml:space="preserve"> between two </w:t>
      </w:r>
      <w:r w:rsidR="00F564F2">
        <w:rPr>
          <w:rFonts w:cstheme="minorHAnsi"/>
          <w:bCs/>
        </w:rPr>
        <w:t>TP</w:t>
      </w:r>
      <w:r w:rsidR="0075373D" w:rsidRPr="002E5C97">
        <w:rPr>
          <w:rFonts w:cstheme="minorHAnsi"/>
          <w:bCs/>
        </w:rPr>
        <w:t xml:space="preserve"> films the </w:t>
      </w:r>
      <w:r w:rsidR="00CA137E">
        <w:rPr>
          <w:rFonts w:cstheme="minorHAnsi"/>
          <w:bCs/>
        </w:rPr>
        <w:t xml:space="preserve">overall </w:t>
      </w:r>
      <w:r w:rsidR="0075373D" w:rsidRPr="002E5C97">
        <w:rPr>
          <w:rFonts w:cstheme="minorHAnsi"/>
          <w:bCs/>
        </w:rPr>
        <w:t>thickness ca</w:t>
      </w:r>
      <w:r w:rsidR="002E5C97">
        <w:rPr>
          <w:rFonts w:cstheme="minorHAnsi"/>
          <w:bCs/>
        </w:rPr>
        <w:t xml:space="preserve">n be large. This can </w:t>
      </w:r>
      <w:r w:rsidR="005D51F9">
        <w:rPr>
          <w:rFonts w:cstheme="minorHAnsi"/>
          <w:bCs/>
        </w:rPr>
        <w:t>lead to</w:t>
      </w:r>
      <w:r w:rsidR="00114368">
        <w:rPr>
          <w:rFonts w:cstheme="minorHAnsi"/>
          <w:bCs/>
        </w:rPr>
        <w:t xml:space="preserve"> the </w:t>
      </w:r>
      <w:r w:rsidR="002E5C97">
        <w:rPr>
          <w:rFonts w:cstheme="minorHAnsi"/>
          <w:bCs/>
        </w:rPr>
        <w:t xml:space="preserve">decrease </w:t>
      </w:r>
      <w:r w:rsidR="00114368">
        <w:rPr>
          <w:rFonts w:cstheme="minorHAnsi"/>
          <w:bCs/>
        </w:rPr>
        <w:t xml:space="preserve">in </w:t>
      </w:r>
      <w:r w:rsidR="002E5C97">
        <w:rPr>
          <w:rFonts w:cstheme="minorHAnsi"/>
          <w:bCs/>
        </w:rPr>
        <w:t xml:space="preserve">the </w:t>
      </w:r>
      <w:r w:rsidR="00114368">
        <w:rPr>
          <w:rFonts w:cstheme="minorHAnsi"/>
          <w:bCs/>
        </w:rPr>
        <w:t xml:space="preserve">signal </w:t>
      </w:r>
      <w:r w:rsidR="001133AF">
        <w:rPr>
          <w:rFonts w:cstheme="minorHAnsi"/>
          <w:bCs/>
        </w:rPr>
        <w:t>amplitude of the guided waves send and received by the sensors.</w:t>
      </w:r>
      <w:r w:rsidR="003904D8">
        <w:rPr>
          <w:rFonts w:cstheme="minorHAnsi"/>
          <w:bCs/>
        </w:rPr>
        <w:t xml:space="preserve"> This can be solved by minimizing the amount of the susceptor being used.</w:t>
      </w:r>
    </w:p>
    <w:p w14:paraId="630858E2" w14:textId="040E5843" w:rsidR="000341B6" w:rsidRPr="002A48E6" w:rsidRDefault="000341B6" w:rsidP="00AD2A8D">
      <w:pPr>
        <w:pStyle w:val="ListParagraph"/>
        <w:numPr>
          <w:ilvl w:val="0"/>
          <w:numId w:val="32"/>
        </w:numPr>
        <w:spacing w:after="0" w:line="240" w:lineRule="auto"/>
        <w:jc w:val="both"/>
        <w:rPr>
          <w:rFonts w:cstheme="minorHAnsi"/>
          <w:bCs/>
        </w:rPr>
      </w:pPr>
      <w:r w:rsidRPr="00D2492A">
        <w:rPr>
          <w:rFonts w:cstheme="minorHAnsi"/>
          <w:b/>
        </w:rPr>
        <w:t xml:space="preserve">Heat </w:t>
      </w:r>
      <w:r w:rsidR="00662DF5" w:rsidRPr="00D2492A">
        <w:rPr>
          <w:rFonts w:cstheme="minorHAnsi"/>
          <w:b/>
        </w:rPr>
        <w:t>distribution over the melt region</w:t>
      </w:r>
      <w:r w:rsidR="00657A1E" w:rsidRPr="002A48E6">
        <w:rPr>
          <w:rFonts w:cstheme="minorHAnsi"/>
          <w:bCs/>
        </w:rPr>
        <w:t>:</w:t>
      </w:r>
      <w:r w:rsidR="003904D8" w:rsidRPr="002A48E6">
        <w:rPr>
          <w:rFonts w:cstheme="minorHAnsi"/>
          <w:bCs/>
        </w:rPr>
        <w:t xml:space="preserve"> The heat should be </w:t>
      </w:r>
      <w:r w:rsidR="002A48E6" w:rsidRPr="002A48E6">
        <w:rPr>
          <w:rFonts w:cstheme="minorHAnsi"/>
          <w:bCs/>
        </w:rPr>
        <w:t>uniformly</w:t>
      </w:r>
      <w:r w:rsidR="003904D8" w:rsidRPr="002A48E6">
        <w:rPr>
          <w:rFonts w:cstheme="minorHAnsi"/>
          <w:bCs/>
        </w:rPr>
        <w:t xml:space="preserve"> distributed in the region of the TP film so that a </w:t>
      </w:r>
      <w:r w:rsidR="0033624A">
        <w:rPr>
          <w:rFonts w:cstheme="minorHAnsi"/>
          <w:bCs/>
        </w:rPr>
        <w:t>uniform bonding quality is achieved. This is sometimes difficult to achieve in induction wel</w:t>
      </w:r>
      <w:r w:rsidR="00026A1E">
        <w:rPr>
          <w:rFonts w:cstheme="minorHAnsi"/>
          <w:bCs/>
        </w:rPr>
        <w:t>d</w:t>
      </w:r>
      <w:r w:rsidR="0033624A">
        <w:rPr>
          <w:rFonts w:cstheme="minorHAnsi"/>
          <w:bCs/>
        </w:rPr>
        <w:t xml:space="preserve">ing particularly when </w:t>
      </w:r>
      <w:r w:rsidR="00026A1E">
        <w:rPr>
          <w:rFonts w:cstheme="minorHAnsi"/>
          <w:bCs/>
        </w:rPr>
        <w:t xml:space="preserve">power is used as a susceptor. </w:t>
      </w:r>
    </w:p>
    <w:p w14:paraId="4825A219" w14:textId="77777777" w:rsidR="00DE5312" w:rsidRDefault="00DE5312" w:rsidP="00B23BC1">
      <w:pPr>
        <w:spacing w:after="0" w:line="240" w:lineRule="auto"/>
        <w:rPr>
          <w:rFonts w:cstheme="minorHAnsi"/>
          <w:b/>
        </w:rPr>
      </w:pPr>
    </w:p>
    <w:p w14:paraId="7C3139C7" w14:textId="04C41E74" w:rsidR="004E5C50" w:rsidRPr="00D57E40" w:rsidRDefault="007F4697" w:rsidP="00B23BC1">
      <w:pPr>
        <w:pStyle w:val="Heading4"/>
        <w:spacing w:line="240" w:lineRule="auto"/>
        <w:rPr>
          <w:rFonts w:asciiTheme="minorHAnsi" w:hAnsiTheme="minorHAnsi" w:cstheme="minorHAnsi"/>
          <w:u w:val="single"/>
        </w:rPr>
      </w:pPr>
      <w:r w:rsidRPr="00BD13C8">
        <w:rPr>
          <w:rFonts w:asciiTheme="minorHAnsi" w:hAnsiTheme="minorHAnsi" w:cstheme="minorHAnsi"/>
          <w:u w:val="single"/>
        </w:rPr>
        <w:t>Conduction welding</w:t>
      </w:r>
      <w:r w:rsidR="00AB219D">
        <w:rPr>
          <w:rFonts w:asciiTheme="minorHAnsi" w:hAnsiTheme="minorHAnsi" w:cstheme="minorHAnsi"/>
          <w:u w:val="single"/>
        </w:rPr>
        <w:t xml:space="preserve"> via hot</w:t>
      </w:r>
      <w:r w:rsidRPr="00BD13C8">
        <w:rPr>
          <w:rFonts w:asciiTheme="minorHAnsi" w:hAnsiTheme="minorHAnsi" w:cstheme="minorHAnsi"/>
          <w:u w:val="single"/>
        </w:rPr>
        <w:t xml:space="preserve"> Press:</w:t>
      </w:r>
    </w:p>
    <w:p w14:paraId="515A319D" w14:textId="630F7C3F" w:rsidR="00887CC6" w:rsidRDefault="00887CC6" w:rsidP="00B23BC1">
      <w:pPr>
        <w:spacing w:after="0" w:line="240" w:lineRule="auto"/>
        <w:jc w:val="both"/>
        <w:rPr>
          <w:rFonts w:cstheme="minorHAnsi"/>
        </w:rPr>
      </w:pPr>
      <w:r w:rsidRPr="00D57E40">
        <w:rPr>
          <w:rFonts w:cstheme="minorHAnsi"/>
        </w:rPr>
        <w:t xml:space="preserve">The press technique can be </w:t>
      </w:r>
      <w:r w:rsidR="00D57E40">
        <w:rPr>
          <w:rFonts w:cstheme="minorHAnsi"/>
        </w:rPr>
        <w:t xml:space="preserve">another option that can be used </w:t>
      </w:r>
      <w:r w:rsidRPr="00D57E40">
        <w:rPr>
          <w:rFonts w:cstheme="minorHAnsi"/>
        </w:rPr>
        <w:t xml:space="preserve">to weld the sensors. </w:t>
      </w:r>
      <w:r w:rsidR="00D57E40">
        <w:rPr>
          <w:rFonts w:cstheme="minorHAnsi"/>
        </w:rPr>
        <w:t>The heat in this this case is transferred to the</w:t>
      </w:r>
      <w:r w:rsidR="00EC72B0">
        <w:rPr>
          <w:rFonts w:cstheme="minorHAnsi"/>
        </w:rPr>
        <w:t xml:space="preserve"> TP film through the sensor</w:t>
      </w:r>
      <w:r w:rsidR="00385A4B">
        <w:rPr>
          <w:rFonts w:cstheme="minorHAnsi"/>
        </w:rPr>
        <w:t xml:space="preserve"> via conduction</w:t>
      </w:r>
      <w:r w:rsidR="00EC72B0">
        <w:rPr>
          <w:rFonts w:cstheme="minorHAnsi"/>
        </w:rPr>
        <w:t>.</w:t>
      </w:r>
      <w:r w:rsidR="00CD14FF">
        <w:rPr>
          <w:rFonts w:cstheme="minorHAnsi"/>
        </w:rPr>
        <w:t xml:space="preserve"> During the heat transfer the </w:t>
      </w:r>
      <w:r w:rsidR="008D33C5">
        <w:rPr>
          <w:rFonts w:cstheme="minorHAnsi"/>
        </w:rPr>
        <w:t>sensor</w:t>
      </w:r>
      <w:r w:rsidR="00D528EB">
        <w:rPr>
          <w:rFonts w:cstheme="minorHAnsi"/>
        </w:rPr>
        <w:t xml:space="preserve"> and </w:t>
      </w:r>
      <w:r w:rsidR="005566CD">
        <w:rPr>
          <w:rFonts w:cstheme="minorHAnsi"/>
        </w:rPr>
        <w:t>the</w:t>
      </w:r>
      <w:r w:rsidR="008D33C5">
        <w:rPr>
          <w:rFonts w:cstheme="minorHAnsi"/>
        </w:rPr>
        <w:t xml:space="preserve"> bonding </w:t>
      </w:r>
      <w:r w:rsidR="00DA25C0">
        <w:rPr>
          <w:rFonts w:cstheme="minorHAnsi"/>
        </w:rPr>
        <w:t>surface</w:t>
      </w:r>
      <w:r w:rsidR="00385A4B">
        <w:rPr>
          <w:rFonts w:cstheme="minorHAnsi"/>
        </w:rPr>
        <w:t xml:space="preserve"> </w:t>
      </w:r>
      <w:r w:rsidR="00EE2079">
        <w:rPr>
          <w:rFonts w:cstheme="minorHAnsi"/>
        </w:rPr>
        <w:t>held together under pressure</w:t>
      </w:r>
      <w:r w:rsidR="00F35D1A">
        <w:rPr>
          <w:rFonts w:cstheme="minorHAnsi"/>
        </w:rPr>
        <w:t xml:space="preserve"> as shown in Figure 8</w:t>
      </w:r>
      <w:r w:rsidR="00EE2079">
        <w:rPr>
          <w:rFonts w:cstheme="minorHAnsi"/>
        </w:rPr>
        <w:t>.</w:t>
      </w:r>
    </w:p>
    <w:p w14:paraId="00CC615F" w14:textId="3F2AC34B" w:rsidR="003C53A9" w:rsidRDefault="00E17089" w:rsidP="00B23BC1">
      <w:pPr>
        <w:spacing w:after="0" w:line="240" w:lineRule="auto"/>
        <w:jc w:val="center"/>
        <w:rPr>
          <w:rFonts w:cstheme="minorHAnsi"/>
        </w:rPr>
      </w:pPr>
      <w:r>
        <w:rPr>
          <w:noProof/>
        </w:rPr>
        <w:drawing>
          <wp:inline distT="0" distB="0" distL="0" distR="0" wp14:anchorId="6692F1E8" wp14:editId="7F75F60D">
            <wp:extent cx="3289111" cy="2419477"/>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94884" cy="2423723"/>
                    </a:xfrm>
                    <a:prstGeom prst="rect">
                      <a:avLst/>
                    </a:prstGeom>
                  </pic:spPr>
                </pic:pic>
              </a:graphicData>
            </a:graphic>
          </wp:inline>
        </w:drawing>
      </w:r>
    </w:p>
    <w:p w14:paraId="1FBB6684" w14:textId="0F2FE86C" w:rsidR="004C7521" w:rsidRDefault="004C7521" w:rsidP="00B23BC1">
      <w:pPr>
        <w:spacing w:after="0" w:line="240" w:lineRule="auto"/>
        <w:jc w:val="center"/>
        <w:rPr>
          <w:rFonts w:cstheme="minorHAnsi"/>
        </w:rPr>
      </w:pPr>
      <w:r>
        <w:rPr>
          <w:rFonts w:cstheme="minorHAnsi"/>
        </w:rPr>
        <w:t xml:space="preserve">Figure 8: </w:t>
      </w:r>
      <w:r w:rsidR="003C53A9">
        <w:rPr>
          <w:rFonts w:cstheme="minorHAnsi"/>
        </w:rPr>
        <w:t>Schematic of conduction welding</w:t>
      </w:r>
    </w:p>
    <w:p w14:paraId="663F44D8" w14:textId="3E38AFC1" w:rsidR="00DE5312" w:rsidRPr="004C7521" w:rsidRDefault="00DE5312" w:rsidP="00B23BC1">
      <w:pPr>
        <w:spacing w:after="0" w:line="240" w:lineRule="auto"/>
        <w:rPr>
          <w:rFonts w:cstheme="minorHAnsi"/>
        </w:rPr>
      </w:pPr>
      <w:r w:rsidRPr="00DA25C0">
        <w:rPr>
          <w:rFonts w:cstheme="minorHAnsi"/>
          <w:b/>
        </w:rPr>
        <w:t>Possible challenges:</w:t>
      </w:r>
    </w:p>
    <w:p w14:paraId="0D3F1297" w14:textId="383AA667" w:rsidR="002F3C43" w:rsidRPr="00A75D0D" w:rsidRDefault="00597EA5" w:rsidP="00AD2A8D">
      <w:pPr>
        <w:pStyle w:val="ListParagraph"/>
        <w:numPr>
          <w:ilvl w:val="0"/>
          <w:numId w:val="31"/>
        </w:numPr>
        <w:spacing w:after="0" w:line="240" w:lineRule="auto"/>
        <w:jc w:val="both"/>
        <w:rPr>
          <w:rFonts w:cstheme="minorHAnsi"/>
          <w:bCs/>
        </w:rPr>
      </w:pPr>
      <w:r w:rsidRPr="00A75D0D">
        <w:rPr>
          <w:rFonts w:cstheme="minorHAnsi"/>
          <w:b/>
        </w:rPr>
        <w:t>Sensor degradation:</w:t>
      </w:r>
      <w:r w:rsidRPr="00A75D0D">
        <w:rPr>
          <w:rFonts w:cstheme="minorHAnsi"/>
          <w:bCs/>
        </w:rPr>
        <w:t xml:space="preserve"> </w:t>
      </w:r>
      <w:r w:rsidR="002F3C43" w:rsidRPr="00A75D0D">
        <w:rPr>
          <w:rFonts w:cstheme="minorHAnsi"/>
          <w:bCs/>
        </w:rPr>
        <w:t xml:space="preserve">Direct contact </w:t>
      </w:r>
      <w:r w:rsidR="00115BA6">
        <w:rPr>
          <w:rFonts w:cstheme="minorHAnsi"/>
          <w:bCs/>
        </w:rPr>
        <w:t xml:space="preserve">of the hot press and the sensor surface can degrade the sensor. Therefore, it is </w:t>
      </w:r>
      <w:r w:rsidR="003B7A9B">
        <w:rPr>
          <w:rFonts w:cstheme="minorHAnsi"/>
          <w:bCs/>
        </w:rPr>
        <w:t xml:space="preserve">necessary to protect the sensors surface from the hot press. </w:t>
      </w:r>
    </w:p>
    <w:p w14:paraId="19A25E22" w14:textId="6A86268A" w:rsidR="00056E9E" w:rsidRPr="00627A29" w:rsidRDefault="00627A29" w:rsidP="00AD2A8D">
      <w:pPr>
        <w:pStyle w:val="ListParagraph"/>
        <w:numPr>
          <w:ilvl w:val="0"/>
          <w:numId w:val="31"/>
        </w:numPr>
        <w:spacing w:after="0" w:line="240" w:lineRule="auto"/>
        <w:jc w:val="both"/>
        <w:rPr>
          <w:rFonts w:cstheme="minorHAnsi"/>
          <w:bCs/>
        </w:rPr>
      </w:pPr>
      <w:r>
        <w:rPr>
          <w:rFonts w:cstheme="minorHAnsi"/>
          <w:b/>
        </w:rPr>
        <w:t>Degradation due to h</w:t>
      </w:r>
      <w:r w:rsidR="003B7A9B" w:rsidRPr="0096005D">
        <w:rPr>
          <w:rFonts w:cstheme="minorHAnsi"/>
          <w:b/>
        </w:rPr>
        <w:t>eat</w:t>
      </w:r>
      <w:r w:rsidR="0096005D">
        <w:rPr>
          <w:rFonts w:cstheme="minorHAnsi"/>
          <w:b/>
        </w:rPr>
        <w:t>:</w:t>
      </w:r>
      <w:r w:rsidR="001A7854">
        <w:rPr>
          <w:rFonts w:cstheme="minorHAnsi"/>
          <w:b/>
        </w:rPr>
        <w:t xml:space="preserve"> </w:t>
      </w:r>
      <w:r w:rsidR="001A7854" w:rsidRPr="00E241E6">
        <w:rPr>
          <w:rFonts w:cstheme="minorHAnsi"/>
          <w:bCs/>
        </w:rPr>
        <w:t xml:space="preserve">Since the heat is transferred to the TP films via conduction </w:t>
      </w:r>
      <w:r w:rsidR="00E241E6" w:rsidRPr="00E241E6">
        <w:rPr>
          <w:rFonts w:cstheme="minorHAnsi"/>
          <w:bCs/>
        </w:rPr>
        <w:t xml:space="preserve">therefore it is possible that the </w:t>
      </w:r>
      <w:r w:rsidR="00373C07">
        <w:rPr>
          <w:rFonts w:cstheme="minorHAnsi"/>
          <w:bCs/>
        </w:rPr>
        <w:t>temperature limits of the sensor might be exceeded which can degrade the sensor</w:t>
      </w:r>
      <w:r w:rsidR="001B6EE0">
        <w:rPr>
          <w:rFonts w:cstheme="minorHAnsi"/>
          <w:bCs/>
        </w:rPr>
        <w:t>.</w:t>
      </w:r>
      <w:r w:rsidR="00373C07">
        <w:rPr>
          <w:rFonts w:cstheme="minorHAnsi"/>
          <w:bCs/>
        </w:rPr>
        <w:t xml:space="preserve"> Therefore, </w:t>
      </w:r>
      <w:r w:rsidR="007B0A2E">
        <w:rPr>
          <w:rFonts w:cstheme="minorHAnsi"/>
          <w:bCs/>
        </w:rPr>
        <w:t>TP films with lower melting temperature will be chosen</w:t>
      </w:r>
      <w:r w:rsidR="00B17BB9">
        <w:rPr>
          <w:rFonts w:cstheme="minorHAnsi"/>
          <w:bCs/>
        </w:rPr>
        <w:t xml:space="preserve"> </w:t>
      </w:r>
      <w:r w:rsidR="00B1025E">
        <w:rPr>
          <w:rFonts w:cstheme="minorHAnsi"/>
          <w:bCs/>
        </w:rPr>
        <w:t xml:space="preserve">so that the </w:t>
      </w:r>
      <w:r w:rsidR="00B17BB9">
        <w:rPr>
          <w:rFonts w:cstheme="minorHAnsi"/>
          <w:bCs/>
        </w:rPr>
        <w:t>temperature limit of the sensor is not exceeded before the TP adhesive film melts.</w:t>
      </w:r>
    </w:p>
    <w:p w14:paraId="799FC324" w14:textId="77777777" w:rsidR="00C15415" w:rsidRPr="006B7EED" w:rsidRDefault="00C15415" w:rsidP="00B23BC1">
      <w:pPr>
        <w:spacing w:after="0" w:line="240" w:lineRule="auto"/>
        <w:jc w:val="both"/>
        <w:rPr>
          <w:rFonts w:cstheme="minorHAnsi"/>
          <w:b/>
          <w:bCs/>
        </w:rPr>
      </w:pPr>
    </w:p>
    <w:p w14:paraId="0D6DE771" w14:textId="7F734778" w:rsidR="00D00521" w:rsidRPr="00D00521" w:rsidRDefault="00D84542" w:rsidP="00D00521">
      <w:pPr>
        <w:pStyle w:val="Heading2"/>
        <w:spacing w:line="240" w:lineRule="auto"/>
        <w:rPr>
          <w:rFonts w:cstheme="minorHAnsi"/>
          <w:b/>
          <w:bCs/>
          <w:color w:val="auto"/>
          <w:sz w:val="28"/>
          <w:szCs w:val="28"/>
        </w:rPr>
      </w:pPr>
      <w:bookmarkStart w:id="19" w:name="_Toc80804882"/>
      <w:r w:rsidRPr="006F2FDF">
        <w:rPr>
          <w:rFonts w:cstheme="minorHAnsi"/>
          <w:b/>
          <w:bCs/>
          <w:color w:val="auto"/>
          <w:sz w:val="28"/>
          <w:szCs w:val="28"/>
        </w:rPr>
        <w:t>3.</w:t>
      </w:r>
      <w:r w:rsidR="0030003C" w:rsidRPr="006F2FDF">
        <w:rPr>
          <w:rFonts w:cstheme="minorHAnsi"/>
          <w:b/>
          <w:bCs/>
          <w:color w:val="auto"/>
          <w:sz w:val="28"/>
          <w:szCs w:val="28"/>
        </w:rPr>
        <w:t>3</w:t>
      </w:r>
      <w:r w:rsidRPr="006F2FDF">
        <w:rPr>
          <w:rFonts w:cstheme="minorHAnsi"/>
          <w:color w:val="auto"/>
          <w:sz w:val="28"/>
          <w:szCs w:val="28"/>
        </w:rPr>
        <w:t xml:space="preserve">. </w:t>
      </w:r>
      <w:r w:rsidR="00454DD5" w:rsidRPr="00D00521">
        <w:rPr>
          <w:rFonts w:cstheme="minorHAnsi"/>
          <w:b/>
          <w:bCs/>
          <w:color w:val="auto"/>
          <w:sz w:val="28"/>
          <w:szCs w:val="28"/>
        </w:rPr>
        <w:t>W</w:t>
      </w:r>
      <w:r w:rsidR="004504FB" w:rsidRPr="00D00521">
        <w:rPr>
          <w:rFonts w:cstheme="minorHAnsi"/>
          <w:b/>
          <w:bCs/>
          <w:color w:val="auto"/>
          <w:sz w:val="28"/>
          <w:szCs w:val="28"/>
        </w:rPr>
        <w:t xml:space="preserve">ork </w:t>
      </w:r>
      <w:r w:rsidR="00D50D69" w:rsidRPr="00D00521">
        <w:rPr>
          <w:rFonts w:cstheme="minorHAnsi"/>
          <w:b/>
          <w:bCs/>
          <w:color w:val="auto"/>
          <w:sz w:val="28"/>
          <w:szCs w:val="28"/>
        </w:rPr>
        <w:t>P</w:t>
      </w:r>
      <w:r w:rsidR="004504FB" w:rsidRPr="00D00521">
        <w:rPr>
          <w:rFonts w:cstheme="minorHAnsi"/>
          <w:b/>
          <w:bCs/>
          <w:color w:val="auto"/>
          <w:sz w:val="28"/>
          <w:szCs w:val="28"/>
        </w:rPr>
        <w:t xml:space="preserve">ackage </w:t>
      </w:r>
      <w:r w:rsidR="008F475F" w:rsidRPr="00D00521">
        <w:rPr>
          <w:rFonts w:cstheme="minorHAnsi"/>
          <w:b/>
          <w:bCs/>
          <w:color w:val="auto"/>
          <w:sz w:val="28"/>
          <w:szCs w:val="28"/>
        </w:rPr>
        <w:t>3</w:t>
      </w:r>
      <w:r w:rsidR="00EE74CB" w:rsidRPr="00D00521">
        <w:rPr>
          <w:rFonts w:cstheme="minorHAnsi"/>
          <w:b/>
          <w:bCs/>
          <w:color w:val="auto"/>
          <w:sz w:val="28"/>
          <w:szCs w:val="28"/>
        </w:rPr>
        <w:t xml:space="preserve">: </w:t>
      </w:r>
      <w:bookmarkEnd w:id="19"/>
      <w:r w:rsidR="00D00521" w:rsidRPr="00D00521">
        <w:rPr>
          <w:rFonts w:cstheme="minorHAnsi"/>
          <w:b/>
          <w:bCs/>
          <w:color w:val="auto"/>
          <w:sz w:val="28"/>
          <w:szCs w:val="28"/>
        </w:rPr>
        <w:t>Minimization of number and weight of the cables</w:t>
      </w:r>
      <w:r w:rsidR="000518C3">
        <w:rPr>
          <w:rFonts w:cstheme="minorHAnsi"/>
          <w:b/>
          <w:bCs/>
          <w:color w:val="auto"/>
          <w:sz w:val="28"/>
          <w:szCs w:val="28"/>
        </w:rPr>
        <w:t xml:space="preserve"> </w:t>
      </w:r>
      <w:commentRangeStart w:id="20"/>
      <w:commentRangeStart w:id="21"/>
      <w:commentRangeEnd w:id="20"/>
      <w:r w:rsidR="00D00521" w:rsidRPr="00D00521">
        <w:rPr>
          <w:rStyle w:val="CommentReference"/>
          <w:color w:val="auto"/>
        </w:rPr>
        <w:commentReference w:id="20"/>
      </w:r>
      <w:commentRangeEnd w:id="21"/>
      <w:r w:rsidR="0025378F">
        <w:rPr>
          <w:rStyle w:val="CommentReference"/>
          <w:rFonts w:asciiTheme="minorHAnsi" w:eastAsiaTheme="minorHAnsi" w:hAnsiTheme="minorHAnsi" w:cstheme="minorBidi"/>
          <w:color w:val="auto"/>
        </w:rPr>
        <w:commentReference w:id="21"/>
      </w:r>
      <w:r w:rsidR="00AC4AEF" w:rsidRPr="00D00521">
        <w:rPr>
          <w:rFonts w:cstheme="minorHAnsi"/>
          <w:b/>
          <w:bCs/>
          <w:color w:val="auto"/>
          <w:sz w:val="28"/>
          <w:szCs w:val="28"/>
        </w:rPr>
        <w:t>and development of new connection system</w:t>
      </w:r>
    </w:p>
    <w:p w14:paraId="25D2362B" w14:textId="235D3DB9" w:rsidR="004C134A" w:rsidRDefault="004C134A" w:rsidP="00B23BC1">
      <w:pPr>
        <w:spacing w:after="0" w:line="240" w:lineRule="auto"/>
        <w:rPr>
          <w:rFonts w:cstheme="minorHAnsi"/>
          <w:b/>
          <w:bCs/>
          <w:color w:val="0070C0"/>
        </w:rPr>
      </w:pPr>
    </w:p>
    <w:p w14:paraId="4B159B74" w14:textId="6FE0214E" w:rsidR="00CA2362" w:rsidRPr="00C43732" w:rsidRDefault="006B64B9" w:rsidP="006B64B9">
      <w:pPr>
        <w:pStyle w:val="Heading2"/>
        <w:rPr>
          <w:b/>
          <w:bCs/>
          <w:color w:val="000000" w:themeColor="text1"/>
          <w:sz w:val="24"/>
          <w:szCs w:val="24"/>
        </w:rPr>
      </w:pPr>
      <w:bookmarkStart w:id="22" w:name="_Toc80804883"/>
      <w:r w:rsidRPr="00C43732">
        <w:rPr>
          <w:b/>
          <w:bCs/>
          <w:color w:val="000000" w:themeColor="text1"/>
          <w:sz w:val="24"/>
          <w:szCs w:val="24"/>
        </w:rPr>
        <w:t xml:space="preserve">3.3.1. </w:t>
      </w:r>
      <w:r w:rsidRPr="00C43732">
        <w:rPr>
          <w:rStyle w:val="Heading3Char"/>
          <w:b/>
          <w:bCs/>
          <w:color w:val="000000" w:themeColor="text1"/>
        </w:rPr>
        <w:t>Printed circuits for Minimization</w:t>
      </w:r>
      <w:r w:rsidRPr="00C43732">
        <w:rPr>
          <w:b/>
          <w:bCs/>
          <w:color w:val="000000" w:themeColor="text1"/>
          <w:sz w:val="24"/>
          <w:szCs w:val="24"/>
        </w:rPr>
        <w:t xml:space="preserve"> of number and weight of the cables</w:t>
      </w:r>
      <w:bookmarkEnd w:id="22"/>
    </w:p>
    <w:p w14:paraId="679F9EB5" w14:textId="77777777" w:rsidR="006B64B9" w:rsidRDefault="006B64B9" w:rsidP="00B23BC1">
      <w:pPr>
        <w:spacing w:after="0" w:line="240" w:lineRule="auto"/>
        <w:rPr>
          <w:rFonts w:cstheme="minorHAnsi"/>
          <w:b/>
          <w:bCs/>
          <w:color w:val="0070C0"/>
        </w:rPr>
      </w:pPr>
    </w:p>
    <w:p w14:paraId="16E0ED6A" w14:textId="364C3D23" w:rsidR="00F66E2F" w:rsidRPr="006B7EED" w:rsidRDefault="00F66E2F" w:rsidP="00B23BC1">
      <w:pPr>
        <w:spacing w:after="0" w:line="240" w:lineRule="auto"/>
        <w:rPr>
          <w:rFonts w:cstheme="minorHAnsi"/>
          <w:b/>
          <w:bCs/>
          <w:color w:val="0070C0"/>
        </w:rPr>
      </w:pPr>
      <w:r w:rsidRPr="006B7EED">
        <w:rPr>
          <w:rFonts w:cstheme="minorHAnsi"/>
          <w:b/>
          <w:bCs/>
          <w:color w:val="0070C0"/>
        </w:rPr>
        <w:t>Motivation:</w:t>
      </w:r>
    </w:p>
    <w:p w14:paraId="040470A3" w14:textId="4A6309FA" w:rsidR="00E54093" w:rsidRDefault="00002E9B" w:rsidP="00B23BC1">
      <w:pPr>
        <w:spacing w:after="0" w:line="240" w:lineRule="auto"/>
        <w:jc w:val="both"/>
        <w:rPr>
          <w:rFonts w:cstheme="minorHAnsi"/>
        </w:rPr>
      </w:pPr>
      <w:r w:rsidRPr="006B7EED">
        <w:rPr>
          <w:rFonts w:cstheme="minorHAnsi"/>
        </w:rPr>
        <w:t>O</w:t>
      </w:r>
      <w:r w:rsidR="00B73CF8" w:rsidRPr="006B7EED">
        <w:rPr>
          <w:rFonts w:cstheme="minorHAnsi"/>
        </w:rPr>
        <w:t>ne of the most important factors affecting the scaling up of an SHM system to real-scale applications is additional weight caused by wires and connecting elements</w:t>
      </w:r>
      <w:r w:rsidR="00DC13D8">
        <w:rPr>
          <w:rFonts w:cstheme="minorHAnsi"/>
        </w:rPr>
        <w:t xml:space="preserve"> </w:t>
      </w:r>
      <w:sdt>
        <w:sdtPr>
          <w:rPr>
            <w:rFonts w:cstheme="minorHAnsi"/>
          </w:rPr>
          <w:alias w:val="To edit, see citavi.com/edit"/>
          <w:tag w:val="CitaviPlaceholder#167b080f-f5f7-4492-94a6-1ac2d0a7f8f5"/>
          <w:id w:val="1971716781"/>
          <w:placeholder>
            <w:docPart w:val="DefaultPlaceholder_-1854013440"/>
          </w:placeholder>
        </w:sdtPr>
        <w:sdtEndPr/>
        <w:sdtContent>
          <w:r w:rsidR="00DC13D8">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zRjOTVlLTVmYzctNDNiYi05Zjk1LWIxNTQ0OTZkNWMyNyIsIlJhbmdlTGVuZ3RoIjo0LCJSZWZlcmVuY2VJZCI6IjI4YjIwZTE0LWQ3NmUtNDAyZC04ZTcwLWViYmM2MjEzZTJ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zMTgwNzIwODQiLCJFZGl0b3JzIjpbXSwiRXZhbHVhdGlvbkNvbXBsZXhpdHkiOjAsIkV2YWx1YXRpb25Tb3VyY2VUZXh0Rm9ybWF0IjowLCJHcm91cHMiOlt7IiRpZCI6IjEw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jA2OTQyOSIsIlVyaVN0cmluZyI6Imh0dHBzOi8vd3d3Lm5jYmkubmxtLm5paC5nb3YvcG1jL2FydGljbGVzL1BNQzYwNjk0M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DA6MTQiLCJNb2RpZmllZEJ5IjoiX1Rzb2ZpIiwiSWQiOiIwYmFlOTY4OC1lZWU1LTRiNjktOGViYi1jMzFlYjRmZDAxM2QiLCJNb2RpZmllZE9uIjoiMjAyMC0xMS0yMFQxMDo0OD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czE4MDcyMDg0IiwiVXJpU3RyaW5nIjoiaHR0cHM6Ly9kb2kub3JnLzEwLjMzOTAvczE4MDcyMD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AwOjE0IiwiTW9kaWZpZWRCeSI6Il9Uc29maSIsIklkIjoiYjg0M2MxNjItOGZmMS00N2RiLTliN2EtYjhkZWFiZTAzZjJjIiwiTW9kaWZpZWRPbiI6IjIwMjAtMTEtMjBUMTA6NDg6ND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Tk2NjIzNSIsIlVyaVN0cmluZyI6Imh0dHA6Ly93d3cubmNiaS5ubG0ubmloLmdvdi9wdWJtZWQvMjk5NjYyM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DA6MTQiLCJNb2RpZmllZEJ5IjoiX1Rzb2ZpIiwiSWQiOiI4ZTdhNThmMi0wMjQzLTQ2NGItODgxOC1kMGRhZDQ4MmQxYzIiLCJNb2RpZmllZE9uIjoiMjAyMC0xMS0yMFQxMDo0ODo0MSIsIlByb2plY3QiOnsiJHJlZiI6IjUifX1dLCJOdW1iZXIiOiI3IiwiT3JnYW5pemF0aW9ucyI6W10sIk90aGVyc0ludm9sdmVkIjpbXSwiUGFnZUNvdW50IjoiMTQiLCJQZXJpb2RpY2FsIjp7IiRpZCI6IjIw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}</w:instrText>
          </w:r>
          <w:r w:rsidR="00DC13D8">
            <w:rPr>
              <w:rFonts w:cstheme="minorHAnsi"/>
              <w:noProof/>
            </w:rPr>
            <w:fldChar w:fldCharType="separate"/>
          </w:r>
          <w:r w:rsidR="009D730B">
            <w:rPr>
              <w:rFonts w:cstheme="minorHAnsi"/>
              <w:noProof/>
            </w:rPr>
            <w:t>[26]</w:t>
          </w:r>
          <w:r w:rsidR="00DC13D8">
            <w:rPr>
              <w:rFonts w:cstheme="minorHAnsi"/>
              <w:noProof/>
            </w:rPr>
            <w:fldChar w:fldCharType="end"/>
          </w:r>
        </w:sdtContent>
      </w:sdt>
      <w:r w:rsidR="00B73CF8" w:rsidRPr="006B7EED">
        <w:rPr>
          <w:rFonts w:cstheme="minorHAnsi"/>
        </w:rPr>
        <w:t xml:space="preserve">. The most delicate part of the SHM system </w:t>
      </w:r>
      <w:r w:rsidR="00C1339F" w:rsidRPr="006B7EED">
        <w:rPr>
          <w:rFonts w:cstheme="minorHAnsi"/>
        </w:rPr>
        <w:t>are</w:t>
      </w:r>
      <w:r w:rsidR="00B73CF8" w:rsidRPr="006B7EED">
        <w:rPr>
          <w:rFonts w:cstheme="minorHAnsi"/>
        </w:rPr>
        <w:t xml:space="preserve"> the connecting elements (wires, circuits, and connectors) between the sensor and the interrogator system. Currently, the state of the art is to use </w:t>
      </w:r>
      <w:r w:rsidR="00C1339F" w:rsidRPr="006B7EED">
        <w:rPr>
          <w:rFonts w:cstheme="minorHAnsi"/>
        </w:rPr>
        <w:t>cables</w:t>
      </w:r>
      <w:r w:rsidR="00B73CF8" w:rsidRPr="006B7EED">
        <w:rPr>
          <w:rFonts w:cstheme="minorHAnsi"/>
        </w:rPr>
        <w:t xml:space="preserve"> to connect the sensors</w:t>
      </w:r>
      <w:r w:rsidR="00C1339F" w:rsidRPr="006B7EED">
        <w:rPr>
          <w:rFonts w:cstheme="minorHAnsi"/>
        </w:rPr>
        <w:t xml:space="preserve"> with the diagnostic hardware</w:t>
      </w:r>
      <w:r w:rsidR="00B73CF8" w:rsidRPr="006B7EED">
        <w:rPr>
          <w:rFonts w:cstheme="minorHAnsi"/>
        </w:rPr>
        <w:t xml:space="preserve">. However, </w:t>
      </w:r>
      <w:r w:rsidR="0086793B" w:rsidRPr="006B7EED">
        <w:rPr>
          <w:rFonts w:cstheme="minorHAnsi"/>
        </w:rPr>
        <w:t xml:space="preserve">this </w:t>
      </w:r>
      <w:r w:rsidR="00B73CF8" w:rsidRPr="006B7EED">
        <w:rPr>
          <w:rFonts w:cstheme="minorHAnsi"/>
        </w:rPr>
        <w:t>lead</w:t>
      </w:r>
      <w:r w:rsidR="0086793B" w:rsidRPr="006B7EED">
        <w:rPr>
          <w:rFonts w:cstheme="minorHAnsi"/>
        </w:rPr>
        <w:t>s</w:t>
      </w:r>
      <w:r w:rsidR="00B73CF8" w:rsidRPr="006B7EED">
        <w:rPr>
          <w:rFonts w:cstheme="minorHAnsi"/>
        </w:rPr>
        <w:t xml:space="preserve"> to a significant increase in weight </w:t>
      </w:r>
      <w:r w:rsidR="0086793B" w:rsidRPr="006B7EED">
        <w:rPr>
          <w:rFonts w:cstheme="minorHAnsi"/>
        </w:rPr>
        <w:t xml:space="preserve">of the SHM system </w:t>
      </w:r>
      <w:r w:rsidR="00B73CF8" w:rsidRPr="006B7EED">
        <w:rPr>
          <w:rFonts w:cstheme="minorHAnsi"/>
        </w:rPr>
        <w:t xml:space="preserve">and the handling of the wires can become very difficult especially while monitoring a </w:t>
      </w:r>
      <w:r w:rsidR="0086793B" w:rsidRPr="006B7EED">
        <w:rPr>
          <w:rFonts w:cstheme="minorHAnsi"/>
        </w:rPr>
        <w:t>large area with a huge number of cables.</w:t>
      </w:r>
      <w:r w:rsidR="003A24F3">
        <w:rPr>
          <w:rFonts w:cstheme="minorHAnsi"/>
        </w:rPr>
        <w:t xml:space="preserve"> </w:t>
      </w:r>
      <w:r w:rsidR="00CF7E94">
        <w:rPr>
          <w:rFonts w:cstheme="minorHAnsi"/>
        </w:rPr>
        <w:t>A few</w:t>
      </w:r>
      <w:r w:rsidR="003A24F3">
        <w:rPr>
          <w:rFonts w:cstheme="minorHAnsi"/>
        </w:rPr>
        <w:t xml:space="preserve"> studies have </w:t>
      </w:r>
      <w:r w:rsidR="00266391">
        <w:rPr>
          <w:rFonts w:cstheme="minorHAnsi"/>
        </w:rPr>
        <w:t xml:space="preserve">tried to </w:t>
      </w:r>
      <w:r w:rsidR="00F53B3C">
        <w:rPr>
          <w:rFonts w:cstheme="minorHAnsi"/>
        </w:rPr>
        <w:t xml:space="preserve">solve the problem by replacing the </w:t>
      </w:r>
      <w:r w:rsidR="00B16978">
        <w:rPr>
          <w:rFonts w:cstheme="minorHAnsi"/>
        </w:rPr>
        <w:t xml:space="preserve">cables with printed circuits </w:t>
      </w:r>
      <w:r w:rsidR="006268E0">
        <w:rPr>
          <w:rFonts w:cstheme="minorHAnsi"/>
        </w:rPr>
        <w:t xml:space="preserve">and </w:t>
      </w:r>
      <w:r w:rsidR="00841DC4">
        <w:rPr>
          <w:rFonts w:cstheme="minorHAnsi"/>
        </w:rPr>
        <w:t>proved</w:t>
      </w:r>
      <w:r w:rsidR="006268E0">
        <w:rPr>
          <w:rFonts w:cstheme="minorHAnsi"/>
        </w:rPr>
        <w:t xml:space="preserve"> the feasibility of such concepts</w:t>
      </w:r>
      <w:r w:rsidR="00841DC4">
        <w:rPr>
          <w:rFonts w:cstheme="minorHAnsi"/>
        </w:rPr>
        <w:t xml:space="preserve"> to some extent</w:t>
      </w:r>
      <w:r w:rsidR="006268E0">
        <w:rPr>
          <w:rFonts w:cstheme="minorHAnsi"/>
        </w:rPr>
        <w:t xml:space="preserve"> </w:t>
      </w:r>
      <w:sdt>
        <w:sdtPr>
          <w:rPr>
            <w:rFonts w:cstheme="minorHAnsi"/>
          </w:rPr>
          <w:alias w:val="To edit, see citavi.com/edit"/>
          <w:tag w:val="CitaviPlaceholder#f261747e-9b8b-49d0-9014-f6ca5b1789f2"/>
          <w:id w:val="1587337295"/>
          <w:placeholder>
            <w:docPart w:val="DefaultPlaceholder_-1854013440"/>
          </w:placeholder>
        </w:sdtPr>
        <w:sdtEndPr/>
        <w:sdtContent>
          <w:r w:rsidR="006268E0">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zM3YTVlLTRhMDUtNGFkOS1hOTgwLTA4YTU4NTZmZTRkMCIsIlJhbmdlTGVuZ3RoIjozLCJSZWZlcmVuY2VJZCI6IjI4YjIwZTE0LWQ3NmUtNDAyZC04ZTcwLWViYmM2MjEzZTJ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zMTgwNzIwODQiLCJFZGl0b3JzIjpbXSwiRXZhbHVhdGlvbkNvbXBsZXhpdHkiOjAsIkV2YWx1YXRpb25Tb3VyY2VUZXh0Rm9ybWF0IjowLCJHcm91cHMiOlt7IiRpZCI6IjEw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NjA2OTQyOSIsIlVyaVN0cmluZyI6Imh0dHBzOi8vd3d3Lm5jYmkubmxtLm5paC5nb3YvcG1jL2FydGljbGVzL1BNQzYwNjk0M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DA6MTQiLCJNb2RpZmllZEJ5IjoiX1Rzb2ZpIiwiSWQiOiIwYmFlOTY4OC1lZWU1LTRiNjktOGViYi1jMzFlYjRmZDAxM2QiLCJNb2RpZmllZE9uIjoiMjAyMC0xMS0yMFQxMDo0OD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czE4MDcyMDg0IiwiVXJpU3RyaW5nIjoiaHR0cHM6Ly9kb2kub3JnLzEwLjMzOTAvczE4MDcyMD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AwOjE0IiwiTW9kaWZpZWRCeSI6Il9Uc29maSIsIklkIjoiYjg0M2MxNjItOGZmMS00N2RiLTliN2EtYjhkZWFiZTAzZjJjIiwiTW9kaWZpZWRPbiI6IjIwMjAtMTEtMjBUMTA6NDg6ND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Tk2NjIzNSIsIlVyaVN0cmluZyI6Imh0dHA6Ly93d3cubmNiaS5ubG0ubmloLmdvdi9wdWJtZWQvMjk5NjYyM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DA6MTQiLCJNb2RpZmllZEJ5IjoiX1Rzb2ZpIiwiSWQiOiI4ZTdhNThmMi0wMjQzLTQ2NGItODgxOC1kMGRhZDQ4MmQxYzIiLCJNb2RpZmllZE9uIjoiMjAyMC0xMS0yMFQxMDo0ODo0MSIsIlByb2plY3QiOnsiJHJlZiI6IjUifX1dLCJOdW1iZXIiOiI3IiwiT3JnYW5pemF0aW9ucyI6W10sIk90aGVyc0ludm9sdmVkIjpbXSwiUGFnZUNvdW50IjoiMTQiLCJQZXJpb2RpY2FsIjp7IiRpZCI6IjIw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yNiIsIiR0eXBlIjoiU3dpc3NBY2FkZW1pYy5DaXRhdmkuTGlua2VkUmVzb3VyY2UsIFN3aXNzQWNhZGVtaWMuQ2l0YXZpIiwiTGlua2VkUmVzb3VyY2VUeXBlIjoxLCJVcmlTdHJpbmciOiJjb20gLSBTdHJ1Y3R1cmFsIGhlYWx0aCBtb25pdG9yaW5nIG9mIHNjYXJmZWQ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NDAyOC93d3cuc2NpZW50aWZpYy5uZXQvS0VNLjgyNy40NzAiLCJVcmlTdHJpbmciOiJodHRwczovL2RvaS5vcmcvMTAuNDAyOC93d3cuc2NpZW50aWZpYy5uZXQvS0VNLjgyNy40NzA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}</w:instrText>
          </w:r>
          <w:r w:rsidR="006268E0">
            <w:rPr>
              <w:rFonts w:cstheme="minorHAnsi"/>
              <w:noProof/>
            </w:rPr>
            <w:fldChar w:fldCharType="separate"/>
          </w:r>
          <w:r w:rsidR="009D730B">
            <w:rPr>
              <w:rFonts w:cstheme="minorHAnsi"/>
              <w:noProof/>
            </w:rPr>
            <w:t>[26–28]</w:t>
          </w:r>
          <w:r w:rsidR="006268E0">
            <w:rPr>
              <w:rFonts w:cstheme="minorHAnsi"/>
              <w:noProof/>
            </w:rPr>
            <w:fldChar w:fldCharType="end"/>
          </w:r>
        </w:sdtContent>
      </w:sdt>
      <w:r w:rsidR="006268E0">
        <w:rPr>
          <w:rFonts w:cstheme="minorHAnsi"/>
        </w:rPr>
        <w:t>.</w:t>
      </w:r>
      <w:r w:rsidR="009E5686">
        <w:rPr>
          <w:rFonts w:cstheme="minorHAnsi"/>
        </w:rPr>
        <w:t xml:space="preserve"> In most of these studies</w:t>
      </w:r>
      <w:r w:rsidR="005C3462">
        <w:rPr>
          <w:rFonts w:cstheme="minorHAnsi"/>
        </w:rPr>
        <w:t xml:space="preserve"> silver ink has been used to </w:t>
      </w:r>
      <w:r w:rsidR="00DA0CA4">
        <w:rPr>
          <w:rFonts w:cstheme="minorHAnsi"/>
        </w:rPr>
        <w:t>produce</w:t>
      </w:r>
      <w:r w:rsidR="005C3462">
        <w:rPr>
          <w:rFonts w:cstheme="minorHAnsi"/>
        </w:rPr>
        <w:t xml:space="preserve"> the conductive paths</w:t>
      </w:r>
      <w:r w:rsidR="00F151F3">
        <w:rPr>
          <w:rFonts w:cstheme="minorHAnsi"/>
        </w:rPr>
        <w:t>.</w:t>
      </w:r>
      <w:r w:rsidR="00987EB6">
        <w:rPr>
          <w:rFonts w:cstheme="minorHAnsi"/>
        </w:rPr>
        <w:t xml:space="preserve"> R</w:t>
      </w:r>
      <w:r w:rsidR="0020122E">
        <w:rPr>
          <w:rFonts w:cstheme="minorHAnsi"/>
        </w:rPr>
        <w:t xml:space="preserve">ecently CNTs and </w:t>
      </w:r>
      <w:r w:rsidR="00020F81">
        <w:rPr>
          <w:rFonts w:cstheme="minorHAnsi"/>
        </w:rPr>
        <w:t xml:space="preserve">GNPs have </w:t>
      </w:r>
      <w:r w:rsidR="00703704">
        <w:rPr>
          <w:rFonts w:cstheme="minorHAnsi"/>
        </w:rPr>
        <w:t xml:space="preserve">also </w:t>
      </w:r>
      <w:r w:rsidR="00020F81">
        <w:rPr>
          <w:rFonts w:cstheme="minorHAnsi"/>
        </w:rPr>
        <w:t xml:space="preserve">been used to </w:t>
      </w:r>
      <w:r w:rsidR="00DB54A3">
        <w:rPr>
          <w:rFonts w:cstheme="minorHAnsi"/>
        </w:rPr>
        <w:t>produce</w:t>
      </w:r>
      <w:r w:rsidR="00020F81">
        <w:rPr>
          <w:rFonts w:cstheme="minorHAnsi"/>
        </w:rPr>
        <w:t xml:space="preserve"> conductive paths in other </w:t>
      </w:r>
      <w:r w:rsidR="00D7146E">
        <w:rPr>
          <w:rFonts w:cstheme="minorHAnsi"/>
        </w:rPr>
        <w:t xml:space="preserve">applications </w:t>
      </w:r>
      <w:r w:rsidR="00FD7FB1">
        <w:rPr>
          <w:rFonts w:cstheme="minorHAnsi"/>
        </w:rPr>
        <w:t>such</w:t>
      </w:r>
      <w:r w:rsidR="006B0100">
        <w:rPr>
          <w:rFonts w:cstheme="minorHAnsi"/>
        </w:rPr>
        <w:t xml:space="preserve"> as conductive paths for de-icing systems</w:t>
      </w:r>
      <w:r w:rsidR="004572A1">
        <w:rPr>
          <w:rFonts w:cstheme="minorHAnsi"/>
        </w:rPr>
        <w:t xml:space="preserve"> </w:t>
      </w:r>
      <w:sdt>
        <w:sdtPr>
          <w:rPr>
            <w:rFonts w:cstheme="minorHAnsi"/>
          </w:rPr>
          <w:alias w:val="To edit, see citavi.com/edit"/>
          <w:tag w:val="CitaviPlaceholder#92df5852-d681-43f0-881c-e199f05c2154"/>
          <w:id w:val="-1908595621"/>
          <w:placeholder>
            <w:docPart w:val="DefaultPlaceholder_-1854013440"/>
          </w:placeholder>
        </w:sdtPr>
        <w:sdtEndPr/>
        <w:sdtContent>
          <w:r w:rsidR="004572A1">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jViM2NjLTNhYTItNDJiNS1hODlkLTAwYmQ0MzI2YTVkZCIsIlJhbmdlTGVuZ3RoIjo0LCJSZWZlcmVuY2VJZCI6IjY0MWQ1ZmZmLWRhYzgtNGQ4ZS1iOTgxLTE1NDY2NmIwMT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dXJwb2x5bWouMjAyMC4xMTAwOTAiLCJFZGl0b3JzIjpbXSwiRXZhbHVhdGlvbkNvbXBsZXhpdHkiOjAsIkV2YWx1YXRpb25Tb3VyY2VUZXh0Rm9ybWF0IjowLCJHcm91cHMiOlt7IiRpZCI6IjEy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XVycG9seW1qLjIwMjAuMTEwMDkwIiwiVXJpU3RyaW5nIjoiaHR0cHM6Ly9kb2kub3JnLzEwLjEwMTYvai5ldXJwb2x5bWouMjAyMC4xMTAw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}</w:instrText>
          </w:r>
          <w:r w:rsidR="004572A1">
            <w:rPr>
              <w:rFonts w:cstheme="minorHAnsi"/>
              <w:noProof/>
            </w:rPr>
            <w:fldChar w:fldCharType="separate"/>
          </w:r>
          <w:r w:rsidR="009D730B">
            <w:rPr>
              <w:rFonts w:cstheme="minorHAnsi"/>
              <w:noProof/>
            </w:rPr>
            <w:t>[29]</w:t>
          </w:r>
          <w:r w:rsidR="004572A1">
            <w:rPr>
              <w:rFonts w:cstheme="minorHAnsi"/>
              <w:noProof/>
            </w:rPr>
            <w:fldChar w:fldCharType="end"/>
          </w:r>
        </w:sdtContent>
      </w:sdt>
      <w:r w:rsidR="000712E3">
        <w:rPr>
          <w:rFonts w:cstheme="minorHAnsi"/>
        </w:rPr>
        <w:t xml:space="preserve">, </w:t>
      </w:r>
      <w:r w:rsidR="00707A9B">
        <w:rPr>
          <w:rFonts w:cstheme="minorHAnsi"/>
        </w:rPr>
        <w:t xml:space="preserve">producing printed </w:t>
      </w:r>
      <w:r w:rsidR="005B484A">
        <w:rPr>
          <w:rFonts w:cstheme="minorHAnsi"/>
        </w:rPr>
        <w:t>sensors</w:t>
      </w:r>
      <w:r w:rsidR="006B0100">
        <w:rPr>
          <w:rFonts w:cstheme="minorHAnsi"/>
        </w:rPr>
        <w:t xml:space="preserve"> </w:t>
      </w:r>
      <w:sdt>
        <w:sdtPr>
          <w:rPr>
            <w:rFonts w:cstheme="minorHAnsi"/>
          </w:rPr>
          <w:alias w:val="To edit, see citavi.com/edit"/>
          <w:tag w:val="CitaviPlaceholder#1e197803-16ca-453b-acd3-2bb187a1ca11"/>
          <w:id w:val="-1499186303"/>
          <w:placeholder>
            <w:docPart w:val="6E780A102971424BA6B6BA700E91A2E7"/>
          </w:placeholder>
        </w:sdtPr>
        <w:sdtEndPr/>
        <w:sdtContent>
          <w:r w:rsidR="006B0100">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jhhNTgxLTBkMzItNDA3My1hNGZmLWQ1OWEwOWIyZjdkNSIsIlJhbmdlTGVuZ3RoIjozLCJSZWZlcmVuY2VJZCI6IjAyNGVkOTNjLTcxNmItNDg3Zi04NmQyLThlOTI1NmJhZTE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QvMjUvMjAyMSIsIkRvaSI6IjEwLjMzOTAvbmFubzExMDUxMTA2IiwiRWRpdG9ycyI6W10sIkV2YWx1YXRpb25Db21wbGV4aXR5IjowLCJFdmFsdWF0aW9uU291cmNlVGV4dEZvcm1hdCI6MCwiR3JvdXBzIjpbeyIkaWQiOiIxNS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OTIyODgzIiwiVXJpU3RyaW5nIjoiaHR0cDovL3d3dy5uY2JpLm5sbS5uaWguZ292L3B1Ym1lZC8zMzkyMjg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HNvZmkiLCJDcmVhdGVkT24iOiIyMDIxLTA2LTE4VDE4OjU0OjU5IiwiTW9kaWZpZWRCeSI6Il9Uc29maSIsIklkIjoiNjRmMDkyOTYtZTZkYy00ZmE3LWJjZmQtNmNjYWZhMzljZmExIiwiTW9kaWZpZWRPbiI6IjIwMjEtMDYtMThUMTg6NTQ6NT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MTQ2OTQwIiwiVXJpU3RyaW5nIjoiaHR0cHM6Ly93d3cubmNiaS5ubG0ubmloLmdvdi9wbWMvYXJ0aWNsZXMvUE1DODE0Njk0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HNvZmkiLCJDcmVhdGVkT24iOiIyMDIxLTA2LTE4VDE4OjU0OjU5IiwiTW9kaWZpZWRCeSI6Il9Uc29maSIsIklkIjoiMGM1YmM1ZmYtN2NlMS00MmY3LWE1NDAtOGVmNDVkYzBiM2NhIiwiTW9kaWZpZWRPbiI6IjIwMjEtMDYtMThUMTg6NTQ6N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kwL25hbm8xMTA1MTEwNiIsIlVyaVN0cmluZyI6Imh0dHBzOi8vZG9pLm9yZy8xMC4zMzkwL25hbm8xMTA1MTEw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tcHN0cnVjdC4yMDE5LjAxLjAwOCIsIkVkaXRvcnMiOltdLCJFdmFsdWF0aW9uQ29tcGxleGl0eSI6MCwiRXZhbHVhdGlvblNvdXJjZVRleHRGb3JtYXQiOjAsIkdyb3VwcyI6W3siJHJlZiI6IjE1In1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E2L2ouY29tcHN0cnVjdC4yMDE5LjAxLjAwOCIsIlVyaVN0cmluZyI6Imh0dHBzOi8vZG9pLm9yZy8xMC4xMDE2L2ouY29tcHN0cnVjdC4yMDE5LjAxLjAw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}</w:instrText>
          </w:r>
          <w:r w:rsidR="006B0100">
            <w:rPr>
              <w:rFonts w:cstheme="minorHAnsi"/>
              <w:noProof/>
            </w:rPr>
            <w:fldChar w:fldCharType="separate"/>
          </w:r>
          <w:r w:rsidR="009D730B">
            <w:rPr>
              <w:rFonts w:cstheme="minorHAnsi"/>
              <w:noProof/>
            </w:rPr>
            <w:t>[30, 31]</w:t>
          </w:r>
          <w:r w:rsidR="006B0100">
            <w:rPr>
              <w:rFonts w:cstheme="minorHAnsi"/>
              <w:noProof/>
            </w:rPr>
            <w:fldChar w:fldCharType="end"/>
          </w:r>
        </w:sdtContent>
      </w:sdt>
      <w:r w:rsidR="006B0100">
        <w:rPr>
          <w:rFonts w:cstheme="minorHAnsi"/>
        </w:rPr>
        <w:t xml:space="preserve"> a</w:t>
      </w:r>
      <w:r w:rsidR="005A6B71">
        <w:rPr>
          <w:rFonts w:cstheme="minorHAnsi"/>
        </w:rPr>
        <w:t xml:space="preserve">nd </w:t>
      </w:r>
      <w:r w:rsidR="00C7158B">
        <w:rPr>
          <w:rFonts w:cstheme="minorHAnsi"/>
        </w:rPr>
        <w:t>printed</w:t>
      </w:r>
      <w:r w:rsidR="005A6B71">
        <w:rPr>
          <w:rFonts w:cstheme="minorHAnsi"/>
        </w:rPr>
        <w:t xml:space="preserve"> paths </w:t>
      </w:r>
      <w:r w:rsidR="00C7158B">
        <w:rPr>
          <w:rFonts w:cstheme="minorHAnsi"/>
        </w:rPr>
        <w:t xml:space="preserve">for energy harvesting </w:t>
      </w:r>
      <w:sdt>
        <w:sdtPr>
          <w:rPr>
            <w:rFonts w:cstheme="minorHAnsi"/>
          </w:rPr>
          <w:alias w:val="To edit, see citavi.com/edit"/>
          <w:tag w:val="CitaviPlaceholder#29b19eb1-6a79-454e-89af-5b448448b044"/>
          <w:id w:val="-741026385"/>
          <w:placeholder>
            <w:docPart w:val="DefaultPlaceholder_-1854013440"/>
          </w:placeholder>
        </w:sdtPr>
        <w:sdtEndPr/>
        <w:sdtContent>
          <w:r w:rsidR="00C7158B">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WI2OWQwLWU4ZGItNGZmNi1iZWUwLTdiZjkyZjZjMTM0NyIsIlJhbmdlTGVuZ3RoIjo0LCJSZWZlcmVuY2VJZCI6IjUxZmUxMDFhLTc4N2YtNDJkZS1hYzI0LWViY2RjZGNmYmU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1wc2NpdGVjaC4yMDA5LjAyLjAzNCIsIkVkaXRvcnMiOltdLCJFdmFsdWF0aW9uQ29tcGxleGl0eSI6MCwiRXZhbHVhdGlvblNvdXJjZVRleHRGb3JtYXQiOjAsIkdyb3VwcyI6W3siJGlkIjoiMTM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jb21wc2NpdGVjaC4yMDA5LjAyLjAzNCIsIlVyaVN0cmluZyI6Imh0dHBzOi8vZG9pLm9yZy8xMC4xMDE2L2ouY29tcHNjaXRlY2guMjAwOS4wMi4wM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}</w:instrText>
          </w:r>
          <w:r w:rsidR="00C7158B">
            <w:rPr>
              <w:rFonts w:cstheme="minorHAnsi"/>
              <w:noProof/>
            </w:rPr>
            <w:fldChar w:fldCharType="separate"/>
          </w:r>
          <w:r w:rsidR="009D730B">
            <w:rPr>
              <w:rFonts w:cstheme="minorHAnsi"/>
              <w:noProof/>
            </w:rPr>
            <w:t>[32]</w:t>
          </w:r>
          <w:r w:rsidR="00C7158B">
            <w:rPr>
              <w:rFonts w:cstheme="minorHAnsi"/>
              <w:noProof/>
            </w:rPr>
            <w:fldChar w:fldCharType="end"/>
          </w:r>
        </w:sdtContent>
      </w:sdt>
      <w:r w:rsidR="00C7158B">
        <w:rPr>
          <w:rFonts w:cstheme="minorHAnsi"/>
        </w:rPr>
        <w:t xml:space="preserve">. </w:t>
      </w:r>
      <w:r w:rsidR="00B7542C" w:rsidRPr="00360899">
        <w:rPr>
          <w:rFonts w:cstheme="minorHAnsi"/>
        </w:rPr>
        <w:t xml:space="preserve">The aim of this study will be </w:t>
      </w:r>
      <w:r w:rsidR="00CF7446" w:rsidRPr="00D2717F">
        <w:rPr>
          <w:rFonts w:cstheme="minorHAnsi"/>
        </w:rPr>
        <w:t xml:space="preserve">producing conductive paths using </w:t>
      </w:r>
      <w:r w:rsidR="002C0473" w:rsidRPr="00D2717F">
        <w:rPr>
          <w:rFonts w:cstheme="minorHAnsi"/>
        </w:rPr>
        <w:t>CNTs and GNPs</w:t>
      </w:r>
      <w:r w:rsidR="00CF7446" w:rsidRPr="00D2717F">
        <w:rPr>
          <w:rFonts w:cstheme="minorHAnsi"/>
        </w:rPr>
        <w:t xml:space="preserve"> in addition to silver inks. </w:t>
      </w:r>
      <w:r w:rsidR="00360899" w:rsidRPr="00D2717F">
        <w:rPr>
          <w:rFonts w:cstheme="minorHAnsi"/>
        </w:rPr>
        <w:t xml:space="preserve">The </w:t>
      </w:r>
      <w:r w:rsidR="00AB17A5" w:rsidRPr="00D2717F">
        <w:rPr>
          <w:rFonts w:cstheme="minorHAnsi"/>
        </w:rPr>
        <w:t>CNTs and GNPs will be an</w:t>
      </w:r>
      <w:r w:rsidR="00494199" w:rsidRPr="00D2717F">
        <w:rPr>
          <w:rFonts w:cstheme="minorHAnsi"/>
        </w:rPr>
        <w:t xml:space="preserve"> </w:t>
      </w:r>
      <w:r w:rsidR="00AB17A5" w:rsidRPr="00D2717F">
        <w:rPr>
          <w:rFonts w:cstheme="minorHAnsi"/>
        </w:rPr>
        <w:t xml:space="preserve">interesting </w:t>
      </w:r>
      <w:r w:rsidR="0073497E" w:rsidRPr="00D2717F">
        <w:rPr>
          <w:rFonts w:cstheme="minorHAnsi"/>
        </w:rPr>
        <w:t xml:space="preserve">choice </w:t>
      </w:r>
      <w:r w:rsidR="00494199" w:rsidRPr="00D2717F">
        <w:rPr>
          <w:rFonts w:cstheme="minorHAnsi"/>
        </w:rPr>
        <w:t xml:space="preserve">due to their excellent electrical and thermal properties, lower </w:t>
      </w:r>
      <w:r w:rsidR="00953C1D" w:rsidRPr="00D2717F">
        <w:rPr>
          <w:rFonts w:cstheme="minorHAnsi"/>
        </w:rPr>
        <w:t>power consumption</w:t>
      </w:r>
      <w:r w:rsidR="0057785B" w:rsidRPr="00D2717F">
        <w:rPr>
          <w:rFonts w:cstheme="minorHAnsi"/>
        </w:rPr>
        <w:t xml:space="preserve">, controlled </w:t>
      </w:r>
      <w:r w:rsidR="00AB17A5" w:rsidRPr="00D2717F">
        <w:rPr>
          <w:rFonts w:cstheme="minorHAnsi"/>
        </w:rPr>
        <w:t>conductivity</w:t>
      </w:r>
      <w:r w:rsidR="00D2717F">
        <w:rPr>
          <w:rFonts w:cstheme="minorHAnsi"/>
        </w:rPr>
        <w:t>,</w:t>
      </w:r>
      <w:r w:rsidR="00AB17A5" w:rsidRPr="00D2717F">
        <w:rPr>
          <w:rFonts w:cstheme="minorHAnsi"/>
        </w:rPr>
        <w:t xml:space="preserve"> </w:t>
      </w:r>
      <w:r w:rsidR="00291F64" w:rsidRPr="00D2717F">
        <w:rPr>
          <w:rFonts w:cstheme="minorHAnsi"/>
        </w:rPr>
        <w:t>and</w:t>
      </w:r>
      <w:r w:rsidR="00976B60" w:rsidRPr="00D2717F">
        <w:rPr>
          <w:rFonts w:cstheme="minorHAnsi"/>
        </w:rPr>
        <w:t xml:space="preserve"> their ability to be 3D printed</w:t>
      </w:r>
      <w:r w:rsidR="008A5687">
        <w:rPr>
          <w:rFonts w:cstheme="minorHAnsi"/>
        </w:rPr>
        <w:t xml:space="preserve"> </w:t>
      </w:r>
      <w:sdt>
        <w:sdtPr>
          <w:rPr>
            <w:rFonts w:cstheme="minorHAnsi"/>
          </w:rPr>
          <w:alias w:val="To edit, see citavi.com/edit"/>
          <w:tag w:val="CitaviPlaceholder#02cdd12c-c3d1-47a7-9637-3ff167786014"/>
          <w:id w:val="-1745943031"/>
          <w:placeholder>
            <w:docPart w:val="DefaultPlaceholder_-1854013440"/>
          </w:placeholder>
        </w:sdtPr>
        <w:sdtEndPr/>
        <w:sdtContent>
          <w:r w:rsidR="009D676E">
            <w:rPr>
              <w:rFonts w:cstheme="minorHAnsi"/>
              <w:noProof/>
            </w:rPr>
            <w:fldChar w:fldCharType="begin"/>
          </w:r>
          <w:r w:rsidR="006D0F3E">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DBiZTgzLTNiYjEtNGU4ZS1hNzNhLWIzOWYxN2NlNjFjNyIsIlJhbmdlTGVuZ3RoIjo0LCJSZWZlcmVuY2VJZCI6IjY0MWQ1ZmZmLWRhYzgtNGQ4ZS1iOTgxLTE1NDY2NmIwMT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dXJwb2x5bWouMjAyMC4xMTAwOTAiLCJFZGl0b3JzIjpbXSwiRXZhbHVhdGlvbkNvbXBsZXhpdHkiOjAsIkV2YWx1YXRpb25Tb3VyY2VUZXh0Rm9ybWF0IjowLCJHcm91cHMiOlt7IiRpZCI6IjEy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XVycG9seW1qLjIwMjAuMTEwMDkwIiwiVXJpU3RyaW5nIjoiaHR0cHM6Ly9kb2kub3JnLzEwLjEwMTYvai5ldXJwb2x5bWouMjAyMC4xMTAw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}</w:instrText>
          </w:r>
          <w:r w:rsidR="009D676E">
            <w:rPr>
              <w:rFonts w:cstheme="minorHAnsi"/>
              <w:noProof/>
            </w:rPr>
            <w:fldChar w:fldCharType="separate"/>
          </w:r>
          <w:r w:rsidR="009D730B">
            <w:rPr>
              <w:rFonts w:cstheme="minorHAnsi"/>
              <w:noProof/>
            </w:rPr>
            <w:t>[29]</w:t>
          </w:r>
          <w:r w:rsidR="009D676E">
            <w:rPr>
              <w:rFonts w:cstheme="minorHAnsi"/>
              <w:noProof/>
            </w:rPr>
            <w:fldChar w:fldCharType="end"/>
          </w:r>
        </w:sdtContent>
      </w:sdt>
      <w:r w:rsidR="00976B60" w:rsidRPr="00D2717F">
        <w:rPr>
          <w:rFonts w:cstheme="minorHAnsi"/>
        </w:rPr>
        <w:t>.</w:t>
      </w:r>
      <w:r w:rsidR="003341C8">
        <w:rPr>
          <w:rFonts w:cstheme="minorHAnsi"/>
        </w:rPr>
        <w:t xml:space="preserve"> </w:t>
      </w:r>
    </w:p>
    <w:p w14:paraId="0B693117" w14:textId="77777777" w:rsidR="006E2EE2" w:rsidRPr="003B41A5" w:rsidRDefault="006E2EE2" w:rsidP="00B23BC1">
      <w:pPr>
        <w:spacing w:after="0" w:line="240" w:lineRule="auto"/>
        <w:jc w:val="both"/>
        <w:rPr>
          <w:rFonts w:cstheme="minorHAnsi"/>
          <w:color w:val="FF0000"/>
        </w:rPr>
      </w:pPr>
    </w:p>
    <w:p w14:paraId="054161F3" w14:textId="1281436D" w:rsidR="00D62C7D" w:rsidRPr="006B7EED" w:rsidRDefault="004F4FC8" w:rsidP="00B23BC1">
      <w:pPr>
        <w:spacing w:after="0" w:line="240" w:lineRule="auto"/>
        <w:jc w:val="both"/>
        <w:rPr>
          <w:rFonts w:cstheme="minorHAnsi"/>
          <w:b/>
          <w:color w:val="0070C0"/>
        </w:rPr>
      </w:pPr>
      <w:r w:rsidRPr="006B7EED">
        <w:rPr>
          <w:rFonts w:cstheme="minorHAnsi"/>
          <w:b/>
          <w:color w:val="0070C0"/>
        </w:rPr>
        <w:t>Aims:</w:t>
      </w:r>
    </w:p>
    <w:p w14:paraId="3DD3A588" w14:textId="78C08B62" w:rsidR="002B3305" w:rsidRDefault="008F0198" w:rsidP="00AD2A8D">
      <w:pPr>
        <w:pStyle w:val="ListParagraph"/>
        <w:numPr>
          <w:ilvl w:val="0"/>
          <w:numId w:val="2"/>
        </w:numPr>
        <w:spacing w:after="120" w:line="240" w:lineRule="auto"/>
        <w:jc w:val="both"/>
        <w:rPr>
          <w:rFonts w:cstheme="minorHAnsi"/>
        </w:rPr>
      </w:pPr>
      <w:r w:rsidRPr="006B7EED">
        <w:rPr>
          <w:rFonts w:cstheme="minorHAnsi"/>
        </w:rPr>
        <w:t>Reduce the number of</w:t>
      </w:r>
      <w:r w:rsidR="00F66E2F" w:rsidRPr="006B7EED">
        <w:rPr>
          <w:rFonts w:cstheme="minorHAnsi"/>
        </w:rPr>
        <w:t xml:space="preserve"> cables with extremely lightweight circuits</w:t>
      </w:r>
      <w:r w:rsidR="00787AEF">
        <w:rPr>
          <w:rFonts w:cstheme="minorHAnsi"/>
        </w:rPr>
        <w:t>.</w:t>
      </w:r>
      <w:r w:rsidR="00F66E2F" w:rsidRPr="006B7EED">
        <w:rPr>
          <w:rFonts w:cstheme="minorHAnsi"/>
        </w:rPr>
        <w:t xml:space="preserve"> </w:t>
      </w:r>
    </w:p>
    <w:p w14:paraId="3B906799" w14:textId="78AE0917" w:rsidR="006853EE" w:rsidRPr="009523A4" w:rsidRDefault="006853EE" w:rsidP="00AD2A8D">
      <w:pPr>
        <w:pStyle w:val="ListParagraph"/>
        <w:numPr>
          <w:ilvl w:val="0"/>
          <w:numId w:val="2"/>
        </w:numPr>
        <w:spacing w:after="120" w:line="240" w:lineRule="auto"/>
        <w:jc w:val="both"/>
        <w:rPr>
          <w:rFonts w:cstheme="minorHAnsi"/>
        </w:rPr>
      </w:pPr>
      <w:r>
        <w:rPr>
          <w:rFonts w:cstheme="minorHAnsi"/>
        </w:rPr>
        <w:t>Testing different materials for</w:t>
      </w:r>
      <w:r w:rsidR="009523A4">
        <w:rPr>
          <w:rFonts w:cstheme="minorHAnsi"/>
        </w:rPr>
        <w:t xml:space="preserve"> creating the conducting circuits </w:t>
      </w:r>
      <w:r w:rsidR="00146495">
        <w:rPr>
          <w:rFonts w:cstheme="minorHAnsi"/>
        </w:rPr>
        <w:t xml:space="preserve">metallic ink (silver ink), </w:t>
      </w:r>
      <w:r w:rsidR="00AB067E">
        <w:rPr>
          <w:rFonts w:cstheme="minorHAnsi"/>
        </w:rPr>
        <w:t>CNT</w:t>
      </w:r>
      <w:r w:rsidR="008F3872">
        <w:rPr>
          <w:rFonts w:cstheme="minorHAnsi"/>
        </w:rPr>
        <w:t>s</w:t>
      </w:r>
      <w:r w:rsidR="00AB067E">
        <w:rPr>
          <w:rFonts w:cstheme="minorHAnsi"/>
        </w:rPr>
        <w:t xml:space="preserve"> and </w:t>
      </w:r>
      <w:r w:rsidR="00156939">
        <w:rPr>
          <w:rFonts w:cstheme="minorHAnsi"/>
        </w:rPr>
        <w:t>GNPs</w:t>
      </w:r>
      <w:r w:rsidR="00360899">
        <w:rPr>
          <w:rFonts w:cstheme="minorHAnsi"/>
        </w:rPr>
        <w:t>.</w:t>
      </w:r>
    </w:p>
    <w:p w14:paraId="3A69ACBD" w14:textId="5E3B0F06" w:rsidR="00B37599" w:rsidRDefault="00C82AF8" w:rsidP="00AD2A8D">
      <w:pPr>
        <w:pStyle w:val="ListParagraph"/>
        <w:numPr>
          <w:ilvl w:val="0"/>
          <w:numId w:val="2"/>
        </w:numPr>
        <w:spacing w:after="120" w:line="240" w:lineRule="auto"/>
        <w:jc w:val="both"/>
        <w:rPr>
          <w:rFonts w:cstheme="minorHAnsi"/>
        </w:rPr>
      </w:pPr>
      <w:r>
        <w:rPr>
          <w:rFonts w:cstheme="minorHAnsi"/>
          <w:color w:val="000000"/>
        </w:rPr>
        <w:t>Characterization</w:t>
      </w:r>
      <w:r w:rsidR="003311FD">
        <w:rPr>
          <w:rFonts w:cstheme="minorHAnsi"/>
          <w:color w:val="000000"/>
        </w:rPr>
        <w:t xml:space="preserve"> and a</w:t>
      </w:r>
      <w:r w:rsidR="00E70837" w:rsidRPr="006B7EED">
        <w:rPr>
          <w:rFonts w:cstheme="minorHAnsi"/>
          <w:color w:val="000000"/>
        </w:rPr>
        <w:t>ssessment of the i</w:t>
      </w:r>
      <w:r w:rsidR="00242AB7" w:rsidRPr="006B7EED">
        <w:rPr>
          <w:rFonts w:cstheme="minorHAnsi"/>
          <w:color w:val="000000"/>
        </w:rPr>
        <w:t xml:space="preserve">ntegrity and reliability </w:t>
      </w:r>
      <w:r w:rsidR="00B37599" w:rsidRPr="006B7EED">
        <w:rPr>
          <w:rFonts w:cstheme="minorHAnsi"/>
        </w:rPr>
        <w:t xml:space="preserve">of the printed circuits </w:t>
      </w:r>
      <w:r w:rsidR="00AE2DE7">
        <w:rPr>
          <w:rFonts w:cstheme="minorHAnsi"/>
        </w:rPr>
        <w:t xml:space="preserve">or </w:t>
      </w:r>
      <w:r w:rsidR="003C5E50" w:rsidRPr="006B7EED">
        <w:rPr>
          <w:rFonts w:cstheme="minorHAnsi"/>
        </w:rPr>
        <w:t xml:space="preserve">conductive paths </w:t>
      </w:r>
      <w:r w:rsidR="00B37599" w:rsidRPr="006B7EED">
        <w:rPr>
          <w:rFonts w:cstheme="minorHAnsi"/>
        </w:rPr>
        <w:t>produced using different materials.</w:t>
      </w:r>
    </w:p>
    <w:p w14:paraId="7F8CA68A" w14:textId="4581783C" w:rsidR="00C27619" w:rsidRPr="006B7EED" w:rsidRDefault="00C27619" w:rsidP="00AD2A8D">
      <w:pPr>
        <w:pStyle w:val="ListParagraph"/>
        <w:numPr>
          <w:ilvl w:val="0"/>
          <w:numId w:val="2"/>
        </w:numPr>
        <w:spacing w:after="120" w:line="240" w:lineRule="auto"/>
        <w:jc w:val="both"/>
        <w:rPr>
          <w:rFonts w:cstheme="minorHAnsi"/>
        </w:rPr>
      </w:pPr>
      <w:r>
        <w:rPr>
          <w:rFonts w:cstheme="minorHAnsi"/>
        </w:rPr>
        <w:t xml:space="preserve">Comparing the </w:t>
      </w:r>
      <w:r w:rsidR="00195259">
        <w:rPr>
          <w:rFonts w:cstheme="minorHAnsi"/>
        </w:rPr>
        <w:t xml:space="preserve">guided wave </w:t>
      </w:r>
      <w:r w:rsidR="005057A8">
        <w:rPr>
          <w:rFonts w:cstheme="minorHAnsi"/>
        </w:rPr>
        <w:t xml:space="preserve">signal </w:t>
      </w:r>
      <w:r w:rsidR="00195259">
        <w:rPr>
          <w:rFonts w:cstheme="minorHAnsi"/>
        </w:rPr>
        <w:t>actuation</w:t>
      </w:r>
      <w:r w:rsidR="005057A8">
        <w:rPr>
          <w:rFonts w:cstheme="minorHAnsi"/>
        </w:rPr>
        <w:t xml:space="preserve"> and reception between traditional </w:t>
      </w:r>
      <w:r w:rsidR="00195259">
        <w:rPr>
          <w:rFonts w:cstheme="minorHAnsi"/>
        </w:rPr>
        <w:t xml:space="preserve">cables </w:t>
      </w:r>
      <w:r w:rsidR="005057A8">
        <w:rPr>
          <w:rFonts w:cstheme="minorHAnsi"/>
        </w:rPr>
        <w:t xml:space="preserve">and </w:t>
      </w:r>
      <w:r w:rsidR="00195259">
        <w:rPr>
          <w:rFonts w:cstheme="minorHAnsi"/>
        </w:rPr>
        <w:t>light weight conductive paths.</w:t>
      </w:r>
    </w:p>
    <w:p w14:paraId="2E8D5889" w14:textId="30F0E6D0" w:rsidR="00247734" w:rsidRDefault="00247734" w:rsidP="00B23BC1">
      <w:pPr>
        <w:pStyle w:val="ListParagraph"/>
        <w:spacing w:after="0" w:line="240" w:lineRule="auto"/>
        <w:ind w:left="360"/>
        <w:jc w:val="both"/>
        <w:rPr>
          <w:rFonts w:cstheme="minorHAnsi"/>
        </w:rPr>
      </w:pPr>
    </w:p>
    <w:p w14:paraId="24D37BCD" w14:textId="77777777" w:rsidR="0077288C" w:rsidRPr="00F105E2" w:rsidRDefault="0077288C" w:rsidP="00B23BC1">
      <w:pPr>
        <w:pStyle w:val="ListParagraph"/>
        <w:spacing w:after="0" w:line="240" w:lineRule="auto"/>
        <w:ind w:left="360"/>
        <w:jc w:val="both"/>
        <w:rPr>
          <w:rFonts w:cstheme="minorHAnsi"/>
        </w:rPr>
      </w:pPr>
    </w:p>
    <w:p w14:paraId="36947F78" w14:textId="53E95ACB" w:rsidR="004C5AB0" w:rsidRPr="00885D1A" w:rsidRDefault="008E1DC1" w:rsidP="004C5AB0">
      <w:pPr>
        <w:spacing w:after="120" w:line="240" w:lineRule="auto"/>
        <w:jc w:val="both"/>
        <w:rPr>
          <w:rFonts w:cstheme="minorHAnsi"/>
          <w:b/>
          <w:bCs/>
          <w:color w:val="0070C0"/>
        </w:rPr>
      </w:pPr>
      <w:r w:rsidRPr="006B7EED">
        <w:rPr>
          <w:rFonts w:cstheme="minorHAnsi"/>
          <w:b/>
          <w:bCs/>
          <w:color w:val="0070C0"/>
        </w:rPr>
        <w:t>Methodological approach:</w:t>
      </w:r>
    </w:p>
    <w:p w14:paraId="08FCEE76" w14:textId="6BEDACD6" w:rsidR="006B3C3B" w:rsidRPr="00607B62" w:rsidRDefault="001829E5" w:rsidP="00DF582D">
      <w:pPr>
        <w:spacing w:after="0"/>
        <w:rPr>
          <w:b/>
          <w:bCs/>
        </w:rPr>
      </w:pPr>
      <w:bookmarkStart w:id="23" w:name="_Toc80804884"/>
      <w:r w:rsidRPr="00607B62">
        <w:rPr>
          <w:b/>
          <w:bCs/>
        </w:rPr>
        <w:t>Materials</w:t>
      </w:r>
      <w:bookmarkEnd w:id="23"/>
      <w:r w:rsidR="00294C73" w:rsidRPr="00607B62">
        <w:rPr>
          <w:b/>
          <w:bCs/>
        </w:rPr>
        <w:t xml:space="preserve"> and methods</w:t>
      </w:r>
      <w:r w:rsidR="00DF582D" w:rsidRPr="00607B62">
        <w:rPr>
          <w:b/>
          <w:bCs/>
        </w:rPr>
        <w:t>:</w:t>
      </w:r>
    </w:p>
    <w:p w14:paraId="4CAD40C2" w14:textId="44F83FE2" w:rsidR="00125489" w:rsidRPr="00125489" w:rsidRDefault="00125489" w:rsidP="00DF582D">
      <w:pPr>
        <w:spacing w:after="0" w:line="240" w:lineRule="auto"/>
      </w:pPr>
      <w:r>
        <w:t>The following materials will be used to produce the lightweight conductive paths:</w:t>
      </w:r>
    </w:p>
    <w:p w14:paraId="21A23487" w14:textId="674A40E6" w:rsidR="00E86FE5" w:rsidRPr="006B7EED" w:rsidRDefault="00E86FE5" w:rsidP="00AD2A8D">
      <w:pPr>
        <w:pStyle w:val="ListParagraph"/>
        <w:numPr>
          <w:ilvl w:val="0"/>
          <w:numId w:val="5"/>
        </w:numPr>
        <w:spacing w:after="0" w:line="240" w:lineRule="auto"/>
        <w:ind w:left="360"/>
        <w:jc w:val="both"/>
        <w:rPr>
          <w:rFonts w:cstheme="minorHAnsi"/>
          <w:color w:val="000000"/>
        </w:rPr>
      </w:pPr>
      <w:r w:rsidRPr="006B7EED">
        <w:t>Printed polymer layer/</w:t>
      </w:r>
      <w:r w:rsidR="00F564F2">
        <w:t>TP</w:t>
      </w:r>
      <w:r w:rsidRPr="006B7EED">
        <w:t xml:space="preserve"> film</w:t>
      </w:r>
      <w:r w:rsidR="00F538CE" w:rsidRPr="006B7EED">
        <w:t xml:space="preserve"> layer</w:t>
      </w:r>
      <w:r w:rsidRPr="006B7EED">
        <w:t>/Kapton</w:t>
      </w:r>
      <w:r w:rsidR="00F538CE" w:rsidRPr="006B7EED">
        <w:t xml:space="preserve"> layer</w:t>
      </w:r>
      <w:r w:rsidR="00AC1326" w:rsidRPr="006B7EED">
        <w:t xml:space="preserve"> </w:t>
      </w:r>
      <w:r w:rsidR="00125489">
        <w:t>f</w:t>
      </w:r>
      <w:r w:rsidR="00AC1326" w:rsidRPr="006B7EED">
        <w:t>or insulation</w:t>
      </w:r>
      <w:r w:rsidR="00125489">
        <w:t xml:space="preserve"> form carbon fibers</w:t>
      </w:r>
    </w:p>
    <w:p w14:paraId="5359B77E" w14:textId="52D48B73" w:rsidR="00C477A2" w:rsidRPr="00C477A2" w:rsidRDefault="000B16A3" w:rsidP="00AD2A8D">
      <w:pPr>
        <w:pStyle w:val="ListParagraph"/>
        <w:numPr>
          <w:ilvl w:val="0"/>
          <w:numId w:val="5"/>
        </w:numPr>
        <w:spacing w:after="0" w:line="240" w:lineRule="auto"/>
        <w:ind w:left="360"/>
        <w:jc w:val="both"/>
        <w:rPr>
          <w:rFonts w:cstheme="minorHAnsi"/>
          <w:color w:val="000000"/>
        </w:rPr>
      </w:pPr>
      <w:r w:rsidRPr="00C477A2">
        <w:rPr>
          <w:rFonts w:cstheme="minorHAnsi"/>
          <w:color w:val="000000"/>
        </w:rPr>
        <w:t>Conductive</w:t>
      </w:r>
      <w:r w:rsidR="0014752D" w:rsidRPr="00C477A2">
        <w:rPr>
          <w:rFonts w:cstheme="minorHAnsi"/>
          <w:color w:val="000000"/>
        </w:rPr>
        <w:t xml:space="preserve"> </w:t>
      </w:r>
      <w:r w:rsidR="0062586C" w:rsidRPr="00C477A2">
        <w:rPr>
          <w:rFonts w:cstheme="minorHAnsi"/>
          <w:color w:val="000000"/>
        </w:rPr>
        <w:t xml:space="preserve">metallic </w:t>
      </w:r>
      <w:r w:rsidR="0014752D" w:rsidRPr="00C477A2">
        <w:rPr>
          <w:rFonts w:cstheme="minorHAnsi"/>
          <w:color w:val="000000"/>
        </w:rPr>
        <w:t>ink</w:t>
      </w:r>
      <w:r w:rsidRPr="00C477A2">
        <w:rPr>
          <w:rFonts w:cstheme="minorHAnsi"/>
          <w:color w:val="000000"/>
        </w:rPr>
        <w:t xml:space="preserve"> (Silver/Copper)</w:t>
      </w:r>
      <w:r w:rsidR="00120273" w:rsidRPr="00C477A2">
        <w:rPr>
          <w:rFonts w:cstheme="minorHAnsi"/>
          <w:color w:val="000000"/>
        </w:rPr>
        <w:t xml:space="preserve"> for printing </w:t>
      </w:r>
      <w:r w:rsidR="00D53001">
        <w:rPr>
          <w:rFonts w:cstheme="minorHAnsi"/>
          <w:color w:val="000000"/>
        </w:rPr>
        <w:t xml:space="preserve">conductive </w:t>
      </w:r>
      <w:r w:rsidR="00120273" w:rsidRPr="00C477A2">
        <w:rPr>
          <w:rFonts w:cstheme="minorHAnsi"/>
          <w:color w:val="000000"/>
        </w:rPr>
        <w:t>circuits.</w:t>
      </w:r>
    </w:p>
    <w:p w14:paraId="51806E58" w14:textId="185D5920" w:rsidR="00B369E6" w:rsidRPr="00F7588E" w:rsidRDefault="008442B2" w:rsidP="00B369E6">
      <w:pPr>
        <w:pStyle w:val="ListParagraph"/>
        <w:numPr>
          <w:ilvl w:val="0"/>
          <w:numId w:val="5"/>
        </w:numPr>
        <w:spacing w:after="0" w:line="240" w:lineRule="auto"/>
        <w:ind w:left="360"/>
        <w:jc w:val="both"/>
        <w:rPr>
          <w:rFonts w:cstheme="minorHAnsi"/>
          <w:color w:val="000000"/>
        </w:rPr>
      </w:pPr>
      <w:r>
        <w:rPr>
          <w:rFonts w:cstheme="minorHAnsi"/>
          <w:color w:val="000000"/>
        </w:rPr>
        <w:t>Conductive inks based on e</w:t>
      </w:r>
      <w:r w:rsidR="002C2AAE" w:rsidRPr="00C477A2">
        <w:rPr>
          <w:rFonts w:cstheme="minorHAnsi"/>
          <w:color w:val="000000"/>
        </w:rPr>
        <w:t xml:space="preserve">poxy </w:t>
      </w:r>
      <w:r w:rsidR="006945C1">
        <w:rPr>
          <w:rFonts w:cstheme="minorHAnsi"/>
          <w:color w:val="000000"/>
        </w:rPr>
        <w:t xml:space="preserve">matrix </w:t>
      </w:r>
      <w:r w:rsidR="00371D23">
        <w:rPr>
          <w:rFonts w:cstheme="minorHAnsi"/>
          <w:color w:val="000000"/>
        </w:rPr>
        <w:t xml:space="preserve">or paint </w:t>
      </w:r>
      <w:r w:rsidR="002C2AAE" w:rsidRPr="00C477A2">
        <w:rPr>
          <w:rFonts w:cstheme="minorHAnsi"/>
          <w:color w:val="000000"/>
        </w:rPr>
        <w:t xml:space="preserve">doped with CNTs and/or </w:t>
      </w:r>
      <w:r w:rsidR="00156939">
        <w:rPr>
          <w:rFonts w:cstheme="minorHAnsi"/>
          <w:color w:val="000000"/>
        </w:rPr>
        <w:t>GNPs</w:t>
      </w:r>
      <w:r w:rsidR="002C2AAE" w:rsidRPr="00C477A2">
        <w:rPr>
          <w:rFonts w:cstheme="minorHAnsi"/>
          <w:color w:val="000000"/>
        </w:rPr>
        <w:t xml:space="preserve"> </w:t>
      </w:r>
      <w:r w:rsidR="00120273" w:rsidRPr="00C477A2">
        <w:rPr>
          <w:rFonts w:cstheme="minorHAnsi"/>
          <w:color w:val="000000"/>
        </w:rPr>
        <w:t>for producing conductive paths.</w:t>
      </w:r>
    </w:p>
    <w:p w14:paraId="0D77F1C4" w14:textId="77777777" w:rsidR="00B369E6" w:rsidRPr="00B369E6" w:rsidRDefault="00B369E6" w:rsidP="00B369E6">
      <w:pPr>
        <w:spacing w:after="0" w:line="240" w:lineRule="auto"/>
        <w:jc w:val="both"/>
        <w:rPr>
          <w:rFonts w:cstheme="minorHAnsi"/>
          <w:color w:val="000000"/>
        </w:rPr>
      </w:pPr>
    </w:p>
    <w:p w14:paraId="6035CBB7" w14:textId="5CEAEC5D" w:rsidR="009B4AB9" w:rsidRPr="00C8602C" w:rsidRDefault="006F2636" w:rsidP="00DF582D">
      <w:pPr>
        <w:spacing w:after="0" w:line="240" w:lineRule="auto"/>
        <w:jc w:val="both"/>
        <w:rPr>
          <w:rFonts w:cstheme="minorHAnsi"/>
        </w:rPr>
      </w:pPr>
      <w:r w:rsidRPr="006B7EED">
        <w:rPr>
          <w:rFonts w:cstheme="minorHAnsi"/>
          <w:color w:val="000000"/>
        </w:rPr>
        <w:t xml:space="preserve">The first step </w:t>
      </w:r>
      <w:r w:rsidRPr="00C8602C">
        <w:rPr>
          <w:rFonts w:cstheme="minorHAnsi"/>
        </w:rPr>
        <w:t xml:space="preserve">is to place a </w:t>
      </w:r>
      <w:r w:rsidR="009A129D" w:rsidRPr="00C8602C">
        <w:rPr>
          <w:rFonts w:cstheme="minorHAnsi"/>
        </w:rPr>
        <w:t>dielectric</w:t>
      </w:r>
      <w:r w:rsidRPr="00C8602C">
        <w:rPr>
          <w:rFonts w:cstheme="minorHAnsi"/>
        </w:rPr>
        <w:t xml:space="preserve"> layer </w:t>
      </w:r>
      <w:r w:rsidR="009A129D" w:rsidRPr="00C8602C">
        <w:rPr>
          <w:rFonts w:cstheme="minorHAnsi"/>
        </w:rPr>
        <w:t>over</w:t>
      </w:r>
      <w:r w:rsidRPr="00C8602C">
        <w:rPr>
          <w:rFonts w:cstheme="minorHAnsi"/>
        </w:rPr>
        <w:t xml:space="preserve"> the carbon fiber </w:t>
      </w:r>
      <w:r w:rsidR="009A129D" w:rsidRPr="00C8602C">
        <w:rPr>
          <w:rFonts w:cstheme="minorHAnsi"/>
        </w:rPr>
        <w:t>composite. This can be achieved by p</w:t>
      </w:r>
      <w:r w:rsidR="00D2294C" w:rsidRPr="00C8602C">
        <w:rPr>
          <w:rFonts w:cstheme="minorHAnsi"/>
        </w:rPr>
        <w:t>rinting</w:t>
      </w:r>
      <w:r w:rsidR="002D6F33" w:rsidRPr="00C8602C">
        <w:rPr>
          <w:rFonts w:cstheme="minorHAnsi"/>
        </w:rPr>
        <w:t>,</w:t>
      </w:r>
      <w:r w:rsidR="00933252" w:rsidRPr="00C8602C">
        <w:rPr>
          <w:rFonts w:cstheme="minorHAnsi"/>
        </w:rPr>
        <w:t xml:space="preserve"> stamping,</w:t>
      </w:r>
      <w:r w:rsidR="00D2294C" w:rsidRPr="00C8602C">
        <w:rPr>
          <w:rFonts w:cstheme="minorHAnsi"/>
        </w:rPr>
        <w:t xml:space="preserve"> or welding </w:t>
      </w:r>
      <w:r w:rsidR="003D68D4" w:rsidRPr="00C8602C">
        <w:rPr>
          <w:rFonts w:cstheme="minorHAnsi"/>
        </w:rPr>
        <w:t xml:space="preserve">a </w:t>
      </w:r>
      <w:r w:rsidR="00B04050" w:rsidRPr="00C8602C">
        <w:rPr>
          <w:rFonts w:cstheme="minorHAnsi"/>
        </w:rPr>
        <w:t xml:space="preserve">polymer layer </w:t>
      </w:r>
      <w:r w:rsidR="002E6F58" w:rsidRPr="00C8602C">
        <w:rPr>
          <w:rFonts w:cstheme="minorHAnsi"/>
        </w:rPr>
        <w:t>e.g</w:t>
      </w:r>
      <w:r w:rsidR="00A02B56" w:rsidRPr="00C8602C">
        <w:rPr>
          <w:rFonts w:cstheme="minorHAnsi"/>
        </w:rPr>
        <w:t>.</w:t>
      </w:r>
      <w:r w:rsidR="002E6F58" w:rsidRPr="00C8602C">
        <w:rPr>
          <w:rFonts w:cstheme="minorHAnsi"/>
        </w:rPr>
        <w:t>,</w:t>
      </w:r>
      <w:r w:rsidR="00B04050" w:rsidRPr="00C8602C">
        <w:rPr>
          <w:rFonts w:cstheme="minorHAnsi"/>
        </w:rPr>
        <w:t xml:space="preserve"> low melt TP films</w:t>
      </w:r>
      <w:r w:rsidR="00A02B56" w:rsidRPr="00C8602C">
        <w:rPr>
          <w:rFonts w:cstheme="minorHAnsi"/>
        </w:rPr>
        <w:t xml:space="preserve"> (same use for bonding the sensors)</w:t>
      </w:r>
      <w:r w:rsidR="00B04050" w:rsidRPr="00C8602C">
        <w:rPr>
          <w:rFonts w:cstheme="minorHAnsi"/>
        </w:rPr>
        <w:t xml:space="preserve"> o</w:t>
      </w:r>
      <w:r w:rsidR="0071644A" w:rsidRPr="00C8602C">
        <w:rPr>
          <w:rFonts w:cstheme="minorHAnsi"/>
        </w:rPr>
        <w:t>r</w:t>
      </w:r>
      <w:r w:rsidR="00B04050" w:rsidRPr="00C8602C">
        <w:rPr>
          <w:rFonts w:cstheme="minorHAnsi"/>
        </w:rPr>
        <w:t xml:space="preserve"> </w:t>
      </w:r>
      <w:r w:rsidR="002D362F" w:rsidRPr="00C8602C">
        <w:rPr>
          <w:rFonts w:cstheme="minorHAnsi"/>
        </w:rPr>
        <w:t>Kapton</w:t>
      </w:r>
      <w:r w:rsidR="009A129D" w:rsidRPr="00C8602C">
        <w:rPr>
          <w:rFonts w:cstheme="minorHAnsi"/>
        </w:rPr>
        <w:t xml:space="preserve"> over the comp</w:t>
      </w:r>
      <w:r w:rsidR="002D6F33" w:rsidRPr="00C8602C">
        <w:rPr>
          <w:rFonts w:cstheme="minorHAnsi"/>
        </w:rPr>
        <w:t>osi</w:t>
      </w:r>
      <w:r w:rsidR="009A129D" w:rsidRPr="00C8602C">
        <w:rPr>
          <w:rFonts w:cstheme="minorHAnsi"/>
        </w:rPr>
        <w:t>te surface</w:t>
      </w:r>
      <w:r w:rsidR="002D6F33" w:rsidRPr="00C8602C">
        <w:rPr>
          <w:rFonts w:cstheme="minorHAnsi"/>
        </w:rPr>
        <w:t>.</w:t>
      </w:r>
      <w:r w:rsidR="00AC58DD" w:rsidRPr="00C8602C">
        <w:rPr>
          <w:rFonts w:cstheme="minorHAnsi"/>
        </w:rPr>
        <w:t xml:space="preserve"> </w:t>
      </w:r>
      <w:r w:rsidR="002D6F33" w:rsidRPr="00C8602C">
        <w:rPr>
          <w:rFonts w:cstheme="minorHAnsi"/>
        </w:rPr>
        <w:t>Once a di-el</w:t>
      </w:r>
      <w:r w:rsidR="00C0424A" w:rsidRPr="00C8602C">
        <w:rPr>
          <w:rFonts w:cstheme="minorHAnsi"/>
        </w:rPr>
        <w:t>e</w:t>
      </w:r>
      <w:r w:rsidR="002D6F33" w:rsidRPr="00C8602C">
        <w:rPr>
          <w:rFonts w:cstheme="minorHAnsi"/>
        </w:rPr>
        <w:t xml:space="preserve">ctric layer has been formed </w:t>
      </w:r>
      <w:r w:rsidR="00A34BAD" w:rsidRPr="00C8602C">
        <w:rPr>
          <w:rFonts w:cstheme="minorHAnsi"/>
        </w:rPr>
        <w:t xml:space="preserve">then the conductive paths will be produced by printing </w:t>
      </w:r>
      <w:r w:rsidR="001F15C8" w:rsidRPr="00C8602C">
        <w:rPr>
          <w:rFonts w:cstheme="minorHAnsi"/>
        </w:rPr>
        <w:t xml:space="preserve">silver ink and </w:t>
      </w:r>
      <w:r w:rsidR="009B32F3">
        <w:rPr>
          <w:rFonts w:cstheme="minorHAnsi"/>
        </w:rPr>
        <w:t>epoxy,</w:t>
      </w:r>
      <w:r w:rsidR="00705BA8">
        <w:rPr>
          <w:rFonts w:cstheme="minorHAnsi"/>
        </w:rPr>
        <w:t xml:space="preserve"> </w:t>
      </w:r>
      <w:r w:rsidR="00E53080">
        <w:rPr>
          <w:rFonts w:cstheme="minorHAnsi"/>
        </w:rPr>
        <w:t xml:space="preserve">or paint </w:t>
      </w:r>
      <w:r w:rsidR="00705BA8">
        <w:rPr>
          <w:rFonts w:cstheme="minorHAnsi"/>
        </w:rPr>
        <w:t xml:space="preserve">doped </w:t>
      </w:r>
      <w:r w:rsidR="0088289F">
        <w:rPr>
          <w:rFonts w:cstheme="minorHAnsi"/>
        </w:rPr>
        <w:t xml:space="preserve">with </w:t>
      </w:r>
      <w:r w:rsidR="00705BA8" w:rsidRPr="00C8602C">
        <w:rPr>
          <w:rFonts w:cstheme="minorHAnsi"/>
        </w:rPr>
        <w:t>CNTs and GNPs</w:t>
      </w:r>
      <w:r w:rsidR="003147A0">
        <w:rPr>
          <w:rFonts w:cstheme="minorHAnsi"/>
        </w:rPr>
        <w:t xml:space="preserve"> conductive ink</w:t>
      </w:r>
      <w:r w:rsidR="001F6B81" w:rsidRPr="00C8602C">
        <w:rPr>
          <w:rFonts w:cstheme="minorHAnsi"/>
        </w:rPr>
        <w:t>.</w:t>
      </w:r>
      <w:r w:rsidR="00C8602C" w:rsidRPr="00C8602C">
        <w:rPr>
          <w:rFonts w:cstheme="minorHAnsi"/>
        </w:rPr>
        <w:t xml:space="preserve"> T</w:t>
      </w:r>
      <w:r w:rsidR="00E134FB" w:rsidRPr="00C8602C">
        <w:rPr>
          <w:rFonts w:cstheme="minorHAnsi"/>
        </w:rPr>
        <w:t xml:space="preserve">he </w:t>
      </w:r>
      <w:r w:rsidR="00C8602C" w:rsidRPr="00C8602C">
        <w:rPr>
          <w:rFonts w:cstheme="minorHAnsi"/>
        </w:rPr>
        <w:t>final optional</w:t>
      </w:r>
      <w:r w:rsidR="00E134FB" w:rsidRPr="00C8602C">
        <w:rPr>
          <w:rFonts w:cstheme="minorHAnsi"/>
        </w:rPr>
        <w:t xml:space="preserve"> step is to place</w:t>
      </w:r>
      <w:r w:rsidR="009474E0" w:rsidRPr="00C8602C">
        <w:rPr>
          <w:rFonts w:cstheme="minorHAnsi"/>
        </w:rPr>
        <w:t xml:space="preserve"> another p</w:t>
      </w:r>
      <w:r w:rsidR="00855E96" w:rsidRPr="00C8602C">
        <w:rPr>
          <w:rFonts w:cstheme="minorHAnsi"/>
        </w:rPr>
        <w:t>olymer</w:t>
      </w:r>
      <w:r w:rsidR="009474E0" w:rsidRPr="00C8602C">
        <w:rPr>
          <w:rFonts w:cstheme="minorHAnsi"/>
        </w:rPr>
        <w:t xml:space="preserve"> </w:t>
      </w:r>
      <w:r w:rsidR="00E134FB" w:rsidRPr="00C8602C">
        <w:rPr>
          <w:rFonts w:cstheme="minorHAnsi"/>
        </w:rPr>
        <w:t>film</w:t>
      </w:r>
      <w:r w:rsidR="009474E0" w:rsidRPr="00C8602C">
        <w:rPr>
          <w:rFonts w:cstheme="minorHAnsi"/>
        </w:rPr>
        <w:t xml:space="preserve"> over the printed circuits or conductive paths</w:t>
      </w:r>
      <w:r w:rsidR="00A172DF" w:rsidRPr="00C8602C">
        <w:rPr>
          <w:rFonts w:cstheme="minorHAnsi"/>
        </w:rPr>
        <w:t xml:space="preserve"> in order</w:t>
      </w:r>
      <w:r w:rsidR="00855E96" w:rsidRPr="00C8602C">
        <w:rPr>
          <w:rFonts w:cstheme="minorHAnsi"/>
        </w:rPr>
        <w:t xml:space="preserve"> to protect </w:t>
      </w:r>
      <w:r w:rsidR="009474E0" w:rsidRPr="00C8602C">
        <w:rPr>
          <w:rFonts w:cstheme="minorHAnsi"/>
        </w:rPr>
        <w:t>them</w:t>
      </w:r>
      <w:r w:rsidR="005B6E7E">
        <w:rPr>
          <w:rFonts w:cstheme="minorHAnsi"/>
        </w:rPr>
        <w:t xml:space="preserve"> and reduce the </w:t>
      </w:r>
      <w:r w:rsidR="00254B31">
        <w:rPr>
          <w:rFonts w:cstheme="minorHAnsi"/>
        </w:rPr>
        <w:t>crosstalk</w:t>
      </w:r>
      <w:r w:rsidR="005B6E7E">
        <w:rPr>
          <w:rFonts w:cstheme="minorHAnsi"/>
        </w:rPr>
        <w:t xml:space="preserve"> effect.</w:t>
      </w:r>
      <w:r w:rsidR="0088430C">
        <w:rPr>
          <w:rFonts w:cstheme="minorHAnsi"/>
        </w:rPr>
        <w:t xml:space="preserve"> </w:t>
      </w:r>
      <w:r w:rsidR="009B4AB9">
        <w:rPr>
          <w:rFonts w:cstheme="minorHAnsi"/>
        </w:rPr>
        <w:t xml:space="preserve">Table 6 </w:t>
      </w:r>
      <w:r w:rsidR="00CE11E8">
        <w:rPr>
          <w:rFonts w:cstheme="minorHAnsi"/>
        </w:rPr>
        <w:t>summarizes the different inks to be used with their deposition process and possibilities and limitations.</w:t>
      </w:r>
    </w:p>
    <w:p w14:paraId="4B900E9F" w14:textId="7427D634" w:rsidR="00C459FB" w:rsidRDefault="00A25E31" w:rsidP="00B23BC1">
      <w:pPr>
        <w:spacing w:after="0" w:line="240" w:lineRule="auto"/>
        <w:jc w:val="both"/>
        <w:rPr>
          <w:rFonts w:cstheme="minorHAnsi"/>
        </w:rPr>
      </w:pPr>
      <w:r>
        <w:rPr>
          <w:rFonts w:cstheme="minorHAnsi"/>
        </w:rPr>
        <w:t xml:space="preserve">In </w:t>
      </w:r>
      <w:r w:rsidR="00847F17">
        <w:rPr>
          <w:rFonts w:cstheme="minorHAnsi"/>
        </w:rPr>
        <w:t xml:space="preserve">SHM by guided waves using PZT sensors </w:t>
      </w:r>
      <w:r w:rsidR="00634AC5">
        <w:rPr>
          <w:rFonts w:cstheme="minorHAnsi"/>
        </w:rPr>
        <w:t>t</w:t>
      </w:r>
      <w:r w:rsidR="00994ED4" w:rsidRPr="002E5B77">
        <w:rPr>
          <w:rFonts w:cstheme="minorHAnsi"/>
        </w:rPr>
        <w:t>he t</w:t>
      </w:r>
      <w:r w:rsidR="000F3496" w:rsidRPr="002E5B77">
        <w:rPr>
          <w:rFonts w:cstheme="minorHAnsi"/>
        </w:rPr>
        <w:t>ypical</w:t>
      </w:r>
      <w:r w:rsidR="00994ED4" w:rsidRPr="002E5B77">
        <w:rPr>
          <w:rFonts w:cstheme="minorHAnsi"/>
        </w:rPr>
        <w:t xml:space="preserve"> </w:t>
      </w:r>
      <w:r w:rsidR="002E5B77">
        <w:rPr>
          <w:rFonts w:cstheme="minorHAnsi"/>
        </w:rPr>
        <w:t xml:space="preserve">working </w:t>
      </w:r>
      <w:r w:rsidR="00994ED4" w:rsidRPr="002E5B77">
        <w:rPr>
          <w:rFonts w:cstheme="minorHAnsi"/>
        </w:rPr>
        <w:t>voltage</w:t>
      </w:r>
      <w:r w:rsidR="000F3496" w:rsidRPr="002E5B77">
        <w:rPr>
          <w:rFonts w:cstheme="minorHAnsi"/>
        </w:rPr>
        <w:t xml:space="preserve">s range is </w:t>
      </w:r>
      <w:r w:rsidR="00F66122" w:rsidRPr="002E5B77">
        <w:rPr>
          <w:rFonts w:cstheme="minorHAnsi"/>
        </w:rPr>
        <w:t>input (-90 to 90 V) and output (</w:t>
      </w:r>
      <w:r w:rsidR="001C4BE2" w:rsidRPr="002E5B77">
        <w:rPr>
          <w:rFonts w:cstheme="minorHAnsi"/>
        </w:rPr>
        <w:t>-50 to 50 V</w:t>
      </w:r>
      <w:r w:rsidR="00F66122" w:rsidRPr="002E5B77">
        <w:rPr>
          <w:rFonts w:cstheme="minorHAnsi"/>
        </w:rPr>
        <w:t>)</w:t>
      </w:r>
      <w:r w:rsidR="001C4BE2" w:rsidRPr="002E5B77">
        <w:rPr>
          <w:rFonts w:cstheme="minorHAnsi"/>
        </w:rPr>
        <w:t xml:space="preserve">. </w:t>
      </w:r>
      <w:r w:rsidR="002E5B77">
        <w:rPr>
          <w:rFonts w:cstheme="minorHAnsi"/>
        </w:rPr>
        <w:t>T</w:t>
      </w:r>
      <w:r w:rsidR="00B37D74" w:rsidRPr="002E5B77">
        <w:rPr>
          <w:rFonts w:cstheme="minorHAnsi"/>
        </w:rPr>
        <w:t>he capacitance range</w:t>
      </w:r>
      <w:r w:rsidR="002E5B77">
        <w:rPr>
          <w:rFonts w:cstheme="minorHAnsi"/>
        </w:rPr>
        <w:t xml:space="preserve"> of these sensors</w:t>
      </w:r>
      <w:r w:rsidR="00B37D74" w:rsidRPr="002E5B77">
        <w:rPr>
          <w:rFonts w:cstheme="minorHAnsi"/>
        </w:rPr>
        <w:t xml:space="preserve"> is</w:t>
      </w:r>
      <w:r w:rsidR="002E5B77">
        <w:rPr>
          <w:rFonts w:cstheme="minorHAnsi"/>
        </w:rPr>
        <w:t xml:space="preserve"> about</w:t>
      </w:r>
      <w:r w:rsidR="00B37D74" w:rsidRPr="002E5B77">
        <w:rPr>
          <w:rFonts w:cstheme="minorHAnsi"/>
        </w:rPr>
        <w:t xml:space="preserve"> 4 to 20 </w:t>
      </w:r>
      <w:r w:rsidR="0063433D" w:rsidRPr="002E5B77">
        <w:rPr>
          <w:rFonts w:cstheme="minorHAnsi"/>
          <w:shd w:val="clear" w:color="auto" w:fill="FFFFFF"/>
        </w:rPr>
        <w:t>micro-Farad (μF)</w:t>
      </w:r>
      <w:r w:rsidR="0040232C" w:rsidRPr="002E5B77">
        <w:rPr>
          <w:rFonts w:cstheme="minorHAnsi"/>
          <w:shd w:val="clear" w:color="auto" w:fill="FFFFFF"/>
        </w:rPr>
        <w:t xml:space="preserve">. Therefore, the charge </w:t>
      </w:r>
      <w:r w:rsidR="00947502" w:rsidRPr="002E5B77">
        <w:rPr>
          <w:rFonts w:cstheme="minorHAnsi"/>
          <w:shd w:val="clear" w:color="auto" w:fill="FFFFFF"/>
        </w:rPr>
        <w:t>intensity</w:t>
      </w:r>
      <w:r w:rsidR="0040232C" w:rsidRPr="002E5B77">
        <w:rPr>
          <w:rFonts w:cstheme="minorHAnsi"/>
          <w:shd w:val="clear" w:color="auto" w:fill="FFFFFF"/>
        </w:rPr>
        <w:t xml:space="preserve"> range is about </w:t>
      </w:r>
      <w:r w:rsidR="00947502" w:rsidRPr="002E5B77">
        <w:rPr>
          <w:rFonts w:cstheme="minorHAnsi"/>
          <w:shd w:val="clear" w:color="auto" w:fill="FFFFFF"/>
        </w:rPr>
        <w:t xml:space="preserve">-360-1800 </w:t>
      </w:r>
      <w:r w:rsidR="0063433D" w:rsidRPr="002E5B77">
        <w:rPr>
          <w:rFonts w:cstheme="minorHAnsi"/>
          <w:shd w:val="clear" w:color="auto" w:fill="FFFFFF"/>
        </w:rPr>
        <w:t>micro-Coulomb (μC)</w:t>
      </w:r>
      <w:r w:rsidR="00947502" w:rsidRPr="002E5B77">
        <w:rPr>
          <w:rFonts w:cstheme="minorHAnsi"/>
          <w:shd w:val="clear" w:color="auto" w:fill="FFFFFF"/>
        </w:rPr>
        <w:t>.</w:t>
      </w:r>
      <w:r w:rsidR="00086879">
        <w:rPr>
          <w:rFonts w:cstheme="minorHAnsi"/>
          <w:shd w:val="clear" w:color="auto" w:fill="FFFFFF"/>
        </w:rPr>
        <w:t xml:space="preserve"> </w:t>
      </w:r>
      <w:r w:rsidR="00DD205F">
        <w:rPr>
          <w:rFonts w:cstheme="minorHAnsi"/>
        </w:rPr>
        <w:t xml:space="preserve">In </w:t>
      </w:r>
      <w:r w:rsidR="005E09B4">
        <w:rPr>
          <w:rFonts w:cstheme="minorHAnsi"/>
        </w:rPr>
        <w:t xml:space="preserve">this study </w:t>
      </w:r>
      <w:r w:rsidR="0011664B">
        <w:rPr>
          <w:rFonts w:cstheme="minorHAnsi"/>
        </w:rPr>
        <w:t>DuraAct sensors are being used</w:t>
      </w:r>
      <w:r w:rsidR="00422FF5">
        <w:rPr>
          <w:rFonts w:cstheme="minorHAnsi"/>
        </w:rPr>
        <w:t xml:space="preserve">, </w:t>
      </w:r>
      <w:r w:rsidR="005E09B4">
        <w:rPr>
          <w:rFonts w:cstheme="minorHAnsi"/>
        </w:rPr>
        <w:t xml:space="preserve">the </w:t>
      </w:r>
      <w:r w:rsidR="00422FF5">
        <w:rPr>
          <w:rFonts w:cstheme="minorHAnsi"/>
        </w:rPr>
        <w:t xml:space="preserve">input </w:t>
      </w:r>
      <w:r w:rsidR="005E09B4">
        <w:rPr>
          <w:rFonts w:cstheme="minorHAnsi"/>
        </w:rPr>
        <w:t>voltage range will be around 6-20 voltage</w:t>
      </w:r>
      <w:r w:rsidR="004C4DFB">
        <w:rPr>
          <w:rFonts w:cstheme="minorHAnsi"/>
        </w:rPr>
        <w:t>,</w:t>
      </w:r>
      <w:r w:rsidR="001B48C4">
        <w:rPr>
          <w:rFonts w:cstheme="minorHAnsi"/>
        </w:rPr>
        <w:t xml:space="preserve"> </w:t>
      </w:r>
      <w:r w:rsidR="005C534E">
        <w:rPr>
          <w:rFonts w:cstheme="minorHAnsi"/>
        </w:rPr>
        <w:t>Capacitance</w:t>
      </w:r>
      <w:r w:rsidR="005E09B4">
        <w:rPr>
          <w:rFonts w:cstheme="minorHAnsi"/>
        </w:rPr>
        <w:t xml:space="preserve"> </w:t>
      </w:r>
      <w:r w:rsidR="000D7A8B">
        <w:rPr>
          <w:rFonts w:cstheme="minorHAnsi"/>
        </w:rPr>
        <w:t>8</w:t>
      </w:r>
      <w:r w:rsidR="005C534E">
        <w:rPr>
          <w:rFonts w:cstheme="minorHAnsi"/>
        </w:rPr>
        <w:t xml:space="preserve"> </w:t>
      </w:r>
      <w:r w:rsidR="000D7A8B">
        <w:rPr>
          <w:rFonts w:cstheme="minorHAnsi"/>
          <w:shd w:val="clear" w:color="auto" w:fill="FFFFFF"/>
        </w:rPr>
        <w:t>nano-</w:t>
      </w:r>
      <w:r w:rsidR="005C534E" w:rsidRPr="004263B5">
        <w:rPr>
          <w:rFonts w:cstheme="minorHAnsi"/>
          <w:shd w:val="clear" w:color="auto" w:fill="FFFFFF"/>
        </w:rPr>
        <w:t>F</w:t>
      </w:r>
      <w:r w:rsidR="000D7A8B" w:rsidRPr="004263B5">
        <w:rPr>
          <w:rFonts w:cstheme="minorHAnsi"/>
          <w:shd w:val="clear" w:color="auto" w:fill="FFFFFF"/>
        </w:rPr>
        <w:t>arad (</w:t>
      </w:r>
      <w:r w:rsidR="00BE7A97" w:rsidRPr="004263B5">
        <w:rPr>
          <w:rFonts w:cstheme="minorHAnsi"/>
          <w:shd w:val="clear" w:color="auto" w:fill="FFFFFF"/>
        </w:rPr>
        <w:t>n</w:t>
      </w:r>
      <w:r w:rsidR="000D7A8B" w:rsidRPr="004263B5">
        <w:rPr>
          <w:rFonts w:cstheme="minorHAnsi"/>
          <w:shd w:val="clear" w:color="auto" w:fill="FFFFFF"/>
        </w:rPr>
        <w:t>F)</w:t>
      </w:r>
      <w:r w:rsidR="00944541" w:rsidRPr="004263B5">
        <w:rPr>
          <w:rFonts w:cstheme="minorHAnsi"/>
          <w:shd w:val="clear" w:color="auto" w:fill="FFFFFF"/>
        </w:rPr>
        <w:t xml:space="preserve"> and therefore the charge </w:t>
      </w:r>
      <w:r w:rsidR="00311C7E" w:rsidRPr="004263B5">
        <w:rPr>
          <w:rFonts w:cstheme="minorHAnsi"/>
          <w:shd w:val="clear" w:color="auto" w:fill="FFFFFF"/>
        </w:rPr>
        <w:t xml:space="preserve">range is </w:t>
      </w:r>
      <w:r w:rsidR="009C5A46" w:rsidRPr="004263B5">
        <w:rPr>
          <w:rFonts w:cstheme="minorHAnsi"/>
          <w:shd w:val="clear" w:color="auto" w:fill="FFFFFF"/>
        </w:rPr>
        <w:t>48</w:t>
      </w:r>
      <w:r w:rsidR="00311C7E" w:rsidRPr="004263B5">
        <w:rPr>
          <w:rFonts w:cstheme="minorHAnsi"/>
          <w:shd w:val="clear" w:color="auto" w:fill="FFFFFF"/>
        </w:rPr>
        <w:t>-</w:t>
      </w:r>
      <w:r w:rsidR="00C459FB" w:rsidRPr="004263B5">
        <w:rPr>
          <w:rFonts w:cstheme="minorHAnsi"/>
          <w:shd w:val="clear" w:color="auto" w:fill="FFFFFF"/>
        </w:rPr>
        <w:lastRenderedPageBreak/>
        <w:t xml:space="preserve">160 </w:t>
      </w:r>
      <w:r w:rsidR="00BE7A97" w:rsidRPr="004263B5">
        <w:rPr>
          <w:rFonts w:cstheme="minorHAnsi"/>
          <w:shd w:val="clear" w:color="auto" w:fill="FFFFFF"/>
        </w:rPr>
        <w:t>n</w:t>
      </w:r>
      <w:r w:rsidR="00C459FB" w:rsidRPr="004263B5">
        <w:rPr>
          <w:rFonts w:cstheme="minorHAnsi"/>
          <w:shd w:val="clear" w:color="auto" w:fill="FFFFFF"/>
        </w:rPr>
        <w:t>C.</w:t>
      </w:r>
      <w:r w:rsidR="00311C7E" w:rsidRPr="004263B5">
        <w:rPr>
          <w:rFonts w:cstheme="minorHAnsi"/>
          <w:shd w:val="clear" w:color="auto" w:fill="FFFFFF"/>
        </w:rPr>
        <w:t xml:space="preserve"> </w:t>
      </w:r>
      <w:r w:rsidR="00C459FB">
        <w:rPr>
          <w:rFonts w:cstheme="minorHAnsi"/>
        </w:rPr>
        <w:t xml:space="preserve">The thickness of the conductive paths is an important </w:t>
      </w:r>
      <w:r w:rsidR="00EB0005">
        <w:rPr>
          <w:rFonts w:cstheme="minorHAnsi"/>
        </w:rPr>
        <w:t>parameter,</w:t>
      </w:r>
      <w:r w:rsidR="00C459FB">
        <w:rPr>
          <w:rFonts w:cstheme="minorHAnsi"/>
        </w:rPr>
        <w:t xml:space="preserve"> and this will be </w:t>
      </w:r>
      <w:r w:rsidR="00257EB9">
        <w:rPr>
          <w:rFonts w:cstheme="minorHAnsi"/>
        </w:rPr>
        <w:t xml:space="preserve">chosen based on the </w:t>
      </w:r>
      <w:r w:rsidR="00B71663">
        <w:rPr>
          <w:rFonts w:cstheme="minorHAnsi"/>
        </w:rPr>
        <w:t>conductivity required.</w:t>
      </w:r>
    </w:p>
    <w:p w14:paraId="6CEAB81F" w14:textId="6DD7C9E8" w:rsidR="00C66426" w:rsidRPr="00994ED4" w:rsidRDefault="00C66426" w:rsidP="00B23BC1">
      <w:pPr>
        <w:spacing w:after="0" w:line="240" w:lineRule="auto"/>
        <w:jc w:val="both"/>
        <w:rPr>
          <w:rFonts w:cstheme="minorHAnsi"/>
        </w:rPr>
      </w:pPr>
    </w:p>
    <w:p w14:paraId="7FE0BAE2" w14:textId="7D26B352" w:rsidR="00820E27" w:rsidRPr="00904D19" w:rsidRDefault="0029471D" w:rsidP="00B23BC1">
      <w:pPr>
        <w:spacing w:after="0" w:line="240" w:lineRule="auto"/>
        <w:jc w:val="both"/>
        <w:rPr>
          <w:rFonts w:cstheme="minorHAnsi"/>
          <w:b/>
          <w:bCs/>
        </w:rPr>
      </w:pPr>
      <w:r w:rsidRPr="00904D19">
        <w:rPr>
          <w:rFonts w:cstheme="minorHAnsi"/>
          <w:b/>
          <w:bCs/>
        </w:rPr>
        <w:t>Preparation of specimen</w:t>
      </w:r>
      <w:r w:rsidR="001829E5" w:rsidRPr="00904D19">
        <w:rPr>
          <w:rFonts w:cstheme="minorHAnsi"/>
          <w:b/>
          <w:bCs/>
        </w:rPr>
        <w:t>:</w:t>
      </w:r>
    </w:p>
    <w:p w14:paraId="0E3570D2" w14:textId="10AA2ED0" w:rsidR="00031ACB" w:rsidRPr="00906861" w:rsidRDefault="00A82CF9" w:rsidP="00906861">
      <w:pPr>
        <w:spacing w:after="120" w:line="240" w:lineRule="auto"/>
        <w:jc w:val="both"/>
        <w:rPr>
          <w:rFonts w:cstheme="minorHAnsi"/>
          <w:color w:val="000000"/>
        </w:rPr>
      </w:pPr>
      <w:r w:rsidRPr="004F0247">
        <w:rPr>
          <w:rFonts w:cstheme="minorHAnsi"/>
          <w:color w:val="000000"/>
        </w:rPr>
        <w:t>Coupons</w:t>
      </w:r>
      <w:r w:rsidR="009E2F0E" w:rsidRPr="004F0247">
        <w:rPr>
          <w:rFonts w:cstheme="minorHAnsi"/>
          <w:color w:val="000000"/>
        </w:rPr>
        <w:t xml:space="preserve"> will be </w:t>
      </w:r>
      <w:r w:rsidR="0092668D" w:rsidRPr="004F0247">
        <w:rPr>
          <w:rFonts w:cstheme="minorHAnsi"/>
          <w:color w:val="000000"/>
        </w:rPr>
        <w:t xml:space="preserve">prepared with </w:t>
      </w:r>
      <w:r w:rsidRPr="004F0247">
        <w:rPr>
          <w:rFonts w:cstheme="minorHAnsi"/>
          <w:color w:val="000000"/>
        </w:rPr>
        <w:t xml:space="preserve">printed circuits and </w:t>
      </w:r>
      <w:r w:rsidR="0092668D" w:rsidRPr="004F0247">
        <w:rPr>
          <w:rFonts w:cstheme="minorHAnsi"/>
          <w:color w:val="000000"/>
        </w:rPr>
        <w:t>conductive paths using different materials as mentioned above</w:t>
      </w:r>
      <w:r w:rsidR="00E04EFA" w:rsidRPr="004F0247">
        <w:rPr>
          <w:rFonts w:cstheme="minorHAnsi"/>
          <w:color w:val="000000"/>
        </w:rPr>
        <w:t xml:space="preserve"> and then the coupon will go under different </w:t>
      </w:r>
      <w:r w:rsidR="00E04EFA" w:rsidRPr="001D0D80">
        <w:rPr>
          <w:rFonts w:cstheme="minorHAnsi"/>
        </w:rPr>
        <w:t>tests as described</w:t>
      </w:r>
      <w:r w:rsidR="00256831" w:rsidRPr="001D0D80">
        <w:rPr>
          <w:rFonts w:cstheme="minorHAnsi"/>
        </w:rPr>
        <w:t xml:space="preserve"> in </w:t>
      </w:r>
      <w:r w:rsidR="00FE60BE" w:rsidRPr="001D0D80">
        <w:rPr>
          <w:rFonts w:cstheme="minorHAnsi"/>
        </w:rPr>
        <w:t>following</w:t>
      </w:r>
      <w:r w:rsidR="001D0D80" w:rsidRPr="001D0D80">
        <w:rPr>
          <w:rFonts w:cstheme="minorHAnsi"/>
        </w:rPr>
        <w:t xml:space="preserve"> sub sections.</w:t>
      </w:r>
      <w:r w:rsidR="00FE60BE" w:rsidRPr="001D0D80">
        <w:rPr>
          <w:rFonts w:cstheme="minorHAnsi"/>
        </w:rPr>
        <w:t xml:space="preserve"> </w:t>
      </w:r>
      <w:r w:rsidR="00FB0CF0" w:rsidRPr="001D0D80">
        <w:rPr>
          <w:rFonts w:cstheme="minorHAnsi"/>
        </w:rPr>
        <w:t xml:space="preserve"> The layout </w:t>
      </w:r>
      <w:r w:rsidR="00FB0CF0" w:rsidRPr="004F0247">
        <w:rPr>
          <w:rFonts w:cstheme="minorHAnsi"/>
          <w:color w:val="000000"/>
        </w:rPr>
        <w:t xml:space="preserve">of the conductive </w:t>
      </w:r>
      <w:r w:rsidR="007B3F9F" w:rsidRPr="004F0247">
        <w:rPr>
          <w:rFonts w:cstheme="minorHAnsi"/>
          <w:color w:val="000000"/>
        </w:rPr>
        <w:t>paths is shown in F</w:t>
      </w:r>
      <w:r w:rsidR="0036082F" w:rsidRPr="004F0247">
        <w:rPr>
          <w:rFonts w:cstheme="minorHAnsi"/>
          <w:color w:val="000000"/>
        </w:rPr>
        <w:t>i</w:t>
      </w:r>
      <w:r w:rsidR="007B3F9F" w:rsidRPr="004F0247">
        <w:rPr>
          <w:rFonts w:cstheme="minorHAnsi"/>
          <w:color w:val="000000"/>
        </w:rPr>
        <w:t>gure</w:t>
      </w:r>
      <w:r w:rsidR="0036082F" w:rsidRPr="004F0247">
        <w:rPr>
          <w:rFonts w:cstheme="minorHAnsi"/>
          <w:color w:val="000000"/>
        </w:rPr>
        <w:t xml:space="preserve"> </w:t>
      </w:r>
      <w:r w:rsidR="00343EFC">
        <w:rPr>
          <w:rFonts w:cstheme="minorHAnsi"/>
          <w:color w:val="000000"/>
        </w:rPr>
        <w:t>10</w:t>
      </w:r>
      <w:r w:rsidR="0036082F" w:rsidRPr="004F0247">
        <w:rPr>
          <w:rFonts w:cstheme="minorHAnsi"/>
          <w:color w:val="000000"/>
        </w:rPr>
        <w:t>.</w:t>
      </w:r>
      <w:r w:rsidR="00562272" w:rsidRPr="004F0247">
        <w:rPr>
          <w:rFonts w:cstheme="minorHAnsi"/>
          <w:color w:val="000000"/>
        </w:rPr>
        <w:t xml:space="preserve"> The coupons under consideration will be flat coupons and curved coupons with small curvature</w:t>
      </w:r>
      <w:r w:rsidR="00031ACB">
        <w:rPr>
          <w:rFonts w:cstheme="minorHAnsi"/>
          <w:color w:val="000000"/>
        </w:rPr>
        <w:t>.</w:t>
      </w:r>
    </w:p>
    <w:p w14:paraId="14653933" w14:textId="6D6C3BA1" w:rsidR="00F7078A" w:rsidRDefault="00AB172B" w:rsidP="00B23BC1">
      <w:pPr>
        <w:spacing w:after="120" w:line="240" w:lineRule="auto"/>
        <w:jc w:val="both"/>
        <w:rPr>
          <w:rFonts w:cstheme="minorHAnsi"/>
          <w:b/>
          <w:bCs/>
          <w:color w:val="0070C0"/>
        </w:rPr>
      </w:pPr>
      <w:r w:rsidRPr="006B7EED">
        <w:rPr>
          <w:rFonts w:cstheme="minorHAnsi"/>
          <w:b/>
          <w:bCs/>
          <w:noProof/>
          <w:color w:val="0070C0"/>
        </w:rPr>
        <mc:AlternateContent>
          <mc:Choice Requires="wpg">
            <w:drawing>
              <wp:anchor distT="0" distB="0" distL="114300" distR="114300" simplePos="0" relativeHeight="251653121" behindDoc="0" locked="0" layoutInCell="1" allowOverlap="1" wp14:anchorId="32E54B45" wp14:editId="6B6D592A">
                <wp:simplePos x="0" y="0"/>
                <wp:positionH relativeFrom="margin">
                  <wp:posOffset>2473036</wp:posOffset>
                </wp:positionH>
                <wp:positionV relativeFrom="paragraph">
                  <wp:posOffset>56136</wp:posOffset>
                </wp:positionV>
                <wp:extent cx="3922535" cy="1686296"/>
                <wp:effectExtent l="0" t="0" r="1905" b="9525"/>
                <wp:wrapNone/>
                <wp:docPr id="52" name="Group 52"/>
                <wp:cNvGraphicFramePr/>
                <a:graphic xmlns:a="http://schemas.openxmlformats.org/drawingml/2006/main">
                  <a:graphicData uri="http://schemas.microsoft.com/office/word/2010/wordprocessingGroup">
                    <wpg:wgp>
                      <wpg:cNvGrpSpPr/>
                      <wpg:grpSpPr>
                        <a:xfrm>
                          <a:off x="0" y="0"/>
                          <a:ext cx="3922535" cy="1686296"/>
                          <a:chOff x="0" y="-61456"/>
                          <a:chExt cx="3204991" cy="1948425"/>
                        </a:xfrm>
                      </wpg:grpSpPr>
                      <wps:wsp>
                        <wps:cNvPr id="40" name="Rectangle 40"/>
                        <wps:cNvSpPr/>
                        <wps:spPr>
                          <a:xfrm>
                            <a:off x="9170" y="285989"/>
                            <a:ext cx="3183745" cy="526612"/>
                          </a:xfrm>
                          <a:prstGeom prst="rect">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ABDD68" w14:textId="346B9CBC" w:rsidR="00BF280E" w:rsidRPr="008E5D37" w:rsidRDefault="00BF280E" w:rsidP="00C93862">
                              <w:pPr>
                                <w:spacing w:after="0"/>
                                <w:jc w:val="center"/>
                                <w:rPr>
                                  <w:sz w:val="20"/>
                                  <w:szCs w:val="20"/>
                                </w:rPr>
                              </w:pPr>
                              <w:r w:rsidRPr="008E5D37">
                                <w:t xml:space="preserve">Printed polymer layer/Thermoplastic film layer to bond the Kapton layer on to the composite surfa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61456"/>
                            <a:ext cx="3201224" cy="33969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8C38A9" w14:textId="16944FBD" w:rsidR="00BF280E" w:rsidRPr="008E5D37" w:rsidRDefault="00BF280E" w:rsidP="00C93862">
                              <w:pPr>
                                <w:spacing w:after="0"/>
                                <w:jc w:val="center"/>
                              </w:pPr>
                              <w:r w:rsidRPr="008E5D37">
                                <w:t>Compo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766" y="824705"/>
                            <a:ext cx="3201225" cy="373700"/>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27C7F" w14:textId="19E398FD" w:rsidR="00BF280E" w:rsidRPr="008E5D37" w:rsidRDefault="00BF280E" w:rsidP="00C93862">
                              <w:pPr>
                                <w:spacing w:after="0"/>
                                <w:jc w:val="center"/>
                              </w:pPr>
                              <w:r w:rsidRPr="008E5D37">
                                <w:t xml:space="preserve">Kapton layer/ TP layer that has </w:t>
                              </w:r>
                              <w:r>
                                <w:t xml:space="preserve">good </w:t>
                              </w:r>
                              <w:r w:rsidRPr="008E5D37">
                                <w:t>adhesion proper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4329" y="1209856"/>
                            <a:ext cx="3183745" cy="318770"/>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9F3863" w14:textId="77777777" w:rsidR="00BF280E" w:rsidRPr="008E5D37" w:rsidRDefault="00BF280E" w:rsidP="00981129">
                              <w:pPr>
                                <w:spacing w:after="0"/>
                                <w:jc w:val="center"/>
                              </w:pPr>
                              <w:r w:rsidRPr="008E5D37">
                                <w:t>Printed circuit/conductive paths using different materials</w:t>
                              </w:r>
                            </w:p>
                            <w:p w14:paraId="692604F1" w14:textId="15A770BF" w:rsidR="00BF280E" w:rsidRPr="005F59B8" w:rsidRDefault="00BF280E" w:rsidP="00C93862">
                              <w:pPr>
                                <w:spacing w:after="0"/>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3766" y="1540018"/>
                            <a:ext cx="3201224" cy="346951"/>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6BE7BE" w14:textId="2DC7FC42" w:rsidR="00BF280E" w:rsidRPr="008E5D37" w:rsidRDefault="00BF280E" w:rsidP="00C93862">
                              <w:pPr>
                                <w:spacing w:after="0"/>
                                <w:jc w:val="center"/>
                              </w:pPr>
                              <w:r w:rsidRPr="008E5D37">
                                <w:t>Protection layer</w:t>
                              </w:r>
                              <w:r>
                                <w:t xml:space="preserve"> (To reduce the crosstalk eff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E54B45" id="Group 52" o:spid="_x0000_s1105" style="position:absolute;left:0;text-align:left;margin-left:194.75pt;margin-top:4.4pt;width:308.85pt;height:132.8pt;z-index:251653121;mso-position-horizontal-relative:margin;mso-width-relative:margin;mso-height-relative:margin" coordorigin=",-614" coordsize="32049,19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">
                <v:rect id="Rectangle 40" o:spid="_x0000_s1106" style="position:absolute;left:91;top:2859;width:31838;height:5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" fillcolor="#8064a2 [3207]" strokecolor="#8064a2 [3207]" strokeweight="2pt">
                  <v:textbox>
                    <w:txbxContent>
                      <w:p w14:paraId="6FABDD68" w14:textId="346B9CBC" w:rsidR="00BF280E" w:rsidRPr="008E5D37" w:rsidRDefault="00BF280E" w:rsidP="00C93862">
                        <w:pPr>
                          <w:spacing w:after="0"/>
                          <w:jc w:val="center"/>
                          <w:rPr>
                            <w:sz w:val="20"/>
                            <w:szCs w:val="20"/>
                          </w:rPr>
                        </w:pPr>
                        <w:r w:rsidRPr="008E5D37">
                          <w:t xml:space="preserve">Printed polymer layer/Thermoplastic film layer to bond the Kapton layer on to the composite surface </w:t>
                        </w:r>
                      </w:p>
                    </w:txbxContent>
                  </v:textbox>
                </v:rect>
                <v:rect id="Rectangle 42" o:spid="_x0000_s1107" style="position:absolute;top:-614;width:32012;height:33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" fillcolor="black [3213]" stroked="f" strokeweight="2pt">
                  <v:textbox>
                    <w:txbxContent>
                      <w:p w14:paraId="568C38A9" w14:textId="16944FBD" w:rsidR="00BF280E" w:rsidRPr="008E5D37" w:rsidRDefault="00BF280E" w:rsidP="00C93862">
                        <w:pPr>
                          <w:spacing w:after="0"/>
                          <w:jc w:val="center"/>
                        </w:pPr>
                        <w:r w:rsidRPr="008E5D37">
                          <w:t>Composite</w:t>
                        </w:r>
                      </w:p>
                    </w:txbxContent>
                  </v:textbox>
                </v:rect>
                <v:rect id="Rectangle 50" o:spid="_x0000_s1108" style="position:absolute;left:37;top:8247;width:32012;height:3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" fillcolor="#938953 [1614]" stroked="f" strokeweight="2pt">
                  <v:textbox>
                    <w:txbxContent>
                      <w:p w14:paraId="0A427C7F" w14:textId="19E398FD" w:rsidR="00BF280E" w:rsidRPr="008E5D37" w:rsidRDefault="00BF280E" w:rsidP="00C93862">
                        <w:pPr>
                          <w:spacing w:after="0"/>
                          <w:jc w:val="center"/>
                        </w:pPr>
                        <w:r w:rsidRPr="008E5D37">
                          <w:t xml:space="preserve">Kapton layer/ TP layer that has </w:t>
                        </w:r>
                        <w:r>
                          <w:t xml:space="preserve">good </w:t>
                        </w:r>
                        <w:r w:rsidRPr="008E5D37">
                          <w:t>adhesion properties</w:t>
                        </w:r>
                      </w:p>
                    </w:txbxContent>
                  </v:textbox>
                </v:rect>
                <v:rect id="Rectangle 65" o:spid="_x0000_s1109" style="position:absolute;left:43;top:12098;width:31837;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" fillcolor="#548dd4 [1951]" strokecolor="#548dd4 [1951]" strokeweight="2pt">
                  <v:textbox>
                    <w:txbxContent>
                      <w:p w14:paraId="3F9F3863" w14:textId="77777777" w:rsidR="00BF280E" w:rsidRPr="008E5D37" w:rsidRDefault="00BF280E" w:rsidP="00981129">
                        <w:pPr>
                          <w:spacing w:after="0"/>
                          <w:jc w:val="center"/>
                        </w:pPr>
                        <w:r w:rsidRPr="008E5D37">
                          <w:t>Printed circuit/conductive paths using different materials</w:t>
                        </w:r>
                      </w:p>
                      <w:p w14:paraId="692604F1" w14:textId="15A770BF" w:rsidR="00BF280E" w:rsidRPr="005F59B8" w:rsidRDefault="00BF280E" w:rsidP="00C93862">
                        <w:pPr>
                          <w:spacing w:after="0"/>
                          <w:jc w:val="center"/>
                          <w:rPr>
                            <w:sz w:val="24"/>
                            <w:szCs w:val="24"/>
                          </w:rPr>
                        </w:pPr>
                      </w:p>
                    </w:txbxContent>
                  </v:textbox>
                </v:rect>
                <v:rect id="Rectangle 84" o:spid="_x0000_s1110" style="position:absolute;left:37;top:15400;width:32012;height:3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" fillcolor="#00b050" stroked="f" strokeweight="2pt">
                  <v:textbox>
                    <w:txbxContent>
                      <w:p w14:paraId="7B6BE7BE" w14:textId="2DC7FC42" w:rsidR="00BF280E" w:rsidRPr="008E5D37" w:rsidRDefault="00BF280E" w:rsidP="00C93862">
                        <w:pPr>
                          <w:spacing w:after="0"/>
                          <w:jc w:val="center"/>
                        </w:pPr>
                        <w:r w:rsidRPr="008E5D37">
                          <w:t>Protection layer</w:t>
                        </w:r>
                        <w:r>
                          <w:t xml:space="preserve"> (To reduce the crosstalk effect)</w:t>
                        </w:r>
                      </w:p>
                    </w:txbxContent>
                  </v:textbox>
                </v:rect>
                <w10:wrap anchorx="margin"/>
              </v:group>
            </w:pict>
          </mc:Fallback>
        </mc:AlternateContent>
      </w:r>
    </w:p>
    <w:p w14:paraId="3FC4465C" w14:textId="6337CEF9" w:rsidR="00F7078A" w:rsidRDefault="00F7078A" w:rsidP="00B23BC1">
      <w:pPr>
        <w:spacing w:after="120" w:line="240" w:lineRule="auto"/>
        <w:jc w:val="both"/>
        <w:rPr>
          <w:rFonts w:cstheme="minorHAnsi"/>
          <w:b/>
          <w:bCs/>
          <w:color w:val="0070C0"/>
        </w:rPr>
      </w:pPr>
      <w:r>
        <w:rPr>
          <w:rFonts w:cstheme="minorHAnsi"/>
          <w:noProof/>
          <w:color w:val="000000"/>
        </w:rPr>
        <mc:AlternateContent>
          <mc:Choice Requires="wpg">
            <w:drawing>
              <wp:anchor distT="0" distB="0" distL="114300" distR="114300" simplePos="0" relativeHeight="251653122" behindDoc="0" locked="0" layoutInCell="1" allowOverlap="1" wp14:anchorId="512D97BA" wp14:editId="5D02979E">
                <wp:simplePos x="0" y="0"/>
                <wp:positionH relativeFrom="margin">
                  <wp:posOffset>-39414</wp:posOffset>
                </wp:positionH>
                <wp:positionV relativeFrom="paragraph">
                  <wp:posOffset>215396</wp:posOffset>
                </wp:positionV>
                <wp:extent cx="2301766" cy="851032"/>
                <wp:effectExtent l="0" t="0" r="22860" b="25400"/>
                <wp:wrapNone/>
                <wp:docPr id="25" name="Group 25"/>
                <wp:cNvGraphicFramePr/>
                <a:graphic xmlns:a="http://schemas.openxmlformats.org/drawingml/2006/main">
                  <a:graphicData uri="http://schemas.microsoft.com/office/word/2010/wordprocessingGroup">
                    <wpg:wgp>
                      <wpg:cNvGrpSpPr/>
                      <wpg:grpSpPr>
                        <a:xfrm>
                          <a:off x="0" y="0"/>
                          <a:ext cx="2301766" cy="851032"/>
                          <a:chOff x="0" y="-1848"/>
                          <a:chExt cx="6598924" cy="666626"/>
                        </a:xfrm>
                      </wpg:grpSpPr>
                      <wps:wsp>
                        <wps:cNvPr id="11" name="Rectangle 11"/>
                        <wps:cNvSpPr/>
                        <wps:spPr>
                          <a:xfrm>
                            <a:off x="0" y="-1848"/>
                            <a:ext cx="6598924" cy="666626"/>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4F8B46" w14:textId="77777777" w:rsidR="00BF280E" w:rsidRDefault="00BF280E"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285008" y="380010"/>
                            <a:ext cx="5762625" cy="142875"/>
                          </a:xfrm>
                          <a:prstGeom prst="rect">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FB716B" w14:textId="77777777" w:rsidR="00BF280E" w:rsidRDefault="00BF280E"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427512" y="296883"/>
                            <a:ext cx="5703107" cy="137424"/>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E7561" w14:textId="77777777" w:rsidR="00BF280E" w:rsidRDefault="00BF280E"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617517" y="237506"/>
                            <a:ext cx="5602605" cy="137160"/>
                          </a:xfrm>
                          <a:prstGeom prst="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BC3739" w14:textId="77777777" w:rsidR="00BF280E" w:rsidRDefault="00BF280E"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783772" y="178129"/>
                            <a:ext cx="5501640" cy="13716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1DE968" w14:textId="77777777" w:rsidR="00BF280E" w:rsidRDefault="00BF280E"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2D97BA" id="Group 25" o:spid="_x0000_s1111" style="position:absolute;left:0;text-align:left;margin-left:-3.1pt;margin-top:16.95pt;width:181.25pt;height:67pt;z-index:251653122;mso-position-horizontal-relative:margin;mso-width-relative:margin;mso-height-relative:margin" coordorigin=",-18" coordsize="65989,6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">
                <v:rect id="Rectangle 11" o:spid="_x0000_s1112" style="position:absolute;top:-18;width:65989;height:6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" fillcolor="black [3213]" strokecolor="black [3213]" strokeweight="2pt">
                  <v:textbox>
                    <w:txbxContent>
                      <w:p w14:paraId="7B4F8B46" w14:textId="77777777" w:rsidR="00BF280E" w:rsidRDefault="00BF280E" w:rsidP="00C93862">
                        <w:pPr>
                          <w:spacing w:after="0"/>
                          <w:jc w:val="center"/>
                        </w:pPr>
                      </w:p>
                    </w:txbxContent>
                  </v:textbox>
                </v:rect>
                <v:rect id="Rectangle 55" o:spid="_x0000_s1113" style="position:absolute;left:2850;top:3800;width:57626;height:1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" fillcolor="#8064a2 [3207]" stroked="f" strokeweight="2pt">
                  <v:textbox>
                    <w:txbxContent>
                      <w:p w14:paraId="21FB716B" w14:textId="77777777" w:rsidR="00BF280E" w:rsidRDefault="00BF280E" w:rsidP="00C93862">
                        <w:pPr>
                          <w:spacing w:after="0"/>
                          <w:jc w:val="center"/>
                        </w:pPr>
                      </w:p>
                    </w:txbxContent>
                  </v:textbox>
                </v:rect>
                <v:rect id="Rectangle 66" o:spid="_x0000_s1114" style="position:absolute;left:4275;top:2968;width:57031;height:1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" fillcolor="#938953 [1614]" stroked="f" strokeweight="2pt">
                  <v:textbox>
                    <w:txbxContent>
                      <w:p w14:paraId="2E5E7561" w14:textId="77777777" w:rsidR="00BF280E" w:rsidRDefault="00BF280E" w:rsidP="00C93862">
                        <w:pPr>
                          <w:spacing w:after="0"/>
                          <w:jc w:val="center"/>
                        </w:pPr>
                      </w:p>
                    </w:txbxContent>
                  </v:textbox>
                </v:rect>
                <v:rect id="Rectangle 67" o:spid="_x0000_s1115" style="position:absolute;left:6175;top:2375;width:56026;height:1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" fillcolor="#548dd4 [1951]" stroked="f" strokeweight="2pt">
                  <v:textbox>
                    <w:txbxContent>
                      <w:p w14:paraId="77BC3739" w14:textId="77777777" w:rsidR="00BF280E" w:rsidRDefault="00BF280E" w:rsidP="00C93862">
                        <w:pPr>
                          <w:spacing w:after="0"/>
                          <w:jc w:val="center"/>
                        </w:pPr>
                      </w:p>
                    </w:txbxContent>
                  </v:textbox>
                </v:rect>
                <v:rect id="Rectangle 71" o:spid="_x0000_s1116" style="position:absolute;left:7837;top:1781;width:55017;height:1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" fillcolor="#00b050" stroked="f" strokeweight="2pt">
                  <v:textbox>
                    <w:txbxContent>
                      <w:p w14:paraId="091DE968" w14:textId="77777777" w:rsidR="00BF280E" w:rsidRDefault="00BF280E" w:rsidP="00C93862">
                        <w:pPr>
                          <w:spacing w:after="0"/>
                          <w:jc w:val="center"/>
                        </w:pPr>
                      </w:p>
                    </w:txbxContent>
                  </v:textbox>
                </v:rect>
                <w10:wrap anchorx="margin"/>
              </v:group>
            </w:pict>
          </mc:Fallback>
        </mc:AlternateContent>
      </w:r>
    </w:p>
    <w:p w14:paraId="1818A789" w14:textId="77777777" w:rsidR="00F7078A" w:rsidRPr="006B7EED" w:rsidRDefault="00F7078A" w:rsidP="00B23BC1">
      <w:pPr>
        <w:spacing w:after="120" w:line="240" w:lineRule="auto"/>
        <w:jc w:val="both"/>
        <w:rPr>
          <w:rFonts w:cstheme="minorHAnsi"/>
          <w:b/>
          <w:bCs/>
          <w:color w:val="0070C0"/>
        </w:rPr>
      </w:pPr>
    </w:p>
    <w:p w14:paraId="728111E4" w14:textId="673479F6" w:rsidR="008E1DC1" w:rsidRDefault="008E1DC1" w:rsidP="00B23BC1">
      <w:pPr>
        <w:spacing w:after="120" w:line="240" w:lineRule="auto"/>
        <w:jc w:val="both"/>
      </w:pPr>
    </w:p>
    <w:p w14:paraId="6B9B67EA" w14:textId="6EDA8927" w:rsidR="00CC0FF7" w:rsidRDefault="00CC0FF7" w:rsidP="00B23BC1">
      <w:pPr>
        <w:spacing w:after="120" w:line="240" w:lineRule="auto"/>
        <w:jc w:val="both"/>
      </w:pPr>
    </w:p>
    <w:p w14:paraId="2AA7E8D6" w14:textId="481E06F5" w:rsidR="00CC0FF7" w:rsidRDefault="00CC0FF7" w:rsidP="00B23BC1">
      <w:pPr>
        <w:spacing w:after="120" w:line="240" w:lineRule="auto"/>
        <w:jc w:val="both"/>
      </w:pPr>
    </w:p>
    <w:p w14:paraId="42FDB2C8" w14:textId="77777777" w:rsidR="0011323B" w:rsidRDefault="0011323B" w:rsidP="00B23BC1">
      <w:pPr>
        <w:spacing w:after="120" w:line="240" w:lineRule="auto"/>
        <w:jc w:val="both"/>
      </w:pPr>
    </w:p>
    <w:p w14:paraId="1F32806E" w14:textId="77777777" w:rsidR="00F7078A" w:rsidRDefault="00F7078A" w:rsidP="00B23BC1">
      <w:pPr>
        <w:spacing w:after="0" w:line="240" w:lineRule="auto"/>
        <w:rPr>
          <w:rFonts w:cstheme="minorHAnsi"/>
          <w:color w:val="000000"/>
        </w:rPr>
      </w:pPr>
    </w:p>
    <w:p w14:paraId="1C9C3438" w14:textId="622CF2E2" w:rsidR="00C270E1" w:rsidRPr="006B7EED" w:rsidRDefault="00C270E1" w:rsidP="00B23BC1">
      <w:pPr>
        <w:spacing w:after="0" w:line="240" w:lineRule="auto"/>
        <w:jc w:val="center"/>
        <w:rPr>
          <w:rFonts w:cstheme="minorHAnsi"/>
          <w:color w:val="000000"/>
        </w:rPr>
      </w:pPr>
      <w:r>
        <w:rPr>
          <w:rFonts w:cstheme="minorHAnsi"/>
          <w:color w:val="000000"/>
        </w:rPr>
        <w:t>Figure</w:t>
      </w:r>
      <w:r w:rsidR="0036082F">
        <w:rPr>
          <w:rFonts w:cstheme="minorHAnsi"/>
          <w:color w:val="000000"/>
        </w:rPr>
        <w:t xml:space="preserve"> </w:t>
      </w:r>
      <w:r w:rsidR="00343EFC">
        <w:rPr>
          <w:rFonts w:cstheme="minorHAnsi"/>
          <w:color w:val="000000"/>
        </w:rPr>
        <w:t>10</w:t>
      </w:r>
      <w:r w:rsidR="0030219F">
        <w:rPr>
          <w:rFonts w:cstheme="minorHAnsi"/>
          <w:color w:val="000000"/>
        </w:rPr>
        <w:t>: Layout of the printed paths using different inks</w:t>
      </w:r>
    </w:p>
    <w:p w14:paraId="5E06565E" w14:textId="77777777" w:rsidR="00A50471" w:rsidRPr="006B7EED" w:rsidRDefault="00A50471" w:rsidP="00B23BC1">
      <w:pPr>
        <w:spacing w:after="0" w:line="240" w:lineRule="auto"/>
        <w:rPr>
          <w:rFonts w:cstheme="minorHAnsi"/>
          <w:color w:val="000000"/>
        </w:rPr>
      </w:pPr>
    </w:p>
    <w:p w14:paraId="75C98E72" w14:textId="6343A01C" w:rsidR="002C412E" w:rsidRPr="00293BF4" w:rsidRDefault="00A50471" w:rsidP="00B23BC1">
      <w:pPr>
        <w:spacing w:after="120" w:line="240" w:lineRule="auto"/>
        <w:jc w:val="center"/>
        <w:rPr>
          <w:rFonts w:cstheme="minorHAnsi"/>
          <w:color w:val="000000"/>
        </w:rPr>
      </w:pPr>
      <w:r w:rsidRPr="006B7EED">
        <w:rPr>
          <w:rFonts w:cstheme="minorHAnsi"/>
          <w:color w:val="000000"/>
        </w:rPr>
        <w:t>T</w:t>
      </w:r>
      <w:r w:rsidR="00677029">
        <w:rPr>
          <w:rFonts w:cstheme="minorHAnsi"/>
          <w:color w:val="000000"/>
        </w:rPr>
        <w:t xml:space="preserve">able </w:t>
      </w:r>
      <w:r w:rsidR="00293BF4">
        <w:rPr>
          <w:rFonts w:cstheme="minorHAnsi"/>
          <w:color w:val="000000"/>
        </w:rPr>
        <w:t>6</w:t>
      </w:r>
      <w:r w:rsidR="00677029">
        <w:rPr>
          <w:rFonts w:cstheme="minorHAnsi"/>
          <w:color w:val="000000"/>
        </w:rPr>
        <w:t>: Ink types and the</w:t>
      </w:r>
      <w:r w:rsidR="005F2A05">
        <w:rPr>
          <w:rFonts w:cstheme="minorHAnsi"/>
          <w:color w:val="000000"/>
        </w:rPr>
        <w:t>ir possibilities and limitations</w:t>
      </w:r>
    </w:p>
    <w:tbl>
      <w:tblPr>
        <w:tblStyle w:val="PlainTable2"/>
        <w:tblW w:w="0" w:type="auto"/>
        <w:tblLayout w:type="fixed"/>
        <w:tblLook w:val="04A0" w:firstRow="1" w:lastRow="0" w:firstColumn="1" w:lastColumn="0" w:noHBand="0" w:noVBand="1"/>
      </w:tblPr>
      <w:tblGrid>
        <w:gridCol w:w="1350"/>
        <w:gridCol w:w="2340"/>
        <w:gridCol w:w="3060"/>
        <w:gridCol w:w="450"/>
        <w:gridCol w:w="2854"/>
      </w:tblGrid>
      <w:tr w:rsidR="00363F74" w:rsidRPr="006B7EED" w14:paraId="6FBB8A3A" w14:textId="30399227" w:rsidTr="0023478B">
        <w:trPr>
          <w:cnfStyle w:val="100000000000" w:firstRow="1" w:lastRow="0" w:firstColumn="0" w:lastColumn="0" w:oddVBand="0" w:evenVBand="0" w:oddHBand="0" w:evenHBand="0" w:firstRowFirstColumn="0" w:firstRowLastColumn="0" w:lastRowFirstColumn="0" w:lastRowLastColumn="0"/>
          <w:trHeight w:val="954"/>
          <w:tblHeader/>
        </w:trPr>
        <w:tc>
          <w:tcPr>
            <w:cnfStyle w:val="001000000000" w:firstRow="0" w:lastRow="0" w:firstColumn="1" w:lastColumn="0" w:oddVBand="0" w:evenVBand="0" w:oddHBand="0" w:evenHBand="0" w:firstRowFirstColumn="0" w:firstRowLastColumn="0" w:lastRowFirstColumn="0" w:lastRowLastColumn="0"/>
            <w:tcW w:w="1350" w:type="dxa"/>
            <w:vAlign w:val="center"/>
          </w:tcPr>
          <w:p w14:paraId="0A1546A0" w14:textId="28B4D3B7" w:rsidR="00363F74" w:rsidRPr="00992479" w:rsidRDefault="0023478B" w:rsidP="00B23BC1">
            <w:pPr>
              <w:jc w:val="center"/>
              <w:rPr>
                <w:rFonts w:cstheme="minorHAnsi"/>
              </w:rPr>
            </w:pPr>
            <w:r w:rsidRPr="00992479">
              <w:rPr>
                <w:rFonts w:cstheme="minorHAnsi"/>
              </w:rPr>
              <w:t>Ink</w:t>
            </w:r>
          </w:p>
        </w:tc>
        <w:tc>
          <w:tcPr>
            <w:tcW w:w="2340" w:type="dxa"/>
            <w:vAlign w:val="center"/>
          </w:tcPr>
          <w:p w14:paraId="6D432B1C" w14:textId="3C2ACF46" w:rsidR="00363F74" w:rsidRPr="00992479" w:rsidRDefault="0023478B" w:rsidP="00B23BC1">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92479">
              <w:rPr>
                <w:rFonts w:cstheme="minorHAnsi"/>
              </w:rPr>
              <w:t>Di-electric printing substrate</w:t>
            </w:r>
          </w:p>
        </w:tc>
        <w:tc>
          <w:tcPr>
            <w:tcW w:w="3510" w:type="dxa"/>
            <w:gridSpan w:val="2"/>
            <w:vAlign w:val="center"/>
          </w:tcPr>
          <w:p w14:paraId="44D9B9D9" w14:textId="295875EC" w:rsidR="00363F74" w:rsidRPr="00992479" w:rsidRDefault="00992479" w:rsidP="00B23BC1">
            <w:pPr>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Deposition process</w:t>
            </w:r>
          </w:p>
        </w:tc>
        <w:tc>
          <w:tcPr>
            <w:tcW w:w="2854" w:type="dxa"/>
            <w:vAlign w:val="center"/>
          </w:tcPr>
          <w:p w14:paraId="57DB3E28" w14:textId="77777777" w:rsidR="004F30FA" w:rsidRDefault="004F30FA" w:rsidP="00B23BC1">
            <w:pPr>
              <w:jc w:val="center"/>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rPr>
              <w:t xml:space="preserve">Advantages and </w:t>
            </w:r>
          </w:p>
          <w:p w14:paraId="2BA8A3CF" w14:textId="4954DE26" w:rsidR="00363F74" w:rsidRPr="00992479" w:rsidRDefault="004F30FA" w:rsidP="00B23BC1">
            <w:pPr>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dis-advantages</w:t>
            </w:r>
          </w:p>
        </w:tc>
      </w:tr>
      <w:tr w:rsidR="001411E5" w:rsidRPr="006B7EED" w14:paraId="793811A0" w14:textId="67B7464B" w:rsidTr="0023478B">
        <w:trPr>
          <w:cnfStyle w:val="000000100000" w:firstRow="0" w:lastRow="0" w:firstColumn="0" w:lastColumn="0" w:oddVBand="0" w:evenVBand="0" w:oddHBand="1" w:evenHBand="0" w:firstRowFirstColumn="0" w:firstRowLastColumn="0" w:lastRowFirstColumn="0" w:lastRowLastColumn="0"/>
          <w:trHeight w:val="1419"/>
        </w:trPr>
        <w:tc>
          <w:tcPr>
            <w:cnfStyle w:val="001000000000" w:firstRow="0" w:lastRow="0" w:firstColumn="1" w:lastColumn="0" w:oddVBand="0" w:evenVBand="0" w:oddHBand="0" w:evenHBand="0" w:firstRowFirstColumn="0" w:firstRowLastColumn="0" w:lastRowFirstColumn="0" w:lastRowLastColumn="0"/>
            <w:tcW w:w="1350" w:type="dxa"/>
            <w:vMerge w:val="restart"/>
            <w:vAlign w:val="center"/>
          </w:tcPr>
          <w:p w14:paraId="4B6E037B" w14:textId="118933AB" w:rsidR="001411E5" w:rsidRPr="00766B79" w:rsidRDefault="0023478B" w:rsidP="0023478B">
            <w:pPr>
              <w:rPr>
                <w:rFonts w:cstheme="minorHAnsi"/>
                <w:color w:val="000000" w:themeColor="text1"/>
              </w:rPr>
            </w:pPr>
            <w:r w:rsidRPr="00766B79">
              <w:rPr>
                <w:rFonts w:cstheme="minorHAnsi"/>
                <w:color w:val="000000" w:themeColor="text1"/>
              </w:rPr>
              <w:t>Silver</w:t>
            </w:r>
            <w:r>
              <w:rPr>
                <w:rFonts w:cstheme="minorHAnsi"/>
                <w:color w:val="000000" w:themeColor="text1"/>
              </w:rPr>
              <w:t xml:space="preserve"> or</w:t>
            </w:r>
            <w:r w:rsidRPr="00766B79">
              <w:rPr>
                <w:rFonts w:cstheme="minorHAnsi"/>
                <w:color w:val="000000" w:themeColor="text1"/>
              </w:rPr>
              <w:t xml:space="preserve"> copper ink</w:t>
            </w:r>
          </w:p>
          <w:p w14:paraId="2D5A8204" w14:textId="77777777" w:rsidR="001411E5" w:rsidRDefault="001411E5" w:rsidP="0023478B">
            <w:pPr>
              <w:rPr>
                <w:rFonts w:cstheme="minorHAnsi"/>
                <w:b w:val="0"/>
                <w:bCs w:val="0"/>
                <w:color w:val="000000" w:themeColor="text1"/>
              </w:rPr>
            </w:pPr>
          </w:p>
          <w:p w14:paraId="5611D637" w14:textId="77777777" w:rsidR="0023478B" w:rsidRDefault="0023478B" w:rsidP="0023478B">
            <w:pPr>
              <w:rPr>
                <w:rFonts w:cstheme="minorHAnsi"/>
                <w:b w:val="0"/>
                <w:bCs w:val="0"/>
                <w:color w:val="000000" w:themeColor="text1"/>
              </w:rPr>
            </w:pPr>
          </w:p>
          <w:p w14:paraId="7ECE0D79" w14:textId="77777777" w:rsidR="0023478B" w:rsidRDefault="0023478B" w:rsidP="0023478B">
            <w:pPr>
              <w:rPr>
                <w:rFonts w:cstheme="minorHAnsi"/>
                <w:b w:val="0"/>
                <w:bCs w:val="0"/>
                <w:color w:val="000000" w:themeColor="text1"/>
              </w:rPr>
            </w:pPr>
          </w:p>
          <w:p w14:paraId="73E9E701" w14:textId="77777777" w:rsidR="0023478B" w:rsidRDefault="0023478B" w:rsidP="0023478B">
            <w:pPr>
              <w:rPr>
                <w:rFonts w:cstheme="minorHAnsi"/>
                <w:b w:val="0"/>
                <w:bCs w:val="0"/>
                <w:color w:val="000000" w:themeColor="text1"/>
              </w:rPr>
            </w:pPr>
          </w:p>
          <w:p w14:paraId="6D1520FA" w14:textId="77777777" w:rsidR="0023478B" w:rsidRDefault="0023478B" w:rsidP="0023478B">
            <w:pPr>
              <w:rPr>
                <w:rFonts w:cstheme="minorHAnsi"/>
                <w:b w:val="0"/>
                <w:bCs w:val="0"/>
                <w:color w:val="000000" w:themeColor="text1"/>
              </w:rPr>
            </w:pPr>
          </w:p>
          <w:p w14:paraId="14663F6B" w14:textId="77777777" w:rsidR="0023478B" w:rsidRDefault="0023478B" w:rsidP="0023478B">
            <w:pPr>
              <w:rPr>
                <w:rFonts w:cstheme="minorHAnsi"/>
                <w:b w:val="0"/>
                <w:bCs w:val="0"/>
                <w:color w:val="000000" w:themeColor="text1"/>
              </w:rPr>
            </w:pPr>
          </w:p>
          <w:p w14:paraId="3AF202DB" w14:textId="77777777" w:rsidR="0023478B" w:rsidRDefault="0023478B" w:rsidP="0023478B">
            <w:pPr>
              <w:rPr>
                <w:rFonts w:cstheme="minorHAnsi"/>
                <w:b w:val="0"/>
                <w:bCs w:val="0"/>
                <w:color w:val="000000" w:themeColor="text1"/>
              </w:rPr>
            </w:pPr>
          </w:p>
          <w:p w14:paraId="34D79D1D" w14:textId="77777777" w:rsidR="0023478B" w:rsidRDefault="0023478B" w:rsidP="0023478B">
            <w:pPr>
              <w:rPr>
                <w:rFonts w:cstheme="minorHAnsi"/>
                <w:b w:val="0"/>
                <w:bCs w:val="0"/>
                <w:color w:val="000000" w:themeColor="text1"/>
              </w:rPr>
            </w:pPr>
          </w:p>
          <w:p w14:paraId="4C1F2D60" w14:textId="77777777" w:rsidR="0023478B" w:rsidRDefault="0023478B" w:rsidP="0023478B">
            <w:pPr>
              <w:rPr>
                <w:rFonts w:cstheme="minorHAnsi"/>
                <w:b w:val="0"/>
                <w:bCs w:val="0"/>
                <w:color w:val="000000" w:themeColor="text1"/>
              </w:rPr>
            </w:pPr>
          </w:p>
          <w:p w14:paraId="5B889510" w14:textId="77777777" w:rsidR="0023478B" w:rsidRDefault="0023478B" w:rsidP="0023478B">
            <w:pPr>
              <w:rPr>
                <w:rFonts w:cstheme="minorHAnsi"/>
                <w:b w:val="0"/>
                <w:bCs w:val="0"/>
                <w:color w:val="000000" w:themeColor="text1"/>
              </w:rPr>
            </w:pPr>
          </w:p>
          <w:p w14:paraId="15C88FFE" w14:textId="77777777" w:rsidR="0023478B" w:rsidRDefault="0023478B" w:rsidP="0023478B">
            <w:pPr>
              <w:rPr>
                <w:rFonts w:cstheme="minorHAnsi"/>
                <w:b w:val="0"/>
                <w:bCs w:val="0"/>
                <w:color w:val="000000" w:themeColor="text1"/>
              </w:rPr>
            </w:pPr>
          </w:p>
          <w:p w14:paraId="654F561F" w14:textId="77777777" w:rsidR="0023478B" w:rsidRDefault="0023478B" w:rsidP="0023478B">
            <w:pPr>
              <w:rPr>
                <w:rFonts w:cstheme="minorHAnsi"/>
                <w:b w:val="0"/>
                <w:bCs w:val="0"/>
                <w:color w:val="000000" w:themeColor="text1"/>
              </w:rPr>
            </w:pPr>
          </w:p>
          <w:p w14:paraId="56C29E6B" w14:textId="77777777" w:rsidR="0023478B" w:rsidRDefault="0023478B" w:rsidP="0023478B">
            <w:pPr>
              <w:rPr>
                <w:rFonts w:cstheme="minorHAnsi"/>
                <w:b w:val="0"/>
                <w:bCs w:val="0"/>
                <w:color w:val="000000" w:themeColor="text1"/>
              </w:rPr>
            </w:pPr>
          </w:p>
          <w:p w14:paraId="08B2CF74" w14:textId="034458C0" w:rsidR="0023478B" w:rsidRPr="00766B79" w:rsidRDefault="0023478B" w:rsidP="0023478B">
            <w:pPr>
              <w:rPr>
                <w:rFonts w:cstheme="minorHAnsi"/>
                <w:color w:val="000000" w:themeColor="text1"/>
              </w:rPr>
            </w:pPr>
            <w:r>
              <w:rPr>
                <w:rFonts w:cstheme="minorHAnsi"/>
                <w:color w:val="000000" w:themeColor="text1"/>
              </w:rPr>
              <w:t xml:space="preserve">Epoxy or paint doped </w:t>
            </w:r>
            <w:r w:rsidRPr="00766B79">
              <w:rPr>
                <w:rFonts w:cstheme="minorHAnsi"/>
                <w:color w:val="000000" w:themeColor="text1"/>
              </w:rPr>
              <w:t>CNTs</w:t>
            </w:r>
            <w:r>
              <w:rPr>
                <w:rFonts w:cstheme="minorHAnsi"/>
                <w:color w:val="000000" w:themeColor="text1"/>
              </w:rPr>
              <w:t>/GNPs</w:t>
            </w:r>
          </w:p>
        </w:tc>
        <w:tc>
          <w:tcPr>
            <w:tcW w:w="2340" w:type="dxa"/>
          </w:tcPr>
          <w:p w14:paraId="578FD98C" w14:textId="77777777" w:rsidR="0023478B" w:rsidRPr="00766B79" w:rsidRDefault="0023478B" w:rsidP="0023478B">
            <w:pPr>
              <w:pStyle w:val="ListParagraph"/>
              <w:numPr>
                <w:ilvl w:val="0"/>
                <w:numId w:val="45"/>
              </w:numPr>
              <w:spacing w:after="200" w:line="276" w:lineRule="auto"/>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766B79">
              <w:rPr>
                <w:rFonts w:cstheme="minorHAnsi"/>
                <w:color w:val="000000" w:themeColor="text1"/>
              </w:rPr>
              <w:t>Kapton/other durable and material with high surface adhesive properties</w:t>
            </w:r>
          </w:p>
          <w:p w14:paraId="4499B311" w14:textId="77777777" w:rsidR="0023478B" w:rsidRPr="00766B79" w:rsidRDefault="0023478B" w:rsidP="0023478B">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p>
          <w:p w14:paraId="57775988" w14:textId="77777777" w:rsidR="0023478B" w:rsidRPr="00766B79" w:rsidRDefault="0023478B" w:rsidP="0023478B">
            <w:pPr>
              <w:pStyle w:val="ListParagraph"/>
              <w:numPr>
                <w:ilvl w:val="0"/>
                <w:numId w:val="45"/>
              </w:numPr>
              <w:spacing w:after="200" w:line="276" w:lineRule="auto"/>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766B79">
              <w:rPr>
                <w:rFonts w:cstheme="minorHAnsi"/>
                <w:color w:val="000000" w:themeColor="text1"/>
              </w:rPr>
              <w:t>Low melt TP films</w:t>
            </w:r>
          </w:p>
          <w:p w14:paraId="4ECD5CB2" w14:textId="2690869E" w:rsidR="001411E5" w:rsidRPr="00766B79" w:rsidRDefault="001411E5" w:rsidP="00B23BC1">
            <w:p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tc>
        <w:tc>
          <w:tcPr>
            <w:tcW w:w="3060" w:type="dxa"/>
          </w:tcPr>
          <w:p w14:paraId="4E3ADB99" w14:textId="200C5748" w:rsidR="001411E5" w:rsidRDefault="00780B96" w:rsidP="00495568">
            <w:pPr>
              <w:pStyle w:val="ListParagraph"/>
              <w:numPr>
                <w:ilvl w:val="0"/>
                <w:numId w:val="46"/>
              </w:numPr>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Ink deposition by</w:t>
            </w:r>
            <w:r w:rsidR="00452E67" w:rsidRPr="004107A4">
              <w:rPr>
                <w:rFonts w:cstheme="minorHAnsi"/>
                <w:color w:val="000000" w:themeColor="text1"/>
              </w:rPr>
              <w:t xml:space="preserve"> </w:t>
            </w:r>
            <w:r>
              <w:rPr>
                <w:rFonts w:cstheme="minorHAnsi"/>
                <w:color w:val="000000" w:themeColor="text1"/>
              </w:rPr>
              <w:t>additive manufacturing (</w:t>
            </w:r>
            <w:r w:rsidR="000C728C">
              <w:rPr>
                <w:rFonts w:cstheme="minorHAnsi"/>
                <w:color w:val="000000" w:themeColor="text1"/>
              </w:rPr>
              <w:t xml:space="preserve">inkjet </w:t>
            </w:r>
            <w:r w:rsidR="003B5F82">
              <w:rPr>
                <w:rFonts w:cstheme="minorHAnsi"/>
                <w:color w:val="000000" w:themeColor="text1"/>
              </w:rPr>
              <w:t>printing</w:t>
            </w:r>
            <w:r>
              <w:rPr>
                <w:rFonts w:cstheme="minorHAnsi"/>
                <w:color w:val="000000" w:themeColor="text1"/>
              </w:rPr>
              <w:t>)</w:t>
            </w:r>
          </w:p>
          <w:p w14:paraId="4383C5D0" w14:textId="387CA936" w:rsidR="003B5F82" w:rsidRPr="004107A4" w:rsidRDefault="003B5F82" w:rsidP="00495568">
            <w:pPr>
              <w:pStyle w:val="ListParagraph"/>
              <w:numPr>
                <w:ilvl w:val="0"/>
                <w:numId w:val="46"/>
              </w:numPr>
              <w:jc w:val="both"/>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 xml:space="preserve">Printing of multiple layers to decrease resistivity </w:t>
            </w:r>
            <w:r w:rsidR="00331F78">
              <w:rPr>
                <w:rFonts w:cstheme="minorHAnsi"/>
                <w:color w:val="000000" w:themeColor="text1"/>
              </w:rPr>
              <w:t>in a width of 1-2 mm</w:t>
            </w:r>
          </w:p>
          <w:p w14:paraId="06FCCFA7" w14:textId="77777777" w:rsidR="0025300B" w:rsidRDefault="004E4D0D" w:rsidP="00495568">
            <w:pPr>
              <w:pStyle w:val="ListParagraph"/>
              <w:numPr>
                <w:ilvl w:val="0"/>
                <w:numId w:val="46"/>
              </w:num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196B1B">
              <w:rPr>
                <w:rFonts w:cstheme="minorHAnsi"/>
              </w:rPr>
              <w:t>U</w:t>
            </w:r>
            <w:r w:rsidR="00304E54">
              <w:rPr>
                <w:rFonts w:cstheme="minorHAnsi"/>
              </w:rPr>
              <w:t>ltra-violet</w:t>
            </w:r>
            <w:r w:rsidRPr="00196B1B">
              <w:rPr>
                <w:rFonts w:cstheme="minorHAnsi"/>
              </w:rPr>
              <w:t xml:space="preserve"> post-curing treatment or sintering after printing the ink i.e., heating for a specific time a particular temperature to remove solvents and fuse the ink with the substrate</w:t>
            </w:r>
            <w:r w:rsidRPr="00196B1B">
              <w:rPr>
                <w:rFonts w:cstheme="minorHAnsi"/>
                <w:b/>
                <w:bCs/>
              </w:rPr>
              <w:t>.</w:t>
            </w:r>
          </w:p>
          <w:p w14:paraId="5623403D" w14:textId="77777777" w:rsidR="00EB5185" w:rsidRDefault="00EB5185" w:rsidP="00B23BC1">
            <w:pPr>
              <w:jc w:val="both"/>
              <w:cnfStyle w:val="000000100000" w:firstRow="0" w:lastRow="0" w:firstColumn="0" w:lastColumn="0" w:oddVBand="0" w:evenVBand="0" w:oddHBand="1" w:evenHBand="0" w:firstRowFirstColumn="0" w:firstRowLastColumn="0" w:lastRowFirstColumn="0" w:lastRowLastColumn="0"/>
              <w:rPr>
                <w:rFonts w:cstheme="minorHAnsi"/>
                <w:b/>
                <w:bCs/>
              </w:rPr>
            </w:pPr>
          </w:p>
          <w:p w14:paraId="376A0469" w14:textId="717FFD3F" w:rsidR="00EB5185" w:rsidRPr="00EB5185" w:rsidRDefault="00EB5185" w:rsidP="00B23BC1">
            <w:pPr>
              <w:jc w:val="both"/>
              <w:cnfStyle w:val="000000100000" w:firstRow="0" w:lastRow="0" w:firstColumn="0" w:lastColumn="0" w:oddVBand="0" w:evenVBand="0" w:oddHBand="1" w:evenHBand="0" w:firstRowFirstColumn="0" w:firstRowLastColumn="0" w:lastRowFirstColumn="0" w:lastRowLastColumn="0"/>
              <w:rPr>
                <w:rFonts w:cstheme="minorHAnsi"/>
                <w:b/>
                <w:bCs/>
              </w:rPr>
            </w:pPr>
          </w:p>
        </w:tc>
        <w:tc>
          <w:tcPr>
            <w:tcW w:w="3304" w:type="dxa"/>
            <w:gridSpan w:val="2"/>
          </w:tcPr>
          <w:p w14:paraId="5D4DB807" w14:textId="639021FE" w:rsidR="004F30FA" w:rsidRPr="004F30FA" w:rsidRDefault="004F30FA" w:rsidP="00B23BC1">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4F30FA">
              <w:rPr>
                <w:rFonts w:cstheme="minorHAnsi"/>
                <w:b/>
                <w:bCs/>
              </w:rPr>
              <w:t>Advantages</w:t>
            </w:r>
          </w:p>
          <w:p w14:paraId="112392F7" w14:textId="404A0A13" w:rsidR="002E0F16" w:rsidRDefault="005B3B44" w:rsidP="00495568">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Relatively e</w:t>
            </w:r>
            <w:r w:rsidR="004C40BA">
              <w:rPr>
                <w:rFonts w:cstheme="minorHAnsi"/>
                <w:color w:val="000000" w:themeColor="text1"/>
              </w:rPr>
              <w:t>asier to produce the ink</w:t>
            </w:r>
          </w:p>
          <w:p w14:paraId="6491DC25" w14:textId="0FCBF45D" w:rsidR="004C40BA" w:rsidRDefault="00020E5D" w:rsidP="00495568">
            <w:pPr>
              <w:pStyle w:val="ListParagraph"/>
              <w:numPr>
                <w:ilvl w:val="0"/>
                <w:numId w:val="48"/>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 xml:space="preserve">More literature </w:t>
            </w:r>
            <w:r w:rsidR="004F30FA">
              <w:rPr>
                <w:rFonts w:cstheme="minorHAnsi"/>
                <w:color w:val="000000" w:themeColor="text1"/>
              </w:rPr>
              <w:t>available</w:t>
            </w:r>
          </w:p>
          <w:p w14:paraId="3B74A3A3" w14:textId="6B99900D" w:rsidR="002E0F16" w:rsidRDefault="002E0F16" w:rsidP="00B23BC1">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p>
          <w:p w14:paraId="7D3822C7" w14:textId="3CF0BD0F" w:rsidR="004F30FA" w:rsidRPr="004F30FA" w:rsidRDefault="004F30FA" w:rsidP="00B23BC1">
            <w:pPr>
              <w:pStyle w:val="ListParagraph"/>
              <w:ind w:left="360"/>
              <w:cnfStyle w:val="000000100000" w:firstRow="0" w:lastRow="0" w:firstColumn="0" w:lastColumn="0" w:oddVBand="0" w:evenVBand="0" w:oddHBand="1" w:evenHBand="0" w:firstRowFirstColumn="0" w:firstRowLastColumn="0" w:lastRowFirstColumn="0" w:lastRowLastColumn="0"/>
              <w:rPr>
                <w:rFonts w:cstheme="minorHAnsi"/>
                <w:b/>
                <w:bCs/>
                <w:color w:val="000000" w:themeColor="text1"/>
              </w:rPr>
            </w:pPr>
            <w:r w:rsidRPr="004F30FA">
              <w:rPr>
                <w:rFonts w:cstheme="minorHAnsi"/>
                <w:b/>
                <w:bCs/>
              </w:rPr>
              <w:t>Dis-advantages</w:t>
            </w:r>
          </w:p>
          <w:p w14:paraId="0FBF4946" w14:textId="16E1B2EB" w:rsidR="00725BA9" w:rsidRPr="004F30FA" w:rsidRDefault="002E0F16" w:rsidP="00495568">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Lower mechanical properties than CNTs and GNPs</w:t>
            </w:r>
          </w:p>
          <w:p w14:paraId="4300C62B" w14:textId="60B0A516" w:rsidR="00725BA9" w:rsidRDefault="00725BA9" w:rsidP="00495568">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themeColor="text1"/>
              </w:rPr>
              <w:t>Dimensional distortion</w:t>
            </w:r>
          </w:p>
          <w:p w14:paraId="664362C8" w14:textId="77777777" w:rsidR="002E0F16" w:rsidRPr="0057263F" w:rsidRDefault="004B6466" w:rsidP="00495568">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rPr>
              <w:t>C</w:t>
            </w:r>
            <w:r w:rsidRPr="004B6466">
              <w:rPr>
                <w:rFonts w:cstheme="minorHAnsi"/>
                <w:color w:val="000000"/>
              </w:rPr>
              <w:t>ontrolling the deposition of droplets</w:t>
            </w:r>
            <w:r w:rsidR="00521229">
              <w:rPr>
                <w:rFonts w:cstheme="minorHAnsi"/>
                <w:color w:val="000000"/>
              </w:rPr>
              <w:t xml:space="preserve"> when depositing through ink-jet printing</w:t>
            </w:r>
          </w:p>
          <w:p w14:paraId="7D109DE2" w14:textId="565079F4" w:rsidR="0057263F" w:rsidRPr="004B6466" w:rsidRDefault="0057263F" w:rsidP="00495568">
            <w:pPr>
              <w:pStyle w:val="ListParagraph"/>
              <w:numPr>
                <w:ilvl w:val="0"/>
                <w:numId w:val="47"/>
              </w:numPr>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Pr>
                <w:rFonts w:cstheme="minorHAnsi"/>
                <w:color w:val="000000"/>
              </w:rPr>
              <w:t>Adhesion to the composite surface</w:t>
            </w:r>
          </w:p>
        </w:tc>
      </w:tr>
      <w:tr w:rsidR="001411E5" w:rsidRPr="006B7EED" w14:paraId="24B188F1" w14:textId="2C499805" w:rsidTr="0023478B">
        <w:trPr>
          <w:trHeight w:val="463"/>
        </w:trPr>
        <w:tc>
          <w:tcPr>
            <w:cnfStyle w:val="001000000000" w:firstRow="0" w:lastRow="0" w:firstColumn="1" w:lastColumn="0" w:oddVBand="0" w:evenVBand="0" w:oddHBand="0" w:evenHBand="0" w:firstRowFirstColumn="0" w:firstRowLastColumn="0" w:lastRowFirstColumn="0" w:lastRowLastColumn="0"/>
            <w:tcW w:w="1350" w:type="dxa"/>
            <w:vMerge/>
          </w:tcPr>
          <w:p w14:paraId="77090D06" w14:textId="4C2514F5" w:rsidR="001411E5" w:rsidRPr="00766B79" w:rsidRDefault="001411E5" w:rsidP="00B23BC1">
            <w:pPr>
              <w:jc w:val="both"/>
              <w:rPr>
                <w:rFonts w:cstheme="minorHAnsi"/>
                <w:color w:val="000000" w:themeColor="text1"/>
              </w:rPr>
            </w:pPr>
          </w:p>
        </w:tc>
        <w:tc>
          <w:tcPr>
            <w:tcW w:w="2340" w:type="dxa"/>
          </w:tcPr>
          <w:p w14:paraId="42ABB955" w14:textId="77777777" w:rsidR="00D975E2" w:rsidRPr="00766B79" w:rsidRDefault="00D975E2" w:rsidP="00D975E2">
            <w:pPr>
              <w:pStyle w:val="ListParagraph"/>
              <w:numPr>
                <w:ilvl w:val="0"/>
                <w:numId w:val="45"/>
              </w:numPr>
              <w:spacing w:after="200"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r w:rsidRPr="00766B79">
              <w:rPr>
                <w:rFonts w:cstheme="minorHAnsi"/>
                <w:color w:val="000000" w:themeColor="text1"/>
              </w:rPr>
              <w:t>Kapton/other durable and material with high surface adhesive properties</w:t>
            </w:r>
          </w:p>
          <w:p w14:paraId="50F1BD55" w14:textId="77777777" w:rsidR="00D975E2" w:rsidRPr="00766B79" w:rsidRDefault="00D975E2" w:rsidP="00D975E2">
            <w:pPr>
              <w:pStyle w:val="ListParagraph"/>
              <w:ind w:left="360"/>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p>
          <w:p w14:paraId="64F93C58" w14:textId="77777777" w:rsidR="00D975E2" w:rsidRPr="00766B79" w:rsidRDefault="00D975E2" w:rsidP="00D975E2">
            <w:pPr>
              <w:pStyle w:val="ListParagraph"/>
              <w:numPr>
                <w:ilvl w:val="0"/>
                <w:numId w:val="45"/>
              </w:numPr>
              <w:spacing w:after="200" w:line="276" w:lineRule="auto"/>
              <w:cnfStyle w:val="000000000000" w:firstRow="0" w:lastRow="0" w:firstColumn="0" w:lastColumn="0" w:oddVBand="0" w:evenVBand="0" w:oddHBand="0" w:evenHBand="0" w:firstRowFirstColumn="0" w:firstRowLastColumn="0" w:lastRowFirstColumn="0" w:lastRowLastColumn="0"/>
              <w:rPr>
                <w:rFonts w:cstheme="minorHAnsi"/>
                <w:b/>
                <w:bCs/>
                <w:color w:val="000000" w:themeColor="text1"/>
              </w:rPr>
            </w:pPr>
            <w:r w:rsidRPr="00766B79">
              <w:rPr>
                <w:rFonts w:cstheme="minorHAnsi"/>
                <w:color w:val="000000" w:themeColor="text1"/>
              </w:rPr>
              <w:lastRenderedPageBreak/>
              <w:t>Low melt TP films</w:t>
            </w:r>
          </w:p>
          <w:p w14:paraId="3145A095" w14:textId="6704E141" w:rsidR="001411E5" w:rsidRPr="00766B79" w:rsidRDefault="001411E5" w:rsidP="00B23BC1">
            <w:p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p>
        </w:tc>
        <w:tc>
          <w:tcPr>
            <w:tcW w:w="3510" w:type="dxa"/>
            <w:gridSpan w:val="2"/>
          </w:tcPr>
          <w:p w14:paraId="3F0A8401" w14:textId="3E30A1EA" w:rsidR="00904DD7" w:rsidRDefault="00904DD7" w:rsidP="00AD2A8D">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Pr>
                <w:rFonts w:cstheme="minorHAnsi"/>
                <w:color w:val="000000" w:themeColor="text1"/>
              </w:rPr>
              <w:lastRenderedPageBreak/>
              <w:t xml:space="preserve">Preparation of </w:t>
            </w:r>
            <w:r w:rsidR="00E6009C">
              <w:rPr>
                <w:rFonts w:cstheme="minorHAnsi"/>
                <w:color w:val="000000" w:themeColor="text1"/>
              </w:rPr>
              <w:t>epoxy</w:t>
            </w:r>
            <w:r w:rsidR="001A1D2D">
              <w:rPr>
                <w:rFonts w:cstheme="minorHAnsi"/>
                <w:color w:val="000000" w:themeColor="text1"/>
              </w:rPr>
              <w:t>/paint</w:t>
            </w:r>
            <w:r w:rsidR="00E6009C">
              <w:rPr>
                <w:rFonts w:cstheme="minorHAnsi"/>
                <w:color w:val="000000" w:themeColor="text1"/>
              </w:rPr>
              <w:t xml:space="preserve"> </w:t>
            </w:r>
            <w:r w:rsidR="00C04EAE">
              <w:rPr>
                <w:rFonts w:cstheme="minorHAnsi"/>
                <w:color w:val="000000" w:themeColor="text1"/>
              </w:rPr>
              <w:t xml:space="preserve">doped </w:t>
            </w:r>
            <w:r w:rsidR="00E6009C">
              <w:rPr>
                <w:rFonts w:cstheme="minorHAnsi"/>
                <w:color w:val="000000" w:themeColor="text1"/>
              </w:rPr>
              <w:t>CNT/</w:t>
            </w:r>
            <w:r w:rsidR="00C04EAE">
              <w:rPr>
                <w:rFonts w:cstheme="minorHAnsi"/>
                <w:color w:val="000000" w:themeColor="text1"/>
              </w:rPr>
              <w:t>GNP inks by calendering dispersion process</w:t>
            </w:r>
            <w:r w:rsidR="006A02D0">
              <w:rPr>
                <w:rFonts w:cstheme="minorHAnsi"/>
                <w:color w:val="000000" w:themeColor="text1"/>
              </w:rPr>
              <w:t xml:space="preserve"> </w:t>
            </w:r>
            <w:sdt>
              <w:sdtPr>
                <w:rPr>
                  <w:rFonts w:cstheme="minorHAnsi"/>
                  <w:color w:val="000000" w:themeColor="text1"/>
                </w:rPr>
                <w:alias w:val="To edit, see citavi.com/edit"/>
                <w:tag w:val="CitaviPlaceholder#e20f2a54-c12a-44d0-8450-4d5954a36856"/>
                <w:id w:val="-1508286315"/>
                <w:placeholder>
                  <w:docPart w:val="DefaultPlaceholder_-1854013440"/>
                </w:placeholder>
              </w:sdtPr>
              <w:sdtEndPr/>
              <w:sdtContent>
                <w:r w:rsidR="006702EF">
                  <w:rPr>
                    <w:rFonts w:cstheme="minorHAnsi"/>
                    <w:noProof/>
                    <w:color w:val="000000" w:themeColor="text1"/>
                  </w:rPr>
                  <w:fldChar w:fldCharType="begin"/>
                </w:r>
                <w:r w:rsidR="006D0F3E">
                  <w:rPr>
                    <w:rFonts w:cstheme="minorHAnsi"/>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TQyZmJjLThjOGYtNDRkNS05NzIyLTg3NTNiMTFhZWUzNiIsIlJhbmdlTGVuZ3RoIjo0LCJSZWZlcmVuY2VJZCI6IjY0MWQ1ZmZmLWRhYzgtNGQ4ZS1iOTgxLTE1NDY2NmIwMT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dXJwb2x5bWouMjAyMC4xMTAwOTAiLCJFZGl0b3JzIjpbXSwiRXZhbHVhdGlvbkNvbXBsZXhpdHkiOjAsIkV2YWx1YXRpb25Tb3VyY2VUZXh0Rm9ybWF0IjowLCJHcm91cHMiOlt7IiRpZCI6IjEy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XVycG9seW1qLjIwMjAuMTEwMDkwIiwiVXJpU3RyaW5nIjoiaHR0cHM6Ly9kb2kub3JnLzEwLjEwMTYvai5ldXJwb2x5bWouMjAyMC4xMTAwO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}</w:instrText>
                </w:r>
                <w:r w:rsidR="006702EF">
                  <w:rPr>
                    <w:rFonts w:cstheme="minorHAnsi"/>
                    <w:noProof/>
                    <w:color w:val="000000" w:themeColor="text1"/>
                  </w:rPr>
                  <w:fldChar w:fldCharType="separate"/>
                </w:r>
                <w:r w:rsidR="009D730B">
                  <w:rPr>
                    <w:rFonts w:cstheme="minorHAnsi"/>
                    <w:noProof/>
                    <w:color w:val="000000" w:themeColor="text1"/>
                  </w:rPr>
                  <w:t>[29]</w:t>
                </w:r>
                <w:r w:rsidR="006702EF">
                  <w:rPr>
                    <w:rFonts w:cstheme="minorHAnsi"/>
                    <w:noProof/>
                    <w:color w:val="000000" w:themeColor="text1"/>
                  </w:rPr>
                  <w:fldChar w:fldCharType="end"/>
                </w:r>
              </w:sdtContent>
            </w:sdt>
            <w:r w:rsidR="00C04EAE">
              <w:rPr>
                <w:rFonts w:cstheme="minorHAnsi"/>
                <w:color w:val="000000" w:themeColor="text1"/>
              </w:rPr>
              <w:t>.</w:t>
            </w:r>
          </w:p>
          <w:p w14:paraId="56F2FA2A" w14:textId="0F601BCE" w:rsidR="00141025" w:rsidRPr="00141025" w:rsidRDefault="00141025" w:rsidP="00AD2A8D">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141025">
              <w:rPr>
                <w:rFonts w:cstheme="minorHAnsi"/>
                <w:color w:val="000000" w:themeColor="text1"/>
              </w:rPr>
              <w:t xml:space="preserve">Deposition </w:t>
            </w:r>
            <w:r w:rsidR="00C04EAE">
              <w:rPr>
                <w:rFonts w:cstheme="minorHAnsi"/>
                <w:color w:val="000000" w:themeColor="text1"/>
              </w:rPr>
              <w:t xml:space="preserve">of inks on composite surfaces </w:t>
            </w:r>
            <w:r w:rsidRPr="00141025">
              <w:rPr>
                <w:rFonts w:cstheme="minorHAnsi"/>
                <w:color w:val="000000" w:themeColor="text1"/>
              </w:rPr>
              <w:t>through 3D printing</w:t>
            </w:r>
          </w:p>
          <w:p w14:paraId="572E4247" w14:textId="08AC5985" w:rsidR="001411E5" w:rsidRPr="00141025" w:rsidRDefault="00EB3C26" w:rsidP="00AD2A8D">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cstheme="minorHAnsi"/>
                <w:color w:val="000000" w:themeColor="text1"/>
              </w:rPr>
            </w:pPr>
            <w:r w:rsidRPr="00141025">
              <w:rPr>
                <w:rFonts w:cstheme="minorHAnsi"/>
                <w:color w:val="000000" w:themeColor="text1"/>
              </w:rPr>
              <w:t xml:space="preserve">Epoxy based </w:t>
            </w:r>
            <w:r w:rsidR="0037737D" w:rsidRPr="00141025">
              <w:rPr>
                <w:rFonts w:cstheme="minorHAnsi"/>
                <w:color w:val="000000" w:themeColor="text1"/>
              </w:rPr>
              <w:t xml:space="preserve">conductive </w:t>
            </w:r>
            <w:r w:rsidRPr="00141025">
              <w:rPr>
                <w:rFonts w:cstheme="minorHAnsi"/>
                <w:color w:val="000000" w:themeColor="text1"/>
              </w:rPr>
              <w:t>ink</w:t>
            </w:r>
            <w:r w:rsidR="0037737D" w:rsidRPr="00141025">
              <w:rPr>
                <w:rFonts w:cstheme="minorHAnsi"/>
                <w:color w:val="000000" w:themeColor="text1"/>
              </w:rPr>
              <w:t>s doped with CNTs</w:t>
            </w:r>
            <w:r w:rsidRPr="00141025">
              <w:rPr>
                <w:rFonts w:cstheme="minorHAnsi"/>
                <w:color w:val="000000" w:themeColor="text1"/>
              </w:rPr>
              <w:t xml:space="preserve"> </w:t>
            </w:r>
          </w:p>
        </w:tc>
        <w:tc>
          <w:tcPr>
            <w:tcW w:w="2854" w:type="dxa"/>
          </w:tcPr>
          <w:p w14:paraId="45B4B899" w14:textId="1C333B24" w:rsidR="004F30FA" w:rsidRPr="00E37B85" w:rsidRDefault="004F30FA" w:rsidP="00B23BC1">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E37B85">
              <w:rPr>
                <w:rFonts w:cstheme="minorHAnsi"/>
                <w:b/>
                <w:bCs/>
              </w:rPr>
              <w:t>Advantages</w:t>
            </w:r>
          </w:p>
          <w:p w14:paraId="16EDBE6A" w14:textId="7A91C80E" w:rsidR="001411E5" w:rsidRPr="00A43885" w:rsidRDefault="0053380B" w:rsidP="00AD2A8D">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E</w:t>
            </w:r>
            <w:r w:rsidR="001411E5" w:rsidRPr="00A43885">
              <w:rPr>
                <w:rFonts w:cstheme="minorHAnsi"/>
                <w:color w:val="000000"/>
              </w:rPr>
              <w:t>xcellent mechanical, electrical, thermal and piezoresistive properties</w:t>
            </w:r>
          </w:p>
          <w:p w14:paraId="36810BD7" w14:textId="2E6C6057" w:rsidR="001411E5" w:rsidRDefault="001411E5" w:rsidP="00AD2A8D">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43885">
              <w:rPr>
                <w:rFonts w:cstheme="minorHAnsi"/>
                <w:color w:val="000000"/>
              </w:rPr>
              <w:t xml:space="preserve">CNTs allow for increasing the electrical conductivity of the nanocomposite by </w:t>
            </w:r>
            <w:r w:rsidRPr="00A43885">
              <w:rPr>
                <w:rFonts w:cstheme="minorHAnsi"/>
                <w:color w:val="000000"/>
              </w:rPr>
              <w:lastRenderedPageBreak/>
              <w:t>several orders of magnitude by adding low filler contents (below 1 wt.%)</w:t>
            </w:r>
            <w:r w:rsidR="00FE60BE">
              <w:rPr>
                <w:rFonts w:cstheme="minorHAnsi"/>
                <w:color w:val="000000"/>
              </w:rPr>
              <w:t xml:space="preserve"> </w:t>
            </w:r>
            <w:sdt>
              <w:sdtPr>
                <w:rPr>
                  <w:rFonts w:cstheme="minorHAnsi"/>
                  <w:color w:val="000000"/>
                </w:rPr>
                <w:alias w:val="To edit, see citavi.com/edit"/>
                <w:tag w:val="CitaviPlaceholder#a9df4d40-f341-468c-aefa-b77a8c127eb9"/>
                <w:id w:val="-60873239"/>
                <w:placeholder>
                  <w:docPart w:val="DefaultPlaceholder_-1854013440"/>
                </w:placeholder>
              </w:sdtPr>
              <w:sdtEndPr/>
              <w:sdtContent>
                <w:r w:rsidR="00FE60BE">
                  <w:rPr>
                    <w:rFonts w:cstheme="minorHAnsi"/>
                    <w:noProof/>
                    <w:color w:val="000000"/>
                  </w:rPr>
                  <w:fldChar w:fldCharType="begin"/>
                </w:r>
                <w:r w:rsidR="00FE60BE">
                  <w:rPr>
                    <w:rFonts w:cstheme="minorHAnsi"/>
                    <w:noProof/>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jI3ODlmLTY0NDQtNDVmZC1hYjQ0LWE1NzM4YWVlZDgwZiIsIlJhbmdlTGVuZ3RoIjo0LCJSZWZlcmVuY2VJZCI6IjAyNGVkOTNjLTcxNmItNDg3Zi04NmQyLThlOTI1NmJhZTE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QvMjUvMjAyMSIsIkRvaSI6IjEwLjMzOTAvbmFubzExMDUxMTA2IiwiRWRpdG9ycyI6W10sIkV2YWx1YXRpb25Db21wbGV4aXR5IjowLCJFdmFsdWF0aW9uU291cmNlVGV4dEZvcm1hdCI6MCwiR3JvdXBzIjpbeyIkaWQiOiIxNS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OTIyODgzIiwiVXJpU3RyaW5nIjoiaHR0cDovL3d3dy5uY2JpLm5sbS5uaWguZ292L3B1Ym1lZC8zMzkyMjg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HNvZmkiLCJDcmVhdGVkT24iOiIyMDIxLTA2LTE4VDE4OjU0OjU5IiwiTW9kaWZpZWRCeSI6Il9Uc29maSIsIklkIjoiNjRmMDkyOTYtZTZkYy00ZmE3LWJjZmQtNmNjYWZhMzljZmExIiwiTW9kaWZpZWRPbiI6IjIwMjEtMDYtMThUMTg6NTQ6NT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MTQ2OTQwIiwiVXJpU3RyaW5nIjoiaHR0cHM6Ly93d3cubmNiaS5ubG0ubmloLmdvdi9wbWMvYXJ0aWNsZXMvUE1DODE0Njk0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HNvZmkiLCJDcmVhdGVkT24iOiIyMDIxLTA2LTE4VDE4OjU0OjU5IiwiTW9kaWZpZWRCeSI6Il9Uc29maSIsIklkIjoiMGM1YmM1ZmYtN2NlMS00MmY3LWE1NDAtOGVmNDVkYzBiM2NhIiwiTW9kaWZpZWRPbiI6IjIwMjEtMDYtMThUMTg6NTQ6N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kwL25hbm8xMTA1MTEwNiIsIlVyaVN0cmluZyI6Imh0dHBzOi8vZG9pLm9yZy8xMC4zMzkwL25hbm8xMTA1MTEw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}</w:instrText>
                </w:r>
                <w:r w:rsidR="00FE60BE">
                  <w:rPr>
                    <w:rFonts w:cstheme="minorHAnsi"/>
                    <w:noProof/>
                    <w:color w:val="000000"/>
                  </w:rPr>
                  <w:fldChar w:fldCharType="separate"/>
                </w:r>
                <w:r w:rsidR="00FE60BE">
                  <w:rPr>
                    <w:rFonts w:cstheme="minorHAnsi"/>
                    <w:noProof/>
                    <w:color w:val="000000"/>
                  </w:rPr>
                  <w:t>[30]</w:t>
                </w:r>
                <w:r w:rsidR="00FE60BE">
                  <w:rPr>
                    <w:rFonts w:cstheme="minorHAnsi"/>
                    <w:noProof/>
                    <w:color w:val="000000"/>
                  </w:rPr>
                  <w:fldChar w:fldCharType="end"/>
                </w:r>
              </w:sdtContent>
            </w:sdt>
          </w:p>
          <w:p w14:paraId="0EB8C758" w14:textId="77777777" w:rsidR="00495568" w:rsidRDefault="00495568" w:rsidP="00495568">
            <w:pPr>
              <w:pStyle w:val="ListParagraph"/>
              <w:ind w:left="360"/>
              <w:cnfStyle w:val="000000000000" w:firstRow="0" w:lastRow="0" w:firstColumn="0" w:lastColumn="0" w:oddVBand="0" w:evenVBand="0" w:oddHBand="0" w:evenHBand="0" w:firstRowFirstColumn="0" w:firstRowLastColumn="0" w:lastRowFirstColumn="0" w:lastRowLastColumn="0"/>
              <w:rPr>
                <w:rFonts w:cstheme="minorHAnsi"/>
                <w:color w:val="000000"/>
              </w:rPr>
            </w:pPr>
          </w:p>
          <w:p w14:paraId="201A3E2C" w14:textId="3D632D14" w:rsidR="00891FCE" w:rsidRPr="004F30FA" w:rsidRDefault="00891FCE" w:rsidP="00B23BC1">
            <w:pP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4F30FA">
              <w:rPr>
                <w:rFonts w:cstheme="minorHAnsi"/>
                <w:b/>
                <w:bCs/>
              </w:rPr>
              <w:t>Dis-advantages</w:t>
            </w:r>
            <w:r w:rsidR="00F11F07">
              <w:rPr>
                <w:rFonts w:cstheme="minorHAnsi"/>
                <w:b/>
                <w:bCs/>
              </w:rPr>
              <w:t xml:space="preserve"> </w:t>
            </w:r>
            <w:sdt>
              <w:sdtPr>
                <w:rPr>
                  <w:rFonts w:cstheme="minorHAnsi"/>
                  <w:b/>
                  <w:bCs/>
                </w:rPr>
                <w:alias w:val="To edit, see citavi.com/edit"/>
                <w:tag w:val="CitaviPlaceholder#34cea396-cdfa-4fd6-89c3-1a581a2ab35f"/>
                <w:id w:val="455530355"/>
                <w:placeholder>
                  <w:docPart w:val="DefaultPlaceholder_-1854013440"/>
                </w:placeholder>
              </w:sdtPr>
              <w:sdtEndPr/>
              <w:sdtContent>
                <w:r w:rsidR="00DE1A10">
                  <w:rPr>
                    <w:rFonts w:cstheme="minorHAnsi"/>
                    <w:b/>
                    <w:bCs/>
                    <w:noProof/>
                  </w:rPr>
                  <w:fldChar w:fldCharType="begin"/>
                </w:r>
                <w:r w:rsidR="00DE1A10">
                  <w:rPr>
                    <w:rFonts w:cstheme="minorHAnsi"/>
                    <w:b/>
                    <w:b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zRmOWM2LTgzODAtNGU2Ni1iOTNiLTllMGE4ZGY4NDA1NSIsIlJhbmdlTGVuZ3RoIjo0LCJSZWZlcmVuY2VJZCI6IjYxMDgzNzUzLTNlMzEtNDYyZi1hYjMzLTFjNWIyY2MyMjQ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9tcG9zaXRlc2IuMjAxOS4xMDc1NDAiLCJVcmlTdHJpbmciOiJodHRwczovL2RvaS5vcmcvMTAuMTAxNi9qLmNvbXBvc2l0ZXNiLjIwMTkuMTA3NTQ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}</w:instrText>
                </w:r>
                <w:r w:rsidR="00DE1A10">
                  <w:rPr>
                    <w:rFonts w:cstheme="minorHAnsi"/>
                    <w:b/>
                    <w:bCs/>
                    <w:noProof/>
                  </w:rPr>
                  <w:fldChar w:fldCharType="separate"/>
                </w:r>
                <w:r w:rsidR="00DE1A10">
                  <w:rPr>
                    <w:rFonts w:cstheme="minorHAnsi"/>
                    <w:b/>
                    <w:bCs/>
                    <w:noProof/>
                  </w:rPr>
                  <w:t>[33]</w:t>
                </w:r>
                <w:r w:rsidR="00DE1A10">
                  <w:rPr>
                    <w:rFonts w:cstheme="minorHAnsi"/>
                    <w:b/>
                    <w:bCs/>
                    <w:noProof/>
                  </w:rPr>
                  <w:fldChar w:fldCharType="end"/>
                </w:r>
              </w:sdtContent>
            </w:sdt>
          </w:p>
          <w:p w14:paraId="21B10BB1" w14:textId="52DC2F52" w:rsidR="00891FCE" w:rsidRPr="003327DB" w:rsidRDefault="00F11F07" w:rsidP="00AD2A8D">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3327DB">
              <w:rPr>
                <w:rFonts w:cstheme="minorHAnsi"/>
                <w:color w:val="000000"/>
              </w:rPr>
              <w:t>Viscosity</w:t>
            </w:r>
          </w:p>
          <w:p w14:paraId="64103C3F" w14:textId="1E27D0B5" w:rsidR="00F11F07" w:rsidRPr="003327DB" w:rsidRDefault="00F11F07" w:rsidP="00AD2A8D">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3327DB">
              <w:rPr>
                <w:rFonts w:cstheme="minorHAnsi"/>
                <w:color w:val="000000"/>
              </w:rPr>
              <w:t>Dispersion quality</w:t>
            </w:r>
            <w:r w:rsidR="00262287">
              <w:rPr>
                <w:rFonts w:cstheme="minorHAnsi"/>
                <w:color w:val="000000"/>
              </w:rPr>
              <w:t xml:space="preserve"> </w:t>
            </w:r>
          </w:p>
          <w:p w14:paraId="7C1D1D27" w14:textId="12DB7165" w:rsidR="00122B39" w:rsidRPr="003327DB" w:rsidRDefault="00D75105" w:rsidP="00AD2A8D">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3327DB">
              <w:rPr>
                <w:rFonts w:cstheme="minorHAnsi"/>
                <w:color w:val="000000"/>
              </w:rPr>
              <w:t xml:space="preserve">A minimum </w:t>
            </w:r>
            <w:r w:rsidR="00122B39" w:rsidRPr="003327DB">
              <w:rPr>
                <w:rFonts w:cstheme="minorHAnsi"/>
                <w:color w:val="000000"/>
              </w:rPr>
              <w:t>percolation threshold</w:t>
            </w:r>
            <w:r w:rsidRPr="003327DB">
              <w:rPr>
                <w:rFonts w:cstheme="minorHAnsi"/>
                <w:color w:val="000000"/>
              </w:rPr>
              <w:t xml:space="preserve"> is required</w:t>
            </w:r>
          </w:p>
          <w:p w14:paraId="1E59BC31" w14:textId="71E8A1F0" w:rsidR="00E26F61" w:rsidRPr="00766B79" w:rsidRDefault="00E26F61" w:rsidP="00B23BC1">
            <w:pPr>
              <w:cnfStyle w:val="000000000000" w:firstRow="0" w:lastRow="0" w:firstColumn="0" w:lastColumn="0" w:oddVBand="0" w:evenVBand="0" w:oddHBand="0" w:evenHBand="0" w:firstRowFirstColumn="0" w:firstRowLastColumn="0" w:lastRowFirstColumn="0" w:lastRowLastColumn="0"/>
              <w:rPr>
                <w:rFonts w:cstheme="minorHAnsi"/>
                <w:color w:val="000000"/>
              </w:rPr>
            </w:pPr>
          </w:p>
        </w:tc>
      </w:tr>
    </w:tbl>
    <w:p w14:paraId="57D7E2AB" w14:textId="77777777" w:rsidR="00CD4800" w:rsidRDefault="00CD4800" w:rsidP="00B23BC1">
      <w:pPr>
        <w:spacing w:after="0" w:line="240" w:lineRule="auto"/>
        <w:jc w:val="both"/>
        <w:rPr>
          <w:rFonts w:cstheme="minorHAnsi"/>
          <w:b/>
          <w:bCs/>
        </w:rPr>
      </w:pPr>
    </w:p>
    <w:p w14:paraId="3A916553" w14:textId="4C67EA10" w:rsidR="00F648F0" w:rsidRPr="00904D19" w:rsidRDefault="00F648F0" w:rsidP="00B23BC1">
      <w:pPr>
        <w:spacing w:after="0" w:line="240" w:lineRule="auto"/>
        <w:jc w:val="both"/>
        <w:rPr>
          <w:rFonts w:cstheme="minorHAnsi"/>
          <w:b/>
          <w:bCs/>
        </w:rPr>
      </w:pPr>
      <w:r w:rsidRPr="00904D19">
        <w:rPr>
          <w:rFonts w:cstheme="minorHAnsi"/>
          <w:b/>
          <w:bCs/>
        </w:rPr>
        <w:t xml:space="preserve">Measurement of performance </w:t>
      </w:r>
      <w:r w:rsidR="0004569A" w:rsidRPr="00904D19">
        <w:rPr>
          <w:rFonts w:cstheme="minorHAnsi"/>
          <w:b/>
          <w:bCs/>
        </w:rPr>
        <w:t xml:space="preserve">of printed circuits </w:t>
      </w:r>
      <w:r w:rsidRPr="00904D19">
        <w:rPr>
          <w:rFonts w:cstheme="minorHAnsi"/>
          <w:b/>
          <w:bCs/>
        </w:rPr>
        <w:t>as compared to the traditional cables</w:t>
      </w:r>
      <w:r w:rsidR="00346574" w:rsidRPr="00904D19">
        <w:rPr>
          <w:rFonts w:cstheme="minorHAnsi"/>
          <w:b/>
          <w:bCs/>
        </w:rPr>
        <w:t xml:space="preserve"> will be carried out by the following measurements:</w:t>
      </w:r>
    </w:p>
    <w:p w14:paraId="76E906E7" w14:textId="77777777" w:rsidR="00F648F0" w:rsidRPr="006B7EED" w:rsidRDefault="00F648F0" w:rsidP="00AD2A8D">
      <w:pPr>
        <w:pStyle w:val="ListParagraph"/>
        <w:numPr>
          <w:ilvl w:val="0"/>
          <w:numId w:val="9"/>
        </w:numPr>
        <w:spacing w:after="0" w:line="240" w:lineRule="auto"/>
        <w:jc w:val="both"/>
        <w:rPr>
          <w:rFonts w:cstheme="minorHAnsi"/>
        </w:rPr>
      </w:pPr>
      <w:r w:rsidRPr="006B7EED">
        <w:rPr>
          <w:rFonts w:cstheme="minorHAnsi"/>
        </w:rPr>
        <w:t xml:space="preserve">Signal amplitude of lamb waves </w:t>
      </w:r>
    </w:p>
    <w:p w14:paraId="64BABF61" w14:textId="147C4D70" w:rsidR="00F648F0" w:rsidRPr="006B7EED" w:rsidRDefault="00F50815" w:rsidP="00AD2A8D">
      <w:pPr>
        <w:pStyle w:val="ListParagraph"/>
        <w:numPr>
          <w:ilvl w:val="0"/>
          <w:numId w:val="9"/>
        </w:numPr>
        <w:spacing w:after="0" w:line="240" w:lineRule="auto"/>
        <w:jc w:val="both"/>
        <w:rPr>
          <w:rFonts w:cstheme="minorHAnsi"/>
        </w:rPr>
      </w:pPr>
      <w:r w:rsidRPr="006B7EED">
        <w:rPr>
          <w:rFonts w:cstheme="minorHAnsi"/>
        </w:rPr>
        <w:t xml:space="preserve">Resistance measurement </w:t>
      </w:r>
    </w:p>
    <w:p w14:paraId="2D3CE49D" w14:textId="77777777" w:rsidR="00C33279" w:rsidRPr="00904D19" w:rsidRDefault="00C33279" w:rsidP="00B23BC1">
      <w:pPr>
        <w:spacing w:after="0" w:line="240" w:lineRule="auto"/>
        <w:jc w:val="both"/>
        <w:rPr>
          <w:rFonts w:cstheme="minorHAnsi"/>
          <w:b/>
          <w:bCs/>
        </w:rPr>
      </w:pPr>
    </w:p>
    <w:p w14:paraId="70557863" w14:textId="39CC1669" w:rsidR="0029471D" w:rsidRPr="00904D19" w:rsidRDefault="00362A63" w:rsidP="00B23BC1">
      <w:pPr>
        <w:spacing w:after="0" w:line="240" w:lineRule="auto"/>
        <w:jc w:val="both"/>
        <w:rPr>
          <w:rFonts w:cstheme="minorHAnsi"/>
          <w:b/>
          <w:bCs/>
        </w:rPr>
      </w:pPr>
      <w:r w:rsidRPr="00904D19">
        <w:rPr>
          <w:rFonts w:cstheme="minorHAnsi"/>
          <w:b/>
          <w:bCs/>
        </w:rPr>
        <w:t xml:space="preserve">Integrity and </w:t>
      </w:r>
      <w:r w:rsidR="00BC2D36" w:rsidRPr="00904D19">
        <w:rPr>
          <w:rFonts w:cstheme="minorHAnsi"/>
          <w:b/>
          <w:bCs/>
        </w:rPr>
        <w:t>r</w:t>
      </w:r>
      <w:r w:rsidRPr="00904D19">
        <w:rPr>
          <w:rFonts w:cstheme="minorHAnsi"/>
          <w:b/>
          <w:bCs/>
        </w:rPr>
        <w:t xml:space="preserve">eliability </w:t>
      </w:r>
      <w:r w:rsidR="00BC2D36" w:rsidRPr="00904D19">
        <w:rPr>
          <w:rFonts w:cstheme="minorHAnsi"/>
          <w:b/>
          <w:bCs/>
        </w:rPr>
        <w:t>a</w:t>
      </w:r>
      <w:r w:rsidRPr="00904D19">
        <w:rPr>
          <w:rFonts w:cstheme="minorHAnsi"/>
          <w:b/>
          <w:bCs/>
        </w:rPr>
        <w:t>ssessment</w:t>
      </w:r>
      <w:r w:rsidR="0004569A" w:rsidRPr="00904D19">
        <w:rPr>
          <w:rFonts w:cstheme="minorHAnsi"/>
          <w:b/>
          <w:bCs/>
        </w:rPr>
        <w:t xml:space="preserve"> of the printed circuits</w:t>
      </w:r>
      <w:r w:rsidR="00FA1EB7" w:rsidRPr="00904D19">
        <w:rPr>
          <w:rFonts w:cstheme="minorHAnsi"/>
          <w:b/>
          <w:bCs/>
        </w:rPr>
        <w:t xml:space="preserve"> (as discussed in section 3.1)</w:t>
      </w:r>
      <w:r w:rsidR="0029471D" w:rsidRPr="00904D19">
        <w:rPr>
          <w:rFonts w:cstheme="minorHAnsi"/>
          <w:b/>
          <w:bCs/>
        </w:rPr>
        <w:t>:</w:t>
      </w:r>
    </w:p>
    <w:p w14:paraId="6BA495FF" w14:textId="253BD149" w:rsidR="00201F0D" w:rsidRPr="006B7EED" w:rsidRDefault="0029471D" w:rsidP="00AD2A8D">
      <w:pPr>
        <w:pStyle w:val="ListParagraph"/>
        <w:numPr>
          <w:ilvl w:val="0"/>
          <w:numId w:val="6"/>
        </w:numPr>
        <w:spacing w:after="0" w:line="240" w:lineRule="auto"/>
        <w:jc w:val="both"/>
        <w:rPr>
          <w:rFonts w:cstheme="minorHAnsi"/>
          <w:color w:val="000000"/>
        </w:rPr>
      </w:pPr>
      <w:r w:rsidRPr="006B7EED">
        <w:rPr>
          <w:rFonts w:cstheme="minorHAnsi"/>
          <w:color w:val="000000"/>
        </w:rPr>
        <w:t>Tens</w:t>
      </w:r>
      <w:r w:rsidR="00F538CE" w:rsidRPr="006B7EED">
        <w:rPr>
          <w:rFonts w:cstheme="minorHAnsi"/>
          <w:color w:val="000000"/>
        </w:rPr>
        <w:t>i</w:t>
      </w:r>
      <w:r w:rsidR="00346574">
        <w:rPr>
          <w:rFonts w:cstheme="minorHAnsi"/>
          <w:color w:val="000000"/>
        </w:rPr>
        <w:t>le tests</w:t>
      </w:r>
    </w:p>
    <w:p w14:paraId="73FAA849" w14:textId="77777777" w:rsidR="00201F0D" w:rsidRPr="006B7EED" w:rsidRDefault="0029471D" w:rsidP="00AD2A8D">
      <w:pPr>
        <w:pStyle w:val="ListParagraph"/>
        <w:numPr>
          <w:ilvl w:val="0"/>
          <w:numId w:val="6"/>
        </w:numPr>
        <w:spacing w:after="0" w:line="240" w:lineRule="auto"/>
        <w:jc w:val="both"/>
        <w:rPr>
          <w:rFonts w:cstheme="minorHAnsi"/>
          <w:color w:val="000000"/>
        </w:rPr>
      </w:pPr>
      <w:r w:rsidRPr="006B7EED">
        <w:rPr>
          <w:rFonts w:cstheme="minorHAnsi"/>
          <w:color w:val="000000"/>
        </w:rPr>
        <w:t>Mechanical and electric fatigue</w:t>
      </w:r>
      <w:r w:rsidR="002659B2" w:rsidRPr="006B7EED">
        <w:rPr>
          <w:rFonts w:cstheme="minorHAnsi"/>
          <w:color w:val="000000"/>
        </w:rPr>
        <w:t xml:space="preserve"> tests</w:t>
      </w:r>
    </w:p>
    <w:p w14:paraId="211A94FB" w14:textId="4497AB4E" w:rsidR="008F2A57" w:rsidRPr="006B7EED" w:rsidRDefault="004A293D" w:rsidP="00AD2A8D">
      <w:pPr>
        <w:pStyle w:val="ListParagraph"/>
        <w:numPr>
          <w:ilvl w:val="0"/>
          <w:numId w:val="6"/>
        </w:numPr>
        <w:spacing w:after="0" w:line="240" w:lineRule="auto"/>
        <w:jc w:val="both"/>
        <w:rPr>
          <w:rFonts w:cstheme="minorHAnsi"/>
          <w:color w:val="000000"/>
        </w:rPr>
      </w:pPr>
      <w:r>
        <w:rPr>
          <w:rFonts w:cstheme="minorHAnsi"/>
          <w:color w:val="000000"/>
        </w:rPr>
        <w:t>Hot-wet</w:t>
      </w:r>
    </w:p>
    <w:p w14:paraId="0A480E33" w14:textId="44182B54" w:rsidR="00275F22" w:rsidRDefault="00275F22" w:rsidP="00AD2A8D">
      <w:pPr>
        <w:pStyle w:val="ListParagraph"/>
        <w:numPr>
          <w:ilvl w:val="0"/>
          <w:numId w:val="6"/>
        </w:numPr>
        <w:spacing w:after="0" w:line="240" w:lineRule="auto"/>
        <w:jc w:val="both"/>
        <w:rPr>
          <w:rFonts w:cstheme="minorHAnsi"/>
          <w:color w:val="000000"/>
        </w:rPr>
      </w:pPr>
      <w:r w:rsidRPr="006B7EED">
        <w:rPr>
          <w:rFonts w:cstheme="minorHAnsi"/>
          <w:color w:val="000000"/>
        </w:rPr>
        <w:t>Impact test</w:t>
      </w:r>
    </w:p>
    <w:p w14:paraId="6E431CEA" w14:textId="5EA1DFEB" w:rsidR="007A088D" w:rsidRDefault="007A088D" w:rsidP="00B23BC1">
      <w:pPr>
        <w:spacing w:after="0" w:line="240" w:lineRule="auto"/>
        <w:jc w:val="both"/>
        <w:rPr>
          <w:rFonts w:cstheme="minorHAnsi"/>
          <w:color w:val="000000"/>
        </w:rPr>
      </w:pPr>
    </w:p>
    <w:p w14:paraId="03183076" w14:textId="6E51C66D" w:rsidR="006F6910" w:rsidRDefault="006F6910" w:rsidP="00B23BC1">
      <w:pPr>
        <w:spacing w:after="0" w:line="240" w:lineRule="auto"/>
        <w:jc w:val="both"/>
        <w:rPr>
          <w:rFonts w:cstheme="minorHAnsi"/>
          <w:color w:val="000000"/>
        </w:rPr>
      </w:pPr>
      <w:r>
        <w:rPr>
          <w:rFonts w:cstheme="minorHAnsi"/>
          <w:color w:val="000000"/>
        </w:rPr>
        <w:t xml:space="preserve">In </w:t>
      </w:r>
      <w:r w:rsidRPr="006F6910">
        <w:rPr>
          <w:rFonts w:cstheme="minorHAnsi"/>
          <w:color w:val="000000"/>
        </w:rPr>
        <w:t xml:space="preserve">the </w:t>
      </w:r>
      <w:r>
        <w:rPr>
          <w:rFonts w:cstheme="minorHAnsi"/>
          <w:color w:val="000000"/>
        </w:rPr>
        <w:t>i</w:t>
      </w:r>
      <w:r w:rsidRPr="006F6910">
        <w:rPr>
          <w:rFonts w:cstheme="minorHAnsi"/>
          <w:color w:val="000000"/>
        </w:rPr>
        <w:t>ntegrity and reliability assessment of the printed circuits</w:t>
      </w:r>
      <w:r>
        <w:rPr>
          <w:rFonts w:cstheme="minorHAnsi"/>
          <w:color w:val="000000"/>
        </w:rPr>
        <w:t xml:space="preserve"> two tests i.e., </w:t>
      </w:r>
      <w:r w:rsidR="00D25575">
        <w:rPr>
          <w:rFonts w:cstheme="minorHAnsi"/>
          <w:color w:val="000000"/>
        </w:rPr>
        <w:t>electric fatigue and impact tests will be carried out in addition to the tests described in section 3.1</w:t>
      </w:r>
      <w:r w:rsidR="005C7344">
        <w:rPr>
          <w:rFonts w:cstheme="minorHAnsi"/>
          <w:color w:val="000000"/>
        </w:rPr>
        <w:t xml:space="preserve"> which will be conducted to evaluate the survivability and reliability of the sensors bonded with TP films.</w:t>
      </w:r>
    </w:p>
    <w:p w14:paraId="2D49A829" w14:textId="551F1967" w:rsidR="007E7B4E" w:rsidRDefault="007E7B4E" w:rsidP="00B23BC1">
      <w:pPr>
        <w:spacing w:after="0" w:line="240" w:lineRule="auto"/>
        <w:jc w:val="both"/>
        <w:rPr>
          <w:rFonts w:cstheme="minorHAnsi"/>
          <w:color w:val="000000"/>
        </w:rPr>
      </w:pPr>
    </w:p>
    <w:p w14:paraId="428F68D3" w14:textId="77777777" w:rsidR="00B0004D" w:rsidRDefault="00B0004D" w:rsidP="00B23BC1">
      <w:pPr>
        <w:spacing w:after="0" w:line="240" w:lineRule="auto"/>
        <w:jc w:val="both"/>
        <w:rPr>
          <w:rFonts w:cstheme="minorHAnsi"/>
          <w:color w:val="000000"/>
        </w:rPr>
      </w:pPr>
    </w:p>
    <w:p w14:paraId="4BB5E37E" w14:textId="066B155C" w:rsidR="00D35CE5" w:rsidRPr="00674950" w:rsidRDefault="00B0004D" w:rsidP="00D35CE5">
      <w:pPr>
        <w:pStyle w:val="Heading2"/>
        <w:rPr>
          <w:b/>
          <w:bCs/>
          <w:color w:val="000000" w:themeColor="text1"/>
          <w:sz w:val="24"/>
          <w:szCs w:val="24"/>
        </w:rPr>
      </w:pPr>
      <w:bookmarkStart w:id="24" w:name="_Toc80804886"/>
      <w:r w:rsidRPr="008837F0">
        <w:rPr>
          <w:b/>
          <w:bCs/>
          <w:color w:val="000000" w:themeColor="text1"/>
          <w:sz w:val="24"/>
          <w:szCs w:val="24"/>
          <w:highlight w:val="yellow"/>
        </w:rPr>
        <w:t>3.3</w:t>
      </w:r>
      <w:r w:rsidRPr="008837F0">
        <w:rPr>
          <w:rStyle w:val="Heading3Char"/>
          <w:b/>
          <w:bCs/>
          <w:color w:val="000000" w:themeColor="text1"/>
          <w:highlight w:val="yellow"/>
        </w:rPr>
        <w:t xml:space="preserve">.2. </w:t>
      </w:r>
      <w:r w:rsidR="00D35CE5" w:rsidRPr="008837F0">
        <w:rPr>
          <w:rStyle w:val="Heading3Char"/>
          <w:b/>
          <w:bCs/>
          <w:color w:val="000000" w:themeColor="text1"/>
          <w:highlight w:val="yellow"/>
        </w:rPr>
        <w:t>Connection between sensor</w:t>
      </w:r>
      <w:r w:rsidR="00D35CE5" w:rsidRPr="008837F0">
        <w:rPr>
          <w:b/>
          <w:bCs/>
          <w:color w:val="000000" w:themeColor="text1"/>
          <w:sz w:val="24"/>
          <w:szCs w:val="24"/>
          <w:highlight w:val="yellow"/>
        </w:rPr>
        <w:t xml:space="preserve"> and printed circuits</w:t>
      </w:r>
      <w:bookmarkEnd w:id="24"/>
    </w:p>
    <w:p w14:paraId="6DFCED64" w14:textId="77777777" w:rsidR="009734A0" w:rsidRDefault="009734A0" w:rsidP="008664E5">
      <w:pPr>
        <w:spacing w:after="0" w:line="240" w:lineRule="auto"/>
        <w:rPr>
          <w:rFonts w:cstheme="minorHAnsi"/>
          <w:b/>
          <w:bCs/>
          <w:color w:val="0070C0"/>
        </w:rPr>
      </w:pPr>
    </w:p>
    <w:p w14:paraId="459EDBFB" w14:textId="1F99E543" w:rsidR="008664E5" w:rsidRPr="006B7EED" w:rsidRDefault="008664E5" w:rsidP="008664E5">
      <w:pPr>
        <w:spacing w:after="0" w:line="240" w:lineRule="auto"/>
        <w:rPr>
          <w:rFonts w:cstheme="minorHAnsi"/>
          <w:b/>
          <w:bCs/>
          <w:color w:val="0070C0"/>
        </w:rPr>
      </w:pPr>
      <w:r w:rsidRPr="006B7EED">
        <w:rPr>
          <w:rFonts w:cstheme="minorHAnsi"/>
          <w:b/>
          <w:bCs/>
          <w:color w:val="0070C0"/>
        </w:rPr>
        <w:t>Motivation:</w:t>
      </w:r>
    </w:p>
    <w:p w14:paraId="7A6A0EA3" w14:textId="77777777" w:rsidR="008664E5" w:rsidRDefault="008664E5" w:rsidP="008664E5">
      <w:pPr>
        <w:spacing w:after="0" w:line="240" w:lineRule="auto"/>
        <w:jc w:val="both"/>
        <w:rPr>
          <w:rFonts w:cstheme="minorHAnsi"/>
        </w:rPr>
      </w:pPr>
      <w:r w:rsidRPr="008837F0">
        <w:rPr>
          <w:rFonts w:cstheme="minorHAnsi"/>
        </w:rPr>
        <w:t xml:space="preserve">Another important element to be considered are the connections between the printed paths and the sensors. Some authors have used conductive epoxy </w:t>
      </w:r>
      <w:sdt>
        <w:sdtPr>
          <w:rPr>
            <w:rFonts w:cstheme="minorHAnsi"/>
          </w:rPr>
          <w:alias w:val="To edit, see citavi.com/edit"/>
          <w:tag w:val="CitaviPlaceholder#1e197803-16ca-453b-acd3-2bb187a1ca11"/>
          <w:id w:val="-432130089"/>
          <w:placeholder>
            <w:docPart w:val="3ABF2EAED00947D99A8AF189AA69B03B"/>
          </w:placeholder>
        </w:sdtPr>
        <w:sdtEndPr/>
        <w:sdtContent>
          <w:r w:rsidRPr="008837F0">
            <w:rPr>
              <w:rFonts w:cstheme="minorHAnsi"/>
              <w:noProof/>
            </w:rPr>
            <w:fldChar w:fldCharType="begin"/>
          </w:r>
          <w:r w:rsidRPr="008837F0">
            <w:rPr>
              <w:rFonts w:cstheme="minorHAns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jhhNTgxLTBkMzItNDA3My1hNGZmLWQ1OWEwOWIyZjdkNSIsIlJhbmdlTGVuZ3RoIjozLCJSZWZlcmVuY2VJZCI6IjAyNGVkOTNjLTcxNmItNDg3Zi04NmQyLThlOTI1NmJhZTE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QvMjUvMjAyMSIsIkRvaSI6IjEwLjMzOTAvbmFubzExMDUxMTA2IiwiRWRpdG9ycyI6W10sIkV2YWx1YXRpb25Db21wbGV4aXR5IjowLCJFdmFsdWF0aW9uU291cmNlVGV4dEZvcm1hdCI6MCwiR3JvdXBzIjpbeyIkaWQiOiIxNS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zOTIyODgzIiwiVXJpU3RyaW5nIjoiaHR0cDovL3d3dy5uY2JpLm5sbS5uaWguZ292L3B1Ym1lZC8zMzkyMjg4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HNvZmkiLCJDcmVhdGVkT24iOiIyMDIxLTA2LTE4VDE4OjU0OjU5IiwiTW9kaWZpZWRCeSI6Il9Uc29maSIsIklkIjoiNjRmMDkyOTYtZTZkYy00ZmE3LWJjZmQtNmNjYWZhMzljZmExIiwiTW9kaWZpZWRPbiI6IjIwMjEtMDYtMThUMTg6NTQ6NTk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MTQ2OTQwIiwiVXJpU3RyaW5nIjoiaHR0cHM6Ly93d3cubmNiaS5ubG0ubmloLmdvdi9wbWMvYXJ0aWNsZXMvUE1DODE0Njk0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HNvZmkiLCJDcmVhdGVkT24iOiIyMDIxLTA2LTE4VDE4OjU0OjU5IiwiTW9kaWZpZWRCeSI6Il9Uc29maSIsIklkIjoiMGM1YmM1ZmYtN2NlMS00MmY3LWE1NDAtOGVmNDVkYzBiM2NhIiwiTW9kaWZpZWRPbiI6IjIwMjEtMDYtMThUMTg6NTQ6N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zMzkwL25hbm8xMTA1MTEwNiIsIlVyaVN0cmluZyI6Imh0dHBzOi8vZG9pLm9yZy8xMC4zMzkwL25hbm8xMTA1MTEw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tcHN0cnVjdC4yMDE5LjAxLjAwOCIsIkVkaXRvcnMiOltdLCJFdmFsdWF0aW9uQ29tcGxleGl0eSI6MCwiRXZhbHVhdGlvblNvdXJjZVRleHRGb3JtYXQiOjAsIkdyb3VwcyI6W3siJHJlZiI6IjE1In1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E2L2ouY29tcHN0cnVjdC4yMDE5LjAxLjAwOCIsIlVyaVN0cmluZyI6Imh0dHBzOi8vZG9pLm9yZy8xMC4xMDE2L2ouY29tcHN0cnVjdC4yMDE5LjAxLjAw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}</w:instrText>
          </w:r>
          <w:r w:rsidRPr="008837F0">
            <w:rPr>
              <w:rFonts w:cstheme="minorHAnsi"/>
              <w:noProof/>
            </w:rPr>
            <w:fldChar w:fldCharType="separate"/>
          </w:r>
          <w:r w:rsidRPr="008837F0">
            <w:rPr>
              <w:rFonts w:cstheme="minorHAnsi"/>
              <w:noProof/>
            </w:rPr>
            <w:t>[31]</w:t>
          </w:r>
          <w:r w:rsidRPr="008837F0">
            <w:rPr>
              <w:rFonts w:cstheme="minorHAnsi"/>
              <w:noProof/>
            </w:rPr>
            <w:fldChar w:fldCharType="end"/>
          </w:r>
        </w:sdtContent>
      </w:sdt>
      <w:r w:rsidRPr="008837F0">
        <w:rPr>
          <w:rFonts w:cstheme="minorHAnsi"/>
        </w:rPr>
        <w:t xml:space="preserve"> to connect sensors with the conductive paths, however it is likely to fail under high loads. This is a critical element that needs to be designed in such a way that the connection between the sensors and the printed circuits is secured, is able to survive during different loading conditions and should not be too complex and bulky.</w:t>
      </w:r>
      <w:r>
        <w:rPr>
          <w:rFonts w:cstheme="minorHAnsi"/>
        </w:rPr>
        <w:t xml:space="preserve"> </w:t>
      </w:r>
    </w:p>
    <w:p w14:paraId="35C2782A" w14:textId="0088B6CF" w:rsidR="007C6D23" w:rsidRDefault="007C6D23" w:rsidP="00B23BC1">
      <w:pPr>
        <w:spacing w:after="0" w:line="240" w:lineRule="auto"/>
        <w:jc w:val="both"/>
        <w:rPr>
          <w:rFonts w:cstheme="minorHAnsi"/>
          <w:color w:val="000000"/>
        </w:rPr>
      </w:pPr>
    </w:p>
    <w:p w14:paraId="69496F15" w14:textId="77777777" w:rsidR="008965AA" w:rsidRPr="006B7EED" w:rsidRDefault="008965AA" w:rsidP="008965AA">
      <w:pPr>
        <w:spacing w:after="0" w:line="240" w:lineRule="auto"/>
        <w:jc w:val="both"/>
        <w:rPr>
          <w:rFonts w:cstheme="minorHAnsi"/>
          <w:b/>
          <w:color w:val="0070C0"/>
        </w:rPr>
      </w:pPr>
      <w:r w:rsidRPr="006B7EED">
        <w:rPr>
          <w:rFonts w:cstheme="minorHAnsi"/>
          <w:b/>
          <w:color w:val="0070C0"/>
        </w:rPr>
        <w:t>Aims:</w:t>
      </w:r>
    </w:p>
    <w:p w14:paraId="5B9B58EF" w14:textId="426E62F1" w:rsidR="008965AA" w:rsidRDefault="008965AA" w:rsidP="008965AA">
      <w:pPr>
        <w:pStyle w:val="ListParagraph"/>
        <w:numPr>
          <w:ilvl w:val="0"/>
          <w:numId w:val="2"/>
        </w:numPr>
        <w:spacing w:after="0" w:line="240" w:lineRule="auto"/>
        <w:jc w:val="both"/>
        <w:rPr>
          <w:rFonts w:cstheme="minorHAnsi"/>
        </w:rPr>
      </w:pPr>
      <w:r>
        <w:rPr>
          <w:rFonts w:cstheme="minorHAnsi"/>
        </w:rPr>
        <w:t>Development of a new connecting element between the sensors and the printed paths.</w:t>
      </w:r>
    </w:p>
    <w:p w14:paraId="1FD68CD2" w14:textId="22E0B293" w:rsidR="0083505D" w:rsidRPr="003C6023" w:rsidRDefault="0083505D" w:rsidP="003C6023">
      <w:pPr>
        <w:pStyle w:val="ListParagraph"/>
        <w:numPr>
          <w:ilvl w:val="0"/>
          <w:numId w:val="2"/>
        </w:numPr>
        <w:spacing w:after="0" w:line="240" w:lineRule="auto"/>
        <w:jc w:val="both"/>
        <w:rPr>
          <w:rFonts w:cstheme="minorHAnsi"/>
        </w:rPr>
      </w:pPr>
      <w:r w:rsidRPr="006B7EED">
        <w:rPr>
          <w:rFonts w:cstheme="minorHAnsi"/>
        </w:rPr>
        <w:t>Using a single surface-mounted connector instead of several required connectors.</w:t>
      </w:r>
    </w:p>
    <w:p w14:paraId="4D3A2F43" w14:textId="77777777" w:rsidR="00AB7930" w:rsidRDefault="00AB7930" w:rsidP="00C81C29">
      <w:pPr>
        <w:spacing w:after="0" w:line="240" w:lineRule="auto"/>
        <w:jc w:val="both"/>
        <w:rPr>
          <w:rFonts w:cstheme="minorHAnsi"/>
          <w:b/>
          <w:bCs/>
          <w:color w:val="0070C0"/>
        </w:rPr>
      </w:pPr>
    </w:p>
    <w:p w14:paraId="17D9C49F" w14:textId="0549C0CD" w:rsidR="007C6D23" w:rsidRDefault="007C6D23" w:rsidP="00B23BC1">
      <w:pPr>
        <w:spacing w:after="0" w:line="240" w:lineRule="auto"/>
        <w:jc w:val="both"/>
        <w:rPr>
          <w:rFonts w:cstheme="minorHAnsi"/>
          <w:color w:val="000000"/>
        </w:rPr>
      </w:pPr>
    </w:p>
    <w:p w14:paraId="7976304B" w14:textId="77777777" w:rsidR="00AB7930" w:rsidRDefault="00AB7930" w:rsidP="00B23BC1">
      <w:pPr>
        <w:spacing w:after="0" w:line="240" w:lineRule="auto"/>
        <w:jc w:val="both"/>
        <w:rPr>
          <w:rFonts w:cstheme="minorHAnsi"/>
          <w:color w:val="000000"/>
        </w:rPr>
      </w:pPr>
    </w:p>
    <w:p w14:paraId="0479EB3B" w14:textId="0A40B538" w:rsidR="007C6D23" w:rsidRDefault="007C6D23" w:rsidP="00B23BC1">
      <w:pPr>
        <w:spacing w:after="0" w:line="240" w:lineRule="auto"/>
        <w:jc w:val="both"/>
        <w:rPr>
          <w:rFonts w:cstheme="minorHAnsi"/>
          <w:color w:val="000000"/>
        </w:rPr>
      </w:pPr>
    </w:p>
    <w:p w14:paraId="13ACB039" w14:textId="4B735BA3" w:rsidR="007C6D23" w:rsidRDefault="007C6D23" w:rsidP="00B23BC1">
      <w:pPr>
        <w:spacing w:after="0" w:line="240" w:lineRule="auto"/>
        <w:jc w:val="both"/>
        <w:rPr>
          <w:rFonts w:cstheme="minorHAnsi"/>
          <w:color w:val="000000"/>
        </w:rPr>
      </w:pPr>
    </w:p>
    <w:p w14:paraId="238F4D5D" w14:textId="77777777" w:rsidR="009B2FD0" w:rsidRPr="007A088D" w:rsidRDefault="009B2FD0" w:rsidP="00B23BC1">
      <w:pPr>
        <w:spacing w:after="0" w:line="240" w:lineRule="auto"/>
        <w:jc w:val="both"/>
        <w:rPr>
          <w:rFonts w:cstheme="minorHAnsi"/>
          <w:color w:val="000000"/>
        </w:rPr>
      </w:pPr>
    </w:p>
    <w:p w14:paraId="31884FBB" w14:textId="0DEA2B8C" w:rsidR="006E1050" w:rsidRDefault="009B2FD0" w:rsidP="00AC7604">
      <w:pPr>
        <w:pStyle w:val="Heading1"/>
        <w:numPr>
          <w:ilvl w:val="0"/>
          <w:numId w:val="49"/>
        </w:numPr>
        <w:spacing w:before="0" w:line="240" w:lineRule="auto"/>
        <w:rPr>
          <w:rFonts w:cstheme="minorHAnsi"/>
          <w:b/>
          <w:bCs/>
          <w:color w:val="auto"/>
          <w:sz w:val="22"/>
          <w:szCs w:val="22"/>
        </w:rPr>
      </w:pPr>
      <w:bookmarkStart w:id="25" w:name="_Toc80804887"/>
      <w:r>
        <w:rPr>
          <w:rFonts w:cstheme="minorHAnsi"/>
          <w:b/>
          <w:bCs/>
          <w:color w:val="auto"/>
          <w:sz w:val="22"/>
          <w:szCs w:val="22"/>
        </w:rPr>
        <w:lastRenderedPageBreak/>
        <w:t>P</w:t>
      </w:r>
      <w:r w:rsidR="002E229D" w:rsidRPr="002C0A3A">
        <w:rPr>
          <w:rFonts w:cstheme="minorHAnsi"/>
          <w:b/>
          <w:bCs/>
          <w:color w:val="auto"/>
          <w:sz w:val="22"/>
          <w:szCs w:val="22"/>
        </w:rPr>
        <w:t>lanning</w:t>
      </w:r>
      <w:bookmarkEnd w:id="25"/>
      <w:r w:rsidR="002E229D" w:rsidRPr="002C0A3A">
        <w:rPr>
          <w:rFonts w:cstheme="minorHAnsi"/>
          <w:b/>
          <w:bCs/>
          <w:color w:val="auto"/>
          <w:sz w:val="22"/>
          <w:szCs w:val="22"/>
        </w:rPr>
        <w:t xml:space="preserve"> </w:t>
      </w:r>
      <w:r>
        <w:rPr>
          <w:rFonts w:cstheme="minorHAnsi"/>
          <w:b/>
          <w:bCs/>
          <w:color w:val="auto"/>
          <w:sz w:val="22"/>
          <w:szCs w:val="22"/>
        </w:rPr>
        <w:t>of Activities</w:t>
      </w:r>
    </w:p>
    <w:p w14:paraId="6FD0DFB8" w14:textId="77777777" w:rsidR="0054378A" w:rsidRPr="0054378A" w:rsidRDefault="0054378A" w:rsidP="00B23BC1">
      <w:pPr>
        <w:spacing w:after="0" w:line="240" w:lineRule="auto"/>
      </w:pPr>
    </w:p>
    <w:p w14:paraId="5A45B258" w14:textId="11EDDB34" w:rsidR="00DC5CA6" w:rsidRPr="0054378A" w:rsidRDefault="00BF100C" w:rsidP="00B23BC1">
      <w:pPr>
        <w:spacing w:after="0" w:line="240" w:lineRule="auto"/>
        <w:jc w:val="both"/>
        <w:rPr>
          <w:rFonts w:cstheme="minorHAnsi"/>
        </w:rPr>
      </w:pPr>
      <w:r w:rsidRPr="0054378A">
        <w:rPr>
          <w:rFonts w:cstheme="minorHAnsi"/>
        </w:rPr>
        <w:t xml:space="preserve">The </w:t>
      </w:r>
      <w:r w:rsidR="00AF5A56" w:rsidRPr="0054378A">
        <w:rPr>
          <w:rFonts w:cstheme="minorHAnsi"/>
        </w:rPr>
        <w:t xml:space="preserve">draft time and work plan and </w:t>
      </w:r>
      <w:r w:rsidR="00953949" w:rsidRPr="0054378A">
        <w:rPr>
          <w:rFonts w:cstheme="minorHAnsi"/>
        </w:rPr>
        <w:t xml:space="preserve">the place where these activities </w:t>
      </w:r>
      <w:r w:rsidR="00E054D8" w:rsidRPr="0054378A">
        <w:rPr>
          <w:rFonts w:cstheme="minorHAnsi"/>
        </w:rPr>
        <w:t xml:space="preserve">will be carried </w:t>
      </w:r>
      <w:r w:rsidR="00953949" w:rsidRPr="0054378A">
        <w:rPr>
          <w:rFonts w:cstheme="minorHAnsi"/>
        </w:rPr>
        <w:t xml:space="preserve">is given in the table </w:t>
      </w:r>
      <w:r w:rsidR="004452C5">
        <w:rPr>
          <w:rFonts w:cstheme="minorHAnsi"/>
        </w:rPr>
        <w:t xml:space="preserve">(Table 7) </w:t>
      </w:r>
      <w:r w:rsidR="00953949" w:rsidRPr="0054378A">
        <w:rPr>
          <w:rFonts w:cstheme="minorHAnsi"/>
        </w:rPr>
        <w:t xml:space="preserve">below: </w:t>
      </w:r>
    </w:p>
    <w:p w14:paraId="48574D3E" w14:textId="77777777" w:rsidR="0054378A" w:rsidRDefault="0054378A" w:rsidP="00B23BC1">
      <w:pPr>
        <w:pStyle w:val="ListParagraph"/>
        <w:spacing w:after="0" w:line="240" w:lineRule="auto"/>
        <w:ind w:left="360"/>
        <w:jc w:val="center"/>
        <w:rPr>
          <w:rFonts w:cstheme="minorHAnsi"/>
        </w:rPr>
      </w:pPr>
    </w:p>
    <w:p w14:paraId="3EF2503B" w14:textId="495E3A48" w:rsidR="00C63A45" w:rsidRPr="0054378A" w:rsidRDefault="002E229D" w:rsidP="00B23BC1">
      <w:pPr>
        <w:pStyle w:val="ListParagraph"/>
        <w:spacing w:after="0" w:line="240" w:lineRule="auto"/>
        <w:ind w:left="360"/>
        <w:jc w:val="center"/>
        <w:rPr>
          <w:rFonts w:cstheme="minorHAnsi"/>
        </w:rPr>
      </w:pPr>
      <w:r w:rsidRPr="006B7EED">
        <w:rPr>
          <w:rFonts w:cstheme="minorHAnsi"/>
        </w:rPr>
        <w:t xml:space="preserve">Table </w:t>
      </w:r>
      <w:r w:rsidR="00DF0B6F">
        <w:rPr>
          <w:rFonts w:cstheme="minorHAnsi"/>
        </w:rPr>
        <w:t>7</w:t>
      </w:r>
      <w:r w:rsidRPr="006B7EED">
        <w:rPr>
          <w:rFonts w:cstheme="minorHAnsi"/>
        </w:rPr>
        <w:t>: Activities planning</w:t>
      </w:r>
    </w:p>
    <w:tbl>
      <w:tblPr>
        <w:tblStyle w:val="PlainTable2"/>
        <w:tblW w:w="9900" w:type="dxa"/>
        <w:tblLook w:val="04A0" w:firstRow="1" w:lastRow="0" w:firstColumn="1" w:lastColumn="0" w:noHBand="0" w:noVBand="1"/>
      </w:tblPr>
      <w:tblGrid>
        <w:gridCol w:w="4894"/>
        <w:gridCol w:w="5006"/>
      </w:tblGrid>
      <w:tr w:rsidR="00C63A45" w:rsidRPr="006B7EED" w14:paraId="464F7FC7" w14:textId="77777777" w:rsidTr="00BF280E">
        <w:trPr>
          <w:cnfStyle w:val="100000000000" w:firstRow="1" w:lastRow="0" w:firstColumn="0" w:lastColumn="0" w:oddVBand="0" w:evenVBand="0" w:oddHBand="0"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578DBB71" w14:textId="77777777" w:rsidR="00C63A45" w:rsidRPr="006B7EED" w:rsidRDefault="00C63A45" w:rsidP="00B23BC1">
            <w:pPr>
              <w:jc w:val="center"/>
              <w:rPr>
                <w:rFonts w:cstheme="minorHAnsi"/>
              </w:rPr>
            </w:pPr>
            <w:r w:rsidRPr="006B7EED">
              <w:rPr>
                <w:rFonts w:cstheme="minorHAnsi"/>
              </w:rPr>
              <w:t>Place</w:t>
            </w:r>
          </w:p>
        </w:tc>
        <w:tc>
          <w:tcPr>
            <w:tcW w:w="5006" w:type="dxa"/>
            <w:vAlign w:val="center"/>
          </w:tcPr>
          <w:p w14:paraId="735CB317" w14:textId="77777777" w:rsidR="00C63A45" w:rsidRPr="006B7EED" w:rsidRDefault="00C63A45" w:rsidP="00B23BC1">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6B7EED">
              <w:rPr>
                <w:rFonts w:cstheme="minorHAnsi"/>
              </w:rPr>
              <w:t>Work</w:t>
            </w:r>
          </w:p>
        </w:tc>
      </w:tr>
      <w:tr w:rsidR="00C63A45" w:rsidRPr="006B7EED" w14:paraId="7F663286" w14:textId="77777777" w:rsidTr="00767A7E">
        <w:trPr>
          <w:cnfStyle w:val="000000100000" w:firstRow="0" w:lastRow="0" w:firstColumn="0" w:lastColumn="0" w:oddVBand="0" w:evenVBand="0" w:oddHBand="1" w:evenHBand="0" w:firstRowFirstColumn="0" w:firstRowLastColumn="0" w:lastRowFirstColumn="0" w:lastRowLastColumn="0"/>
          <w:trHeight w:val="3176"/>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72E5CA09" w14:textId="77777777" w:rsidR="00C63A45" w:rsidRPr="006B7EED" w:rsidRDefault="00C63A45" w:rsidP="00B23BC1">
            <w:pPr>
              <w:rPr>
                <w:rFonts w:cstheme="minorHAnsi"/>
                <w:b w:val="0"/>
                <w:bCs w:val="0"/>
              </w:rPr>
            </w:pPr>
            <w:r w:rsidRPr="006B7EED">
              <w:rPr>
                <w:rFonts w:cstheme="minorHAnsi"/>
              </w:rPr>
              <w:t>FIDAMC</w:t>
            </w:r>
          </w:p>
          <w:p w14:paraId="7484A5D1" w14:textId="77777777" w:rsidR="00C63A45" w:rsidRPr="006B7EED" w:rsidRDefault="00C63A45" w:rsidP="00B23BC1">
            <w:pPr>
              <w:rPr>
                <w:rFonts w:cstheme="minorHAnsi"/>
                <w:b w:val="0"/>
                <w:bCs w:val="0"/>
              </w:rPr>
            </w:pPr>
            <w:r w:rsidRPr="006B7EED">
              <w:rPr>
                <w:rFonts w:cstheme="minorHAnsi"/>
                <w:b w:val="0"/>
                <w:bCs w:val="0"/>
              </w:rPr>
              <w:t>Nov. 2020 - Dec.2021</w:t>
            </w:r>
          </w:p>
          <w:p w14:paraId="1FDA2828" w14:textId="77777777" w:rsidR="00C63A45" w:rsidRPr="006B7EED" w:rsidRDefault="00C63A45" w:rsidP="00B23BC1">
            <w:pPr>
              <w:rPr>
                <w:rFonts w:cstheme="minorHAnsi"/>
              </w:rPr>
            </w:pPr>
            <w:r w:rsidRPr="006B7EED">
              <w:rPr>
                <w:rFonts w:cstheme="minorHAnsi"/>
                <w:b w:val="0"/>
                <w:bCs w:val="0"/>
              </w:rPr>
              <w:t>July 2022 – Oct. 2023 (including second secondment*)</w:t>
            </w:r>
          </w:p>
        </w:tc>
        <w:tc>
          <w:tcPr>
            <w:tcW w:w="5006" w:type="dxa"/>
            <w:vAlign w:val="center"/>
          </w:tcPr>
          <w:p w14:paraId="0F43494C" w14:textId="77777777" w:rsidR="00C63A45" w:rsidRPr="006B7EED" w:rsidRDefault="00C63A45" w:rsidP="00AD2A8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 xml:space="preserve">Manufacturing of coupons/elements </w:t>
            </w:r>
          </w:p>
          <w:p w14:paraId="235F9605" w14:textId="77777777" w:rsidR="00C63A45" w:rsidRPr="006B7EED" w:rsidRDefault="00C63A45" w:rsidP="00AD2A8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Bending test</w:t>
            </w:r>
          </w:p>
          <w:p w14:paraId="250AF424" w14:textId="2E7AE183" w:rsidR="00C63A45" w:rsidRPr="006B7EED" w:rsidRDefault="00C63A45" w:rsidP="00AD2A8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Fatigue tests</w:t>
            </w:r>
            <w:r w:rsidR="000E652C">
              <w:rPr>
                <w:rFonts w:cstheme="minorHAnsi"/>
              </w:rPr>
              <w:t xml:space="preserve"> (Tensile)</w:t>
            </w:r>
          </w:p>
          <w:p w14:paraId="3044D701" w14:textId="493588C0" w:rsidR="00C63A45" w:rsidRPr="006B7EED" w:rsidRDefault="00C63A45" w:rsidP="00AD2A8D">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AO</w:t>
            </w:r>
            <w:r w:rsidR="00324D9D">
              <w:rPr>
                <w:rFonts w:cstheme="minorHAnsi"/>
              </w:rPr>
              <w:t>C</w:t>
            </w:r>
            <w:r w:rsidRPr="006B7EED">
              <w:rPr>
                <w:rFonts w:cstheme="minorHAnsi"/>
              </w:rPr>
              <w:t xml:space="preserve"> tests </w:t>
            </w:r>
          </w:p>
          <w:p w14:paraId="5BF9179B" w14:textId="77777777" w:rsidR="00C63A45" w:rsidRPr="006B7EED" w:rsidRDefault="00C63A45" w:rsidP="00AD2A8D">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Temperature and thermal cycling</w:t>
            </w:r>
          </w:p>
          <w:p w14:paraId="112C5EF3" w14:textId="77777777" w:rsidR="00D30690" w:rsidRDefault="00C63A45" w:rsidP="00AD2A8D">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Hot-wet/Humidity</w:t>
            </w:r>
          </w:p>
          <w:p w14:paraId="2BD28129" w14:textId="77777777" w:rsidR="00D30690" w:rsidRPr="00C46D4E" w:rsidRDefault="00C63A45" w:rsidP="00AD2A8D">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heme="minorHAnsi"/>
              </w:rPr>
            </w:pPr>
            <w:r w:rsidRPr="00C46D4E">
              <w:rPr>
                <w:rFonts w:cstheme="minorHAnsi"/>
              </w:rPr>
              <w:t>Formulation of functional inks</w:t>
            </w:r>
          </w:p>
          <w:p w14:paraId="3B12E3B1" w14:textId="77777777" w:rsidR="00C63A45" w:rsidRDefault="00C63A45" w:rsidP="00AD2A8D">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heme="minorHAnsi"/>
              </w:rPr>
            </w:pPr>
            <w:r w:rsidRPr="00C46D4E">
              <w:rPr>
                <w:rFonts w:cstheme="minorHAnsi"/>
              </w:rPr>
              <w:t>Development and characterization of the printed circuits and conductive paths</w:t>
            </w:r>
          </w:p>
          <w:p w14:paraId="12FFEE50" w14:textId="2FE43F4F" w:rsidR="000A7663" w:rsidRPr="00C46D4E" w:rsidRDefault="000A7663" w:rsidP="00AD2A8D">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Welding of sensors</w:t>
            </w:r>
          </w:p>
        </w:tc>
      </w:tr>
      <w:tr w:rsidR="00C63A45" w:rsidRPr="006B7EED" w14:paraId="0D4CE162" w14:textId="77777777" w:rsidTr="00767A7E">
        <w:trPr>
          <w:trHeight w:val="1349"/>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0EAD391E" w14:textId="77777777" w:rsidR="00C63A45" w:rsidRPr="006B7EED" w:rsidRDefault="00C63A45" w:rsidP="00B23BC1">
            <w:pPr>
              <w:rPr>
                <w:rFonts w:cstheme="minorHAnsi"/>
                <w:b w:val="0"/>
                <w:bCs w:val="0"/>
              </w:rPr>
            </w:pPr>
            <w:r w:rsidRPr="006B7EED">
              <w:rPr>
                <w:rFonts w:cstheme="minorHAnsi"/>
              </w:rPr>
              <w:t>DLR</w:t>
            </w:r>
          </w:p>
          <w:p w14:paraId="2674DFE2" w14:textId="77777777" w:rsidR="00C63A45" w:rsidRPr="006B7EED" w:rsidRDefault="00C63A45" w:rsidP="00B23BC1">
            <w:pPr>
              <w:rPr>
                <w:rFonts w:cstheme="minorHAnsi"/>
              </w:rPr>
            </w:pPr>
            <w:r w:rsidRPr="006B7EED">
              <w:rPr>
                <w:rFonts w:cstheme="minorHAnsi"/>
                <w:b w:val="0"/>
                <w:bCs w:val="0"/>
              </w:rPr>
              <w:t>First Secondment</w:t>
            </w:r>
          </w:p>
          <w:p w14:paraId="6CBDAC7A" w14:textId="77777777" w:rsidR="00C63A45" w:rsidRPr="006B7EED" w:rsidRDefault="00C63A45" w:rsidP="00B23BC1">
            <w:pPr>
              <w:rPr>
                <w:rFonts w:cstheme="minorHAnsi"/>
                <w:b w:val="0"/>
                <w:bCs w:val="0"/>
              </w:rPr>
            </w:pPr>
            <w:r w:rsidRPr="006B7EED">
              <w:rPr>
                <w:rFonts w:cstheme="minorHAnsi"/>
                <w:b w:val="0"/>
                <w:bCs w:val="0"/>
              </w:rPr>
              <w:t>Jan 2022-June 2022 (Planned)</w:t>
            </w:r>
          </w:p>
        </w:tc>
        <w:tc>
          <w:tcPr>
            <w:tcW w:w="5006" w:type="dxa"/>
            <w:vAlign w:val="center"/>
          </w:tcPr>
          <w:p w14:paraId="1B14F021" w14:textId="2B2EEAFD" w:rsidR="00C63A45" w:rsidRPr="00B07329" w:rsidRDefault="00C63A45" w:rsidP="00B07329">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cstheme="minorHAnsi"/>
              </w:rPr>
            </w:pPr>
            <w:r w:rsidRPr="006B7EED">
              <w:rPr>
                <w:rFonts w:cstheme="minorHAnsi"/>
              </w:rPr>
              <w:t>Fatigue tests</w:t>
            </w:r>
            <w:r w:rsidR="000E652C">
              <w:rPr>
                <w:rFonts w:cstheme="minorHAnsi"/>
              </w:rPr>
              <w:t xml:space="preserve"> (Bending)</w:t>
            </w:r>
          </w:p>
        </w:tc>
      </w:tr>
      <w:tr w:rsidR="00C63A45" w:rsidRPr="006B7EED" w14:paraId="127AE96E" w14:textId="77777777" w:rsidTr="00767A7E">
        <w:trPr>
          <w:cnfStyle w:val="000000100000" w:firstRow="0" w:lastRow="0" w:firstColumn="0" w:lastColumn="0" w:oddVBand="0" w:evenVBand="0" w:oddHBand="1" w:evenHBand="0" w:firstRowFirstColumn="0" w:firstRowLastColumn="0" w:lastRowFirstColumn="0" w:lastRowLastColumn="0"/>
          <w:trHeight w:val="1079"/>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596F1357" w14:textId="2ABFB606" w:rsidR="00C63A45" w:rsidRPr="005A6527" w:rsidRDefault="00C63A45" w:rsidP="00B23BC1">
            <w:pPr>
              <w:rPr>
                <w:rFonts w:cstheme="minorHAnsi"/>
              </w:rPr>
            </w:pPr>
            <w:r w:rsidRPr="005A6527">
              <w:rPr>
                <w:rFonts w:cstheme="minorHAnsi"/>
              </w:rPr>
              <w:t>Second secondment</w:t>
            </w:r>
          </w:p>
          <w:p w14:paraId="1545C6ED" w14:textId="77777777" w:rsidR="00C63A45" w:rsidRPr="006B7EED" w:rsidRDefault="00C63A45" w:rsidP="00B23BC1">
            <w:pPr>
              <w:rPr>
                <w:rFonts w:cstheme="minorHAnsi"/>
              </w:rPr>
            </w:pPr>
            <w:r w:rsidRPr="006B7EED">
              <w:rPr>
                <w:rFonts w:cstheme="minorHAnsi"/>
                <w:b w:val="0"/>
                <w:bCs w:val="0"/>
              </w:rPr>
              <w:t>Not planned/decided yet</w:t>
            </w:r>
          </w:p>
          <w:p w14:paraId="30ED2F2A" w14:textId="77777777" w:rsidR="00C63A45" w:rsidRPr="006B7EED" w:rsidRDefault="00C63A45" w:rsidP="00B23BC1">
            <w:pPr>
              <w:rPr>
                <w:rFonts w:cstheme="minorHAnsi"/>
              </w:rPr>
            </w:pPr>
            <w:r w:rsidRPr="006B7EED">
              <w:rPr>
                <w:rFonts w:cstheme="minorHAnsi"/>
              </w:rPr>
              <w:t>Proposed TU-Delft</w:t>
            </w:r>
          </w:p>
        </w:tc>
        <w:tc>
          <w:tcPr>
            <w:tcW w:w="5006" w:type="dxa"/>
            <w:vAlign w:val="center"/>
          </w:tcPr>
          <w:p w14:paraId="5FA6864C" w14:textId="58BFAFD0" w:rsidR="00C63A45" w:rsidRPr="00767A7E" w:rsidRDefault="00C63A45" w:rsidP="00AD2A8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cstheme="minorHAnsi"/>
              </w:rPr>
            </w:pPr>
            <w:r w:rsidRPr="006B7EED">
              <w:rPr>
                <w:rFonts w:cstheme="minorHAnsi"/>
              </w:rPr>
              <w:t>Welding of sensors</w:t>
            </w:r>
          </w:p>
        </w:tc>
      </w:tr>
      <w:tr w:rsidR="00C63A45" w:rsidRPr="006B7EED" w14:paraId="5542375F" w14:textId="77777777" w:rsidTr="00767A7E">
        <w:trPr>
          <w:trHeight w:val="638"/>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1059CFF2" w14:textId="590AE8E7" w:rsidR="00C63A45" w:rsidRPr="006B7EED" w:rsidRDefault="00767A7E" w:rsidP="00B23BC1">
            <w:pPr>
              <w:rPr>
                <w:rFonts w:cstheme="minorHAnsi"/>
                <w:b w:val="0"/>
                <w:bCs w:val="0"/>
              </w:rPr>
            </w:pPr>
            <w:r w:rsidRPr="006B7EED">
              <w:rPr>
                <w:rFonts w:cstheme="minorHAnsi"/>
              </w:rPr>
              <w:t>Universidad Rey Juan Carlos</w:t>
            </w:r>
          </w:p>
        </w:tc>
        <w:tc>
          <w:tcPr>
            <w:tcW w:w="5006" w:type="dxa"/>
            <w:vAlign w:val="center"/>
          </w:tcPr>
          <w:p w14:paraId="608B261E" w14:textId="0CB363DE" w:rsidR="00C63A45" w:rsidRPr="006B7EED" w:rsidRDefault="00767A7E" w:rsidP="00AD2A8D">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cstheme="minorHAnsi"/>
              </w:rPr>
            </w:pPr>
            <w:r w:rsidRPr="006B7EED">
              <w:rPr>
                <w:rFonts w:cstheme="minorHAnsi"/>
              </w:rPr>
              <w:t>Printing of conductive paths</w:t>
            </w:r>
          </w:p>
        </w:tc>
      </w:tr>
    </w:tbl>
    <w:p w14:paraId="1D36578D" w14:textId="7C7715B4" w:rsidR="007C6D23" w:rsidRDefault="007C6D23" w:rsidP="00B23BC1">
      <w:pPr>
        <w:spacing w:line="240" w:lineRule="auto"/>
        <w:rPr>
          <w:rFonts w:cstheme="minorHAnsi"/>
        </w:rPr>
      </w:pPr>
    </w:p>
    <w:p w14:paraId="7F88A00F" w14:textId="37716173" w:rsidR="00420849" w:rsidRDefault="00420849" w:rsidP="00B23BC1">
      <w:pPr>
        <w:spacing w:line="240" w:lineRule="auto"/>
        <w:rPr>
          <w:rFonts w:cstheme="minorHAnsi"/>
        </w:rPr>
      </w:pPr>
    </w:p>
    <w:p w14:paraId="13B45850" w14:textId="08ACBF3F" w:rsidR="00420849" w:rsidRDefault="00420849" w:rsidP="00B23BC1">
      <w:pPr>
        <w:spacing w:line="240" w:lineRule="auto"/>
        <w:rPr>
          <w:rFonts w:cstheme="minorHAnsi"/>
        </w:rPr>
      </w:pPr>
    </w:p>
    <w:p w14:paraId="6631809E" w14:textId="14201819" w:rsidR="00420849" w:rsidRDefault="00420849" w:rsidP="00B23BC1">
      <w:pPr>
        <w:spacing w:line="240" w:lineRule="auto"/>
        <w:rPr>
          <w:rFonts w:cstheme="minorHAnsi"/>
        </w:rPr>
      </w:pPr>
    </w:p>
    <w:p w14:paraId="2E4943BC" w14:textId="4BB8562B" w:rsidR="00420849" w:rsidRDefault="00420849" w:rsidP="00B23BC1">
      <w:pPr>
        <w:spacing w:line="240" w:lineRule="auto"/>
        <w:rPr>
          <w:rFonts w:cstheme="minorHAnsi"/>
        </w:rPr>
      </w:pPr>
    </w:p>
    <w:p w14:paraId="79CE8569" w14:textId="02E10C87" w:rsidR="00420849" w:rsidRDefault="00420849" w:rsidP="00B23BC1">
      <w:pPr>
        <w:spacing w:line="240" w:lineRule="auto"/>
        <w:rPr>
          <w:rFonts w:cstheme="minorHAnsi"/>
        </w:rPr>
      </w:pPr>
    </w:p>
    <w:p w14:paraId="0EAA426E" w14:textId="34C32FF5" w:rsidR="00420849" w:rsidRDefault="00420849" w:rsidP="00B23BC1">
      <w:pPr>
        <w:spacing w:line="240" w:lineRule="auto"/>
        <w:rPr>
          <w:rFonts w:cstheme="minorHAnsi"/>
        </w:rPr>
      </w:pPr>
    </w:p>
    <w:p w14:paraId="3F13AB1D" w14:textId="611EF8DD" w:rsidR="00420849" w:rsidRDefault="00420849" w:rsidP="00B23BC1">
      <w:pPr>
        <w:spacing w:line="240" w:lineRule="auto"/>
        <w:rPr>
          <w:rFonts w:cstheme="minorHAnsi"/>
        </w:rPr>
      </w:pPr>
    </w:p>
    <w:p w14:paraId="7C3E2420" w14:textId="6792C81A" w:rsidR="00A2216F" w:rsidRDefault="00BA1583" w:rsidP="00B23BC1">
      <w:pPr>
        <w:spacing w:line="240" w:lineRule="auto"/>
        <w:rPr>
          <w:rFonts w:cstheme="minorHAnsi"/>
        </w:rPr>
      </w:pPr>
      <w:r>
        <w:rPr>
          <w:rFonts w:cstheme="minorHAnsi"/>
        </w:rPr>
        <w:t xml:space="preserve"> </w:t>
      </w:r>
    </w:p>
    <w:p w14:paraId="30405494" w14:textId="184E7A68" w:rsidR="00420849" w:rsidRDefault="00420849" w:rsidP="00B23BC1">
      <w:pPr>
        <w:spacing w:line="240" w:lineRule="auto"/>
        <w:rPr>
          <w:rFonts w:cstheme="minorHAnsi"/>
        </w:rPr>
      </w:pPr>
    </w:p>
    <w:p w14:paraId="15BAA779" w14:textId="77777777" w:rsidR="00420849" w:rsidRPr="00C63A45" w:rsidRDefault="00420849" w:rsidP="00B23BC1">
      <w:pPr>
        <w:spacing w:line="240" w:lineRule="auto"/>
        <w:rPr>
          <w:rFonts w:cstheme="minorHAnsi"/>
        </w:rPr>
      </w:pPr>
    </w:p>
    <w:sdt>
      <w:sdtPr>
        <w:tag w:val="CitaviBibliography"/>
        <w:id w:val="746930372"/>
        <w:placeholder>
          <w:docPart w:val="DefaultPlaceholder_-1854013440"/>
        </w:placeholder>
      </w:sdtPr>
      <w:sdtEndPr>
        <w:rPr>
          <w:sz w:val="22"/>
          <w:szCs w:val="22"/>
        </w:rPr>
      </w:sdtEndPr>
      <w:sdtContent>
        <w:p w14:paraId="46B4C901" w14:textId="77777777" w:rsidR="00DE1A10" w:rsidRPr="00841D1A" w:rsidRDefault="00BF4D94" w:rsidP="005015C6">
          <w:pPr>
            <w:pStyle w:val="CitaviBibliographyHeading"/>
            <w:rPr>
              <w:b/>
              <w:bCs/>
              <w:sz w:val="22"/>
              <w:szCs w:val="22"/>
            </w:rPr>
          </w:pPr>
          <w:r w:rsidRPr="00841D1A">
            <w:rPr>
              <w:sz w:val="22"/>
              <w:szCs w:val="22"/>
            </w:rPr>
            <w:fldChar w:fldCharType="begin"/>
          </w:r>
          <w:r w:rsidRPr="00841D1A">
            <w:rPr>
              <w:sz w:val="22"/>
              <w:szCs w:val="22"/>
            </w:rPr>
            <w:instrText>ADDIN CitaviBibliography</w:instrText>
          </w:r>
          <w:r w:rsidRPr="00841D1A">
            <w:rPr>
              <w:sz w:val="22"/>
              <w:szCs w:val="22"/>
            </w:rPr>
            <w:fldChar w:fldCharType="separate"/>
          </w:r>
          <w:r w:rsidR="00DE1A10" w:rsidRPr="00841D1A">
            <w:rPr>
              <w:b/>
              <w:bCs/>
              <w:sz w:val="22"/>
              <w:szCs w:val="22"/>
            </w:rPr>
            <w:t>References</w:t>
          </w:r>
        </w:p>
        <w:p w14:paraId="3321B52F" w14:textId="77777777" w:rsidR="00DE1A10" w:rsidRPr="00841D1A" w:rsidRDefault="00DE1A10" w:rsidP="005015C6">
          <w:pPr>
            <w:pStyle w:val="CitaviBibliographyEntry"/>
            <w:rPr>
              <w:sz w:val="22"/>
              <w:szCs w:val="22"/>
            </w:rPr>
          </w:pPr>
          <w:r w:rsidRPr="00841D1A">
            <w:rPr>
              <w:sz w:val="22"/>
              <w:szCs w:val="22"/>
            </w:rPr>
            <w:t>1.</w:t>
          </w:r>
          <w:r w:rsidRPr="00841D1A">
            <w:rPr>
              <w:sz w:val="22"/>
              <w:szCs w:val="22"/>
            </w:rPr>
            <w:tab/>
          </w:r>
          <w:bookmarkStart w:id="26" w:name="_CTVL001a9f1f65aad294ec6b01c031799b82e8f"/>
          <w:r w:rsidRPr="00841D1A">
            <w:rPr>
              <w:sz w:val="22"/>
              <w:szCs w:val="22"/>
            </w:rPr>
            <w:t>M H Ferri Aliabadi &amp; Z Sharif Khodaei (2018) Structural Health Monitoring for Advanced Composite Structures Computational and Experimental Methods in Structures: Chapter 1, Structural Health Monitoring for Advanced Composite Structures. World Scientific, London</w:t>
          </w:r>
        </w:p>
        <w:bookmarkEnd w:id="26"/>
        <w:p w14:paraId="29231857" w14:textId="77777777" w:rsidR="00DE1A10" w:rsidRPr="00841D1A" w:rsidRDefault="00DE1A10" w:rsidP="005015C6">
          <w:pPr>
            <w:pStyle w:val="CitaviBibliographyEntry"/>
            <w:rPr>
              <w:sz w:val="22"/>
              <w:szCs w:val="22"/>
            </w:rPr>
          </w:pPr>
          <w:r w:rsidRPr="00841D1A">
            <w:rPr>
              <w:sz w:val="22"/>
              <w:szCs w:val="22"/>
            </w:rPr>
            <w:t>2.</w:t>
          </w:r>
          <w:r w:rsidRPr="00841D1A">
            <w:rPr>
              <w:sz w:val="22"/>
              <w:szCs w:val="22"/>
            </w:rPr>
            <w:tab/>
          </w:r>
          <w:bookmarkStart w:id="27" w:name="_CTVL00153312d8062304e2ea04716ffda436a03"/>
          <w:r w:rsidRPr="00841D1A">
            <w:rPr>
              <w:sz w:val="22"/>
              <w:szCs w:val="22"/>
            </w:rPr>
            <w:t>Eckstein, Bach, Bockenheimer, Cheung, Chung, Zhang, Li Large Scale Monitoring of CFRP Structures by Acousto-Ultrasonics—A Flight Test Experience</w:t>
          </w:r>
        </w:p>
        <w:bookmarkEnd w:id="27"/>
        <w:p w14:paraId="08110493" w14:textId="77777777" w:rsidR="00DE1A10" w:rsidRPr="00841D1A" w:rsidRDefault="00DE1A10" w:rsidP="005015C6">
          <w:pPr>
            <w:pStyle w:val="CitaviBibliographyEntry"/>
            <w:rPr>
              <w:sz w:val="22"/>
              <w:szCs w:val="22"/>
            </w:rPr>
          </w:pPr>
          <w:r w:rsidRPr="00841D1A">
            <w:rPr>
              <w:sz w:val="22"/>
              <w:szCs w:val="22"/>
            </w:rPr>
            <w:t>3.</w:t>
          </w:r>
          <w:r w:rsidRPr="00841D1A">
            <w:rPr>
              <w:sz w:val="22"/>
              <w:szCs w:val="22"/>
            </w:rPr>
            <w:tab/>
          </w:r>
          <w:bookmarkStart w:id="28" w:name="_CTVL0019f28334731f64e4a97c79b23d8bec6f6"/>
          <w:r w:rsidRPr="00841D1A">
            <w:rPr>
              <w:sz w:val="22"/>
              <w:szCs w:val="22"/>
            </w:rPr>
            <w:t>Salmanpour MS, Sharif Khodaei Z, Aliabadi MH (2016) Airborne Transducer Integrity under Operational Environment for Structural Health Monitoring. Sensors (Basel) 16. https://doi.org/10.3390/s16122110</w:t>
          </w:r>
        </w:p>
        <w:bookmarkEnd w:id="28"/>
        <w:p w14:paraId="53071D4C" w14:textId="77777777" w:rsidR="00DE1A10" w:rsidRPr="00841D1A" w:rsidRDefault="00DE1A10" w:rsidP="005015C6">
          <w:pPr>
            <w:pStyle w:val="CitaviBibliographyEntry"/>
            <w:rPr>
              <w:sz w:val="22"/>
              <w:szCs w:val="22"/>
            </w:rPr>
          </w:pPr>
          <w:r w:rsidRPr="00841D1A">
            <w:rPr>
              <w:sz w:val="22"/>
              <w:szCs w:val="22"/>
            </w:rPr>
            <w:t>4.</w:t>
          </w:r>
          <w:r w:rsidRPr="00841D1A">
            <w:rPr>
              <w:sz w:val="22"/>
              <w:szCs w:val="22"/>
            </w:rPr>
            <w:tab/>
          </w:r>
          <w:bookmarkStart w:id="29" w:name="_CTVL00109c1c33c1c9d45839e0da75eaa72d86c"/>
          <w:r w:rsidRPr="00841D1A">
            <w:rPr>
              <w:sz w:val="22"/>
              <w:szCs w:val="22"/>
            </w:rPr>
            <w:t>Nan Yue, Zahra Sharif Khodaei, M.H. Aliabadi An innovative secondary bonding of sensors to composite structures for SHM application</w:t>
          </w:r>
        </w:p>
        <w:bookmarkEnd w:id="29"/>
        <w:p w14:paraId="697326E9" w14:textId="77777777" w:rsidR="00DE1A10" w:rsidRPr="00841D1A" w:rsidRDefault="00DE1A10" w:rsidP="005015C6">
          <w:pPr>
            <w:pStyle w:val="CitaviBibliographyEntry"/>
            <w:rPr>
              <w:sz w:val="22"/>
              <w:szCs w:val="22"/>
            </w:rPr>
          </w:pPr>
          <w:r w:rsidRPr="00841D1A">
            <w:rPr>
              <w:sz w:val="22"/>
              <w:szCs w:val="22"/>
            </w:rPr>
            <w:t>5.</w:t>
          </w:r>
          <w:r w:rsidRPr="00841D1A">
            <w:rPr>
              <w:sz w:val="22"/>
              <w:szCs w:val="22"/>
            </w:rPr>
            <w:tab/>
          </w:r>
          <w:bookmarkStart w:id="30" w:name="_CTVL001aed6cec3751b408b9dc0d26fe57cd955"/>
          <w:r w:rsidRPr="00841D1A">
            <w:rPr>
              <w:sz w:val="22"/>
              <w:szCs w:val="22"/>
            </w:rPr>
            <w:t>Marzani A, Testoni N, Marchi L de et al. (2020) An open database for benchmarking guided waves structural health monitoring algorithms on a composite full-scale outer wing demonstrator. Structural Health Monitoring 19:1524–1541. https://doi.org/10.1177/1475921719889029</w:t>
          </w:r>
        </w:p>
        <w:bookmarkEnd w:id="30"/>
        <w:p w14:paraId="4480528A" w14:textId="77777777" w:rsidR="00DE1A10" w:rsidRPr="00841D1A" w:rsidRDefault="00DE1A10" w:rsidP="005015C6">
          <w:pPr>
            <w:pStyle w:val="CitaviBibliographyEntry"/>
            <w:rPr>
              <w:sz w:val="22"/>
              <w:szCs w:val="22"/>
            </w:rPr>
          </w:pPr>
          <w:r w:rsidRPr="00841D1A">
            <w:rPr>
              <w:sz w:val="22"/>
              <w:szCs w:val="22"/>
            </w:rPr>
            <w:t>6.</w:t>
          </w:r>
          <w:r w:rsidRPr="00841D1A">
            <w:rPr>
              <w:sz w:val="22"/>
              <w:szCs w:val="22"/>
            </w:rPr>
            <w:tab/>
          </w:r>
          <w:bookmarkStart w:id="31" w:name="_CTVL00185a333bfb5614a43b713ab58b15300c8"/>
          <w:r w:rsidRPr="00841D1A">
            <w:rPr>
              <w:sz w:val="22"/>
              <w:szCs w:val="22"/>
            </w:rPr>
            <w:t>Djukic S, Bocahut A, Bikard J et al. (2020) Mechanical properties of amorphous and semi-crystalline semi-aromatic polyamides. Heliyon 6:e03857. https://doi.org/10.1016/j.heliyon.2020.e03857</w:t>
          </w:r>
        </w:p>
        <w:bookmarkEnd w:id="31"/>
        <w:p w14:paraId="3446FD5C" w14:textId="77777777" w:rsidR="00DE1A10" w:rsidRPr="00841D1A" w:rsidRDefault="00DE1A10" w:rsidP="005015C6">
          <w:pPr>
            <w:pStyle w:val="CitaviBibliographyEntry"/>
            <w:rPr>
              <w:sz w:val="22"/>
              <w:szCs w:val="22"/>
            </w:rPr>
          </w:pPr>
          <w:r w:rsidRPr="00841D1A">
            <w:rPr>
              <w:sz w:val="22"/>
              <w:szCs w:val="22"/>
            </w:rPr>
            <w:t>7.</w:t>
          </w:r>
          <w:r w:rsidRPr="00841D1A">
            <w:rPr>
              <w:sz w:val="22"/>
              <w:szCs w:val="22"/>
            </w:rPr>
            <w:tab/>
          </w:r>
          <w:bookmarkStart w:id="32" w:name="_CTVL001a91af35e68424e7489f954da2c049d75"/>
          <w:r w:rsidRPr="00841D1A">
            <w:rPr>
              <w:sz w:val="22"/>
              <w:szCs w:val="22"/>
            </w:rPr>
            <w:t>Park G, Farrar CR, Di Scalea FL et al. (2006) Performance assessment and validation of piezoelectric active-sensors in structural health monitoring. Smart Mater Struct 15:1673–1683. https://doi.org/10.1088/0964-1726/15/6/020</w:t>
          </w:r>
        </w:p>
        <w:bookmarkEnd w:id="32"/>
        <w:p w14:paraId="4E7F9450" w14:textId="77777777" w:rsidR="00DE1A10" w:rsidRPr="00841D1A" w:rsidRDefault="00DE1A10" w:rsidP="005015C6">
          <w:pPr>
            <w:pStyle w:val="CitaviBibliographyEntry"/>
            <w:rPr>
              <w:sz w:val="22"/>
              <w:szCs w:val="22"/>
            </w:rPr>
          </w:pPr>
          <w:r w:rsidRPr="00841D1A">
            <w:rPr>
              <w:sz w:val="22"/>
              <w:szCs w:val="22"/>
            </w:rPr>
            <w:t>8.</w:t>
          </w:r>
          <w:r w:rsidRPr="00841D1A">
            <w:rPr>
              <w:sz w:val="22"/>
              <w:szCs w:val="22"/>
            </w:rPr>
            <w:tab/>
          </w:r>
          <w:bookmarkStart w:id="33" w:name="_CTVL001a7a1307f7f2d4c5cb9297206e54e28a9"/>
          <w:r w:rsidRPr="00841D1A">
            <w:rPr>
              <w:sz w:val="22"/>
              <w:szCs w:val="22"/>
            </w:rPr>
            <w:t>Eric F Structural Health Monitoring Using Statistical Pattern Recognition: Data Acquisition II: Piezoelectric Devices</w:t>
          </w:r>
        </w:p>
        <w:bookmarkEnd w:id="33"/>
        <w:p w14:paraId="1EB3FE04" w14:textId="77777777" w:rsidR="00DE1A10" w:rsidRPr="00841D1A" w:rsidRDefault="00DE1A10" w:rsidP="005015C6">
          <w:pPr>
            <w:pStyle w:val="CitaviBibliographyEntry"/>
            <w:rPr>
              <w:sz w:val="22"/>
              <w:szCs w:val="22"/>
            </w:rPr>
          </w:pPr>
          <w:r w:rsidRPr="00841D1A">
            <w:rPr>
              <w:sz w:val="22"/>
              <w:szCs w:val="22"/>
            </w:rPr>
            <w:t>9.</w:t>
          </w:r>
          <w:r w:rsidRPr="00841D1A">
            <w:rPr>
              <w:sz w:val="22"/>
              <w:szCs w:val="22"/>
            </w:rPr>
            <w:tab/>
          </w:r>
          <w:bookmarkStart w:id="34" w:name="_CTVL001b354673b60a640fcb5e3a3d1fd053f5e"/>
          <w:r w:rsidRPr="00841D1A">
            <w:rPr>
              <w:sz w:val="22"/>
              <w:szCs w:val="22"/>
            </w:rPr>
            <w:t>Giurgiutiu V (2014) Structural health monitoring with piezoelectric wafer active sensors. Academic Press an imprint of Elsevier, Amsterdam</w:t>
          </w:r>
        </w:p>
        <w:bookmarkEnd w:id="34"/>
        <w:p w14:paraId="60912DB7" w14:textId="77777777" w:rsidR="00DE1A10" w:rsidRPr="00841D1A" w:rsidRDefault="00DE1A10" w:rsidP="005015C6">
          <w:pPr>
            <w:pStyle w:val="CitaviBibliographyEntry"/>
            <w:rPr>
              <w:sz w:val="22"/>
              <w:szCs w:val="22"/>
            </w:rPr>
          </w:pPr>
          <w:r w:rsidRPr="00841D1A">
            <w:rPr>
              <w:sz w:val="22"/>
              <w:szCs w:val="22"/>
            </w:rPr>
            <w:t>10.</w:t>
          </w:r>
          <w:r w:rsidRPr="00841D1A">
            <w:rPr>
              <w:sz w:val="22"/>
              <w:szCs w:val="22"/>
            </w:rPr>
            <w:tab/>
          </w:r>
          <w:bookmarkStart w:id="35" w:name="_CTVL001e212a2a62d1640b19e6aa8227454b3d2"/>
          <w:r w:rsidRPr="00841D1A">
            <w:rPr>
              <w:sz w:val="22"/>
              <w:szCs w:val="22"/>
            </w:rPr>
            <w:t>Lin B, Giurgiutiu V, Pollock P et al. (2010) Durability and Survivability of Piezoelectric Wafer Active Sensors on Metallic Structure. AIAA Journal 48:635–643. https://doi.org/10.2514/1.44776</w:t>
          </w:r>
        </w:p>
        <w:bookmarkEnd w:id="35"/>
        <w:p w14:paraId="3824421F" w14:textId="77777777" w:rsidR="00DE1A10" w:rsidRPr="00841D1A" w:rsidRDefault="00DE1A10" w:rsidP="005015C6">
          <w:pPr>
            <w:pStyle w:val="CitaviBibliographyEntry"/>
            <w:rPr>
              <w:sz w:val="22"/>
              <w:szCs w:val="22"/>
            </w:rPr>
          </w:pPr>
          <w:r w:rsidRPr="00841D1A">
            <w:rPr>
              <w:sz w:val="22"/>
              <w:szCs w:val="22"/>
            </w:rPr>
            <w:t>11.</w:t>
          </w:r>
          <w:r w:rsidRPr="00841D1A">
            <w:rPr>
              <w:sz w:val="22"/>
              <w:szCs w:val="22"/>
            </w:rPr>
            <w:tab/>
          </w:r>
          <w:bookmarkStart w:id="36" w:name="_CTVL0016a1fb77f11694a718578724bbd37b4f8"/>
          <w:r w:rsidRPr="00841D1A">
            <w:rPr>
              <w:sz w:val="22"/>
              <w:szCs w:val="22"/>
            </w:rPr>
            <w:t>Inka Buethe, Maria Moix-Bonet, Peter Wierach et al. Check of Piezoelectric Transducers Using the Electro-Mechanical Impedance</w:t>
          </w:r>
        </w:p>
        <w:bookmarkEnd w:id="36"/>
        <w:p w14:paraId="7C5C2460" w14:textId="77777777" w:rsidR="00DE1A10" w:rsidRPr="00841D1A" w:rsidRDefault="00DE1A10" w:rsidP="005015C6">
          <w:pPr>
            <w:pStyle w:val="CitaviBibliographyEntry"/>
            <w:rPr>
              <w:sz w:val="22"/>
              <w:szCs w:val="22"/>
            </w:rPr>
          </w:pPr>
          <w:r w:rsidRPr="00841D1A">
            <w:rPr>
              <w:sz w:val="22"/>
              <w:szCs w:val="22"/>
            </w:rPr>
            <w:t>12.</w:t>
          </w:r>
          <w:r w:rsidRPr="00841D1A">
            <w:rPr>
              <w:sz w:val="22"/>
              <w:szCs w:val="22"/>
            </w:rPr>
            <w:tab/>
          </w:r>
          <w:bookmarkStart w:id="37" w:name="_CTVL00164f4691537d24a618da4e35fb98f5e9b"/>
          <w:r w:rsidRPr="00841D1A">
            <w:rPr>
              <w:sz w:val="22"/>
              <w:szCs w:val="22"/>
            </w:rPr>
            <w:t>Moix-Bonet M, Buethe I, Bach M et al. (2014) Durability of Co-bonded Piezoelectric Transducers. Procedia Technology 15:638–647. https://doi.org/10.1016/j.protcy.2014.09.025</w:t>
          </w:r>
        </w:p>
        <w:bookmarkEnd w:id="37"/>
        <w:p w14:paraId="317B6CE7" w14:textId="77777777" w:rsidR="00DE1A10" w:rsidRPr="00841D1A" w:rsidRDefault="00DE1A10" w:rsidP="005015C6">
          <w:pPr>
            <w:pStyle w:val="CitaviBibliographyEntry"/>
            <w:rPr>
              <w:sz w:val="22"/>
              <w:szCs w:val="22"/>
            </w:rPr>
          </w:pPr>
          <w:r w:rsidRPr="00841D1A">
            <w:rPr>
              <w:sz w:val="22"/>
              <w:szCs w:val="22"/>
            </w:rPr>
            <w:t>13.</w:t>
          </w:r>
          <w:r w:rsidRPr="00841D1A">
            <w:rPr>
              <w:sz w:val="22"/>
              <w:szCs w:val="22"/>
            </w:rPr>
            <w:tab/>
          </w:r>
          <w:bookmarkStart w:id="38" w:name="_CTVL001043de34d390f404a806721f043a2628a"/>
          <w:r w:rsidRPr="00841D1A">
            <w:rPr>
              <w:sz w:val="22"/>
              <w:szCs w:val="22"/>
            </w:rPr>
            <w:t>Jelena Proceedings DR-MR.pdf</w:t>
          </w:r>
        </w:p>
        <w:bookmarkEnd w:id="38"/>
        <w:p w14:paraId="1CEC9D7B" w14:textId="08AEECD8" w:rsidR="00DE1A10" w:rsidRPr="00841D1A" w:rsidRDefault="00DE1A10" w:rsidP="005015C6">
          <w:pPr>
            <w:pStyle w:val="CitaviBibliographyEntry"/>
            <w:rPr>
              <w:sz w:val="22"/>
              <w:szCs w:val="22"/>
            </w:rPr>
          </w:pPr>
          <w:r w:rsidRPr="00841D1A">
            <w:rPr>
              <w:sz w:val="22"/>
              <w:szCs w:val="22"/>
            </w:rPr>
            <w:t>14.</w:t>
          </w:r>
          <w:r w:rsidRPr="00841D1A">
            <w:rPr>
              <w:sz w:val="22"/>
              <w:szCs w:val="22"/>
            </w:rPr>
            <w:tab/>
          </w:r>
          <w:bookmarkStart w:id="39" w:name="_CTVL0013d400a8cf20b4de2a553ad434a59c253"/>
          <w:r w:rsidRPr="00841D1A">
            <w:rPr>
              <w:sz w:val="22"/>
              <w:szCs w:val="22"/>
            </w:rPr>
            <w:t xml:space="preserve">Yousefpour A, Hojjati M, Immarigeon J-P (2004) Fusion Bonding/Welding of </w:t>
          </w:r>
          <w:r w:rsidR="00F564F2" w:rsidRPr="00841D1A">
            <w:rPr>
              <w:sz w:val="22"/>
              <w:szCs w:val="22"/>
            </w:rPr>
            <w:t>TP</w:t>
          </w:r>
          <w:r w:rsidRPr="00841D1A">
            <w:rPr>
              <w:sz w:val="22"/>
              <w:szCs w:val="22"/>
            </w:rPr>
            <w:t xml:space="preserve"> Composites. Journal of </w:t>
          </w:r>
          <w:r w:rsidR="00F564F2" w:rsidRPr="00841D1A">
            <w:rPr>
              <w:sz w:val="22"/>
              <w:szCs w:val="22"/>
            </w:rPr>
            <w:t>TP</w:t>
          </w:r>
          <w:r w:rsidRPr="00841D1A">
            <w:rPr>
              <w:sz w:val="22"/>
              <w:szCs w:val="22"/>
            </w:rPr>
            <w:t xml:space="preserve"> Composite Materials 17:303–341. https://doi.org/10.1177/0892705704045187</w:t>
          </w:r>
        </w:p>
        <w:bookmarkEnd w:id="39"/>
        <w:p w14:paraId="1525BA0C" w14:textId="3558E6B3" w:rsidR="00DE1A10" w:rsidRPr="00841D1A" w:rsidRDefault="00DE1A10" w:rsidP="005015C6">
          <w:pPr>
            <w:pStyle w:val="CitaviBibliographyEntry"/>
            <w:rPr>
              <w:sz w:val="22"/>
              <w:szCs w:val="22"/>
            </w:rPr>
          </w:pPr>
          <w:r w:rsidRPr="00841D1A">
            <w:rPr>
              <w:sz w:val="22"/>
              <w:szCs w:val="22"/>
            </w:rPr>
            <w:t>15.</w:t>
          </w:r>
          <w:r w:rsidRPr="00841D1A">
            <w:rPr>
              <w:sz w:val="22"/>
              <w:szCs w:val="22"/>
            </w:rPr>
            <w:tab/>
          </w:r>
          <w:bookmarkStart w:id="40" w:name="_CTVL0015edba7dfcc8a4252a68af0c8a68b539f"/>
          <w:r w:rsidRPr="00841D1A">
            <w:rPr>
              <w:sz w:val="22"/>
              <w:szCs w:val="22"/>
            </w:rPr>
            <w:t xml:space="preserve">Palardy V Smart Ultrasonic Welding Of </w:t>
          </w:r>
          <w:r w:rsidR="00F564F2" w:rsidRPr="00841D1A">
            <w:rPr>
              <w:sz w:val="22"/>
              <w:szCs w:val="22"/>
            </w:rPr>
            <w:t>TP</w:t>
          </w:r>
          <w:r w:rsidRPr="00841D1A">
            <w:rPr>
              <w:sz w:val="22"/>
              <w:szCs w:val="22"/>
            </w:rPr>
            <w:t xml:space="preserve"> Composites</w:t>
          </w:r>
        </w:p>
        <w:bookmarkEnd w:id="40"/>
        <w:p w14:paraId="2C6CB6E9" w14:textId="777B6DB1" w:rsidR="00DE1A10" w:rsidRPr="00841D1A" w:rsidRDefault="00DE1A10" w:rsidP="005015C6">
          <w:pPr>
            <w:pStyle w:val="CitaviBibliographyEntry"/>
            <w:rPr>
              <w:sz w:val="22"/>
              <w:szCs w:val="22"/>
            </w:rPr>
          </w:pPr>
          <w:r w:rsidRPr="00841D1A">
            <w:rPr>
              <w:sz w:val="22"/>
              <w:szCs w:val="22"/>
            </w:rPr>
            <w:t>16.</w:t>
          </w:r>
          <w:r w:rsidRPr="00841D1A">
            <w:rPr>
              <w:sz w:val="22"/>
              <w:szCs w:val="22"/>
            </w:rPr>
            <w:tab/>
          </w:r>
          <w:bookmarkStart w:id="41" w:name="_CTVL00109fbd01cc79c4686bc2fd1e6c80b8083"/>
          <w:r w:rsidRPr="00841D1A">
            <w:rPr>
              <w:sz w:val="22"/>
              <w:szCs w:val="22"/>
            </w:rPr>
            <w:t xml:space="preserve">Bhudolia SK, Gohel G, Leong KF et al. (2020) Advances in Ultrasonic Welding of </w:t>
          </w:r>
          <w:r w:rsidR="00F564F2" w:rsidRPr="00841D1A">
            <w:rPr>
              <w:sz w:val="22"/>
              <w:szCs w:val="22"/>
            </w:rPr>
            <w:t>TP</w:t>
          </w:r>
          <w:r w:rsidRPr="00841D1A">
            <w:rPr>
              <w:sz w:val="22"/>
              <w:szCs w:val="22"/>
            </w:rPr>
            <w:t xml:space="preserve"> Composites: A Review. Materials (Basel) 13. https://doi.org/10.3390/ma13061284</w:t>
          </w:r>
        </w:p>
        <w:bookmarkEnd w:id="41"/>
        <w:p w14:paraId="628D4B5C" w14:textId="18F24757" w:rsidR="00DE1A10" w:rsidRPr="00841D1A" w:rsidRDefault="00DE1A10" w:rsidP="005015C6">
          <w:pPr>
            <w:pStyle w:val="CitaviBibliographyEntry"/>
            <w:rPr>
              <w:sz w:val="22"/>
              <w:szCs w:val="22"/>
            </w:rPr>
          </w:pPr>
          <w:r w:rsidRPr="00841D1A">
            <w:rPr>
              <w:sz w:val="22"/>
              <w:szCs w:val="22"/>
            </w:rPr>
            <w:t>17.</w:t>
          </w:r>
          <w:r w:rsidRPr="00841D1A">
            <w:rPr>
              <w:sz w:val="22"/>
              <w:szCs w:val="22"/>
            </w:rPr>
            <w:tab/>
          </w:r>
          <w:bookmarkStart w:id="42" w:name="_CTVL001722a966d39da4fe9a33618572529b92b"/>
          <w:r w:rsidRPr="00841D1A">
            <w:rPr>
              <w:sz w:val="22"/>
              <w:szCs w:val="22"/>
            </w:rPr>
            <w:t xml:space="preserve">Ahmed TJ, Stavrov D, Bersee H et al. (2006) Induction welding of </w:t>
          </w:r>
          <w:r w:rsidR="00F564F2" w:rsidRPr="00841D1A">
            <w:rPr>
              <w:sz w:val="22"/>
              <w:szCs w:val="22"/>
            </w:rPr>
            <w:t>TP</w:t>
          </w:r>
          <w:r w:rsidRPr="00841D1A">
            <w:rPr>
              <w:sz w:val="22"/>
              <w:szCs w:val="22"/>
            </w:rPr>
            <w:t xml:space="preserve"> composites—an overview. Composites Part A: Applied Science and Manufacturing 37:1638–1651. https://doi.org/10.1016/j.compositesa.2005.10.009</w:t>
          </w:r>
        </w:p>
        <w:bookmarkEnd w:id="42"/>
        <w:p w14:paraId="08F6F790" w14:textId="340AF491" w:rsidR="00DE1A10" w:rsidRPr="00841D1A" w:rsidRDefault="00DE1A10" w:rsidP="005015C6">
          <w:pPr>
            <w:pStyle w:val="CitaviBibliographyEntry"/>
            <w:rPr>
              <w:sz w:val="22"/>
              <w:szCs w:val="22"/>
            </w:rPr>
          </w:pPr>
          <w:r w:rsidRPr="00841D1A">
            <w:rPr>
              <w:sz w:val="22"/>
              <w:szCs w:val="22"/>
            </w:rPr>
            <w:t>18.</w:t>
          </w:r>
          <w:r w:rsidRPr="00841D1A">
            <w:rPr>
              <w:sz w:val="22"/>
              <w:szCs w:val="22"/>
            </w:rPr>
            <w:tab/>
          </w:r>
          <w:bookmarkStart w:id="43" w:name="_CTVL0010aac3517a39d4c899a4b39a31573cbff"/>
          <w:r w:rsidRPr="00841D1A">
            <w:rPr>
              <w:sz w:val="22"/>
              <w:szCs w:val="22"/>
            </w:rPr>
            <w:t xml:space="preserve">Moser L (2012) Experimental analysis and modeling of susceptorless induction welding of high performance </w:t>
          </w:r>
          <w:r w:rsidR="00F564F2" w:rsidRPr="00841D1A">
            <w:rPr>
              <w:sz w:val="22"/>
              <w:szCs w:val="22"/>
            </w:rPr>
            <w:t>TP</w:t>
          </w:r>
          <w:r w:rsidRPr="00841D1A">
            <w:rPr>
              <w:sz w:val="22"/>
              <w:szCs w:val="22"/>
            </w:rPr>
            <w:t xml:space="preserve"> polymer composites. </w:t>
          </w:r>
          <w:r w:rsidRPr="00841D1A">
            <w:rPr>
              <w:sz w:val="22"/>
              <w:szCs w:val="22"/>
              <w:lang w:val="de-DE"/>
            </w:rPr>
            <w:t xml:space="preserve">Zugl.: Kaiserslautern, Techn. Univ., Diss., 2012, Als Ms. gedr. IVW-Schriftenreihe, vol 101. </w:t>
          </w:r>
          <w:r w:rsidRPr="00841D1A">
            <w:rPr>
              <w:sz w:val="22"/>
              <w:szCs w:val="22"/>
            </w:rPr>
            <w:t>Inst. für Verbundwerkstoffe, Kaiserslautern</w:t>
          </w:r>
        </w:p>
        <w:bookmarkEnd w:id="43"/>
        <w:p w14:paraId="539CE27A" w14:textId="17D04CD8" w:rsidR="00DE1A10" w:rsidRPr="00841D1A" w:rsidRDefault="00DE1A10" w:rsidP="005015C6">
          <w:pPr>
            <w:pStyle w:val="CitaviBibliographyEntry"/>
            <w:rPr>
              <w:sz w:val="22"/>
              <w:szCs w:val="22"/>
            </w:rPr>
          </w:pPr>
          <w:r w:rsidRPr="00841D1A">
            <w:rPr>
              <w:sz w:val="22"/>
              <w:szCs w:val="22"/>
            </w:rPr>
            <w:t>19.</w:t>
          </w:r>
          <w:r w:rsidRPr="00841D1A">
            <w:rPr>
              <w:sz w:val="22"/>
              <w:szCs w:val="22"/>
            </w:rPr>
            <w:tab/>
          </w:r>
          <w:bookmarkStart w:id="44" w:name="_CTVL001c5bebdf739a14e2bb13ff653591802f3"/>
          <w:r w:rsidRPr="00841D1A">
            <w:rPr>
              <w:sz w:val="22"/>
              <w:szCs w:val="22"/>
            </w:rPr>
            <w:t xml:space="preserve">Dhondt MC Induction welding of high performance </w:t>
          </w:r>
          <w:r w:rsidR="00F564F2" w:rsidRPr="00841D1A">
            <w:rPr>
              <w:sz w:val="22"/>
              <w:szCs w:val="22"/>
            </w:rPr>
            <w:t>TP</w:t>
          </w:r>
          <w:r w:rsidRPr="00841D1A">
            <w:rPr>
              <w:sz w:val="22"/>
              <w:szCs w:val="22"/>
            </w:rPr>
            <w:t xml:space="preserve"> composites</w:t>
          </w:r>
        </w:p>
        <w:bookmarkEnd w:id="44"/>
        <w:p w14:paraId="6BBD7072" w14:textId="77777777" w:rsidR="00DE1A10" w:rsidRPr="00841D1A" w:rsidRDefault="00DE1A10" w:rsidP="005015C6">
          <w:pPr>
            <w:pStyle w:val="CitaviBibliographyEntry"/>
            <w:rPr>
              <w:sz w:val="22"/>
              <w:szCs w:val="22"/>
            </w:rPr>
          </w:pPr>
          <w:r w:rsidRPr="00841D1A">
            <w:rPr>
              <w:sz w:val="22"/>
              <w:szCs w:val="22"/>
            </w:rPr>
            <w:t>20.</w:t>
          </w:r>
          <w:r w:rsidRPr="00841D1A">
            <w:rPr>
              <w:sz w:val="22"/>
              <w:szCs w:val="22"/>
            </w:rPr>
            <w:tab/>
          </w:r>
          <w:bookmarkStart w:id="45" w:name="_CTVL001bb918ada9590494ea725a61d85939442"/>
          <w:r w:rsidRPr="00841D1A">
            <w:rPr>
              <w:sz w:val="22"/>
              <w:szCs w:val="22"/>
            </w:rPr>
            <w:t>PI-Ceramic GmbH Piezoelectric Ceramic Products Datasheet</w:t>
          </w:r>
        </w:p>
        <w:bookmarkEnd w:id="45"/>
        <w:p w14:paraId="3C489F4F" w14:textId="77777777" w:rsidR="00DE1A10" w:rsidRPr="00841D1A" w:rsidRDefault="00DE1A10" w:rsidP="005015C6">
          <w:pPr>
            <w:pStyle w:val="CitaviBibliographyEntry"/>
            <w:rPr>
              <w:sz w:val="22"/>
              <w:szCs w:val="22"/>
            </w:rPr>
          </w:pPr>
          <w:r w:rsidRPr="00841D1A">
            <w:rPr>
              <w:sz w:val="22"/>
              <w:szCs w:val="22"/>
              <w:lang w:val="de-DE"/>
            </w:rPr>
            <w:lastRenderedPageBreak/>
            <w:t>21.</w:t>
          </w:r>
          <w:r w:rsidRPr="00841D1A">
            <w:rPr>
              <w:sz w:val="22"/>
              <w:szCs w:val="22"/>
              <w:lang w:val="de-DE"/>
            </w:rPr>
            <w:tab/>
          </w:r>
          <w:bookmarkStart w:id="46" w:name="_CTVL0015b79ee8c8ced4576b3c75e985550e517"/>
          <w:r w:rsidRPr="00841D1A">
            <w:rPr>
              <w:sz w:val="22"/>
              <w:szCs w:val="22"/>
              <w:lang w:val="de-DE"/>
            </w:rPr>
            <w:t xml:space="preserve">Bayerl T, Duhovic M, Mitschang P et al. </w:t>
          </w:r>
          <w:r w:rsidRPr="00841D1A">
            <w:rPr>
              <w:sz w:val="22"/>
              <w:szCs w:val="22"/>
            </w:rPr>
            <w:t>(2014) The heating of polymer composites by electromagnetic induction – A review. Composites Part A: Applied Science and Manufacturing 57:27–40. https://doi.org/10.1016/j.compositesa.2013.10.024</w:t>
          </w:r>
        </w:p>
        <w:bookmarkEnd w:id="46"/>
        <w:p w14:paraId="2A5F0A93" w14:textId="77777777" w:rsidR="00DE1A10" w:rsidRPr="00841D1A" w:rsidRDefault="00DE1A10" w:rsidP="005015C6">
          <w:pPr>
            <w:pStyle w:val="CitaviBibliographyEntry"/>
            <w:rPr>
              <w:sz w:val="22"/>
              <w:szCs w:val="22"/>
            </w:rPr>
          </w:pPr>
          <w:r w:rsidRPr="00841D1A">
            <w:rPr>
              <w:sz w:val="22"/>
              <w:szCs w:val="22"/>
            </w:rPr>
            <w:t>22.</w:t>
          </w:r>
          <w:r w:rsidRPr="00841D1A">
            <w:rPr>
              <w:sz w:val="22"/>
              <w:szCs w:val="22"/>
            </w:rPr>
            <w:tab/>
          </w:r>
          <w:bookmarkStart w:id="47" w:name="_CTVL001482a08c9189b4363ac5d1fce5e6d4aa6"/>
          <w:r w:rsidRPr="00841D1A">
            <w:rPr>
              <w:sz w:val="22"/>
              <w:szCs w:val="22"/>
            </w:rPr>
            <w:t>Hudson TB, Yuan F-G (2018) Automated In-Process Cure Monitoring of Composite Laminates Using a Guided Wave-Based System With High-Temperature Piezoelectric Transducers. Journal of Nondestructive Evaluation, Diagnostics and Prognostics of Engineering Systems 1. https://doi.org/10.1115/1.4039230</w:t>
          </w:r>
        </w:p>
        <w:bookmarkEnd w:id="47"/>
        <w:p w14:paraId="10390445" w14:textId="77777777" w:rsidR="00DE1A10" w:rsidRPr="00841D1A" w:rsidRDefault="00DE1A10" w:rsidP="005015C6">
          <w:pPr>
            <w:pStyle w:val="CitaviBibliographyEntry"/>
            <w:rPr>
              <w:sz w:val="22"/>
              <w:szCs w:val="22"/>
            </w:rPr>
          </w:pPr>
          <w:r w:rsidRPr="00841D1A">
            <w:rPr>
              <w:sz w:val="22"/>
              <w:szCs w:val="22"/>
            </w:rPr>
            <w:t>23.</w:t>
          </w:r>
          <w:r w:rsidRPr="00841D1A">
            <w:rPr>
              <w:sz w:val="22"/>
              <w:szCs w:val="22"/>
            </w:rPr>
            <w:tab/>
          </w:r>
          <w:bookmarkStart w:id="48" w:name="_CTVL001d7086892e4204962b2b4827d72651ed1"/>
          <w:r w:rsidRPr="00841D1A">
            <w:rPr>
              <w:sz w:val="22"/>
              <w:szCs w:val="22"/>
            </w:rPr>
            <w:t>Lin M, Chang Fu-kuo (2002) The manufacture of composite structures with a built-in network of piezoceramics. Composites Science and Technology 62</w:t>
          </w:r>
        </w:p>
        <w:bookmarkEnd w:id="48"/>
        <w:p w14:paraId="4BC0FE3C" w14:textId="77777777" w:rsidR="00DE1A10" w:rsidRPr="00841D1A" w:rsidRDefault="00DE1A10" w:rsidP="005015C6">
          <w:pPr>
            <w:pStyle w:val="CitaviBibliographyEntry"/>
            <w:rPr>
              <w:sz w:val="22"/>
              <w:szCs w:val="22"/>
            </w:rPr>
          </w:pPr>
          <w:r w:rsidRPr="00841D1A">
            <w:rPr>
              <w:sz w:val="22"/>
              <w:szCs w:val="22"/>
            </w:rPr>
            <w:t>24.</w:t>
          </w:r>
          <w:r w:rsidRPr="00841D1A">
            <w:rPr>
              <w:sz w:val="22"/>
              <w:szCs w:val="22"/>
            </w:rPr>
            <w:tab/>
          </w:r>
          <w:bookmarkStart w:id="49" w:name="_CTVL0014d507d5bfead4ae2b656aa5dcd0d5386"/>
          <w:r w:rsidRPr="00841D1A">
            <w:rPr>
              <w:sz w:val="22"/>
              <w:szCs w:val="22"/>
            </w:rPr>
            <w:t>Holst C-A, Lohweg V, Rockemann K et al. (2019 - 2019) Lamb wave-based Cure Monitoring of Carbon Fibre Reinforced Polymers for On-site Aircraft Repairs. In: 2019 IEEE 5th International forum on Research and Technology for Society and Industry (RTSI). IEEE, pp 384–388</w:t>
          </w:r>
        </w:p>
        <w:bookmarkEnd w:id="49"/>
        <w:p w14:paraId="0F730220" w14:textId="77777777" w:rsidR="00DE1A10" w:rsidRPr="00841D1A" w:rsidRDefault="00DE1A10" w:rsidP="005015C6">
          <w:pPr>
            <w:pStyle w:val="CitaviBibliographyEntry"/>
            <w:rPr>
              <w:sz w:val="22"/>
              <w:szCs w:val="22"/>
            </w:rPr>
          </w:pPr>
          <w:r w:rsidRPr="00841D1A">
            <w:rPr>
              <w:sz w:val="22"/>
              <w:szCs w:val="22"/>
            </w:rPr>
            <w:t>25.</w:t>
          </w:r>
          <w:r w:rsidRPr="00841D1A">
            <w:rPr>
              <w:sz w:val="22"/>
              <w:szCs w:val="22"/>
            </w:rPr>
            <w:tab/>
          </w:r>
          <w:bookmarkStart w:id="50" w:name="_CTVL001f33a290c741241d9935803a410936a1d"/>
          <w:r w:rsidRPr="00841D1A">
            <w:rPr>
              <w:sz w:val="22"/>
              <w:szCs w:val="22"/>
            </w:rPr>
            <w:t>Chilles JS, Koutsomitopoulou AF, Croxford AJ et al. (2016) Monitoring cure and detecting damage in composites with inductively coupled embedded sensors. Composites Science and Technology 134:81–88. https://doi.org/10.1016/j.compscitech.2016.07.028</w:t>
          </w:r>
        </w:p>
        <w:bookmarkEnd w:id="50"/>
        <w:p w14:paraId="1A2B929C" w14:textId="77777777" w:rsidR="00DE1A10" w:rsidRPr="00841D1A" w:rsidRDefault="00DE1A10" w:rsidP="005015C6">
          <w:pPr>
            <w:pStyle w:val="CitaviBibliographyEntry"/>
            <w:rPr>
              <w:sz w:val="22"/>
              <w:szCs w:val="22"/>
            </w:rPr>
          </w:pPr>
          <w:r w:rsidRPr="00841D1A">
            <w:rPr>
              <w:sz w:val="22"/>
              <w:szCs w:val="22"/>
            </w:rPr>
            <w:t>26.</w:t>
          </w:r>
          <w:r w:rsidRPr="00841D1A">
            <w:rPr>
              <w:sz w:val="22"/>
              <w:szCs w:val="22"/>
            </w:rPr>
            <w:tab/>
          </w:r>
          <w:bookmarkStart w:id="51" w:name="_CTVL00128b20e14d76e402d8e70ebbc6213e2ee"/>
          <w:r w:rsidRPr="00841D1A">
            <w:rPr>
              <w:sz w:val="22"/>
              <w:szCs w:val="22"/>
            </w:rPr>
            <w:t>Bekas DG, Sharif-Khodaei Z, Aliabadi MHF (2018) An Innovative Diagnostic Film for Structural Health Monitoring of Metallic and Composite Structures. Sensors (Basel) 18. https://doi.org/10.3390/s18072084</w:t>
          </w:r>
        </w:p>
        <w:bookmarkEnd w:id="51"/>
        <w:p w14:paraId="0E84DC69" w14:textId="77777777" w:rsidR="00DE1A10" w:rsidRPr="00841D1A" w:rsidRDefault="00DE1A10" w:rsidP="005015C6">
          <w:pPr>
            <w:pStyle w:val="CitaviBibliographyEntry"/>
            <w:rPr>
              <w:sz w:val="22"/>
              <w:szCs w:val="22"/>
            </w:rPr>
          </w:pPr>
          <w:r w:rsidRPr="00841D1A">
            <w:rPr>
              <w:sz w:val="22"/>
              <w:szCs w:val="22"/>
            </w:rPr>
            <w:t>27.</w:t>
          </w:r>
          <w:r w:rsidRPr="00841D1A">
            <w:rPr>
              <w:sz w:val="22"/>
              <w:szCs w:val="22"/>
            </w:rPr>
            <w:tab/>
          </w:r>
          <w:bookmarkStart w:id="52" w:name="_CTVL00146513cb81a544c72a59f125f9069bf3f"/>
          <w:r w:rsidRPr="00841D1A">
            <w:rPr>
              <w:sz w:val="22"/>
              <w:szCs w:val="22"/>
            </w:rPr>
            <w:t>D G Bekas, Z Sharif Khodaei, M.H. Aliabadi Structural health monitoring of scarfed repaired composite panels using inject-printed patterns</w:t>
          </w:r>
        </w:p>
        <w:bookmarkEnd w:id="52"/>
        <w:p w14:paraId="304B2881" w14:textId="59D20DAE" w:rsidR="00DE1A10" w:rsidRPr="00841D1A" w:rsidRDefault="00DE1A10" w:rsidP="005015C6">
          <w:pPr>
            <w:pStyle w:val="CitaviBibliographyEntry"/>
            <w:rPr>
              <w:sz w:val="22"/>
              <w:szCs w:val="22"/>
            </w:rPr>
          </w:pPr>
          <w:r w:rsidRPr="00841D1A">
            <w:rPr>
              <w:sz w:val="22"/>
              <w:szCs w:val="22"/>
            </w:rPr>
            <w:t>28.</w:t>
          </w:r>
          <w:r w:rsidRPr="00841D1A">
            <w:rPr>
              <w:sz w:val="22"/>
              <w:szCs w:val="22"/>
            </w:rPr>
            <w:tab/>
          </w:r>
          <w:bookmarkStart w:id="53" w:name="_CTVL0014f13ba12bb6e4c5eaeb18283feaf1021"/>
          <w:r w:rsidRPr="00841D1A">
            <w:rPr>
              <w:sz w:val="22"/>
              <w:szCs w:val="22"/>
            </w:rPr>
            <w:t xml:space="preserve">Bekas DG, Saenz-Castillo D, Sharif Khodaei Z et al. (2019) Smart Bondline Monitoring of an Efficient Industrial </w:t>
          </w:r>
          <w:r w:rsidR="00F564F2" w:rsidRPr="00841D1A">
            <w:rPr>
              <w:sz w:val="22"/>
              <w:szCs w:val="22"/>
            </w:rPr>
            <w:t>TP</w:t>
          </w:r>
          <w:r w:rsidRPr="00841D1A">
            <w:rPr>
              <w:sz w:val="22"/>
              <w:szCs w:val="22"/>
            </w:rPr>
            <w:t xml:space="preserve"> Aircraft Window Frame. KEM 827:470–475. https://doi.org/10.4028/www.scientific.net/KEM.827.470</w:t>
          </w:r>
        </w:p>
        <w:bookmarkEnd w:id="53"/>
        <w:p w14:paraId="0D15117A" w14:textId="77777777" w:rsidR="00DE1A10" w:rsidRPr="00841D1A" w:rsidRDefault="00DE1A10" w:rsidP="005015C6">
          <w:pPr>
            <w:pStyle w:val="CitaviBibliographyEntry"/>
            <w:rPr>
              <w:sz w:val="22"/>
              <w:szCs w:val="22"/>
            </w:rPr>
          </w:pPr>
          <w:r w:rsidRPr="00841D1A">
            <w:rPr>
              <w:sz w:val="22"/>
              <w:szCs w:val="22"/>
            </w:rPr>
            <w:t>29.</w:t>
          </w:r>
          <w:r w:rsidRPr="00841D1A">
            <w:rPr>
              <w:sz w:val="22"/>
              <w:szCs w:val="22"/>
            </w:rPr>
            <w:tab/>
          </w:r>
          <w:bookmarkStart w:id="54" w:name="_CTVL001641d5fffdac84d8eb981154666b0165f"/>
          <w:r w:rsidRPr="00841D1A">
            <w:rPr>
              <w:sz w:val="22"/>
              <w:szCs w:val="22"/>
            </w:rPr>
            <w:t>Cortés A, Jiménez-Suárez A, Campo M et al. (2020) 3D printed epoxy-CNTs/GNPs conductive inks with application in anti-icing and de-icing systems. European Polymer Journal 141:110090. https://doi.org/10.1016/j.eurpolymj.2020.110090</w:t>
          </w:r>
        </w:p>
        <w:bookmarkEnd w:id="54"/>
        <w:p w14:paraId="3405E7D8" w14:textId="77777777" w:rsidR="00DE1A10" w:rsidRPr="00841D1A" w:rsidRDefault="00DE1A10" w:rsidP="005015C6">
          <w:pPr>
            <w:pStyle w:val="CitaviBibliographyEntry"/>
            <w:rPr>
              <w:sz w:val="22"/>
              <w:szCs w:val="22"/>
              <w:lang w:val="de-DE"/>
            </w:rPr>
          </w:pPr>
          <w:r w:rsidRPr="00841D1A">
            <w:rPr>
              <w:sz w:val="22"/>
              <w:szCs w:val="22"/>
            </w:rPr>
            <w:t>30.</w:t>
          </w:r>
          <w:r w:rsidRPr="00841D1A">
            <w:rPr>
              <w:sz w:val="22"/>
              <w:szCs w:val="22"/>
            </w:rPr>
            <w:tab/>
          </w:r>
          <w:bookmarkStart w:id="55" w:name="_CTVL001024ed93c716b487f86d28e9256bae14b"/>
          <w:r w:rsidRPr="00841D1A">
            <w:rPr>
              <w:sz w:val="22"/>
              <w:szCs w:val="22"/>
            </w:rPr>
            <w:t xml:space="preserve">Cortés A, Sánchez-Romate XF, Jiménez-Suárez A et al. (2021) Complex Geometry Strain Sensors Based on 3D Printed Nanocomposites: Spring, Three-Column Device and Footstep-Sensing Platform. </w:t>
          </w:r>
          <w:r w:rsidRPr="00841D1A">
            <w:rPr>
              <w:sz w:val="22"/>
              <w:szCs w:val="22"/>
              <w:lang w:val="de-DE"/>
            </w:rPr>
            <w:t>Nanomaterials (Basel) 11. https://doi.org/10.3390/nano11051106</w:t>
          </w:r>
        </w:p>
        <w:bookmarkEnd w:id="55"/>
        <w:p w14:paraId="1A58A752" w14:textId="77777777" w:rsidR="00DE1A10" w:rsidRPr="00841D1A" w:rsidRDefault="00DE1A10" w:rsidP="005015C6">
          <w:pPr>
            <w:pStyle w:val="CitaviBibliographyEntry"/>
            <w:rPr>
              <w:sz w:val="22"/>
              <w:szCs w:val="22"/>
            </w:rPr>
          </w:pPr>
          <w:r w:rsidRPr="00841D1A">
            <w:rPr>
              <w:sz w:val="22"/>
              <w:szCs w:val="22"/>
              <w:lang w:val="de-DE"/>
            </w:rPr>
            <w:t>31.</w:t>
          </w:r>
          <w:r w:rsidRPr="00841D1A">
            <w:rPr>
              <w:sz w:val="22"/>
              <w:szCs w:val="22"/>
              <w:lang w:val="de-DE"/>
            </w:rPr>
            <w:tab/>
          </w:r>
          <w:bookmarkStart w:id="56" w:name="_CTVL0011d87e9b7f9084f908e25c1ad5b5dc243"/>
          <w:r w:rsidRPr="00841D1A">
            <w:rPr>
              <w:sz w:val="22"/>
              <w:szCs w:val="22"/>
              <w:lang w:val="de-DE"/>
            </w:rPr>
            <w:t xml:space="preserve">Bekas DG, Sharif-Khodaei Z, Baltzis D et al. </w:t>
          </w:r>
          <w:r w:rsidRPr="00841D1A">
            <w:rPr>
              <w:sz w:val="22"/>
              <w:szCs w:val="22"/>
            </w:rPr>
            <w:t>(2019) Quality assessment and damage detection in nanomodified adhesively-bonded composite joints using inkjet-printed interdigital sensors. Composite Structures 211:557–563. https://doi.org/10.1016/j.compstruct.2019.01.008</w:t>
          </w:r>
        </w:p>
        <w:bookmarkEnd w:id="56"/>
        <w:p w14:paraId="156CB1BB" w14:textId="77777777" w:rsidR="00DE1A10" w:rsidRPr="00841D1A" w:rsidRDefault="00DE1A10" w:rsidP="005015C6">
          <w:pPr>
            <w:pStyle w:val="CitaviBibliographyEntry"/>
            <w:rPr>
              <w:sz w:val="22"/>
              <w:szCs w:val="22"/>
            </w:rPr>
          </w:pPr>
          <w:r w:rsidRPr="00841D1A">
            <w:rPr>
              <w:sz w:val="22"/>
              <w:szCs w:val="22"/>
            </w:rPr>
            <w:t>32.</w:t>
          </w:r>
          <w:r w:rsidRPr="00841D1A">
            <w:rPr>
              <w:sz w:val="22"/>
              <w:szCs w:val="22"/>
            </w:rPr>
            <w:tab/>
          </w:r>
          <w:bookmarkStart w:id="57" w:name="_CTVL00151fe101a787f42deac24ebcdcdcfbe81"/>
          <w:r w:rsidRPr="00841D1A">
            <w:rPr>
              <w:sz w:val="22"/>
              <w:szCs w:val="22"/>
            </w:rPr>
            <w:t>Kim HS, Kang JS, Park JS et al. (2009) Inkjet printed electronics for multifunctional composite structure. Composites Science and Technology 69:1256–1264. https://doi.org/10.1016/j.compscitech.2009.02.034</w:t>
          </w:r>
        </w:p>
        <w:bookmarkEnd w:id="57"/>
        <w:p w14:paraId="44A0CE9F" w14:textId="4D9F731E" w:rsidR="00BF4D94" w:rsidRPr="00841D1A" w:rsidRDefault="00DE1A10" w:rsidP="005015C6">
          <w:pPr>
            <w:pStyle w:val="CitaviBibliographyEntry"/>
            <w:rPr>
              <w:sz w:val="22"/>
              <w:szCs w:val="22"/>
            </w:rPr>
          </w:pPr>
          <w:r w:rsidRPr="00841D1A">
            <w:rPr>
              <w:sz w:val="22"/>
              <w:szCs w:val="22"/>
            </w:rPr>
            <w:t>33.</w:t>
          </w:r>
          <w:r w:rsidRPr="00841D1A">
            <w:rPr>
              <w:sz w:val="22"/>
              <w:szCs w:val="22"/>
            </w:rPr>
            <w:tab/>
          </w:r>
          <w:bookmarkStart w:id="58" w:name="_CTVL001610837533e31462fab331c5b2cc2242a"/>
          <w:r w:rsidRPr="00841D1A">
            <w:rPr>
              <w:sz w:val="22"/>
              <w:szCs w:val="22"/>
            </w:rPr>
            <w:t>Bekas DG, Hou Y, Liu Y et al. (2019) 3D printing to enable multifunctionality in polymer-based composites: A review. Composites Part B: Engineering 179:107540. https://doi.org/10.1016/j.compositesb.2019.10754</w:t>
          </w:r>
          <w:bookmarkEnd w:id="58"/>
          <w:r w:rsidRPr="00841D1A">
            <w:rPr>
              <w:sz w:val="22"/>
              <w:szCs w:val="22"/>
            </w:rPr>
            <w:t>0</w:t>
          </w:r>
          <w:r w:rsidR="00BF4D94" w:rsidRPr="00841D1A">
            <w:rPr>
              <w:sz w:val="22"/>
              <w:szCs w:val="22"/>
            </w:rPr>
            <w:fldChar w:fldCharType="end"/>
          </w:r>
        </w:p>
      </w:sdtContent>
    </w:sdt>
    <w:p w14:paraId="772A86E8" w14:textId="77777777" w:rsidR="00BF4D94" w:rsidRPr="00482B5E" w:rsidRDefault="00BF4D94" w:rsidP="00B23BC1">
      <w:pPr>
        <w:spacing w:line="240" w:lineRule="auto"/>
        <w:rPr>
          <w:sz w:val="20"/>
          <w:szCs w:val="20"/>
        </w:rPr>
      </w:pPr>
    </w:p>
    <w:sectPr w:rsidR="00BF4D94" w:rsidRPr="00482B5E" w:rsidSect="009A7069">
      <w:headerReference w:type="even" r:id="rId25"/>
      <w:headerReference w:type="default" r:id="rId26"/>
      <w:footerReference w:type="even" r:id="rId27"/>
      <w:footerReference w:type="default" r:id="rId28"/>
      <w:headerReference w:type="first" r:id="rId29"/>
      <w:footerReference w:type="first" r:id="rId30"/>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ierach, Peter" w:date="2021-07-22T08:21:00Z" w:initials="WP">
    <w:p w14:paraId="5B0EC6DA" w14:textId="000ECA77" w:rsidR="00321364" w:rsidRDefault="00321364">
      <w:pPr>
        <w:pStyle w:val="CommentText"/>
      </w:pPr>
      <w:r>
        <w:rPr>
          <w:rStyle w:val="CommentReference"/>
        </w:rPr>
        <w:annotationRef/>
      </w:r>
      <w:r>
        <w:t xml:space="preserve">I like this statement because the method/approach is in the center. A doctoral thesis should always try to generate general knowledge and not develop a concrete technology. </w:t>
      </w:r>
    </w:p>
  </w:comment>
  <w:comment w:id="3" w:author="Wierach, Peter" w:date="2021-07-22T08:26:00Z" w:initials="WP">
    <w:p w14:paraId="4283B585" w14:textId="41F31A15" w:rsidR="00321364" w:rsidRDefault="00321364">
      <w:pPr>
        <w:pStyle w:val="CommentText"/>
      </w:pPr>
      <w:r>
        <w:rPr>
          <w:rStyle w:val="CommentReference"/>
        </w:rPr>
        <w:annotationRef/>
      </w:r>
      <w:r>
        <w:t>The testing is not the novelty</w:t>
      </w:r>
    </w:p>
  </w:comment>
  <w:comment w:id="4" w:author="Wierach, Peter" w:date="2021-07-22T08:35:00Z" w:initials="WP">
    <w:p w14:paraId="2B07E4AB" w14:textId="0601CFAB" w:rsidR="00D6470C" w:rsidRDefault="00D6470C">
      <w:pPr>
        <w:pStyle w:val="CommentText"/>
      </w:pPr>
      <w:r>
        <w:rPr>
          <w:rStyle w:val="CommentReference"/>
        </w:rPr>
        <w:annotationRef/>
      </w:r>
      <w:r>
        <w:t>Good!</w:t>
      </w:r>
    </w:p>
  </w:comment>
  <w:comment w:id="7" w:author="Wierach, Peter" w:date="2021-07-22T08:41:00Z" w:initials="WP">
    <w:p w14:paraId="666C69BA" w14:textId="567539A9" w:rsidR="009F4FBA" w:rsidRDefault="009F4FBA">
      <w:pPr>
        <w:pStyle w:val="CommentText"/>
      </w:pPr>
      <w:r>
        <w:rPr>
          <w:rStyle w:val="CommentReference"/>
        </w:rPr>
        <w:annotationRef/>
      </w:r>
      <w:r>
        <w:t xml:space="preserve">Another point is that aircraft industry is looking at TP composites for future aircraft composite structures. This will require a new approach for sensor integration. </w:t>
      </w:r>
    </w:p>
  </w:comment>
  <w:comment w:id="8" w:author="tasdeeq sofi" w:date="2021-08-25T14:17:00Z" w:initials="ts">
    <w:p w14:paraId="72ADF247" w14:textId="2AA2790B" w:rsidR="00683517" w:rsidRDefault="00683517">
      <w:pPr>
        <w:pStyle w:val="CommentText"/>
      </w:pPr>
      <w:r>
        <w:rPr>
          <w:rStyle w:val="CommentReference"/>
        </w:rPr>
        <w:annotationRef/>
      </w:r>
      <w:r w:rsidR="0031288A">
        <w:t>Point included!</w:t>
      </w:r>
    </w:p>
  </w:comment>
  <w:comment w:id="9" w:author="Wierach, Peter" w:date="2021-07-22T08:44:00Z" w:initials="WP">
    <w:p w14:paraId="6A31F69D" w14:textId="1CF7B68D" w:rsidR="009F4FBA" w:rsidRDefault="009F4FBA">
      <w:pPr>
        <w:pStyle w:val="CommentText"/>
      </w:pPr>
      <w:r>
        <w:rPr>
          <w:rStyle w:val="CommentReference"/>
        </w:rPr>
        <w:annotationRef/>
      </w:r>
      <w:r>
        <w:t xml:space="preserve">Why these tests? </w:t>
      </w:r>
      <w:r w:rsidR="00B173E8">
        <w:t>Why are they relevant?</w:t>
      </w:r>
    </w:p>
  </w:comment>
  <w:comment w:id="10" w:author="tasdeeq sofi" w:date="2021-08-16T16:25:00Z" w:initials="ts">
    <w:p w14:paraId="1693A885" w14:textId="4F5B8FA9" w:rsidR="004B45D7" w:rsidRDefault="004B45D7">
      <w:pPr>
        <w:pStyle w:val="CommentText"/>
      </w:pPr>
      <w:r>
        <w:rPr>
          <w:rStyle w:val="CommentReference"/>
        </w:rPr>
        <w:annotationRef/>
      </w:r>
      <w:r>
        <w:t xml:space="preserve">The </w:t>
      </w:r>
      <w:r w:rsidR="000B3E5F">
        <w:t xml:space="preserve">relevance </w:t>
      </w:r>
      <w:r w:rsidR="005D7D11">
        <w:t xml:space="preserve">the plan </w:t>
      </w:r>
      <w:r w:rsidR="000B3E5F">
        <w:t>of the</w:t>
      </w:r>
      <w:r w:rsidR="00A356B8">
        <w:t>se</w:t>
      </w:r>
      <w:r w:rsidR="000B3E5F">
        <w:t xml:space="preserve"> tests is described in detail </w:t>
      </w:r>
      <w:r w:rsidR="00A356B8">
        <w:t xml:space="preserve">under each test </w:t>
      </w:r>
      <w:r w:rsidR="00E23B83">
        <w:t>in the following sections</w:t>
      </w:r>
    </w:p>
  </w:comment>
  <w:comment w:id="11" w:author="Wierach, Peter" w:date="2021-07-22T08:55:00Z" w:initials="WP">
    <w:p w14:paraId="44C7B207" w14:textId="77777777" w:rsidR="00B173E8" w:rsidRDefault="00B173E8">
      <w:pPr>
        <w:pStyle w:val="CommentText"/>
      </w:pPr>
      <w:r>
        <w:rPr>
          <w:rStyle w:val="CommentReference"/>
        </w:rPr>
        <w:annotationRef/>
      </w:r>
      <w:r>
        <w:t xml:space="preserve">To evaluate the bonding quality of welded sensors I would also make micrographs to look at interface of the sensor/host structure. </w:t>
      </w:r>
      <w:r w:rsidR="00AA0298" w:rsidRPr="00AA0298">
        <w:t>we can learn a lot from correlating the results of mechanical tests with these images</w:t>
      </w:r>
      <w:r w:rsidR="00AA0298">
        <w:t>.</w:t>
      </w:r>
    </w:p>
    <w:p w14:paraId="3EC29748" w14:textId="77777777" w:rsidR="00AA0298" w:rsidRDefault="00AA0298">
      <w:pPr>
        <w:pStyle w:val="CommentText"/>
      </w:pPr>
    </w:p>
    <w:p w14:paraId="75EB4031" w14:textId="2D705656" w:rsidR="00AA0298" w:rsidRDefault="00AA0298">
      <w:pPr>
        <w:pStyle w:val="CommentText"/>
      </w:pPr>
      <w:r>
        <w:t>I think some kind of none-disturbance test will be necessary to prove that the presence of the sensor isn’t affecting the performance of the host material.</w:t>
      </w:r>
    </w:p>
  </w:comment>
  <w:comment w:id="12" w:author="Wierach, Peter" w:date="2021-07-22T09:02:00Z" w:initials="WP">
    <w:p w14:paraId="38EED9FA" w14:textId="29CB7433" w:rsidR="00AA0298" w:rsidRDefault="00AA0298">
      <w:pPr>
        <w:pStyle w:val="CommentText"/>
      </w:pPr>
      <w:r>
        <w:rPr>
          <w:rStyle w:val="CommentReference"/>
        </w:rPr>
        <w:annotationRef/>
      </w:r>
      <w:r>
        <w:t xml:space="preserve">What is exactly </w:t>
      </w:r>
      <w:r w:rsidR="002F68C5">
        <w:t>meant</w:t>
      </w:r>
      <w:r>
        <w:t xml:space="preserve"> with that? Impacts?</w:t>
      </w:r>
    </w:p>
  </w:comment>
  <w:comment w:id="13" w:author="tasdeeq sofi" w:date="2021-08-26T11:01:00Z" w:initials="ts">
    <w:p w14:paraId="395F63DC" w14:textId="0149BB5D" w:rsidR="00AA4D9F" w:rsidRDefault="00AA4D9F">
      <w:pPr>
        <w:pStyle w:val="CommentText"/>
      </w:pPr>
      <w:r>
        <w:rPr>
          <w:rStyle w:val="CommentReference"/>
        </w:rPr>
        <w:annotationRef/>
      </w:r>
      <w:r>
        <w:t>The mechanical tests are described in detail.</w:t>
      </w:r>
    </w:p>
  </w:comment>
  <w:comment w:id="14" w:author="Wierach, Peter" w:date="2021-07-22T09:03:00Z" w:initials="WP">
    <w:p w14:paraId="2EB1233D" w14:textId="59CC8058" w:rsidR="00AA0298" w:rsidRDefault="00AA0298">
      <w:pPr>
        <w:pStyle w:val="CommentText"/>
      </w:pPr>
      <w:r>
        <w:rPr>
          <w:rStyle w:val="CommentReference"/>
        </w:rPr>
        <w:annotationRef/>
      </w:r>
      <w:r>
        <w:t>What kind of bending test (3PB/4PB?</w:t>
      </w:r>
      <w:proofErr w:type="gramStart"/>
      <w:r>
        <w:t>).</w:t>
      </w:r>
      <w:proofErr w:type="gramEnd"/>
      <w:r>
        <w:t xml:space="preserve"> Any standar</w:t>
      </w:r>
      <w:r w:rsidR="00F25044">
        <w:t>d</w:t>
      </w:r>
      <w:r>
        <w:t xml:space="preserve"> test in mind? What is the loading condition in these tests? And why you are choosing them. What do you want to prove?</w:t>
      </w:r>
    </w:p>
  </w:comment>
  <w:comment w:id="15" w:author="Wierach, Peter" w:date="2021-07-22T09:07:00Z" w:initials="WP">
    <w:p w14:paraId="7FBF47CD" w14:textId="77777777" w:rsidR="001C095E" w:rsidRDefault="001C095E" w:rsidP="001C095E">
      <w:pPr>
        <w:pStyle w:val="CommentText"/>
      </w:pPr>
      <w:r>
        <w:rPr>
          <w:rStyle w:val="CommentReference"/>
        </w:rPr>
        <w:annotationRef/>
      </w:r>
      <w:r>
        <w:t>Time period?</w:t>
      </w:r>
    </w:p>
  </w:comment>
  <w:comment w:id="16" w:author="tasdeeq sofi" w:date="2021-08-17T17:10:00Z" w:initials="ts">
    <w:p w14:paraId="683285D9" w14:textId="32F17CDD" w:rsidR="001C095E" w:rsidRDefault="001C095E" w:rsidP="001C095E">
      <w:pPr>
        <w:pStyle w:val="CommentText"/>
      </w:pPr>
      <w:r>
        <w:rPr>
          <w:rStyle w:val="CommentReference"/>
        </w:rPr>
        <w:annotationRef/>
      </w:r>
      <w:r w:rsidR="006B4EC0">
        <w:t xml:space="preserve">On each loading </w:t>
      </w:r>
      <w:r w:rsidR="004C2BB8">
        <w:t>ramp strain</w:t>
      </w:r>
      <w:r w:rsidR="006B4EC0">
        <w:t xml:space="preserve"> will be increased by </w:t>
      </w:r>
      <w:r w:rsidR="004C2BB8">
        <w:t xml:space="preserve">0.1%. Once this </w:t>
      </w:r>
      <w:r w:rsidR="003E0ECA">
        <w:t xml:space="preserve">desire strain level is achieved </w:t>
      </w:r>
      <w:r>
        <w:t>the test is stopped, and the impedance measurements are made</w:t>
      </w:r>
    </w:p>
  </w:comment>
  <w:comment w:id="17" w:author="tasdeeq sofi" w:date="2021-08-25T10:19:00Z" w:initials="ts">
    <w:p w14:paraId="0E77EABC" w14:textId="350F1DB4" w:rsidR="00240B25" w:rsidRPr="00FF1DD9" w:rsidRDefault="00240B25">
      <w:pPr>
        <w:pStyle w:val="CommentText"/>
        <w:rPr>
          <w:b/>
          <w:bCs/>
        </w:rPr>
      </w:pPr>
      <w:r>
        <w:rPr>
          <w:rStyle w:val="CommentReference"/>
        </w:rPr>
        <w:annotationRef/>
      </w:r>
      <w:r w:rsidR="0084583E" w:rsidRPr="00AC4076">
        <w:rPr>
          <w:b/>
          <w:bCs/>
          <w:highlight w:val="cyan"/>
        </w:rPr>
        <w:t>Is it p</w:t>
      </w:r>
      <w:r w:rsidRPr="00AC4076">
        <w:rPr>
          <w:b/>
          <w:bCs/>
          <w:highlight w:val="cyan"/>
        </w:rPr>
        <w:t>ossible</w:t>
      </w:r>
      <w:r w:rsidR="0084583E" w:rsidRPr="00AC4076">
        <w:rPr>
          <w:b/>
          <w:bCs/>
          <w:highlight w:val="cyan"/>
        </w:rPr>
        <w:t xml:space="preserve"> to study both </w:t>
      </w:r>
      <w:r w:rsidR="00D33ACC" w:rsidRPr="00AC4076">
        <w:rPr>
          <w:b/>
          <w:bCs/>
          <w:highlight w:val="cyan"/>
        </w:rPr>
        <w:t>tensile</w:t>
      </w:r>
      <w:r w:rsidR="0084583E" w:rsidRPr="00AC4076">
        <w:rPr>
          <w:b/>
          <w:bCs/>
          <w:highlight w:val="cyan"/>
        </w:rPr>
        <w:t xml:space="preserve"> and compressive </w:t>
      </w:r>
      <w:r w:rsidR="00D33ACC" w:rsidRPr="00AC4076">
        <w:rPr>
          <w:b/>
          <w:bCs/>
          <w:highlight w:val="cyan"/>
        </w:rPr>
        <w:t>sensors</w:t>
      </w:r>
      <w:r w:rsidR="0084583E" w:rsidRPr="00AC4076">
        <w:rPr>
          <w:b/>
          <w:bCs/>
          <w:highlight w:val="cyan"/>
        </w:rPr>
        <w:t xml:space="preserve"> configuration </w:t>
      </w:r>
      <w:r w:rsidR="00D33ACC" w:rsidRPr="00AC4076">
        <w:rPr>
          <w:b/>
          <w:bCs/>
          <w:highlight w:val="cyan"/>
        </w:rPr>
        <w:t>on the same coupon in a single test</w:t>
      </w:r>
      <w:r w:rsidR="00FF1DD9" w:rsidRPr="00AC4076">
        <w:rPr>
          <w:b/>
          <w:bCs/>
          <w:highlight w:val="cyan"/>
        </w:rPr>
        <w:t>?</w:t>
      </w:r>
    </w:p>
  </w:comment>
  <w:comment w:id="20" w:author="Wierach, Peter" w:date="2021-07-22T09:45:00Z" w:initials="WP">
    <w:p w14:paraId="4C54A162" w14:textId="77777777" w:rsidR="00D00521" w:rsidRDefault="00D00521" w:rsidP="00D00521">
      <w:pPr>
        <w:pStyle w:val="CommentText"/>
      </w:pPr>
      <w:r>
        <w:rPr>
          <w:rStyle w:val="CommentReference"/>
        </w:rPr>
        <w:annotationRef/>
      </w:r>
      <w:r>
        <w:t>I see the innovation in the interaction of the new bonding technology with the printed conductor tracks. This results in a new method for efficiently introducing complex sensor networks into highly stressed thermoplastic structures. A very important point is therefore the electrical connection of the sensors to the conductor tracks. I don't see that addressed yet.</w:t>
      </w:r>
    </w:p>
  </w:comment>
  <w:comment w:id="21" w:author="tasdeeq sofi" w:date="2021-08-26T11:27:00Z" w:initials="ts">
    <w:p w14:paraId="158032BE" w14:textId="3E767F16" w:rsidR="0025378F" w:rsidRDefault="0025378F">
      <w:pPr>
        <w:pStyle w:val="CommentText"/>
      </w:pPr>
      <w:r>
        <w:rPr>
          <w:rStyle w:val="CommentReference"/>
        </w:rPr>
        <w:annotationRef/>
      </w:r>
      <w:r>
        <w:t>Added a section</w:t>
      </w:r>
      <w:r w:rsidR="00381A1F">
        <w:t xml:space="preserve"> (3.3.2)</w:t>
      </w:r>
      <w:r>
        <w:t xml:space="preserve"> on</w:t>
      </w:r>
      <w:r w:rsidR="0031471D">
        <w:t xml:space="preserve"> development of connection </w:t>
      </w:r>
      <w:r w:rsidR="00624668">
        <w:t>system</w:t>
      </w:r>
      <w:r>
        <w:t xml:space="preserve"> as well. </w:t>
      </w:r>
      <w:r w:rsidR="00624668">
        <w:t xml:space="preserve">However, </w:t>
      </w:r>
      <w:r w:rsidR="00E33806">
        <w:t xml:space="preserve">I have some </w:t>
      </w:r>
      <w:r w:rsidR="00624668">
        <w:t xml:space="preserve">preliminary </w:t>
      </w:r>
      <w:r w:rsidR="00E33806">
        <w:t>ideas</w:t>
      </w:r>
      <w:r w:rsidR="003C6023">
        <w:t>,</w:t>
      </w:r>
      <w:r w:rsidR="00E33806">
        <w:t xml:space="preserve"> but I would like to develop them more and then discuss with you and then include in the final version of the PhD pl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0EC6DA" w15:done="1"/>
  <w15:commentEx w15:paraId="4283B585" w15:done="1"/>
  <w15:commentEx w15:paraId="2B07E4AB" w15:done="1"/>
  <w15:commentEx w15:paraId="666C69BA" w15:done="1"/>
  <w15:commentEx w15:paraId="72ADF247" w15:paraIdParent="666C69BA" w15:done="0"/>
  <w15:commentEx w15:paraId="6A31F69D" w15:done="0"/>
  <w15:commentEx w15:paraId="1693A885" w15:paraIdParent="6A31F69D" w15:done="0"/>
  <w15:commentEx w15:paraId="75EB4031" w15:done="1"/>
  <w15:commentEx w15:paraId="38EED9FA" w15:done="1"/>
  <w15:commentEx w15:paraId="395F63DC" w15:done="0"/>
  <w15:commentEx w15:paraId="2EB1233D" w15:done="0"/>
  <w15:commentEx w15:paraId="7FBF47CD" w15:done="0"/>
  <w15:commentEx w15:paraId="683285D9" w15:paraIdParent="7FBF47CD" w15:done="0"/>
  <w15:commentEx w15:paraId="0E77EABC" w15:done="0"/>
  <w15:commentEx w15:paraId="4C54A162" w15:done="0"/>
  <w15:commentEx w15:paraId="158032BE" w15:paraIdParent="4C54A1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CF5F" w16cex:dateUtc="2021-08-25T12:17:00Z"/>
  <w16cex:commentExtensible w16cex:durableId="24C50FEF" w16cex:dateUtc="2021-08-16T14:25:00Z"/>
  <w16cex:commentExtensible w16cex:durableId="24D1F306" w16cex:dateUtc="2021-08-26T09:01:00Z"/>
  <w16cex:commentExtensible w16cex:durableId="24C66C02" w16cex:dateUtc="2021-08-17T15:10:00Z"/>
  <w16cex:commentExtensible w16cex:durableId="24D097B7" w16cex:dateUtc="2021-08-25T08:19:00Z"/>
  <w16cex:commentExtensible w16cex:durableId="24D1F872" w16cex:dateUtc="2021-08-26T09:24:00Z"/>
  <w16cex:commentExtensible w16cex:durableId="24D1F937" w16cex:dateUtc="2021-08-26T0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0EC6DA" w16cid:durableId="24A3A8F8"/>
  <w16cid:commentId w16cid:paraId="4283B585" w16cid:durableId="24A3AA19"/>
  <w16cid:commentId w16cid:paraId="2B07E4AB" w16cid:durableId="24A3AC55"/>
  <w16cid:commentId w16cid:paraId="666C69BA" w16cid:durableId="24A3ADCB"/>
  <w16cid:commentId w16cid:paraId="72ADF247" w16cid:durableId="24D0CF5F"/>
  <w16cid:commentId w16cid:paraId="6A31F69D" w16cid:durableId="24A3AE55"/>
  <w16cid:commentId w16cid:paraId="1693A885" w16cid:durableId="24C50FEF"/>
  <w16cid:commentId w16cid:paraId="75EB4031" w16cid:durableId="24A3B10A"/>
  <w16cid:commentId w16cid:paraId="38EED9FA" w16cid:durableId="24A3B2AA"/>
  <w16cid:commentId w16cid:paraId="395F63DC" w16cid:durableId="24D1F306"/>
  <w16cid:commentId w16cid:paraId="2EB1233D" w16cid:durableId="24A3B2D4"/>
  <w16cid:commentId w16cid:paraId="7FBF47CD" w16cid:durableId="24A3B3D4"/>
  <w16cid:commentId w16cid:paraId="683285D9" w16cid:durableId="24C66C02"/>
  <w16cid:commentId w16cid:paraId="0E77EABC" w16cid:durableId="24D097B7"/>
  <w16cid:commentId w16cid:paraId="4C54A162" w16cid:durableId="24D1F872"/>
  <w16cid:commentId w16cid:paraId="158032BE" w16cid:durableId="24D1F9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A8375" w14:textId="77777777" w:rsidR="00EF668B" w:rsidRDefault="00EF668B" w:rsidP="005A4AD1">
      <w:pPr>
        <w:spacing w:after="0" w:line="240" w:lineRule="auto"/>
      </w:pPr>
      <w:r>
        <w:separator/>
      </w:r>
    </w:p>
  </w:endnote>
  <w:endnote w:type="continuationSeparator" w:id="0">
    <w:p w14:paraId="43FA90AD" w14:textId="77777777" w:rsidR="00EF668B" w:rsidRDefault="00EF668B" w:rsidP="005A4AD1">
      <w:pPr>
        <w:spacing w:after="0" w:line="240" w:lineRule="auto"/>
      </w:pPr>
      <w:r>
        <w:continuationSeparator/>
      </w:r>
    </w:p>
  </w:endnote>
  <w:endnote w:type="continuationNotice" w:id="1">
    <w:p w14:paraId="04F1637C" w14:textId="77777777" w:rsidR="00EF668B" w:rsidRDefault="00EF66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LTStd-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Regular">
    <w:altName w:val="Wingdings"/>
    <w:panose1 w:val="00000000000000000000"/>
    <w:charset w:val="00"/>
    <w:family w:val="roman"/>
    <w:notTrueType/>
    <w:pitch w:val="default"/>
  </w:font>
  <w:font w:name="CMSY8">
    <w:altName w:val="Cambria"/>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Time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470B2" w14:textId="77777777" w:rsidR="00BF280E" w:rsidRDefault="00BF28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06002" w14:textId="77777777" w:rsidR="00BF280E" w:rsidRDefault="00BF28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24C4E" w14:textId="77777777" w:rsidR="00BF280E" w:rsidRDefault="00BF28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2732F" w14:textId="77777777" w:rsidR="00EF668B" w:rsidRDefault="00EF668B" w:rsidP="005A4AD1">
      <w:pPr>
        <w:spacing w:after="0" w:line="240" w:lineRule="auto"/>
      </w:pPr>
      <w:r>
        <w:separator/>
      </w:r>
    </w:p>
  </w:footnote>
  <w:footnote w:type="continuationSeparator" w:id="0">
    <w:p w14:paraId="05872F43" w14:textId="77777777" w:rsidR="00EF668B" w:rsidRDefault="00EF668B" w:rsidP="005A4AD1">
      <w:pPr>
        <w:spacing w:after="0" w:line="240" w:lineRule="auto"/>
      </w:pPr>
      <w:r>
        <w:continuationSeparator/>
      </w:r>
    </w:p>
  </w:footnote>
  <w:footnote w:type="continuationNotice" w:id="1">
    <w:p w14:paraId="09DD81E2" w14:textId="77777777" w:rsidR="00EF668B" w:rsidRDefault="00EF668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49DB1" w14:textId="77777777" w:rsidR="00BF280E" w:rsidRDefault="00BF28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F4403" w14:textId="7E655854" w:rsidR="00BF280E" w:rsidRDefault="00BF280E">
    <w:pPr>
      <w:pStyle w:val="Header"/>
    </w:pPr>
    <w:r>
      <w:tab/>
    </w:r>
    <w:r>
      <w:tab/>
      <w:t>PhD Expose Tasdeeq</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90B37" w14:textId="77777777" w:rsidR="00BF280E" w:rsidRDefault="00BF28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35078"/>
    <w:multiLevelType w:val="hybridMultilevel"/>
    <w:tmpl w:val="8146FC00"/>
    <w:lvl w:ilvl="0" w:tplc="04090009">
      <w:start w:val="1"/>
      <w:numFmt w:val="bullet"/>
      <w:lvlText w:val=""/>
      <w:lvlJc w:val="left"/>
      <w:pPr>
        <w:ind w:left="-180" w:hanging="360"/>
      </w:pPr>
      <w:rPr>
        <w:rFonts w:ascii="Wingdings" w:hAnsi="Wingdings" w:hint="default"/>
      </w:rPr>
    </w:lvl>
    <w:lvl w:ilvl="1" w:tplc="04090009">
      <w:start w:val="1"/>
      <w:numFmt w:val="bullet"/>
      <w:lvlText w:val=""/>
      <w:lvlJc w:val="left"/>
      <w:pPr>
        <w:ind w:left="-540" w:hanging="360"/>
      </w:pPr>
      <w:rPr>
        <w:rFonts w:ascii="Wingdings" w:hAnsi="Wingdings" w:hint="default"/>
      </w:rPr>
    </w:lvl>
    <w:lvl w:ilvl="2" w:tplc="08090005">
      <w:start w:val="1"/>
      <w:numFmt w:val="bullet"/>
      <w:lvlText w:val=""/>
      <w:lvlJc w:val="left"/>
      <w:pPr>
        <w:ind w:left="1260" w:hanging="360"/>
      </w:pPr>
      <w:rPr>
        <w:rFonts w:ascii="Wingdings" w:hAnsi="Wingdings" w:hint="default"/>
      </w:rPr>
    </w:lvl>
    <w:lvl w:ilvl="3" w:tplc="08090001" w:tentative="1">
      <w:start w:val="1"/>
      <w:numFmt w:val="bullet"/>
      <w:lvlText w:val=""/>
      <w:lvlJc w:val="left"/>
      <w:pPr>
        <w:ind w:left="1980" w:hanging="360"/>
      </w:pPr>
      <w:rPr>
        <w:rFonts w:ascii="Symbol" w:hAnsi="Symbol" w:hint="default"/>
      </w:rPr>
    </w:lvl>
    <w:lvl w:ilvl="4" w:tplc="08090003" w:tentative="1">
      <w:start w:val="1"/>
      <w:numFmt w:val="bullet"/>
      <w:lvlText w:val="o"/>
      <w:lvlJc w:val="left"/>
      <w:pPr>
        <w:ind w:left="2700" w:hanging="360"/>
      </w:pPr>
      <w:rPr>
        <w:rFonts w:ascii="Courier New" w:hAnsi="Courier New" w:cs="Courier New" w:hint="default"/>
      </w:rPr>
    </w:lvl>
    <w:lvl w:ilvl="5" w:tplc="08090005" w:tentative="1">
      <w:start w:val="1"/>
      <w:numFmt w:val="bullet"/>
      <w:lvlText w:val=""/>
      <w:lvlJc w:val="left"/>
      <w:pPr>
        <w:ind w:left="3420" w:hanging="360"/>
      </w:pPr>
      <w:rPr>
        <w:rFonts w:ascii="Wingdings" w:hAnsi="Wingdings" w:hint="default"/>
      </w:rPr>
    </w:lvl>
    <w:lvl w:ilvl="6" w:tplc="08090001" w:tentative="1">
      <w:start w:val="1"/>
      <w:numFmt w:val="bullet"/>
      <w:lvlText w:val=""/>
      <w:lvlJc w:val="left"/>
      <w:pPr>
        <w:ind w:left="4140" w:hanging="360"/>
      </w:pPr>
      <w:rPr>
        <w:rFonts w:ascii="Symbol" w:hAnsi="Symbol" w:hint="default"/>
      </w:rPr>
    </w:lvl>
    <w:lvl w:ilvl="7" w:tplc="08090003" w:tentative="1">
      <w:start w:val="1"/>
      <w:numFmt w:val="bullet"/>
      <w:lvlText w:val="o"/>
      <w:lvlJc w:val="left"/>
      <w:pPr>
        <w:ind w:left="4860" w:hanging="360"/>
      </w:pPr>
      <w:rPr>
        <w:rFonts w:ascii="Courier New" w:hAnsi="Courier New" w:cs="Courier New" w:hint="default"/>
      </w:rPr>
    </w:lvl>
    <w:lvl w:ilvl="8" w:tplc="08090005" w:tentative="1">
      <w:start w:val="1"/>
      <w:numFmt w:val="bullet"/>
      <w:lvlText w:val=""/>
      <w:lvlJc w:val="left"/>
      <w:pPr>
        <w:ind w:left="5580" w:hanging="360"/>
      </w:pPr>
      <w:rPr>
        <w:rFonts w:ascii="Wingdings" w:hAnsi="Wingdings" w:hint="default"/>
      </w:rPr>
    </w:lvl>
  </w:abstractNum>
  <w:abstractNum w:abstractNumId="1" w15:restartNumberingAfterBreak="0">
    <w:nsid w:val="06FF1C94"/>
    <w:multiLevelType w:val="hybridMultilevel"/>
    <w:tmpl w:val="4042733A"/>
    <w:lvl w:ilvl="0" w:tplc="C436E24C">
      <w:start w:val="16"/>
      <w:numFmt w:val="bullet"/>
      <w:lvlText w:val="-"/>
      <w:lvlJc w:val="left"/>
      <w:pPr>
        <w:ind w:left="360" w:hanging="360"/>
      </w:pPr>
      <w:rPr>
        <w:rFonts w:ascii="Arial Black" w:eastAsia="Times New Roman" w:hAnsi="Arial Black"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2C2201"/>
    <w:multiLevelType w:val="hybridMultilevel"/>
    <w:tmpl w:val="57DE7158"/>
    <w:lvl w:ilvl="0" w:tplc="C436E24C">
      <w:start w:val="16"/>
      <w:numFmt w:val="bullet"/>
      <w:lvlText w:val="-"/>
      <w:lvlJc w:val="left"/>
      <w:pPr>
        <w:ind w:left="720" w:hanging="360"/>
      </w:pPr>
      <w:rPr>
        <w:rFonts w:ascii="Arial Black" w:eastAsia="Times New Roman" w:hAnsi="Arial Black" w:cs="Times New Roman"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3" w15:restartNumberingAfterBreak="0">
    <w:nsid w:val="115E7B47"/>
    <w:multiLevelType w:val="hybridMultilevel"/>
    <w:tmpl w:val="553C4A2C"/>
    <w:lvl w:ilvl="0" w:tplc="C436E24C">
      <w:start w:val="16"/>
      <w:numFmt w:val="bullet"/>
      <w:lvlText w:val="-"/>
      <w:lvlJc w:val="left"/>
      <w:pPr>
        <w:ind w:left="720" w:hanging="360"/>
      </w:pPr>
      <w:rPr>
        <w:rFonts w:ascii="Arial Black" w:eastAsia="Times New Roman" w:hAnsi="Arial Black"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0D139D"/>
    <w:multiLevelType w:val="hybridMultilevel"/>
    <w:tmpl w:val="59A44626"/>
    <w:lvl w:ilvl="0" w:tplc="04090009">
      <w:start w:val="1"/>
      <w:numFmt w:val="bullet"/>
      <w:lvlText w:val=""/>
      <w:lvlJc w:val="left"/>
      <w:pPr>
        <w:ind w:left="360" w:hanging="360"/>
      </w:pPr>
      <w:rPr>
        <w:rFonts w:ascii="Wingdings" w:hAnsi="Wingdings" w:hint="default"/>
      </w:rPr>
    </w:lvl>
    <w:lvl w:ilvl="1" w:tplc="04090009">
      <w:start w:val="1"/>
      <w:numFmt w:val="bullet"/>
      <w:lvlText w:val=""/>
      <w:lvlJc w:val="left"/>
      <w:pPr>
        <w:ind w:left="360" w:hanging="360"/>
      </w:pPr>
      <w:rPr>
        <w:rFonts w:ascii="Wingdings" w:hAnsi="Wingdings"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5" w15:restartNumberingAfterBreak="0">
    <w:nsid w:val="18454232"/>
    <w:multiLevelType w:val="hybridMultilevel"/>
    <w:tmpl w:val="55D069EC"/>
    <w:lvl w:ilvl="0" w:tplc="04090009">
      <w:start w:val="1"/>
      <w:numFmt w:val="bullet"/>
      <w:lvlText w:val=""/>
      <w:lvlJc w:val="left"/>
      <w:pPr>
        <w:ind w:left="720" w:hanging="360"/>
      </w:pPr>
      <w:rPr>
        <w:rFonts w:ascii="Wingdings" w:hAnsi="Wingdings" w:hint="default"/>
      </w:rPr>
    </w:lvl>
    <w:lvl w:ilvl="1" w:tplc="08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A15C8D"/>
    <w:multiLevelType w:val="hybridMultilevel"/>
    <w:tmpl w:val="B134C14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7" w15:restartNumberingAfterBreak="0">
    <w:nsid w:val="1C4B1424"/>
    <w:multiLevelType w:val="hybridMultilevel"/>
    <w:tmpl w:val="807A3124"/>
    <w:lvl w:ilvl="0" w:tplc="04090009">
      <w:start w:val="1"/>
      <w:numFmt w:val="bullet"/>
      <w:lvlText w:val=""/>
      <w:lvlJc w:val="left"/>
      <w:pPr>
        <w:ind w:left="360" w:hanging="360"/>
      </w:pPr>
      <w:rPr>
        <w:rFonts w:ascii="Wingdings" w:hAnsi="Wingdings" w:hint="default"/>
      </w:rPr>
    </w:lvl>
    <w:lvl w:ilvl="1" w:tplc="04090009">
      <w:start w:val="1"/>
      <w:numFmt w:val="bullet"/>
      <w:lvlText w:val=""/>
      <w:lvlJc w:val="left"/>
      <w:pPr>
        <w:ind w:left="36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563B0F"/>
    <w:multiLevelType w:val="multilevel"/>
    <w:tmpl w:val="055AC598"/>
    <w:lvl w:ilvl="0">
      <w:start w:val="1"/>
      <w:numFmt w:val="bullet"/>
      <w:lvlText w:val=""/>
      <w:lvlJc w:val="left"/>
      <w:pPr>
        <w:tabs>
          <w:tab w:val="num" w:pos="360"/>
        </w:tabs>
        <w:ind w:left="360" w:hanging="360"/>
      </w:pPr>
      <w:rPr>
        <w:rFonts w:ascii="Symbol" w:hAnsi="Symbol" w:hint="default"/>
        <w:sz w:val="20"/>
      </w:rPr>
    </w:lvl>
    <w:lvl w:ilvl="1">
      <w:start w:val="3"/>
      <w:numFmt w:val="upperRoman"/>
      <w:lvlText w:val="%2."/>
      <w:lvlJc w:val="left"/>
      <w:pPr>
        <w:ind w:left="270" w:hanging="720"/>
      </w:pPr>
      <w:rPr>
        <w:rFonts w:hint="default"/>
      </w:rPr>
    </w:lvl>
    <w:lvl w:ilvl="2" w:tentative="1">
      <w:start w:val="1"/>
      <w:numFmt w:val="bullet"/>
      <w:lvlText w:val=""/>
      <w:lvlJc w:val="left"/>
      <w:pPr>
        <w:tabs>
          <w:tab w:val="num" w:pos="1620"/>
        </w:tabs>
        <w:ind w:left="1620" w:hanging="360"/>
      </w:pPr>
      <w:rPr>
        <w:rFonts w:ascii="Wingdings" w:hAnsi="Wingdings" w:hint="default"/>
        <w:sz w:val="20"/>
      </w:rPr>
    </w:lvl>
    <w:lvl w:ilvl="3" w:tentative="1">
      <w:start w:val="1"/>
      <w:numFmt w:val="bullet"/>
      <w:lvlText w:val=""/>
      <w:lvlJc w:val="left"/>
      <w:pPr>
        <w:tabs>
          <w:tab w:val="num" w:pos="2340"/>
        </w:tabs>
        <w:ind w:left="2340" w:hanging="360"/>
      </w:pPr>
      <w:rPr>
        <w:rFonts w:ascii="Wingdings" w:hAnsi="Wingdings" w:hint="default"/>
        <w:sz w:val="20"/>
      </w:rPr>
    </w:lvl>
    <w:lvl w:ilvl="4" w:tentative="1">
      <w:start w:val="1"/>
      <w:numFmt w:val="bullet"/>
      <w:lvlText w:val=""/>
      <w:lvlJc w:val="left"/>
      <w:pPr>
        <w:tabs>
          <w:tab w:val="num" w:pos="3060"/>
        </w:tabs>
        <w:ind w:left="3060" w:hanging="360"/>
      </w:pPr>
      <w:rPr>
        <w:rFonts w:ascii="Wingdings" w:hAnsi="Wingdings" w:hint="default"/>
        <w:sz w:val="20"/>
      </w:rPr>
    </w:lvl>
    <w:lvl w:ilvl="5" w:tentative="1">
      <w:start w:val="1"/>
      <w:numFmt w:val="bullet"/>
      <w:lvlText w:val=""/>
      <w:lvlJc w:val="left"/>
      <w:pPr>
        <w:tabs>
          <w:tab w:val="num" w:pos="3780"/>
        </w:tabs>
        <w:ind w:left="3780" w:hanging="360"/>
      </w:pPr>
      <w:rPr>
        <w:rFonts w:ascii="Wingdings" w:hAnsi="Wingdings" w:hint="default"/>
        <w:sz w:val="20"/>
      </w:rPr>
    </w:lvl>
    <w:lvl w:ilvl="6" w:tentative="1">
      <w:start w:val="1"/>
      <w:numFmt w:val="bullet"/>
      <w:lvlText w:val=""/>
      <w:lvlJc w:val="left"/>
      <w:pPr>
        <w:tabs>
          <w:tab w:val="num" w:pos="4500"/>
        </w:tabs>
        <w:ind w:left="4500" w:hanging="360"/>
      </w:pPr>
      <w:rPr>
        <w:rFonts w:ascii="Wingdings" w:hAnsi="Wingdings" w:hint="default"/>
        <w:sz w:val="20"/>
      </w:rPr>
    </w:lvl>
    <w:lvl w:ilvl="7" w:tentative="1">
      <w:start w:val="1"/>
      <w:numFmt w:val="bullet"/>
      <w:lvlText w:val=""/>
      <w:lvlJc w:val="left"/>
      <w:pPr>
        <w:tabs>
          <w:tab w:val="num" w:pos="5220"/>
        </w:tabs>
        <w:ind w:left="5220" w:hanging="360"/>
      </w:pPr>
      <w:rPr>
        <w:rFonts w:ascii="Wingdings" w:hAnsi="Wingdings" w:hint="default"/>
        <w:sz w:val="20"/>
      </w:rPr>
    </w:lvl>
    <w:lvl w:ilvl="8" w:tentative="1">
      <w:start w:val="1"/>
      <w:numFmt w:val="bullet"/>
      <w:lvlText w:val=""/>
      <w:lvlJc w:val="left"/>
      <w:pPr>
        <w:tabs>
          <w:tab w:val="num" w:pos="5940"/>
        </w:tabs>
        <w:ind w:left="5940" w:hanging="360"/>
      </w:pPr>
      <w:rPr>
        <w:rFonts w:ascii="Wingdings" w:hAnsi="Wingdings" w:hint="default"/>
        <w:sz w:val="20"/>
      </w:rPr>
    </w:lvl>
  </w:abstractNum>
  <w:abstractNum w:abstractNumId="9" w15:restartNumberingAfterBreak="0">
    <w:nsid w:val="1CC60A0B"/>
    <w:multiLevelType w:val="hybridMultilevel"/>
    <w:tmpl w:val="E5023B4E"/>
    <w:lvl w:ilvl="0" w:tplc="C436E24C">
      <w:start w:val="16"/>
      <w:numFmt w:val="bullet"/>
      <w:lvlText w:val="-"/>
      <w:lvlJc w:val="left"/>
      <w:pPr>
        <w:ind w:left="720" w:hanging="360"/>
      </w:pPr>
      <w:rPr>
        <w:rFonts w:ascii="Arial Black" w:eastAsia="Times New Roman" w:hAnsi="Arial Black"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D7C6403"/>
    <w:multiLevelType w:val="hybridMultilevel"/>
    <w:tmpl w:val="29749470"/>
    <w:lvl w:ilvl="0" w:tplc="C436E24C">
      <w:start w:val="16"/>
      <w:numFmt w:val="bullet"/>
      <w:lvlText w:val="-"/>
      <w:lvlJc w:val="left"/>
      <w:pPr>
        <w:ind w:left="360" w:hanging="360"/>
      </w:pPr>
      <w:rPr>
        <w:rFonts w:ascii="Arial Black" w:eastAsia="Times New Roman" w:hAnsi="Arial Black"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E93BC9"/>
    <w:multiLevelType w:val="hybridMultilevel"/>
    <w:tmpl w:val="5FC444E4"/>
    <w:lvl w:ilvl="0" w:tplc="4B02195C">
      <w:start w:val="1"/>
      <w:numFmt w:val="bullet"/>
      <w:lvlText w:val=""/>
      <w:lvlJc w:val="left"/>
      <w:pPr>
        <w:ind w:left="36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FE3546"/>
    <w:multiLevelType w:val="hybridMultilevel"/>
    <w:tmpl w:val="1AE07126"/>
    <w:lvl w:ilvl="0" w:tplc="04090009">
      <w:start w:val="1"/>
      <w:numFmt w:val="bullet"/>
      <w:lvlText w:val=""/>
      <w:lvlJc w:val="left"/>
      <w:pPr>
        <w:ind w:left="774" w:hanging="360"/>
      </w:pPr>
      <w:rPr>
        <w:rFonts w:ascii="Wingdings" w:hAnsi="Wingdings"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3" w15:restartNumberingAfterBreak="0">
    <w:nsid w:val="22862613"/>
    <w:multiLevelType w:val="multilevel"/>
    <w:tmpl w:val="E0E69992"/>
    <w:lvl w:ilvl="0">
      <w:start w:val="3"/>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83D59B9"/>
    <w:multiLevelType w:val="multilevel"/>
    <w:tmpl w:val="AF7826E4"/>
    <w:lvl w:ilvl="0">
      <w:start w:val="16"/>
      <w:numFmt w:val="bullet"/>
      <w:lvlText w:val="-"/>
      <w:lvlJc w:val="left"/>
      <w:pPr>
        <w:tabs>
          <w:tab w:val="num" w:pos="360"/>
        </w:tabs>
        <w:ind w:left="360" w:hanging="360"/>
      </w:pPr>
      <w:rPr>
        <w:rFonts w:ascii="Arial Black" w:eastAsia="Times New Roman" w:hAnsi="Arial Black" w:cs="Times New Roman" w:hint="default"/>
        <w:sz w:val="20"/>
      </w:rPr>
    </w:lvl>
    <w:lvl w:ilvl="1">
      <w:start w:val="3"/>
      <w:numFmt w:val="upperRoman"/>
      <w:lvlText w:val="%2."/>
      <w:lvlJc w:val="left"/>
      <w:pPr>
        <w:ind w:left="270" w:hanging="720"/>
      </w:pPr>
      <w:rPr>
        <w:rFonts w:hint="default"/>
      </w:rPr>
    </w:lvl>
    <w:lvl w:ilvl="2" w:tentative="1">
      <w:start w:val="1"/>
      <w:numFmt w:val="bullet"/>
      <w:lvlText w:val=""/>
      <w:lvlJc w:val="left"/>
      <w:pPr>
        <w:tabs>
          <w:tab w:val="num" w:pos="1620"/>
        </w:tabs>
        <w:ind w:left="1620" w:hanging="360"/>
      </w:pPr>
      <w:rPr>
        <w:rFonts w:ascii="Wingdings" w:hAnsi="Wingdings" w:hint="default"/>
        <w:sz w:val="20"/>
      </w:rPr>
    </w:lvl>
    <w:lvl w:ilvl="3" w:tentative="1">
      <w:start w:val="1"/>
      <w:numFmt w:val="bullet"/>
      <w:lvlText w:val=""/>
      <w:lvlJc w:val="left"/>
      <w:pPr>
        <w:tabs>
          <w:tab w:val="num" w:pos="2340"/>
        </w:tabs>
        <w:ind w:left="2340" w:hanging="360"/>
      </w:pPr>
      <w:rPr>
        <w:rFonts w:ascii="Wingdings" w:hAnsi="Wingdings" w:hint="default"/>
        <w:sz w:val="20"/>
      </w:rPr>
    </w:lvl>
    <w:lvl w:ilvl="4" w:tentative="1">
      <w:start w:val="1"/>
      <w:numFmt w:val="bullet"/>
      <w:lvlText w:val=""/>
      <w:lvlJc w:val="left"/>
      <w:pPr>
        <w:tabs>
          <w:tab w:val="num" w:pos="3060"/>
        </w:tabs>
        <w:ind w:left="3060" w:hanging="360"/>
      </w:pPr>
      <w:rPr>
        <w:rFonts w:ascii="Wingdings" w:hAnsi="Wingdings" w:hint="default"/>
        <w:sz w:val="20"/>
      </w:rPr>
    </w:lvl>
    <w:lvl w:ilvl="5" w:tentative="1">
      <w:start w:val="1"/>
      <w:numFmt w:val="bullet"/>
      <w:lvlText w:val=""/>
      <w:lvlJc w:val="left"/>
      <w:pPr>
        <w:tabs>
          <w:tab w:val="num" w:pos="3780"/>
        </w:tabs>
        <w:ind w:left="3780" w:hanging="360"/>
      </w:pPr>
      <w:rPr>
        <w:rFonts w:ascii="Wingdings" w:hAnsi="Wingdings" w:hint="default"/>
        <w:sz w:val="20"/>
      </w:rPr>
    </w:lvl>
    <w:lvl w:ilvl="6" w:tentative="1">
      <w:start w:val="1"/>
      <w:numFmt w:val="bullet"/>
      <w:lvlText w:val=""/>
      <w:lvlJc w:val="left"/>
      <w:pPr>
        <w:tabs>
          <w:tab w:val="num" w:pos="4500"/>
        </w:tabs>
        <w:ind w:left="4500" w:hanging="360"/>
      </w:pPr>
      <w:rPr>
        <w:rFonts w:ascii="Wingdings" w:hAnsi="Wingdings" w:hint="default"/>
        <w:sz w:val="20"/>
      </w:rPr>
    </w:lvl>
    <w:lvl w:ilvl="7" w:tentative="1">
      <w:start w:val="1"/>
      <w:numFmt w:val="bullet"/>
      <w:lvlText w:val=""/>
      <w:lvlJc w:val="left"/>
      <w:pPr>
        <w:tabs>
          <w:tab w:val="num" w:pos="5220"/>
        </w:tabs>
        <w:ind w:left="5220" w:hanging="360"/>
      </w:pPr>
      <w:rPr>
        <w:rFonts w:ascii="Wingdings" w:hAnsi="Wingdings" w:hint="default"/>
        <w:sz w:val="20"/>
      </w:rPr>
    </w:lvl>
    <w:lvl w:ilvl="8" w:tentative="1">
      <w:start w:val="1"/>
      <w:numFmt w:val="bullet"/>
      <w:lvlText w:val=""/>
      <w:lvlJc w:val="left"/>
      <w:pPr>
        <w:tabs>
          <w:tab w:val="num" w:pos="5940"/>
        </w:tabs>
        <w:ind w:left="5940" w:hanging="360"/>
      </w:pPr>
      <w:rPr>
        <w:rFonts w:ascii="Wingdings" w:hAnsi="Wingdings" w:hint="default"/>
        <w:sz w:val="20"/>
      </w:rPr>
    </w:lvl>
  </w:abstractNum>
  <w:abstractNum w:abstractNumId="15" w15:restartNumberingAfterBreak="0">
    <w:nsid w:val="28D06DAA"/>
    <w:multiLevelType w:val="multilevel"/>
    <w:tmpl w:val="820A5E5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2ADE4176"/>
    <w:multiLevelType w:val="hybridMultilevel"/>
    <w:tmpl w:val="33A23DDE"/>
    <w:lvl w:ilvl="0" w:tplc="04090009">
      <w:start w:val="1"/>
      <w:numFmt w:val="bullet"/>
      <w:lvlText w:val=""/>
      <w:lvlJc w:val="left"/>
      <w:pPr>
        <w:ind w:left="45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B296D38"/>
    <w:multiLevelType w:val="hybridMultilevel"/>
    <w:tmpl w:val="444A5CFE"/>
    <w:lvl w:ilvl="0" w:tplc="04090009">
      <w:start w:val="1"/>
      <w:numFmt w:val="bullet"/>
      <w:lvlText w:val=""/>
      <w:lvlJc w:val="left"/>
      <w:pPr>
        <w:ind w:left="360" w:hanging="360"/>
      </w:pPr>
      <w:rPr>
        <w:rFonts w:ascii="Wingdings" w:hAnsi="Wingdings" w:hint="default"/>
      </w:rPr>
    </w:lvl>
    <w:lvl w:ilvl="1" w:tplc="08090003">
      <w:start w:val="1"/>
      <w:numFmt w:val="bullet"/>
      <w:lvlText w:val="o"/>
      <w:lvlJc w:val="left"/>
      <w:pPr>
        <w:ind w:left="81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7B0B23"/>
    <w:multiLevelType w:val="hybridMultilevel"/>
    <w:tmpl w:val="D19E3D8C"/>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1862BC4"/>
    <w:multiLevelType w:val="hybridMultilevel"/>
    <w:tmpl w:val="8AEE6F0C"/>
    <w:lvl w:ilvl="0" w:tplc="C436E24C">
      <w:start w:val="16"/>
      <w:numFmt w:val="bullet"/>
      <w:lvlText w:val="-"/>
      <w:lvlJc w:val="left"/>
      <w:pPr>
        <w:ind w:left="720" w:hanging="360"/>
      </w:pPr>
      <w:rPr>
        <w:rFonts w:ascii="Arial Black" w:eastAsia="Times New Roman" w:hAnsi="Arial Black"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9913ED"/>
    <w:multiLevelType w:val="hybridMultilevel"/>
    <w:tmpl w:val="6304F682"/>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38125A69"/>
    <w:multiLevelType w:val="hybridMultilevel"/>
    <w:tmpl w:val="72F2166E"/>
    <w:lvl w:ilvl="0" w:tplc="C436E24C">
      <w:start w:val="16"/>
      <w:numFmt w:val="bullet"/>
      <w:lvlText w:val="-"/>
      <w:lvlJc w:val="left"/>
      <w:pPr>
        <w:ind w:left="720" w:hanging="360"/>
      </w:pPr>
      <w:rPr>
        <w:rFonts w:ascii="Arial Black" w:eastAsia="Times New Roman" w:hAnsi="Arial Black" w:cs="Times New Roman" w:hint="default"/>
      </w:rPr>
    </w:lvl>
    <w:lvl w:ilvl="1" w:tplc="04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4B4F82"/>
    <w:multiLevelType w:val="hybridMultilevel"/>
    <w:tmpl w:val="F01C2BCC"/>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23" w15:restartNumberingAfterBreak="0">
    <w:nsid w:val="3E613D45"/>
    <w:multiLevelType w:val="multilevel"/>
    <w:tmpl w:val="6E74B398"/>
    <w:lvl w:ilvl="0">
      <w:start w:val="16"/>
      <w:numFmt w:val="bullet"/>
      <w:lvlText w:val="-"/>
      <w:lvlJc w:val="left"/>
      <w:pPr>
        <w:tabs>
          <w:tab w:val="num" w:pos="360"/>
        </w:tabs>
        <w:ind w:left="360" w:hanging="360"/>
      </w:pPr>
      <w:rPr>
        <w:rFonts w:ascii="Arial Black" w:eastAsia="Times New Roman" w:hAnsi="Arial Black" w:cs="Times New Roman" w:hint="default"/>
        <w:sz w:val="20"/>
      </w:rPr>
    </w:lvl>
    <w:lvl w:ilvl="1">
      <w:start w:val="3"/>
      <w:numFmt w:val="upperRoman"/>
      <w:lvlText w:val="%2."/>
      <w:lvlJc w:val="left"/>
      <w:pPr>
        <w:ind w:left="270" w:hanging="720"/>
      </w:pPr>
      <w:rPr>
        <w:rFonts w:hint="default"/>
      </w:rPr>
    </w:lvl>
    <w:lvl w:ilvl="2" w:tentative="1">
      <w:start w:val="1"/>
      <w:numFmt w:val="bullet"/>
      <w:lvlText w:val=""/>
      <w:lvlJc w:val="left"/>
      <w:pPr>
        <w:tabs>
          <w:tab w:val="num" w:pos="1620"/>
        </w:tabs>
        <w:ind w:left="1620" w:hanging="360"/>
      </w:pPr>
      <w:rPr>
        <w:rFonts w:ascii="Wingdings" w:hAnsi="Wingdings" w:hint="default"/>
        <w:sz w:val="20"/>
      </w:rPr>
    </w:lvl>
    <w:lvl w:ilvl="3" w:tentative="1">
      <w:start w:val="1"/>
      <w:numFmt w:val="bullet"/>
      <w:lvlText w:val=""/>
      <w:lvlJc w:val="left"/>
      <w:pPr>
        <w:tabs>
          <w:tab w:val="num" w:pos="2340"/>
        </w:tabs>
        <w:ind w:left="2340" w:hanging="360"/>
      </w:pPr>
      <w:rPr>
        <w:rFonts w:ascii="Wingdings" w:hAnsi="Wingdings" w:hint="default"/>
        <w:sz w:val="20"/>
      </w:rPr>
    </w:lvl>
    <w:lvl w:ilvl="4" w:tentative="1">
      <w:start w:val="1"/>
      <w:numFmt w:val="bullet"/>
      <w:lvlText w:val=""/>
      <w:lvlJc w:val="left"/>
      <w:pPr>
        <w:tabs>
          <w:tab w:val="num" w:pos="3060"/>
        </w:tabs>
        <w:ind w:left="3060" w:hanging="360"/>
      </w:pPr>
      <w:rPr>
        <w:rFonts w:ascii="Wingdings" w:hAnsi="Wingdings" w:hint="default"/>
        <w:sz w:val="20"/>
      </w:rPr>
    </w:lvl>
    <w:lvl w:ilvl="5" w:tentative="1">
      <w:start w:val="1"/>
      <w:numFmt w:val="bullet"/>
      <w:lvlText w:val=""/>
      <w:lvlJc w:val="left"/>
      <w:pPr>
        <w:tabs>
          <w:tab w:val="num" w:pos="3780"/>
        </w:tabs>
        <w:ind w:left="3780" w:hanging="360"/>
      </w:pPr>
      <w:rPr>
        <w:rFonts w:ascii="Wingdings" w:hAnsi="Wingdings" w:hint="default"/>
        <w:sz w:val="20"/>
      </w:rPr>
    </w:lvl>
    <w:lvl w:ilvl="6" w:tentative="1">
      <w:start w:val="1"/>
      <w:numFmt w:val="bullet"/>
      <w:lvlText w:val=""/>
      <w:lvlJc w:val="left"/>
      <w:pPr>
        <w:tabs>
          <w:tab w:val="num" w:pos="4500"/>
        </w:tabs>
        <w:ind w:left="4500" w:hanging="360"/>
      </w:pPr>
      <w:rPr>
        <w:rFonts w:ascii="Wingdings" w:hAnsi="Wingdings" w:hint="default"/>
        <w:sz w:val="20"/>
      </w:rPr>
    </w:lvl>
    <w:lvl w:ilvl="7" w:tentative="1">
      <w:start w:val="1"/>
      <w:numFmt w:val="bullet"/>
      <w:lvlText w:val=""/>
      <w:lvlJc w:val="left"/>
      <w:pPr>
        <w:tabs>
          <w:tab w:val="num" w:pos="5220"/>
        </w:tabs>
        <w:ind w:left="5220" w:hanging="360"/>
      </w:pPr>
      <w:rPr>
        <w:rFonts w:ascii="Wingdings" w:hAnsi="Wingdings" w:hint="default"/>
        <w:sz w:val="20"/>
      </w:rPr>
    </w:lvl>
    <w:lvl w:ilvl="8" w:tentative="1">
      <w:start w:val="1"/>
      <w:numFmt w:val="bullet"/>
      <w:lvlText w:val=""/>
      <w:lvlJc w:val="left"/>
      <w:pPr>
        <w:tabs>
          <w:tab w:val="num" w:pos="5940"/>
        </w:tabs>
        <w:ind w:left="5940" w:hanging="360"/>
      </w:pPr>
      <w:rPr>
        <w:rFonts w:ascii="Wingdings" w:hAnsi="Wingdings" w:hint="default"/>
        <w:sz w:val="20"/>
      </w:rPr>
    </w:lvl>
  </w:abstractNum>
  <w:abstractNum w:abstractNumId="24" w15:restartNumberingAfterBreak="0">
    <w:nsid w:val="43CF12E2"/>
    <w:multiLevelType w:val="hybridMultilevel"/>
    <w:tmpl w:val="52BC88A8"/>
    <w:lvl w:ilvl="0" w:tplc="04090009">
      <w:start w:val="1"/>
      <w:numFmt w:val="bullet"/>
      <w:lvlText w:val=""/>
      <w:lvlJc w:val="left"/>
      <w:pPr>
        <w:ind w:left="360" w:hanging="360"/>
      </w:pPr>
      <w:rPr>
        <w:rFonts w:ascii="Wingdings" w:hAnsi="Wingdings" w:hint="default"/>
      </w:rPr>
    </w:lvl>
    <w:lvl w:ilvl="1" w:tplc="04090001">
      <w:start w:val="1"/>
      <w:numFmt w:val="bullet"/>
      <w:lvlText w:val=""/>
      <w:lvlJc w:val="left"/>
      <w:pPr>
        <w:ind w:left="1170" w:hanging="360"/>
      </w:pPr>
      <w:rPr>
        <w:rFonts w:ascii="Symbol" w:hAnsi="Symbo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45F03E15"/>
    <w:multiLevelType w:val="hybridMultilevel"/>
    <w:tmpl w:val="EC6A1C50"/>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4DFC7B2B"/>
    <w:multiLevelType w:val="hybridMultilevel"/>
    <w:tmpl w:val="C290A4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FDC73A1"/>
    <w:multiLevelType w:val="hybridMultilevel"/>
    <w:tmpl w:val="6BC876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462BB2"/>
    <w:multiLevelType w:val="hybridMultilevel"/>
    <w:tmpl w:val="01BE0DF4"/>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37E5723"/>
    <w:multiLevelType w:val="hybridMultilevel"/>
    <w:tmpl w:val="2D347052"/>
    <w:lvl w:ilvl="0" w:tplc="04090009">
      <w:start w:val="1"/>
      <w:numFmt w:val="bullet"/>
      <w:lvlText w:val=""/>
      <w:lvlJc w:val="left"/>
      <w:pPr>
        <w:ind w:left="360" w:hanging="360"/>
      </w:pPr>
      <w:rPr>
        <w:rFonts w:ascii="Wingdings" w:hAnsi="Wingdings" w:hint="default"/>
        <w:b w:val="0"/>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3D25EDC"/>
    <w:multiLevelType w:val="hybridMultilevel"/>
    <w:tmpl w:val="E6C22F2C"/>
    <w:lvl w:ilvl="0" w:tplc="C436E24C">
      <w:start w:val="16"/>
      <w:numFmt w:val="bullet"/>
      <w:lvlText w:val="-"/>
      <w:lvlJc w:val="left"/>
      <w:pPr>
        <w:ind w:left="720" w:hanging="360"/>
      </w:pPr>
      <w:rPr>
        <w:rFonts w:ascii="Arial Black" w:eastAsia="Times New Roman" w:hAnsi="Arial Black"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5346FBD"/>
    <w:multiLevelType w:val="hybridMultilevel"/>
    <w:tmpl w:val="0FA6D59A"/>
    <w:lvl w:ilvl="0" w:tplc="04090009">
      <w:start w:val="1"/>
      <w:numFmt w:val="bullet"/>
      <w:lvlText w:val=""/>
      <w:lvlJc w:val="left"/>
      <w:pPr>
        <w:ind w:left="54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67042EC"/>
    <w:multiLevelType w:val="hybridMultilevel"/>
    <w:tmpl w:val="32FE9048"/>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D608A5"/>
    <w:multiLevelType w:val="hybridMultilevel"/>
    <w:tmpl w:val="BD5278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E3670A"/>
    <w:multiLevelType w:val="hybridMultilevel"/>
    <w:tmpl w:val="6E74C3CE"/>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35" w15:restartNumberingAfterBreak="0">
    <w:nsid w:val="5F4810AC"/>
    <w:multiLevelType w:val="hybridMultilevel"/>
    <w:tmpl w:val="16508136"/>
    <w:lvl w:ilvl="0" w:tplc="71987188">
      <w:start w:val="1"/>
      <w:numFmt w:val="bullet"/>
      <w:lvlText w:val=""/>
      <w:lvlJc w:val="left"/>
      <w:pPr>
        <w:ind w:left="54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3977150"/>
    <w:multiLevelType w:val="hybridMultilevel"/>
    <w:tmpl w:val="A36E343E"/>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65344143"/>
    <w:multiLevelType w:val="hybridMultilevel"/>
    <w:tmpl w:val="D728A236"/>
    <w:lvl w:ilvl="0" w:tplc="C436E24C">
      <w:start w:val="16"/>
      <w:numFmt w:val="bullet"/>
      <w:lvlText w:val="-"/>
      <w:lvlJc w:val="left"/>
      <w:pPr>
        <w:ind w:left="360" w:hanging="360"/>
      </w:pPr>
      <w:rPr>
        <w:rFonts w:ascii="Arial Black" w:eastAsia="Times New Roman" w:hAnsi="Arial Black" w:cs="Times New Roman"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38" w15:restartNumberingAfterBreak="0">
    <w:nsid w:val="6696527B"/>
    <w:multiLevelType w:val="hybridMultilevel"/>
    <w:tmpl w:val="13DC575E"/>
    <w:lvl w:ilvl="0" w:tplc="04090009">
      <w:start w:val="1"/>
      <w:numFmt w:val="bullet"/>
      <w:lvlText w:val=""/>
      <w:lvlJc w:val="left"/>
      <w:pPr>
        <w:ind w:left="360" w:hanging="360"/>
      </w:pPr>
      <w:rPr>
        <w:rFonts w:ascii="Wingdings" w:hAnsi="Wingdings" w:hint="default"/>
        <w:b w:val="0"/>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695C2B1F"/>
    <w:multiLevelType w:val="hybridMultilevel"/>
    <w:tmpl w:val="078CCF0A"/>
    <w:lvl w:ilvl="0" w:tplc="04090009">
      <w:start w:val="1"/>
      <w:numFmt w:val="bullet"/>
      <w:lvlText w:val=""/>
      <w:lvlJc w:val="left"/>
      <w:pPr>
        <w:ind w:left="360" w:hanging="360"/>
      </w:pPr>
      <w:rPr>
        <w:rFonts w:ascii="Wingdings" w:hAnsi="Wingdings" w:hint="default"/>
      </w:rPr>
    </w:lvl>
    <w:lvl w:ilvl="1" w:tplc="08090001">
      <w:start w:val="1"/>
      <w:numFmt w:val="bullet"/>
      <w:lvlText w:val=""/>
      <w:lvlJc w:val="left"/>
      <w:pPr>
        <w:ind w:left="81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E707AE8"/>
    <w:multiLevelType w:val="hybridMultilevel"/>
    <w:tmpl w:val="D370F464"/>
    <w:lvl w:ilvl="0" w:tplc="08090001">
      <w:start w:val="1"/>
      <w:numFmt w:val="bullet"/>
      <w:lvlText w:val=""/>
      <w:lvlJc w:val="left"/>
      <w:pPr>
        <w:ind w:left="81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1" w15:restartNumberingAfterBreak="0">
    <w:nsid w:val="71907352"/>
    <w:multiLevelType w:val="hybridMultilevel"/>
    <w:tmpl w:val="D650599E"/>
    <w:lvl w:ilvl="0" w:tplc="C436E24C">
      <w:start w:val="16"/>
      <w:numFmt w:val="bullet"/>
      <w:lvlText w:val="-"/>
      <w:lvlJc w:val="left"/>
      <w:pPr>
        <w:ind w:left="766" w:hanging="360"/>
      </w:pPr>
      <w:rPr>
        <w:rFonts w:ascii="Arial Black" w:eastAsia="Times New Roman" w:hAnsi="Arial Black" w:cs="Times New Roman"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42" w15:restartNumberingAfterBreak="0">
    <w:nsid w:val="77344CFD"/>
    <w:multiLevelType w:val="hybridMultilevel"/>
    <w:tmpl w:val="AD704A9A"/>
    <w:lvl w:ilvl="0" w:tplc="04090009">
      <w:start w:val="1"/>
      <w:numFmt w:val="bullet"/>
      <w:lvlText w:val=""/>
      <w:lvlJc w:val="left"/>
      <w:pPr>
        <w:ind w:left="540" w:hanging="360"/>
      </w:pPr>
      <w:rPr>
        <w:rFonts w:ascii="Wingdings" w:hAnsi="Wingdings"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43" w15:restartNumberingAfterBreak="0">
    <w:nsid w:val="784368B4"/>
    <w:multiLevelType w:val="hybridMultilevel"/>
    <w:tmpl w:val="3B826A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D7315B"/>
    <w:multiLevelType w:val="hybridMultilevel"/>
    <w:tmpl w:val="5F4E9124"/>
    <w:lvl w:ilvl="0" w:tplc="04090009">
      <w:start w:val="1"/>
      <w:numFmt w:val="bullet"/>
      <w:lvlText w:val=""/>
      <w:lvlJc w:val="left"/>
      <w:pPr>
        <w:ind w:left="360" w:hanging="360"/>
      </w:pPr>
      <w:rPr>
        <w:rFonts w:ascii="Wingdings" w:hAnsi="Wingdings" w:hint="default"/>
      </w:rPr>
    </w:lvl>
    <w:lvl w:ilvl="1" w:tplc="08090003">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7C3B34C4"/>
    <w:multiLevelType w:val="hybridMultilevel"/>
    <w:tmpl w:val="084ED9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296" w:hanging="360"/>
      </w:pPr>
      <w:rPr>
        <w:rFonts w:ascii="Courier New" w:hAnsi="Courier New" w:cs="Courier New" w:hint="default"/>
      </w:rPr>
    </w:lvl>
    <w:lvl w:ilvl="2" w:tplc="08090005" w:tentative="1">
      <w:start w:val="1"/>
      <w:numFmt w:val="bullet"/>
      <w:lvlText w:val=""/>
      <w:lvlJc w:val="left"/>
      <w:pPr>
        <w:ind w:left="2016" w:hanging="360"/>
      </w:pPr>
      <w:rPr>
        <w:rFonts w:ascii="Wingdings" w:hAnsi="Wingdings" w:hint="default"/>
      </w:rPr>
    </w:lvl>
    <w:lvl w:ilvl="3" w:tplc="08090001" w:tentative="1">
      <w:start w:val="1"/>
      <w:numFmt w:val="bullet"/>
      <w:lvlText w:val=""/>
      <w:lvlJc w:val="left"/>
      <w:pPr>
        <w:ind w:left="2736" w:hanging="360"/>
      </w:pPr>
      <w:rPr>
        <w:rFonts w:ascii="Symbol" w:hAnsi="Symbol" w:hint="default"/>
      </w:rPr>
    </w:lvl>
    <w:lvl w:ilvl="4" w:tplc="08090003" w:tentative="1">
      <w:start w:val="1"/>
      <w:numFmt w:val="bullet"/>
      <w:lvlText w:val="o"/>
      <w:lvlJc w:val="left"/>
      <w:pPr>
        <w:ind w:left="3456" w:hanging="360"/>
      </w:pPr>
      <w:rPr>
        <w:rFonts w:ascii="Courier New" w:hAnsi="Courier New" w:cs="Courier New" w:hint="default"/>
      </w:rPr>
    </w:lvl>
    <w:lvl w:ilvl="5" w:tplc="08090005" w:tentative="1">
      <w:start w:val="1"/>
      <w:numFmt w:val="bullet"/>
      <w:lvlText w:val=""/>
      <w:lvlJc w:val="left"/>
      <w:pPr>
        <w:ind w:left="4176" w:hanging="360"/>
      </w:pPr>
      <w:rPr>
        <w:rFonts w:ascii="Wingdings" w:hAnsi="Wingdings" w:hint="default"/>
      </w:rPr>
    </w:lvl>
    <w:lvl w:ilvl="6" w:tplc="08090001" w:tentative="1">
      <w:start w:val="1"/>
      <w:numFmt w:val="bullet"/>
      <w:lvlText w:val=""/>
      <w:lvlJc w:val="left"/>
      <w:pPr>
        <w:ind w:left="4896" w:hanging="360"/>
      </w:pPr>
      <w:rPr>
        <w:rFonts w:ascii="Symbol" w:hAnsi="Symbol" w:hint="default"/>
      </w:rPr>
    </w:lvl>
    <w:lvl w:ilvl="7" w:tplc="08090003" w:tentative="1">
      <w:start w:val="1"/>
      <w:numFmt w:val="bullet"/>
      <w:lvlText w:val="o"/>
      <w:lvlJc w:val="left"/>
      <w:pPr>
        <w:ind w:left="5616" w:hanging="360"/>
      </w:pPr>
      <w:rPr>
        <w:rFonts w:ascii="Courier New" w:hAnsi="Courier New" w:cs="Courier New" w:hint="default"/>
      </w:rPr>
    </w:lvl>
    <w:lvl w:ilvl="8" w:tplc="08090005" w:tentative="1">
      <w:start w:val="1"/>
      <w:numFmt w:val="bullet"/>
      <w:lvlText w:val=""/>
      <w:lvlJc w:val="left"/>
      <w:pPr>
        <w:ind w:left="6336" w:hanging="360"/>
      </w:pPr>
      <w:rPr>
        <w:rFonts w:ascii="Wingdings" w:hAnsi="Wingdings" w:hint="default"/>
      </w:rPr>
    </w:lvl>
  </w:abstractNum>
  <w:abstractNum w:abstractNumId="46" w15:restartNumberingAfterBreak="0">
    <w:nsid w:val="7CE06EC9"/>
    <w:multiLevelType w:val="hybridMultilevel"/>
    <w:tmpl w:val="DFDE06FE"/>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D5331BE"/>
    <w:multiLevelType w:val="hybridMultilevel"/>
    <w:tmpl w:val="65B066E8"/>
    <w:lvl w:ilvl="0" w:tplc="C5AC1066">
      <w:start w:val="1"/>
      <w:numFmt w:val="upperRoman"/>
      <w:lvlText w:val="%1."/>
      <w:lvlJc w:val="left"/>
      <w:pPr>
        <w:ind w:left="720" w:hanging="72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E37547E"/>
    <w:multiLevelType w:val="hybridMultilevel"/>
    <w:tmpl w:val="B3486DF4"/>
    <w:lvl w:ilvl="0" w:tplc="04090009">
      <w:start w:val="1"/>
      <w:numFmt w:val="bullet"/>
      <w:lvlText w:val=""/>
      <w:lvlJc w:val="left"/>
      <w:pPr>
        <w:ind w:left="360" w:hanging="360"/>
      </w:pPr>
      <w:rPr>
        <w:rFonts w:ascii="Wingdings" w:hAnsi="Wingdings" w:hint="default"/>
      </w:rPr>
    </w:lvl>
    <w:lvl w:ilvl="1" w:tplc="04090001">
      <w:start w:val="1"/>
      <w:numFmt w:val="bullet"/>
      <w:lvlText w:val=""/>
      <w:lvlJc w:val="left"/>
      <w:pPr>
        <w:ind w:left="1080" w:hanging="360"/>
      </w:pPr>
      <w:rPr>
        <w:rFonts w:ascii="Symbol" w:hAnsi="Symbo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8"/>
  </w:num>
  <w:num w:numId="2">
    <w:abstractNumId w:val="29"/>
  </w:num>
  <w:num w:numId="3">
    <w:abstractNumId w:val="17"/>
  </w:num>
  <w:num w:numId="4">
    <w:abstractNumId w:val="0"/>
  </w:num>
  <w:num w:numId="5">
    <w:abstractNumId w:val="16"/>
  </w:num>
  <w:num w:numId="6">
    <w:abstractNumId w:val="38"/>
  </w:num>
  <w:num w:numId="7">
    <w:abstractNumId w:val="42"/>
  </w:num>
  <w:num w:numId="8">
    <w:abstractNumId w:val="35"/>
  </w:num>
  <w:num w:numId="9">
    <w:abstractNumId w:val="46"/>
  </w:num>
  <w:num w:numId="10">
    <w:abstractNumId w:val="25"/>
  </w:num>
  <w:num w:numId="11">
    <w:abstractNumId w:val="7"/>
  </w:num>
  <w:num w:numId="12">
    <w:abstractNumId w:val="26"/>
  </w:num>
  <w:num w:numId="13">
    <w:abstractNumId w:val="8"/>
  </w:num>
  <w:num w:numId="14">
    <w:abstractNumId w:val="43"/>
  </w:num>
  <w:num w:numId="15">
    <w:abstractNumId w:val="47"/>
  </w:num>
  <w:num w:numId="16">
    <w:abstractNumId w:val="15"/>
  </w:num>
  <w:num w:numId="17">
    <w:abstractNumId w:val="4"/>
  </w:num>
  <w:num w:numId="18">
    <w:abstractNumId w:val="5"/>
  </w:num>
  <w:num w:numId="19">
    <w:abstractNumId w:val="20"/>
  </w:num>
  <w:num w:numId="20">
    <w:abstractNumId w:val="28"/>
  </w:num>
  <w:num w:numId="21">
    <w:abstractNumId w:val="34"/>
  </w:num>
  <w:num w:numId="22">
    <w:abstractNumId w:val="11"/>
  </w:num>
  <w:num w:numId="23">
    <w:abstractNumId w:val="22"/>
  </w:num>
  <w:num w:numId="24">
    <w:abstractNumId w:val="44"/>
  </w:num>
  <w:num w:numId="25">
    <w:abstractNumId w:val="45"/>
  </w:num>
  <w:num w:numId="26">
    <w:abstractNumId w:val="18"/>
  </w:num>
  <w:num w:numId="27">
    <w:abstractNumId w:val="33"/>
  </w:num>
  <w:num w:numId="28">
    <w:abstractNumId w:val="27"/>
  </w:num>
  <w:num w:numId="29">
    <w:abstractNumId w:val="40"/>
  </w:num>
  <w:num w:numId="30">
    <w:abstractNumId w:val="31"/>
  </w:num>
  <w:num w:numId="31">
    <w:abstractNumId w:val="36"/>
  </w:num>
  <w:num w:numId="32">
    <w:abstractNumId w:val="32"/>
  </w:num>
  <w:num w:numId="33">
    <w:abstractNumId w:val="6"/>
  </w:num>
  <w:num w:numId="34">
    <w:abstractNumId w:val="39"/>
  </w:num>
  <w:num w:numId="35">
    <w:abstractNumId w:val="3"/>
  </w:num>
  <w:num w:numId="36">
    <w:abstractNumId w:val="30"/>
  </w:num>
  <w:num w:numId="37">
    <w:abstractNumId w:val="41"/>
  </w:num>
  <w:num w:numId="38">
    <w:abstractNumId w:val="19"/>
  </w:num>
  <w:num w:numId="39">
    <w:abstractNumId w:val="24"/>
  </w:num>
  <w:num w:numId="40">
    <w:abstractNumId w:val="2"/>
  </w:num>
  <w:num w:numId="41">
    <w:abstractNumId w:val="9"/>
  </w:num>
  <w:num w:numId="42">
    <w:abstractNumId w:val="21"/>
  </w:num>
  <w:num w:numId="43">
    <w:abstractNumId w:val="37"/>
  </w:num>
  <w:num w:numId="44">
    <w:abstractNumId w:val="12"/>
  </w:num>
  <w:num w:numId="45">
    <w:abstractNumId w:val="10"/>
  </w:num>
  <w:num w:numId="46">
    <w:abstractNumId w:val="1"/>
  </w:num>
  <w:num w:numId="47">
    <w:abstractNumId w:val="23"/>
  </w:num>
  <w:num w:numId="48">
    <w:abstractNumId w:val="14"/>
  </w:num>
  <w:num w:numId="49">
    <w:abstractNumId w:val="13"/>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erach, Peter">
    <w15:presenceInfo w15:providerId="None" w15:userId="Wierach, Peter"/>
  </w15:person>
  <w15:person w15:author="tasdeeq sofi">
    <w15:presenceInfo w15:providerId="Windows Live" w15:userId="426d6671b450f4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S2NDIxNzUzMjC2MDJT0lEKTi0uzszPAykwNKoFAIQ3itctAAAA"/>
  </w:docVars>
  <w:rsids>
    <w:rsidRoot w:val="00615BEB"/>
    <w:rsid w:val="000000F6"/>
    <w:rsid w:val="00000255"/>
    <w:rsid w:val="00000610"/>
    <w:rsid w:val="00000F92"/>
    <w:rsid w:val="0000130F"/>
    <w:rsid w:val="0000138B"/>
    <w:rsid w:val="00001513"/>
    <w:rsid w:val="00001609"/>
    <w:rsid w:val="0000175A"/>
    <w:rsid w:val="000023F1"/>
    <w:rsid w:val="00002457"/>
    <w:rsid w:val="00002B72"/>
    <w:rsid w:val="00002E9B"/>
    <w:rsid w:val="00003495"/>
    <w:rsid w:val="00003C0A"/>
    <w:rsid w:val="00003D50"/>
    <w:rsid w:val="00003E8D"/>
    <w:rsid w:val="000040F7"/>
    <w:rsid w:val="000041CB"/>
    <w:rsid w:val="0000463F"/>
    <w:rsid w:val="00006877"/>
    <w:rsid w:val="00006973"/>
    <w:rsid w:val="00007964"/>
    <w:rsid w:val="00010268"/>
    <w:rsid w:val="000106D3"/>
    <w:rsid w:val="0001098D"/>
    <w:rsid w:val="00010BAA"/>
    <w:rsid w:val="00010D8E"/>
    <w:rsid w:val="00011891"/>
    <w:rsid w:val="00011984"/>
    <w:rsid w:val="000127DD"/>
    <w:rsid w:val="00012C6C"/>
    <w:rsid w:val="00013340"/>
    <w:rsid w:val="00013B92"/>
    <w:rsid w:val="00013BC0"/>
    <w:rsid w:val="00013EA3"/>
    <w:rsid w:val="00013F44"/>
    <w:rsid w:val="00014FDF"/>
    <w:rsid w:val="00015620"/>
    <w:rsid w:val="0001644D"/>
    <w:rsid w:val="0001644E"/>
    <w:rsid w:val="00016980"/>
    <w:rsid w:val="00016D2A"/>
    <w:rsid w:val="00017088"/>
    <w:rsid w:val="000172A3"/>
    <w:rsid w:val="00017BC0"/>
    <w:rsid w:val="00020238"/>
    <w:rsid w:val="000202DC"/>
    <w:rsid w:val="000203C9"/>
    <w:rsid w:val="000205F2"/>
    <w:rsid w:val="00020A1C"/>
    <w:rsid w:val="00020E5D"/>
    <w:rsid w:val="00020E8B"/>
    <w:rsid w:val="00020F81"/>
    <w:rsid w:val="000210BB"/>
    <w:rsid w:val="000211E8"/>
    <w:rsid w:val="00021406"/>
    <w:rsid w:val="0002179C"/>
    <w:rsid w:val="00021C07"/>
    <w:rsid w:val="00021DA7"/>
    <w:rsid w:val="000220D5"/>
    <w:rsid w:val="0002247D"/>
    <w:rsid w:val="00022BEA"/>
    <w:rsid w:val="00022C7D"/>
    <w:rsid w:val="00023297"/>
    <w:rsid w:val="0002340D"/>
    <w:rsid w:val="000235F2"/>
    <w:rsid w:val="000238FA"/>
    <w:rsid w:val="00024061"/>
    <w:rsid w:val="000243DB"/>
    <w:rsid w:val="000246FD"/>
    <w:rsid w:val="00025478"/>
    <w:rsid w:val="00025A5C"/>
    <w:rsid w:val="00025D96"/>
    <w:rsid w:val="0002676E"/>
    <w:rsid w:val="00026A1E"/>
    <w:rsid w:val="0002710A"/>
    <w:rsid w:val="00027529"/>
    <w:rsid w:val="00027B13"/>
    <w:rsid w:val="00027B33"/>
    <w:rsid w:val="00027F09"/>
    <w:rsid w:val="00030D62"/>
    <w:rsid w:val="000315E7"/>
    <w:rsid w:val="00031ACB"/>
    <w:rsid w:val="00032CD2"/>
    <w:rsid w:val="00032F75"/>
    <w:rsid w:val="0003310C"/>
    <w:rsid w:val="000339B1"/>
    <w:rsid w:val="000341B6"/>
    <w:rsid w:val="0003450E"/>
    <w:rsid w:val="0003481D"/>
    <w:rsid w:val="00034AF3"/>
    <w:rsid w:val="000360CC"/>
    <w:rsid w:val="00036191"/>
    <w:rsid w:val="000364EB"/>
    <w:rsid w:val="00036719"/>
    <w:rsid w:val="0003680A"/>
    <w:rsid w:val="00036CB6"/>
    <w:rsid w:val="000374EE"/>
    <w:rsid w:val="000379A4"/>
    <w:rsid w:val="00037B84"/>
    <w:rsid w:val="00040109"/>
    <w:rsid w:val="00040E43"/>
    <w:rsid w:val="000413EC"/>
    <w:rsid w:val="0004280F"/>
    <w:rsid w:val="00042AD3"/>
    <w:rsid w:val="00042CD5"/>
    <w:rsid w:val="0004331B"/>
    <w:rsid w:val="00043394"/>
    <w:rsid w:val="000448C8"/>
    <w:rsid w:val="00045186"/>
    <w:rsid w:val="00045238"/>
    <w:rsid w:val="0004569A"/>
    <w:rsid w:val="000456CC"/>
    <w:rsid w:val="00045748"/>
    <w:rsid w:val="000459D7"/>
    <w:rsid w:val="00045B18"/>
    <w:rsid w:val="00046918"/>
    <w:rsid w:val="00046C0A"/>
    <w:rsid w:val="00046EF6"/>
    <w:rsid w:val="000479B4"/>
    <w:rsid w:val="000501FC"/>
    <w:rsid w:val="000505EF"/>
    <w:rsid w:val="00050918"/>
    <w:rsid w:val="00050AB7"/>
    <w:rsid w:val="00050F99"/>
    <w:rsid w:val="000512D4"/>
    <w:rsid w:val="000514AE"/>
    <w:rsid w:val="000518C3"/>
    <w:rsid w:val="0005199B"/>
    <w:rsid w:val="000520B0"/>
    <w:rsid w:val="000533CC"/>
    <w:rsid w:val="00053E9C"/>
    <w:rsid w:val="00055969"/>
    <w:rsid w:val="000568D9"/>
    <w:rsid w:val="000569F0"/>
    <w:rsid w:val="00056DDE"/>
    <w:rsid w:val="00056E9E"/>
    <w:rsid w:val="00057484"/>
    <w:rsid w:val="0005782B"/>
    <w:rsid w:val="00060C93"/>
    <w:rsid w:val="00060D0C"/>
    <w:rsid w:val="00060D31"/>
    <w:rsid w:val="00060E1E"/>
    <w:rsid w:val="00060E1F"/>
    <w:rsid w:val="00060EB9"/>
    <w:rsid w:val="00061815"/>
    <w:rsid w:val="00061936"/>
    <w:rsid w:val="00061EE5"/>
    <w:rsid w:val="00061F64"/>
    <w:rsid w:val="00062226"/>
    <w:rsid w:val="000625B3"/>
    <w:rsid w:val="000628B5"/>
    <w:rsid w:val="00062F18"/>
    <w:rsid w:val="00062F3D"/>
    <w:rsid w:val="000630AB"/>
    <w:rsid w:val="00063FA2"/>
    <w:rsid w:val="000645EE"/>
    <w:rsid w:val="000646BC"/>
    <w:rsid w:val="00064A3D"/>
    <w:rsid w:val="00064BAE"/>
    <w:rsid w:val="00065898"/>
    <w:rsid w:val="00066232"/>
    <w:rsid w:val="0006630D"/>
    <w:rsid w:val="00066406"/>
    <w:rsid w:val="00066660"/>
    <w:rsid w:val="00066B21"/>
    <w:rsid w:val="00066DF9"/>
    <w:rsid w:val="00067166"/>
    <w:rsid w:val="0006761F"/>
    <w:rsid w:val="00067776"/>
    <w:rsid w:val="0006796E"/>
    <w:rsid w:val="00070491"/>
    <w:rsid w:val="00070C81"/>
    <w:rsid w:val="000712E3"/>
    <w:rsid w:val="000713A1"/>
    <w:rsid w:val="000713AE"/>
    <w:rsid w:val="00071582"/>
    <w:rsid w:val="00071590"/>
    <w:rsid w:val="000724DE"/>
    <w:rsid w:val="00072E46"/>
    <w:rsid w:val="000730DF"/>
    <w:rsid w:val="00073764"/>
    <w:rsid w:val="00073852"/>
    <w:rsid w:val="000738B6"/>
    <w:rsid w:val="00073975"/>
    <w:rsid w:val="000746B0"/>
    <w:rsid w:val="0007494A"/>
    <w:rsid w:val="000751DC"/>
    <w:rsid w:val="0007565F"/>
    <w:rsid w:val="00075702"/>
    <w:rsid w:val="00075E5B"/>
    <w:rsid w:val="00075EAE"/>
    <w:rsid w:val="000768D5"/>
    <w:rsid w:val="00076994"/>
    <w:rsid w:val="00076B50"/>
    <w:rsid w:val="00076BCB"/>
    <w:rsid w:val="00076DA3"/>
    <w:rsid w:val="00077955"/>
    <w:rsid w:val="000801A5"/>
    <w:rsid w:val="000801A7"/>
    <w:rsid w:val="00080478"/>
    <w:rsid w:val="00081507"/>
    <w:rsid w:val="0008239F"/>
    <w:rsid w:val="00082763"/>
    <w:rsid w:val="00082AD2"/>
    <w:rsid w:val="00082D68"/>
    <w:rsid w:val="00082D6F"/>
    <w:rsid w:val="00083122"/>
    <w:rsid w:val="000833A9"/>
    <w:rsid w:val="00083D42"/>
    <w:rsid w:val="00083FA2"/>
    <w:rsid w:val="000845E3"/>
    <w:rsid w:val="00084686"/>
    <w:rsid w:val="000846CB"/>
    <w:rsid w:val="00084F45"/>
    <w:rsid w:val="0008533A"/>
    <w:rsid w:val="000854BC"/>
    <w:rsid w:val="00085CC2"/>
    <w:rsid w:val="00086223"/>
    <w:rsid w:val="00086879"/>
    <w:rsid w:val="00087A02"/>
    <w:rsid w:val="000902C1"/>
    <w:rsid w:val="000907EE"/>
    <w:rsid w:val="00090BCD"/>
    <w:rsid w:val="000914AB"/>
    <w:rsid w:val="0009165A"/>
    <w:rsid w:val="00091ABE"/>
    <w:rsid w:val="0009233D"/>
    <w:rsid w:val="000924FD"/>
    <w:rsid w:val="0009253D"/>
    <w:rsid w:val="00092E24"/>
    <w:rsid w:val="00093801"/>
    <w:rsid w:val="00093E4D"/>
    <w:rsid w:val="00093E94"/>
    <w:rsid w:val="000942C0"/>
    <w:rsid w:val="00094587"/>
    <w:rsid w:val="00094BEC"/>
    <w:rsid w:val="0009574C"/>
    <w:rsid w:val="00096071"/>
    <w:rsid w:val="000966F6"/>
    <w:rsid w:val="000971E7"/>
    <w:rsid w:val="0009737F"/>
    <w:rsid w:val="000976A1"/>
    <w:rsid w:val="000A0364"/>
    <w:rsid w:val="000A0557"/>
    <w:rsid w:val="000A0C8F"/>
    <w:rsid w:val="000A118B"/>
    <w:rsid w:val="000A161E"/>
    <w:rsid w:val="000A17C2"/>
    <w:rsid w:val="000A1D05"/>
    <w:rsid w:val="000A20E4"/>
    <w:rsid w:val="000A28DA"/>
    <w:rsid w:val="000A3185"/>
    <w:rsid w:val="000A3EA1"/>
    <w:rsid w:val="000A3FF4"/>
    <w:rsid w:val="000A4066"/>
    <w:rsid w:val="000A43E5"/>
    <w:rsid w:val="000A4965"/>
    <w:rsid w:val="000A4C32"/>
    <w:rsid w:val="000A590A"/>
    <w:rsid w:val="000A5D54"/>
    <w:rsid w:val="000A5DAA"/>
    <w:rsid w:val="000A682A"/>
    <w:rsid w:val="000A70C3"/>
    <w:rsid w:val="000A7126"/>
    <w:rsid w:val="000A715B"/>
    <w:rsid w:val="000A7663"/>
    <w:rsid w:val="000A7687"/>
    <w:rsid w:val="000A7B3E"/>
    <w:rsid w:val="000B0AB6"/>
    <w:rsid w:val="000B1132"/>
    <w:rsid w:val="000B1255"/>
    <w:rsid w:val="000B13E9"/>
    <w:rsid w:val="000B15D8"/>
    <w:rsid w:val="000B16A3"/>
    <w:rsid w:val="000B17B3"/>
    <w:rsid w:val="000B1855"/>
    <w:rsid w:val="000B1875"/>
    <w:rsid w:val="000B2277"/>
    <w:rsid w:val="000B24AF"/>
    <w:rsid w:val="000B24EE"/>
    <w:rsid w:val="000B28E5"/>
    <w:rsid w:val="000B32B2"/>
    <w:rsid w:val="000B35DE"/>
    <w:rsid w:val="000B363E"/>
    <w:rsid w:val="000B3736"/>
    <w:rsid w:val="000B3E5F"/>
    <w:rsid w:val="000B3EAC"/>
    <w:rsid w:val="000B41FF"/>
    <w:rsid w:val="000B436B"/>
    <w:rsid w:val="000B44B2"/>
    <w:rsid w:val="000B455B"/>
    <w:rsid w:val="000B472C"/>
    <w:rsid w:val="000B4FDF"/>
    <w:rsid w:val="000B51DA"/>
    <w:rsid w:val="000B59AE"/>
    <w:rsid w:val="000B5A19"/>
    <w:rsid w:val="000B6416"/>
    <w:rsid w:val="000B646C"/>
    <w:rsid w:val="000B66E5"/>
    <w:rsid w:val="000B6E11"/>
    <w:rsid w:val="000B7BC6"/>
    <w:rsid w:val="000B7C89"/>
    <w:rsid w:val="000B7E56"/>
    <w:rsid w:val="000C003A"/>
    <w:rsid w:val="000C024C"/>
    <w:rsid w:val="000C0AAF"/>
    <w:rsid w:val="000C125A"/>
    <w:rsid w:val="000C1337"/>
    <w:rsid w:val="000C2302"/>
    <w:rsid w:val="000C3331"/>
    <w:rsid w:val="000C47EF"/>
    <w:rsid w:val="000C4FF0"/>
    <w:rsid w:val="000C5055"/>
    <w:rsid w:val="000C54EF"/>
    <w:rsid w:val="000C58A0"/>
    <w:rsid w:val="000C5EDE"/>
    <w:rsid w:val="000C5F2F"/>
    <w:rsid w:val="000C6617"/>
    <w:rsid w:val="000C6BF5"/>
    <w:rsid w:val="000C728C"/>
    <w:rsid w:val="000D0446"/>
    <w:rsid w:val="000D057E"/>
    <w:rsid w:val="000D0B28"/>
    <w:rsid w:val="000D0C84"/>
    <w:rsid w:val="000D1BF0"/>
    <w:rsid w:val="000D1C1F"/>
    <w:rsid w:val="000D2084"/>
    <w:rsid w:val="000D30E2"/>
    <w:rsid w:val="000D33CB"/>
    <w:rsid w:val="000D39C1"/>
    <w:rsid w:val="000D3D18"/>
    <w:rsid w:val="000D40DD"/>
    <w:rsid w:val="000D4C63"/>
    <w:rsid w:val="000D4E60"/>
    <w:rsid w:val="000D6722"/>
    <w:rsid w:val="000D698F"/>
    <w:rsid w:val="000D6BCB"/>
    <w:rsid w:val="000D6C7C"/>
    <w:rsid w:val="000D6D3F"/>
    <w:rsid w:val="000D72E3"/>
    <w:rsid w:val="000D7442"/>
    <w:rsid w:val="000D7A8B"/>
    <w:rsid w:val="000E0FC6"/>
    <w:rsid w:val="000E10FA"/>
    <w:rsid w:val="000E22C5"/>
    <w:rsid w:val="000E2545"/>
    <w:rsid w:val="000E25C2"/>
    <w:rsid w:val="000E280A"/>
    <w:rsid w:val="000E37C5"/>
    <w:rsid w:val="000E441C"/>
    <w:rsid w:val="000E5AF1"/>
    <w:rsid w:val="000E5D9B"/>
    <w:rsid w:val="000E5EA6"/>
    <w:rsid w:val="000E61F9"/>
    <w:rsid w:val="000E652C"/>
    <w:rsid w:val="000E6CF4"/>
    <w:rsid w:val="000E75CD"/>
    <w:rsid w:val="000E788F"/>
    <w:rsid w:val="000F0471"/>
    <w:rsid w:val="000F093F"/>
    <w:rsid w:val="000F0EA7"/>
    <w:rsid w:val="000F1807"/>
    <w:rsid w:val="000F1882"/>
    <w:rsid w:val="000F18E4"/>
    <w:rsid w:val="000F1F92"/>
    <w:rsid w:val="000F3496"/>
    <w:rsid w:val="000F3786"/>
    <w:rsid w:val="000F3EC2"/>
    <w:rsid w:val="000F4AA5"/>
    <w:rsid w:val="000F51F6"/>
    <w:rsid w:val="000F558C"/>
    <w:rsid w:val="000F5F2B"/>
    <w:rsid w:val="000F62A4"/>
    <w:rsid w:val="000F6329"/>
    <w:rsid w:val="000F681C"/>
    <w:rsid w:val="000F6A37"/>
    <w:rsid w:val="000F6F72"/>
    <w:rsid w:val="000F6FE1"/>
    <w:rsid w:val="000F6FFB"/>
    <w:rsid w:val="000F711C"/>
    <w:rsid w:val="000F736F"/>
    <w:rsid w:val="000F7801"/>
    <w:rsid w:val="00100181"/>
    <w:rsid w:val="001003D3"/>
    <w:rsid w:val="00101AFD"/>
    <w:rsid w:val="00101B28"/>
    <w:rsid w:val="00101DE2"/>
    <w:rsid w:val="00101DF5"/>
    <w:rsid w:val="001020AB"/>
    <w:rsid w:val="0010235A"/>
    <w:rsid w:val="00102571"/>
    <w:rsid w:val="00102591"/>
    <w:rsid w:val="001032D9"/>
    <w:rsid w:val="00103B5C"/>
    <w:rsid w:val="00103C53"/>
    <w:rsid w:val="00103CCC"/>
    <w:rsid w:val="00105119"/>
    <w:rsid w:val="00105256"/>
    <w:rsid w:val="001057AE"/>
    <w:rsid w:val="00106067"/>
    <w:rsid w:val="00106205"/>
    <w:rsid w:val="001062B6"/>
    <w:rsid w:val="001063BE"/>
    <w:rsid w:val="00106803"/>
    <w:rsid w:val="0010686A"/>
    <w:rsid w:val="00106EBD"/>
    <w:rsid w:val="001076C5"/>
    <w:rsid w:val="0010782A"/>
    <w:rsid w:val="00107CB8"/>
    <w:rsid w:val="00107E5E"/>
    <w:rsid w:val="001108D7"/>
    <w:rsid w:val="00110B10"/>
    <w:rsid w:val="00111821"/>
    <w:rsid w:val="00111AE1"/>
    <w:rsid w:val="00111D5C"/>
    <w:rsid w:val="00111E03"/>
    <w:rsid w:val="00111EBB"/>
    <w:rsid w:val="001121B5"/>
    <w:rsid w:val="00112532"/>
    <w:rsid w:val="0011286E"/>
    <w:rsid w:val="00113121"/>
    <w:rsid w:val="0011323B"/>
    <w:rsid w:val="001133AF"/>
    <w:rsid w:val="001133E0"/>
    <w:rsid w:val="0011372F"/>
    <w:rsid w:val="00113839"/>
    <w:rsid w:val="00113A4F"/>
    <w:rsid w:val="00113FBB"/>
    <w:rsid w:val="00114368"/>
    <w:rsid w:val="0011449A"/>
    <w:rsid w:val="001144F2"/>
    <w:rsid w:val="00114730"/>
    <w:rsid w:val="00114ADC"/>
    <w:rsid w:val="00114C7F"/>
    <w:rsid w:val="001150FF"/>
    <w:rsid w:val="0011519A"/>
    <w:rsid w:val="0011560C"/>
    <w:rsid w:val="00115BA6"/>
    <w:rsid w:val="00115BC0"/>
    <w:rsid w:val="00115C77"/>
    <w:rsid w:val="00115CB4"/>
    <w:rsid w:val="00115D22"/>
    <w:rsid w:val="0011652E"/>
    <w:rsid w:val="0011664B"/>
    <w:rsid w:val="00116661"/>
    <w:rsid w:val="00116B3A"/>
    <w:rsid w:val="00116D95"/>
    <w:rsid w:val="0011717C"/>
    <w:rsid w:val="001174F6"/>
    <w:rsid w:val="00117711"/>
    <w:rsid w:val="00117806"/>
    <w:rsid w:val="00117F03"/>
    <w:rsid w:val="00120273"/>
    <w:rsid w:val="001205B0"/>
    <w:rsid w:val="00120DB3"/>
    <w:rsid w:val="0012124C"/>
    <w:rsid w:val="001215F7"/>
    <w:rsid w:val="00121778"/>
    <w:rsid w:val="00121E3B"/>
    <w:rsid w:val="00121FC1"/>
    <w:rsid w:val="001225CB"/>
    <w:rsid w:val="001227E7"/>
    <w:rsid w:val="00122B39"/>
    <w:rsid w:val="00122D12"/>
    <w:rsid w:val="001233F9"/>
    <w:rsid w:val="00123D92"/>
    <w:rsid w:val="00124D71"/>
    <w:rsid w:val="00125355"/>
    <w:rsid w:val="001253A7"/>
    <w:rsid w:val="00125489"/>
    <w:rsid w:val="00125A48"/>
    <w:rsid w:val="0012775A"/>
    <w:rsid w:val="00130F7B"/>
    <w:rsid w:val="00131698"/>
    <w:rsid w:val="00131D82"/>
    <w:rsid w:val="001321E4"/>
    <w:rsid w:val="001324E3"/>
    <w:rsid w:val="00132511"/>
    <w:rsid w:val="001325AD"/>
    <w:rsid w:val="0013349E"/>
    <w:rsid w:val="00133619"/>
    <w:rsid w:val="00133A6D"/>
    <w:rsid w:val="00134364"/>
    <w:rsid w:val="001343C5"/>
    <w:rsid w:val="001353AA"/>
    <w:rsid w:val="00136262"/>
    <w:rsid w:val="00137236"/>
    <w:rsid w:val="001372B3"/>
    <w:rsid w:val="00137515"/>
    <w:rsid w:val="001375BC"/>
    <w:rsid w:val="001375C7"/>
    <w:rsid w:val="001378D2"/>
    <w:rsid w:val="001379F7"/>
    <w:rsid w:val="001407FE"/>
    <w:rsid w:val="0014092E"/>
    <w:rsid w:val="00141025"/>
    <w:rsid w:val="001411E5"/>
    <w:rsid w:val="00141359"/>
    <w:rsid w:val="001413C2"/>
    <w:rsid w:val="00141811"/>
    <w:rsid w:val="00141A00"/>
    <w:rsid w:val="001422E2"/>
    <w:rsid w:val="001423CF"/>
    <w:rsid w:val="0014256C"/>
    <w:rsid w:val="00142CAA"/>
    <w:rsid w:val="00143734"/>
    <w:rsid w:val="001440FC"/>
    <w:rsid w:val="00144165"/>
    <w:rsid w:val="00144B8A"/>
    <w:rsid w:val="00145084"/>
    <w:rsid w:val="001451B7"/>
    <w:rsid w:val="0014563A"/>
    <w:rsid w:val="00145BC7"/>
    <w:rsid w:val="00145F39"/>
    <w:rsid w:val="001463F7"/>
    <w:rsid w:val="00146495"/>
    <w:rsid w:val="00146DDB"/>
    <w:rsid w:val="0014722D"/>
    <w:rsid w:val="0014752D"/>
    <w:rsid w:val="00147750"/>
    <w:rsid w:val="001477BD"/>
    <w:rsid w:val="001478BE"/>
    <w:rsid w:val="00147C8E"/>
    <w:rsid w:val="00150383"/>
    <w:rsid w:val="001506B7"/>
    <w:rsid w:val="00150CCA"/>
    <w:rsid w:val="00150EC3"/>
    <w:rsid w:val="0015259F"/>
    <w:rsid w:val="0015353F"/>
    <w:rsid w:val="00153912"/>
    <w:rsid w:val="00154360"/>
    <w:rsid w:val="001545CC"/>
    <w:rsid w:val="00154E11"/>
    <w:rsid w:val="001551BB"/>
    <w:rsid w:val="0015535F"/>
    <w:rsid w:val="00155516"/>
    <w:rsid w:val="0015565E"/>
    <w:rsid w:val="0015570F"/>
    <w:rsid w:val="001557A1"/>
    <w:rsid w:val="001559D9"/>
    <w:rsid w:val="00156086"/>
    <w:rsid w:val="00156939"/>
    <w:rsid w:val="00156FE4"/>
    <w:rsid w:val="00157C0A"/>
    <w:rsid w:val="00157FAC"/>
    <w:rsid w:val="001608AE"/>
    <w:rsid w:val="00161122"/>
    <w:rsid w:val="00161797"/>
    <w:rsid w:val="00161809"/>
    <w:rsid w:val="00161E83"/>
    <w:rsid w:val="00161FE5"/>
    <w:rsid w:val="0016210A"/>
    <w:rsid w:val="001624F8"/>
    <w:rsid w:val="001626D1"/>
    <w:rsid w:val="00162B66"/>
    <w:rsid w:val="00162BEF"/>
    <w:rsid w:val="00163ACA"/>
    <w:rsid w:val="00163AFC"/>
    <w:rsid w:val="00163B6A"/>
    <w:rsid w:val="00163EEF"/>
    <w:rsid w:val="001646DF"/>
    <w:rsid w:val="001649E7"/>
    <w:rsid w:val="0016537F"/>
    <w:rsid w:val="001656AE"/>
    <w:rsid w:val="00165798"/>
    <w:rsid w:val="00165A80"/>
    <w:rsid w:val="00165DC3"/>
    <w:rsid w:val="001667AF"/>
    <w:rsid w:val="001668D2"/>
    <w:rsid w:val="00166E4D"/>
    <w:rsid w:val="0016715E"/>
    <w:rsid w:val="00167458"/>
    <w:rsid w:val="00167D68"/>
    <w:rsid w:val="00170378"/>
    <w:rsid w:val="00170409"/>
    <w:rsid w:val="001704D9"/>
    <w:rsid w:val="001705EC"/>
    <w:rsid w:val="001707D4"/>
    <w:rsid w:val="001719A4"/>
    <w:rsid w:val="00171B38"/>
    <w:rsid w:val="00172105"/>
    <w:rsid w:val="0017280C"/>
    <w:rsid w:val="00172ECC"/>
    <w:rsid w:val="00173536"/>
    <w:rsid w:val="00173803"/>
    <w:rsid w:val="001738F0"/>
    <w:rsid w:val="00173D55"/>
    <w:rsid w:val="00173EBA"/>
    <w:rsid w:val="001747C0"/>
    <w:rsid w:val="00174A43"/>
    <w:rsid w:val="00175640"/>
    <w:rsid w:val="00175C81"/>
    <w:rsid w:val="00175F49"/>
    <w:rsid w:val="001776D7"/>
    <w:rsid w:val="001778FC"/>
    <w:rsid w:val="00177DAA"/>
    <w:rsid w:val="00177ED3"/>
    <w:rsid w:val="00177FD9"/>
    <w:rsid w:val="001800EC"/>
    <w:rsid w:val="00180177"/>
    <w:rsid w:val="001803BB"/>
    <w:rsid w:val="001804DA"/>
    <w:rsid w:val="001808A2"/>
    <w:rsid w:val="00180A85"/>
    <w:rsid w:val="00180BAB"/>
    <w:rsid w:val="00180BBF"/>
    <w:rsid w:val="00181665"/>
    <w:rsid w:val="00182198"/>
    <w:rsid w:val="001829E5"/>
    <w:rsid w:val="0018326A"/>
    <w:rsid w:val="0018368D"/>
    <w:rsid w:val="001837C0"/>
    <w:rsid w:val="00184316"/>
    <w:rsid w:val="001844DB"/>
    <w:rsid w:val="00184BDF"/>
    <w:rsid w:val="00184D95"/>
    <w:rsid w:val="00184F21"/>
    <w:rsid w:val="00185A2B"/>
    <w:rsid w:val="00185C82"/>
    <w:rsid w:val="00185D21"/>
    <w:rsid w:val="00185EEB"/>
    <w:rsid w:val="00186292"/>
    <w:rsid w:val="00186820"/>
    <w:rsid w:val="0018694D"/>
    <w:rsid w:val="00186966"/>
    <w:rsid w:val="00186979"/>
    <w:rsid w:val="00186F95"/>
    <w:rsid w:val="00187AED"/>
    <w:rsid w:val="0019029A"/>
    <w:rsid w:val="0019090F"/>
    <w:rsid w:val="00190E7E"/>
    <w:rsid w:val="0019124C"/>
    <w:rsid w:val="001912C1"/>
    <w:rsid w:val="00191434"/>
    <w:rsid w:val="00191639"/>
    <w:rsid w:val="0019173E"/>
    <w:rsid w:val="00191D66"/>
    <w:rsid w:val="0019239D"/>
    <w:rsid w:val="0019255C"/>
    <w:rsid w:val="00193961"/>
    <w:rsid w:val="00194013"/>
    <w:rsid w:val="001941FD"/>
    <w:rsid w:val="0019448D"/>
    <w:rsid w:val="001945DD"/>
    <w:rsid w:val="00195259"/>
    <w:rsid w:val="001952CC"/>
    <w:rsid w:val="00195BA7"/>
    <w:rsid w:val="001961D2"/>
    <w:rsid w:val="001964CA"/>
    <w:rsid w:val="00196B1B"/>
    <w:rsid w:val="00196F9D"/>
    <w:rsid w:val="00197324"/>
    <w:rsid w:val="00197996"/>
    <w:rsid w:val="00197A98"/>
    <w:rsid w:val="001A04D6"/>
    <w:rsid w:val="001A1823"/>
    <w:rsid w:val="001A1D2D"/>
    <w:rsid w:val="001A1F7D"/>
    <w:rsid w:val="001A2C52"/>
    <w:rsid w:val="001A2FE3"/>
    <w:rsid w:val="001A360B"/>
    <w:rsid w:val="001A3A6E"/>
    <w:rsid w:val="001A49D7"/>
    <w:rsid w:val="001A4D4E"/>
    <w:rsid w:val="001A4F2B"/>
    <w:rsid w:val="001A5144"/>
    <w:rsid w:val="001A60C6"/>
    <w:rsid w:val="001A6229"/>
    <w:rsid w:val="001A6A74"/>
    <w:rsid w:val="001A7854"/>
    <w:rsid w:val="001A797D"/>
    <w:rsid w:val="001B0205"/>
    <w:rsid w:val="001B0C9B"/>
    <w:rsid w:val="001B10DB"/>
    <w:rsid w:val="001B16C8"/>
    <w:rsid w:val="001B18F3"/>
    <w:rsid w:val="001B216E"/>
    <w:rsid w:val="001B32A3"/>
    <w:rsid w:val="001B4520"/>
    <w:rsid w:val="001B474A"/>
    <w:rsid w:val="001B48C4"/>
    <w:rsid w:val="001B4AC1"/>
    <w:rsid w:val="001B593A"/>
    <w:rsid w:val="001B59FB"/>
    <w:rsid w:val="001B5E17"/>
    <w:rsid w:val="001B65AF"/>
    <w:rsid w:val="001B6A37"/>
    <w:rsid w:val="001B6BE9"/>
    <w:rsid w:val="001B6E1F"/>
    <w:rsid w:val="001B6EE0"/>
    <w:rsid w:val="001B703D"/>
    <w:rsid w:val="001B747C"/>
    <w:rsid w:val="001B74BE"/>
    <w:rsid w:val="001B7964"/>
    <w:rsid w:val="001B7A57"/>
    <w:rsid w:val="001C095E"/>
    <w:rsid w:val="001C0BCF"/>
    <w:rsid w:val="001C14BB"/>
    <w:rsid w:val="001C19D4"/>
    <w:rsid w:val="001C2014"/>
    <w:rsid w:val="001C2137"/>
    <w:rsid w:val="001C2426"/>
    <w:rsid w:val="001C2843"/>
    <w:rsid w:val="001C2CFA"/>
    <w:rsid w:val="001C37D9"/>
    <w:rsid w:val="001C3D73"/>
    <w:rsid w:val="001C3E38"/>
    <w:rsid w:val="001C3E49"/>
    <w:rsid w:val="001C4340"/>
    <w:rsid w:val="001C4BE2"/>
    <w:rsid w:val="001C4C99"/>
    <w:rsid w:val="001C556A"/>
    <w:rsid w:val="001C5E56"/>
    <w:rsid w:val="001C6467"/>
    <w:rsid w:val="001C6664"/>
    <w:rsid w:val="001C6CE7"/>
    <w:rsid w:val="001C6FBD"/>
    <w:rsid w:val="001C7741"/>
    <w:rsid w:val="001C78CE"/>
    <w:rsid w:val="001C7F6D"/>
    <w:rsid w:val="001D025F"/>
    <w:rsid w:val="001D0D80"/>
    <w:rsid w:val="001D0E8D"/>
    <w:rsid w:val="001D1433"/>
    <w:rsid w:val="001D1602"/>
    <w:rsid w:val="001D1893"/>
    <w:rsid w:val="001D1B5A"/>
    <w:rsid w:val="001D222F"/>
    <w:rsid w:val="001D2400"/>
    <w:rsid w:val="001D2582"/>
    <w:rsid w:val="001D2A76"/>
    <w:rsid w:val="001D2A7C"/>
    <w:rsid w:val="001D2E04"/>
    <w:rsid w:val="001D3393"/>
    <w:rsid w:val="001D34D3"/>
    <w:rsid w:val="001D473A"/>
    <w:rsid w:val="001D483C"/>
    <w:rsid w:val="001D525D"/>
    <w:rsid w:val="001D57CD"/>
    <w:rsid w:val="001D593C"/>
    <w:rsid w:val="001D61B0"/>
    <w:rsid w:val="001D6899"/>
    <w:rsid w:val="001D6E26"/>
    <w:rsid w:val="001D757D"/>
    <w:rsid w:val="001D782A"/>
    <w:rsid w:val="001D78B5"/>
    <w:rsid w:val="001D7B08"/>
    <w:rsid w:val="001D7D92"/>
    <w:rsid w:val="001E0183"/>
    <w:rsid w:val="001E01B3"/>
    <w:rsid w:val="001E03AC"/>
    <w:rsid w:val="001E053F"/>
    <w:rsid w:val="001E07CA"/>
    <w:rsid w:val="001E0A3B"/>
    <w:rsid w:val="001E1105"/>
    <w:rsid w:val="001E1AFB"/>
    <w:rsid w:val="001E1B09"/>
    <w:rsid w:val="001E2146"/>
    <w:rsid w:val="001E222B"/>
    <w:rsid w:val="001E2780"/>
    <w:rsid w:val="001E29C8"/>
    <w:rsid w:val="001E2CE0"/>
    <w:rsid w:val="001E3350"/>
    <w:rsid w:val="001E33D6"/>
    <w:rsid w:val="001E34B8"/>
    <w:rsid w:val="001E34C5"/>
    <w:rsid w:val="001E3558"/>
    <w:rsid w:val="001E3C1E"/>
    <w:rsid w:val="001E3C73"/>
    <w:rsid w:val="001E3EB0"/>
    <w:rsid w:val="001E3FCF"/>
    <w:rsid w:val="001E3FF8"/>
    <w:rsid w:val="001E424B"/>
    <w:rsid w:val="001E4ABA"/>
    <w:rsid w:val="001E57CF"/>
    <w:rsid w:val="001E59F0"/>
    <w:rsid w:val="001E5C38"/>
    <w:rsid w:val="001E6077"/>
    <w:rsid w:val="001E61DE"/>
    <w:rsid w:val="001E6AAF"/>
    <w:rsid w:val="001E6AE5"/>
    <w:rsid w:val="001E6BC2"/>
    <w:rsid w:val="001E6F6D"/>
    <w:rsid w:val="001E7BD6"/>
    <w:rsid w:val="001E7FC4"/>
    <w:rsid w:val="001F043F"/>
    <w:rsid w:val="001F1218"/>
    <w:rsid w:val="001F141E"/>
    <w:rsid w:val="001F1476"/>
    <w:rsid w:val="001F15C8"/>
    <w:rsid w:val="001F176B"/>
    <w:rsid w:val="001F189E"/>
    <w:rsid w:val="001F29E7"/>
    <w:rsid w:val="001F32DE"/>
    <w:rsid w:val="001F3964"/>
    <w:rsid w:val="001F4FF2"/>
    <w:rsid w:val="001F5042"/>
    <w:rsid w:val="001F518F"/>
    <w:rsid w:val="001F65A2"/>
    <w:rsid w:val="001F6B81"/>
    <w:rsid w:val="001F6D33"/>
    <w:rsid w:val="001F7760"/>
    <w:rsid w:val="001F7ED1"/>
    <w:rsid w:val="0020008C"/>
    <w:rsid w:val="002002B7"/>
    <w:rsid w:val="002003FF"/>
    <w:rsid w:val="00200AD8"/>
    <w:rsid w:val="00200DBB"/>
    <w:rsid w:val="00200FF9"/>
    <w:rsid w:val="002010C6"/>
    <w:rsid w:val="0020122E"/>
    <w:rsid w:val="00201A4A"/>
    <w:rsid w:val="00201F0D"/>
    <w:rsid w:val="002021DE"/>
    <w:rsid w:val="00202A32"/>
    <w:rsid w:val="002033A1"/>
    <w:rsid w:val="002036F9"/>
    <w:rsid w:val="00203EE2"/>
    <w:rsid w:val="00204F4A"/>
    <w:rsid w:val="00205294"/>
    <w:rsid w:val="00205D8D"/>
    <w:rsid w:val="00205D8E"/>
    <w:rsid w:val="00206035"/>
    <w:rsid w:val="002068C5"/>
    <w:rsid w:val="00207483"/>
    <w:rsid w:val="0020755F"/>
    <w:rsid w:val="002075DD"/>
    <w:rsid w:val="00211233"/>
    <w:rsid w:val="002116A3"/>
    <w:rsid w:val="00212081"/>
    <w:rsid w:val="00212329"/>
    <w:rsid w:val="00212ADF"/>
    <w:rsid w:val="0021344A"/>
    <w:rsid w:val="00213B15"/>
    <w:rsid w:val="00214371"/>
    <w:rsid w:val="00214B8D"/>
    <w:rsid w:val="00215125"/>
    <w:rsid w:val="002152CD"/>
    <w:rsid w:val="002155C0"/>
    <w:rsid w:val="002156CB"/>
    <w:rsid w:val="00216117"/>
    <w:rsid w:val="0021764A"/>
    <w:rsid w:val="0021773E"/>
    <w:rsid w:val="00217966"/>
    <w:rsid w:val="00217BEC"/>
    <w:rsid w:val="00217F10"/>
    <w:rsid w:val="00220046"/>
    <w:rsid w:val="002207B6"/>
    <w:rsid w:val="0022083A"/>
    <w:rsid w:val="002209D3"/>
    <w:rsid w:val="00221050"/>
    <w:rsid w:val="0022179A"/>
    <w:rsid w:val="00221A1B"/>
    <w:rsid w:val="00221D49"/>
    <w:rsid w:val="00222178"/>
    <w:rsid w:val="002221F4"/>
    <w:rsid w:val="002226F5"/>
    <w:rsid w:val="00222C1A"/>
    <w:rsid w:val="00222F1F"/>
    <w:rsid w:val="002230F2"/>
    <w:rsid w:val="0022352B"/>
    <w:rsid w:val="0022371F"/>
    <w:rsid w:val="00223BFE"/>
    <w:rsid w:val="00223F5D"/>
    <w:rsid w:val="00224B0C"/>
    <w:rsid w:val="00224C3A"/>
    <w:rsid w:val="00224EC1"/>
    <w:rsid w:val="002253D2"/>
    <w:rsid w:val="002258F3"/>
    <w:rsid w:val="002261BC"/>
    <w:rsid w:val="0022655B"/>
    <w:rsid w:val="00227640"/>
    <w:rsid w:val="00227BBD"/>
    <w:rsid w:val="00227C6A"/>
    <w:rsid w:val="00227D7E"/>
    <w:rsid w:val="00227DC1"/>
    <w:rsid w:val="0023096F"/>
    <w:rsid w:val="00230A90"/>
    <w:rsid w:val="00230D8D"/>
    <w:rsid w:val="00230FA6"/>
    <w:rsid w:val="00231230"/>
    <w:rsid w:val="00231348"/>
    <w:rsid w:val="00231943"/>
    <w:rsid w:val="00231998"/>
    <w:rsid w:val="00231D61"/>
    <w:rsid w:val="00231F33"/>
    <w:rsid w:val="00231F92"/>
    <w:rsid w:val="002321E1"/>
    <w:rsid w:val="002325B0"/>
    <w:rsid w:val="0023268C"/>
    <w:rsid w:val="002333BC"/>
    <w:rsid w:val="00233622"/>
    <w:rsid w:val="00233F32"/>
    <w:rsid w:val="002345C3"/>
    <w:rsid w:val="0023478B"/>
    <w:rsid w:val="00235AE4"/>
    <w:rsid w:val="00236214"/>
    <w:rsid w:val="00236830"/>
    <w:rsid w:val="0023722E"/>
    <w:rsid w:val="0023756D"/>
    <w:rsid w:val="00240307"/>
    <w:rsid w:val="0024041B"/>
    <w:rsid w:val="00240899"/>
    <w:rsid w:val="00240A8D"/>
    <w:rsid w:val="00240B25"/>
    <w:rsid w:val="00240FB4"/>
    <w:rsid w:val="00240FB7"/>
    <w:rsid w:val="00241089"/>
    <w:rsid w:val="002412D3"/>
    <w:rsid w:val="0024145F"/>
    <w:rsid w:val="00241B53"/>
    <w:rsid w:val="00242100"/>
    <w:rsid w:val="00242785"/>
    <w:rsid w:val="00242AB7"/>
    <w:rsid w:val="002434CE"/>
    <w:rsid w:val="0024392F"/>
    <w:rsid w:val="002441AD"/>
    <w:rsid w:val="002444A2"/>
    <w:rsid w:val="002447A8"/>
    <w:rsid w:val="0024558F"/>
    <w:rsid w:val="002461DA"/>
    <w:rsid w:val="00246B67"/>
    <w:rsid w:val="00247541"/>
    <w:rsid w:val="00247734"/>
    <w:rsid w:val="00247F5C"/>
    <w:rsid w:val="002502E2"/>
    <w:rsid w:val="00250AEE"/>
    <w:rsid w:val="00250D4E"/>
    <w:rsid w:val="002510A3"/>
    <w:rsid w:val="002511FC"/>
    <w:rsid w:val="0025155B"/>
    <w:rsid w:val="002518A1"/>
    <w:rsid w:val="00251960"/>
    <w:rsid w:val="00251F7A"/>
    <w:rsid w:val="002528D4"/>
    <w:rsid w:val="00252B18"/>
    <w:rsid w:val="00252C73"/>
    <w:rsid w:val="00252CE6"/>
    <w:rsid w:val="00252D1C"/>
    <w:rsid w:val="00252F1B"/>
    <w:rsid w:val="0025300B"/>
    <w:rsid w:val="002532EF"/>
    <w:rsid w:val="00253390"/>
    <w:rsid w:val="002533BB"/>
    <w:rsid w:val="0025378F"/>
    <w:rsid w:val="00253E1A"/>
    <w:rsid w:val="00253F2F"/>
    <w:rsid w:val="00254232"/>
    <w:rsid w:val="0025473A"/>
    <w:rsid w:val="00254830"/>
    <w:rsid w:val="00254B31"/>
    <w:rsid w:val="00255CA0"/>
    <w:rsid w:val="00255EB7"/>
    <w:rsid w:val="00255FF3"/>
    <w:rsid w:val="00256831"/>
    <w:rsid w:val="00256B1B"/>
    <w:rsid w:val="00257070"/>
    <w:rsid w:val="0025778A"/>
    <w:rsid w:val="00257D0A"/>
    <w:rsid w:val="00257EB9"/>
    <w:rsid w:val="00260939"/>
    <w:rsid w:val="00261BB3"/>
    <w:rsid w:val="002621C7"/>
    <w:rsid w:val="00262287"/>
    <w:rsid w:val="00262343"/>
    <w:rsid w:val="00262553"/>
    <w:rsid w:val="00263373"/>
    <w:rsid w:val="002635AE"/>
    <w:rsid w:val="00263AD0"/>
    <w:rsid w:val="00263D12"/>
    <w:rsid w:val="0026422F"/>
    <w:rsid w:val="00264742"/>
    <w:rsid w:val="00264D3D"/>
    <w:rsid w:val="00264ECD"/>
    <w:rsid w:val="00264FB8"/>
    <w:rsid w:val="0026500D"/>
    <w:rsid w:val="0026506A"/>
    <w:rsid w:val="00265583"/>
    <w:rsid w:val="00265770"/>
    <w:rsid w:val="002659B1"/>
    <w:rsid w:val="002659B2"/>
    <w:rsid w:val="00265AA7"/>
    <w:rsid w:val="00265D9A"/>
    <w:rsid w:val="0026629C"/>
    <w:rsid w:val="0026630B"/>
    <w:rsid w:val="00266391"/>
    <w:rsid w:val="00266B03"/>
    <w:rsid w:val="00266D45"/>
    <w:rsid w:val="00266ECD"/>
    <w:rsid w:val="00266F64"/>
    <w:rsid w:val="002670DB"/>
    <w:rsid w:val="00267155"/>
    <w:rsid w:val="00267D6F"/>
    <w:rsid w:val="00270438"/>
    <w:rsid w:val="0027067D"/>
    <w:rsid w:val="00270C57"/>
    <w:rsid w:val="00271413"/>
    <w:rsid w:val="00271678"/>
    <w:rsid w:val="00271DAC"/>
    <w:rsid w:val="002720F4"/>
    <w:rsid w:val="00272775"/>
    <w:rsid w:val="00272D29"/>
    <w:rsid w:val="00272FB1"/>
    <w:rsid w:val="0027374D"/>
    <w:rsid w:val="002739B7"/>
    <w:rsid w:val="00273CD5"/>
    <w:rsid w:val="00273D4D"/>
    <w:rsid w:val="00273E08"/>
    <w:rsid w:val="00273F17"/>
    <w:rsid w:val="00274474"/>
    <w:rsid w:val="00274C93"/>
    <w:rsid w:val="0027524B"/>
    <w:rsid w:val="00275661"/>
    <w:rsid w:val="00275777"/>
    <w:rsid w:val="00275B07"/>
    <w:rsid w:val="00275D10"/>
    <w:rsid w:val="00275E07"/>
    <w:rsid w:val="00275E44"/>
    <w:rsid w:val="00275F19"/>
    <w:rsid w:val="00275F22"/>
    <w:rsid w:val="002760D4"/>
    <w:rsid w:val="00276421"/>
    <w:rsid w:val="0027667E"/>
    <w:rsid w:val="0027668E"/>
    <w:rsid w:val="00276AB1"/>
    <w:rsid w:val="00276F74"/>
    <w:rsid w:val="002775A8"/>
    <w:rsid w:val="00277AEA"/>
    <w:rsid w:val="00277ECB"/>
    <w:rsid w:val="002800E2"/>
    <w:rsid w:val="0028018E"/>
    <w:rsid w:val="002802DD"/>
    <w:rsid w:val="002808B2"/>
    <w:rsid w:val="00280C12"/>
    <w:rsid w:val="002829AA"/>
    <w:rsid w:val="00282C5A"/>
    <w:rsid w:val="00283041"/>
    <w:rsid w:val="00283139"/>
    <w:rsid w:val="00283494"/>
    <w:rsid w:val="00283BAC"/>
    <w:rsid w:val="00284698"/>
    <w:rsid w:val="002846ED"/>
    <w:rsid w:val="00285116"/>
    <w:rsid w:val="0028562C"/>
    <w:rsid w:val="00285F27"/>
    <w:rsid w:val="00285FD1"/>
    <w:rsid w:val="002877A2"/>
    <w:rsid w:val="00287CA5"/>
    <w:rsid w:val="00287E8B"/>
    <w:rsid w:val="002901D5"/>
    <w:rsid w:val="002904EF"/>
    <w:rsid w:val="00290668"/>
    <w:rsid w:val="00291886"/>
    <w:rsid w:val="002919AF"/>
    <w:rsid w:val="00291F4A"/>
    <w:rsid w:val="00291F64"/>
    <w:rsid w:val="00292276"/>
    <w:rsid w:val="00292A25"/>
    <w:rsid w:val="00292CED"/>
    <w:rsid w:val="002933A3"/>
    <w:rsid w:val="002934C1"/>
    <w:rsid w:val="0029366E"/>
    <w:rsid w:val="00293916"/>
    <w:rsid w:val="002939C3"/>
    <w:rsid w:val="00293BF4"/>
    <w:rsid w:val="0029471D"/>
    <w:rsid w:val="00294C73"/>
    <w:rsid w:val="00294F51"/>
    <w:rsid w:val="002951B6"/>
    <w:rsid w:val="002951C3"/>
    <w:rsid w:val="00295394"/>
    <w:rsid w:val="00295C02"/>
    <w:rsid w:val="00296054"/>
    <w:rsid w:val="0029670F"/>
    <w:rsid w:val="002967A6"/>
    <w:rsid w:val="00296F3E"/>
    <w:rsid w:val="00297596"/>
    <w:rsid w:val="00297600"/>
    <w:rsid w:val="00297714"/>
    <w:rsid w:val="00297780"/>
    <w:rsid w:val="00297EFC"/>
    <w:rsid w:val="00297FCA"/>
    <w:rsid w:val="002A02DE"/>
    <w:rsid w:val="002A044E"/>
    <w:rsid w:val="002A0F95"/>
    <w:rsid w:val="002A1426"/>
    <w:rsid w:val="002A1D91"/>
    <w:rsid w:val="002A207C"/>
    <w:rsid w:val="002A305F"/>
    <w:rsid w:val="002A3756"/>
    <w:rsid w:val="002A3864"/>
    <w:rsid w:val="002A3BCB"/>
    <w:rsid w:val="002A47DD"/>
    <w:rsid w:val="002A48E6"/>
    <w:rsid w:val="002A4E82"/>
    <w:rsid w:val="002A57F7"/>
    <w:rsid w:val="002A5FA2"/>
    <w:rsid w:val="002A6F12"/>
    <w:rsid w:val="002A6F47"/>
    <w:rsid w:val="002A6F6B"/>
    <w:rsid w:val="002A7072"/>
    <w:rsid w:val="002B01EE"/>
    <w:rsid w:val="002B0234"/>
    <w:rsid w:val="002B07EE"/>
    <w:rsid w:val="002B137B"/>
    <w:rsid w:val="002B2A04"/>
    <w:rsid w:val="002B2E01"/>
    <w:rsid w:val="002B2F2B"/>
    <w:rsid w:val="002B3305"/>
    <w:rsid w:val="002B3757"/>
    <w:rsid w:val="002B3A77"/>
    <w:rsid w:val="002B3EB4"/>
    <w:rsid w:val="002B3FA0"/>
    <w:rsid w:val="002B470C"/>
    <w:rsid w:val="002B4D29"/>
    <w:rsid w:val="002B4E5E"/>
    <w:rsid w:val="002B4E80"/>
    <w:rsid w:val="002B5375"/>
    <w:rsid w:val="002B573A"/>
    <w:rsid w:val="002B6606"/>
    <w:rsid w:val="002B66A9"/>
    <w:rsid w:val="002B6955"/>
    <w:rsid w:val="002B6A05"/>
    <w:rsid w:val="002B6AAF"/>
    <w:rsid w:val="002B6CF1"/>
    <w:rsid w:val="002B6FE3"/>
    <w:rsid w:val="002B7316"/>
    <w:rsid w:val="002B73F4"/>
    <w:rsid w:val="002B7882"/>
    <w:rsid w:val="002B7889"/>
    <w:rsid w:val="002C0473"/>
    <w:rsid w:val="002C095B"/>
    <w:rsid w:val="002C0A3A"/>
    <w:rsid w:val="002C0B31"/>
    <w:rsid w:val="002C13B2"/>
    <w:rsid w:val="002C1809"/>
    <w:rsid w:val="002C1D3C"/>
    <w:rsid w:val="002C1D91"/>
    <w:rsid w:val="002C21E4"/>
    <w:rsid w:val="002C2AAE"/>
    <w:rsid w:val="002C2EE2"/>
    <w:rsid w:val="002C3AD0"/>
    <w:rsid w:val="002C3CA1"/>
    <w:rsid w:val="002C3ED6"/>
    <w:rsid w:val="002C3F50"/>
    <w:rsid w:val="002C40A9"/>
    <w:rsid w:val="002C40B7"/>
    <w:rsid w:val="002C412E"/>
    <w:rsid w:val="002C426F"/>
    <w:rsid w:val="002C4AE2"/>
    <w:rsid w:val="002C4BAE"/>
    <w:rsid w:val="002C4EF4"/>
    <w:rsid w:val="002C5B72"/>
    <w:rsid w:val="002C5F8F"/>
    <w:rsid w:val="002C6026"/>
    <w:rsid w:val="002C60F4"/>
    <w:rsid w:val="002C66BA"/>
    <w:rsid w:val="002C6CF7"/>
    <w:rsid w:val="002C73B2"/>
    <w:rsid w:val="002C744E"/>
    <w:rsid w:val="002C74A2"/>
    <w:rsid w:val="002D0465"/>
    <w:rsid w:val="002D0595"/>
    <w:rsid w:val="002D0D3A"/>
    <w:rsid w:val="002D21DF"/>
    <w:rsid w:val="002D228A"/>
    <w:rsid w:val="002D22C7"/>
    <w:rsid w:val="002D2E60"/>
    <w:rsid w:val="002D3173"/>
    <w:rsid w:val="002D362F"/>
    <w:rsid w:val="002D36A6"/>
    <w:rsid w:val="002D5086"/>
    <w:rsid w:val="002D56F0"/>
    <w:rsid w:val="002D5870"/>
    <w:rsid w:val="002D5A61"/>
    <w:rsid w:val="002D5C47"/>
    <w:rsid w:val="002D6119"/>
    <w:rsid w:val="002D6409"/>
    <w:rsid w:val="002D6648"/>
    <w:rsid w:val="002D6C43"/>
    <w:rsid w:val="002D6CA3"/>
    <w:rsid w:val="002D6D09"/>
    <w:rsid w:val="002D6EF4"/>
    <w:rsid w:val="002D6F33"/>
    <w:rsid w:val="002D7145"/>
    <w:rsid w:val="002D7C07"/>
    <w:rsid w:val="002E0B62"/>
    <w:rsid w:val="002E0F16"/>
    <w:rsid w:val="002E1361"/>
    <w:rsid w:val="002E1AA6"/>
    <w:rsid w:val="002E1FE0"/>
    <w:rsid w:val="002E229D"/>
    <w:rsid w:val="002E22A0"/>
    <w:rsid w:val="002E2779"/>
    <w:rsid w:val="002E29EA"/>
    <w:rsid w:val="002E2F19"/>
    <w:rsid w:val="002E3085"/>
    <w:rsid w:val="002E3348"/>
    <w:rsid w:val="002E39B6"/>
    <w:rsid w:val="002E39EF"/>
    <w:rsid w:val="002E3E42"/>
    <w:rsid w:val="002E3FB6"/>
    <w:rsid w:val="002E3FF2"/>
    <w:rsid w:val="002E4687"/>
    <w:rsid w:val="002E4697"/>
    <w:rsid w:val="002E46A6"/>
    <w:rsid w:val="002E499C"/>
    <w:rsid w:val="002E49A1"/>
    <w:rsid w:val="002E4B83"/>
    <w:rsid w:val="002E55FB"/>
    <w:rsid w:val="002E5790"/>
    <w:rsid w:val="002E5A36"/>
    <w:rsid w:val="002E5ABE"/>
    <w:rsid w:val="002E5AE4"/>
    <w:rsid w:val="002E5B77"/>
    <w:rsid w:val="002E5C97"/>
    <w:rsid w:val="002E66FA"/>
    <w:rsid w:val="002E6F58"/>
    <w:rsid w:val="002E6F97"/>
    <w:rsid w:val="002E7122"/>
    <w:rsid w:val="002E7478"/>
    <w:rsid w:val="002E74EA"/>
    <w:rsid w:val="002E7A50"/>
    <w:rsid w:val="002E7B9C"/>
    <w:rsid w:val="002F007D"/>
    <w:rsid w:val="002F03AD"/>
    <w:rsid w:val="002F049B"/>
    <w:rsid w:val="002F1391"/>
    <w:rsid w:val="002F1490"/>
    <w:rsid w:val="002F1A52"/>
    <w:rsid w:val="002F22C2"/>
    <w:rsid w:val="002F2809"/>
    <w:rsid w:val="002F2D4F"/>
    <w:rsid w:val="002F3C43"/>
    <w:rsid w:val="002F41B8"/>
    <w:rsid w:val="002F41F2"/>
    <w:rsid w:val="002F4343"/>
    <w:rsid w:val="002F475C"/>
    <w:rsid w:val="002F4971"/>
    <w:rsid w:val="002F4BEC"/>
    <w:rsid w:val="002F4FA7"/>
    <w:rsid w:val="002F5801"/>
    <w:rsid w:val="002F62D2"/>
    <w:rsid w:val="002F68C5"/>
    <w:rsid w:val="002F6B67"/>
    <w:rsid w:val="002F6D31"/>
    <w:rsid w:val="002F6E11"/>
    <w:rsid w:val="0030003C"/>
    <w:rsid w:val="003004A8"/>
    <w:rsid w:val="003005C3"/>
    <w:rsid w:val="0030219F"/>
    <w:rsid w:val="00302257"/>
    <w:rsid w:val="00302350"/>
    <w:rsid w:val="003029D4"/>
    <w:rsid w:val="00302F25"/>
    <w:rsid w:val="0030309B"/>
    <w:rsid w:val="003041C1"/>
    <w:rsid w:val="0030460D"/>
    <w:rsid w:val="00304AA4"/>
    <w:rsid w:val="00304E54"/>
    <w:rsid w:val="003050ED"/>
    <w:rsid w:val="00305DD7"/>
    <w:rsid w:val="003062B7"/>
    <w:rsid w:val="003065FF"/>
    <w:rsid w:val="00306C90"/>
    <w:rsid w:val="00306E39"/>
    <w:rsid w:val="00307F7A"/>
    <w:rsid w:val="003103FD"/>
    <w:rsid w:val="00310C16"/>
    <w:rsid w:val="00311C7E"/>
    <w:rsid w:val="00311CA8"/>
    <w:rsid w:val="00311FE7"/>
    <w:rsid w:val="003126C6"/>
    <w:rsid w:val="0031288A"/>
    <w:rsid w:val="003129F7"/>
    <w:rsid w:val="00313249"/>
    <w:rsid w:val="0031338A"/>
    <w:rsid w:val="0031383C"/>
    <w:rsid w:val="00314275"/>
    <w:rsid w:val="0031471D"/>
    <w:rsid w:val="003147A0"/>
    <w:rsid w:val="00314CBF"/>
    <w:rsid w:val="0031503A"/>
    <w:rsid w:val="0031515C"/>
    <w:rsid w:val="00315AC9"/>
    <w:rsid w:val="00316728"/>
    <w:rsid w:val="00316D67"/>
    <w:rsid w:val="0031704D"/>
    <w:rsid w:val="00317144"/>
    <w:rsid w:val="00317147"/>
    <w:rsid w:val="00317B7A"/>
    <w:rsid w:val="00317E68"/>
    <w:rsid w:val="00317E9E"/>
    <w:rsid w:val="0032049D"/>
    <w:rsid w:val="003205C4"/>
    <w:rsid w:val="003207AD"/>
    <w:rsid w:val="00320A19"/>
    <w:rsid w:val="0032114E"/>
    <w:rsid w:val="00321364"/>
    <w:rsid w:val="00321FEF"/>
    <w:rsid w:val="0032215E"/>
    <w:rsid w:val="00323817"/>
    <w:rsid w:val="003238CF"/>
    <w:rsid w:val="00324660"/>
    <w:rsid w:val="00324AF5"/>
    <w:rsid w:val="00324D9D"/>
    <w:rsid w:val="00326433"/>
    <w:rsid w:val="003274C3"/>
    <w:rsid w:val="00327972"/>
    <w:rsid w:val="00327A2B"/>
    <w:rsid w:val="00327FE0"/>
    <w:rsid w:val="00330BAA"/>
    <w:rsid w:val="00330EA9"/>
    <w:rsid w:val="003311FD"/>
    <w:rsid w:val="00331349"/>
    <w:rsid w:val="00331356"/>
    <w:rsid w:val="00331F78"/>
    <w:rsid w:val="003327DB"/>
    <w:rsid w:val="00332BFC"/>
    <w:rsid w:val="00332E02"/>
    <w:rsid w:val="003333F8"/>
    <w:rsid w:val="00333796"/>
    <w:rsid w:val="0033382B"/>
    <w:rsid w:val="003341C8"/>
    <w:rsid w:val="00334B8D"/>
    <w:rsid w:val="0033583C"/>
    <w:rsid w:val="00335863"/>
    <w:rsid w:val="00335AA3"/>
    <w:rsid w:val="00335B34"/>
    <w:rsid w:val="0033624A"/>
    <w:rsid w:val="00336372"/>
    <w:rsid w:val="003369E2"/>
    <w:rsid w:val="00336BB3"/>
    <w:rsid w:val="0033740A"/>
    <w:rsid w:val="003374F2"/>
    <w:rsid w:val="00337959"/>
    <w:rsid w:val="0034017D"/>
    <w:rsid w:val="00340331"/>
    <w:rsid w:val="00340424"/>
    <w:rsid w:val="00340518"/>
    <w:rsid w:val="00340623"/>
    <w:rsid w:val="0034073E"/>
    <w:rsid w:val="00340F60"/>
    <w:rsid w:val="0034168A"/>
    <w:rsid w:val="00341849"/>
    <w:rsid w:val="0034192B"/>
    <w:rsid w:val="0034250D"/>
    <w:rsid w:val="00342782"/>
    <w:rsid w:val="00342C28"/>
    <w:rsid w:val="003432E1"/>
    <w:rsid w:val="00343EFC"/>
    <w:rsid w:val="00344B71"/>
    <w:rsid w:val="00345423"/>
    <w:rsid w:val="003460FC"/>
    <w:rsid w:val="00346280"/>
    <w:rsid w:val="003462A6"/>
    <w:rsid w:val="0034652C"/>
    <w:rsid w:val="00346574"/>
    <w:rsid w:val="00346D71"/>
    <w:rsid w:val="00347097"/>
    <w:rsid w:val="00347B00"/>
    <w:rsid w:val="00347B66"/>
    <w:rsid w:val="003502A3"/>
    <w:rsid w:val="003506F6"/>
    <w:rsid w:val="00351488"/>
    <w:rsid w:val="0035160C"/>
    <w:rsid w:val="00351B8A"/>
    <w:rsid w:val="0035258F"/>
    <w:rsid w:val="0035276D"/>
    <w:rsid w:val="00352A4B"/>
    <w:rsid w:val="00352BA5"/>
    <w:rsid w:val="00352EA7"/>
    <w:rsid w:val="0035350C"/>
    <w:rsid w:val="00353F4B"/>
    <w:rsid w:val="00354332"/>
    <w:rsid w:val="0035491E"/>
    <w:rsid w:val="00354AE2"/>
    <w:rsid w:val="003562EB"/>
    <w:rsid w:val="00356F90"/>
    <w:rsid w:val="00357119"/>
    <w:rsid w:val="00357628"/>
    <w:rsid w:val="00357DAB"/>
    <w:rsid w:val="00357FBE"/>
    <w:rsid w:val="003603E7"/>
    <w:rsid w:val="0036082F"/>
    <w:rsid w:val="00360899"/>
    <w:rsid w:val="00360B36"/>
    <w:rsid w:val="0036121F"/>
    <w:rsid w:val="00361615"/>
    <w:rsid w:val="00361E8D"/>
    <w:rsid w:val="003627CA"/>
    <w:rsid w:val="00362858"/>
    <w:rsid w:val="003628DB"/>
    <w:rsid w:val="00362A63"/>
    <w:rsid w:val="00362B02"/>
    <w:rsid w:val="00362D6D"/>
    <w:rsid w:val="00362DDC"/>
    <w:rsid w:val="00362FD4"/>
    <w:rsid w:val="0036323E"/>
    <w:rsid w:val="003638E6"/>
    <w:rsid w:val="003639C5"/>
    <w:rsid w:val="00363B40"/>
    <w:rsid w:val="00363D14"/>
    <w:rsid w:val="00363D80"/>
    <w:rsid w:val="00363F74"/>
    <w:rsid w:val="00364AFB"/>
    <w:rsid w:val="00364F0F"/>
    <w:rsid w:val="00365093"/>
    <w:rsid w:val="003651C0"/>
    <w:rsid w:val="003652F5"/>
    <w:rsid w:val="00365D87"/>
    <w:rsid w:val="003664DE"/>
    <w:rsid w:val="00366FAE"/>
    <w:rsid w:val="003670D7"/>
    <w:rsid w:val="00367C82"/>
    <w:rsid w:val="00370206"/>
    <w:rsid w:val="00370954"/>
    <w:rsid w:val="00370A08"/>
    <w:rsid w:val="00370B23"/>
    <w:rsid w:val="00370D5A"/>
    <w:rsid w:val="0037111E"/>
    <w:rsid w:val="003719D4"/>
    <w:rsid w:val="00371D23"/>
    <w:rsid w:val="00372138"/>
    <w:rsid w:val="003723B4"/>
    <w:rsid w:val="003723D4"/>
    <w:rsid w:val="00372407"/>
    <w:rsid w:val="0037264D"/>
    <w:rsid w:val="003727E7"/>
    <w:rsid w:val="00372D29"/>
    <w:rsid w:val="00372E42"/>
    <w:rsid w:val="0037362D"/>
    <w:rsid w:val="003737FA"/>
    <w:rsid w:val="00373C07"/>
    <w:rsid w:val="00373CF0"/>
    <w:rsid w:val="00373F2F"/>
    <w:rsid w:val="00374140"/>
    <w:rsid w:val="003742E9"/>
    <w:rsid w:val="00374563"/>
    <w:rsid w:val="003749C4"/>
    <w:rsid w:val="00374AC9"/>
    <w:rsid w:val="00374F75"/>
    <w:rsid w:val="00375181"/>
    <w:rsid w:val="00375850"/>
    <w:rsid w:val="00375F51"/>
    <w:rsid w:val="0037670B"/>
    <w:rsid w:val="00376BB0"/>
    <w:rsid w:val="00376F8D"/>
    <w:rsid w:val="0037737D"/>
    <w:rsid w:val="0037762C"/>
    <w:rsid w:val="003777AC"/>
    <w:rsid w:val="00377B66"/>
    <w:rsid w:val="00377EE7"/>
    <w:rsid w:val="0038059F"/>
    <w:rsid w:val="00380AC0"/>
    <w:rsid w:val="00381211"/>
    <w:rsid w:val="003817E1"/>
    <w:rsid w:val="00381A1F"/>
    <w:rsid w:val="00381CDF"/>
    <w:rsid w:val="0038295C"/>
    <w:rsid w:val="00382E08"/>
    <w:rsid w:val="00383A7D"/>
    <w:rsid w:val="00384A5E"/>
    <w:rsid w:val="00385A4B"/>
    <w:rsid w:val="00385C75"/>
    <w:rsid w:val="00386BCD"/>
    <w:rsid w:val="00386DE6"/>
    <w:rsid w:val="00387ACA"/>
    <w:rsid w:val="003904D8"/>
    <w:rsid w:val="00390853"/>
    <w:rsid w:val="0039087A"/>
    <w:rsid w:val="0039102C"/>
    <w:rsid w:val="00392074"/>
    <w:rsid w:val="003931CA"/>
    <w:rsid w:val="00393662"/>
    <w:rsid w:val="00393DE2"/>
    <w:rsid w:val="003943B5"/>
    <w:rsid w:val="00394888"/>
    <w:rsid w:val="00395124"/>
    <w:rsid w:val="003952AD"/>
    <w:rsid w:val="00395489"/>
    <w:rsid w:val="003957E8"/>
    <w:rsid w:val="00396427"/>
    <w:rsid w:val="00396E23"/>
    <w:rsid w:val="00397127"/>
    <w:rsid w:val="00397417"/>
    <w:rsid w:val="003979F2"/>
    <w:rsid w:val="00397A12"/>
    <w:rsid w:val="003A058A"/>
    <w:rsid w:val="003A05CB"/>
    <w:rsid w:val="003A0827"/>
    <w:rsid w:val="003A0988"/>
    <w:rsid w:val="003A0CCB"/>
    <w:rsid w:val="003A1012"/>
    <w:rsid w:val="003A11DB"/>
    <w:rsid w:val="003A12E3"/>
    <w:rsid w:val="003A219D"/>
    <w:rsid w:val="003A24F3"/>
    <w:rsid w:val="003A2BB3"/>
    <w:rsid w:val="003A2DD4"/>
    <w:rsid w:val="003A3345"/>
    <w:rsid w:val="003A3A73"/>
    <w:rsid w:val="003A3B0C"/>
    <w:rsid w:val="003A41AA"/>
    <w:rsid w:val="003A51A4"/>
    <w:rsid w:val="003A561A"/>
    <w:rsid w:val="003A5827"/>
    <w:rsid w:val="003A5A51"/>
    <w:rsid w:val="003A5F4D"/>
    <w:rsid w:val="003A64F4"/>
    <w:rsid w:val="003A6CC9"/>
    <w:rsid w:val="003A7BC6"/>
    <w:rsid w:val="003A7E4B"/>
    <w:rsid w:val="003B012C"/>
    <w:rsid w:val="003B0160"/>
    <w:rsid w:val="003B01B8"/>
    <w:rsid w:val="003B048C"/>
    <w:rsid w:val="003B06C3"/>
    <w:rsid w:val="003B070A"/>
    <w:rsid w:val="003B07EA"/>
    <w:rsid w:val="003B092A"/>
    <w:rsid w:val="003B1B11"/>
    <w:rsid w:val="003B1EA2"/>
    <w:rsid w:val="003B2287"/>
    <w:rsid w:val="003B2B2C"/>
    <w:rsid w:val="003B2EA5"/>
    <w:rsid w:val="003B3A94"/>
    <w:rsid w:val="003B41A5"/>
    <w:rsid w:val="003B5529"/>
    <w:rsid w:val="003B56B9"/>
    <w:rsid w:val="003B57DB"/>
    <w:rsid w:val="003B5BA7"/>
    <w:rsid w:val="003B5F82"/>
    <w:rsid w:val="003B6CCF"/>
    <w:rsid w:val="003B7000"/>
    <w:rsid w:val="003B7171"/>
    <w:rsid w:val="003B763E"/>
    <w:rsid w:val="003B7A2C"/>
    <w:rsid w:val="003B7A9B"/>
    <w:rsid w:val="003B7B95"/>
    <w:rsid w:val="003C0083"/>
    <w:rsid w:val="003C03B0"/>
    <w:rsid w:val="003C0447"/>
    <w:rsid w:val="003C0E7E"/>
    <w:rsid w:val="003C188F"/>
    <w:rsid w:val="003C19A1"/>
    <w:rsid w:val="003C1C3A"/>
    <w:rsid w:val="003C1E6E"/>
    <w:rsid w:val="003C2E89"/>
    <w:rsid w:val="003C330E"/>
    <w:rsid w:val="003C3787"/>
    <w:rsid w:val="003C3D4A"/>
    <w:rsid w:val="003C3F63"/>
    <w:rsid w:val="003C457C"/>
    <w:rsid w:val="003C45CF"/>
    <w:rsid w:val="003C467E"/>
    <w:rsid w:val="003C46A3"/>
    <w:rsid w:val="003C48CF"/>
    <w:rsid w:val="003C4E52"/>
    <w:rsid w:val="003C53A9"/>
    <w:rsid w:val="003C5404"/>
    <w:rsid w:val="003C5E50"/>
    <w:rsid w:val="003C6023"/>
    <w:rsid w:val="003C6BBE"/>
    <w:rsid w:val="003C7976"/>
    <w:rsid w:val="003C7B02"/>
    <w:rsid w:val="003D0052"/>
    <w:rsid w:val="003D0B13"/>
    <w:rsid w:val="003D0DE9"/>
    <w:rsid w:val="003D0E43"/>
    <w:rsid w:val="003D11F1"/>
    <w:rsid w:val="003D1DD9"/>
    <w:rsid w:val="003D205E"/>
    <w:rsid w:val="003D236E"/>
    <w:rsid w:val="003D28C6"/>
    <w:rsid w:val="003D3CAA"/>
    <w:rsid w:val="003D425B"/>
    <w:rsid w:val="003D4CF2"/>
    <w:rsid w:val="003D5747"/>
    <w:rsid w:val="003D5763"/>
    <w:rsid w:val="003D59CD"/>
    <w:rsid w:val="003D676C"/>
    <w:rsid w:val="003D68D4"/>
    <w:rsid w:val="003D6D48"/>
    <w:rsid w:val="003D6DE7"/>
    <w:rsid w:val="003D7379"/>
    <w:rsid w:val="003D7843"/>
    <w:rsid w:val="003D7E01"/>
    <w:rsid w:val="003D7EA1"/>
    <w:rsid w:val="003E0109"/>
    <w:rsid w:val="003E05CE"/>
    <w:rsid w:val="003E0CA8"/>
    <w:rsid w:val="003E0ECA"/>
    <w:rsid w:val="003E1062"/>
    <w:rsid w:val="003E178E"/>
    <w:rsid w:val="003E195E"/>
    <w:rsid w:val="003E1968"/>
    <w:rsid w:val="003E1CF2"/>
    <w:rsid w:val="003E25FF"/>
    <w:rsid w:val="003E2962"/>
    <w:rsid w:val="003E2A14"/>
    <w:rsid w:val="003E3696"/>
    <w:rsid w:val="003E3C40"/>
    <w:rsid w:val="003E3DA6"/>
    <w:rsid w:val="003E4B74"/>
    <w:rsid w:val="003E5264"/>
    <w:rsid w:val="003E55F9"/>
    <w:rsid w:val="003E5922"/>
    <w:rsid w:val="003E5B18"/>
    <w:rsid w:val="003E5E1B"/>
    <w:rsid w:val="003E5E9E"/>
    <w:rsid w:val="003E63C0"/>
    <w:rsid w:val="003E65AC"/>
    <w:rsid w:val="003E680C"/>
    <w:rsid w:val="003E69F3"/>
    <w:rsid w:val="003E6BDC"/>
    <w:rsid w:val="003E7089"/>
    <w:rsid w:val="003E715F"/>
    <w:rsid w:val="003E7AB2"/>
    <w:rsid w:val="003E7EAA"/>
    <w:rsid w:val="003E7F04"/>
    <w:rsid w:val="003F001F"/>
    <w:rsid w:val="003F02B6"/>
    <w:rsid w:val="003F0334"/>
    <w:rsid w:val="003F0909"/>
    <w:rsid w:val="003F0E02"/>
    <w:rsid w:val="003F0FEC"/>
    <w:rsid w:val="003F1A40"/>
    <w:rsid w:val="003F2120"/>
    <w:rsid w:val="003F245F"/>
    <w:rsid w:val="003F3578"/>
    <w:rsid w:val="003F39B0"/>
    <w:rsid w:val="003F3EBA"/>
    <w:rsid w:val="003F3FCE"/>
    <w:rsid w:val="003F4260"/>
    <w:rsid w:val="003F4619"/>
    <w:rsid w:val="003F4658"/>
    <w:rsid w:val="003F59AC"/>
    <w:rsid w:val="003F5E5F"/>
    <w:rsid w:val="003F60E9"/>
    <w:rsid w:val="003F646C"/>
    <w:rsid w:val="003F70BA"/>
    <w:rsid w:val="003F71A1"/>
    <w:rsid w:val="004000BC"/>
    <w:rsid w:val="0040032D"/>
    <w:rsid w:val="0040054E"/>
    <w:rsid w:val="004011D3"/>
    <w:rsid w:val="0040123A"/>
    <w:rsid w:val="0040132F"/>
    <w:rsid w:val="00401391"/>
    <w:rsid w:val="00401C1B"/>
    <w:rsid w:val="00401D75"/>
    <w:rsid w:val="00402242"/>
    <w:rsid w:val="0040232C"/>
    <w:rsid w:val="004026CB"/>
    <w:rsid w:val="00402702"/>
    <w:rsid w:val="00402FA0"/>
    <w:rsid w:val="004034DC"/>
    <w:rsid w:val="00403BC2"/>
    <w:rsid w:val="0040507D"/>
    <w:rsid w:val="0040513F"/>
    <w:rsid w:val="0040622F"/>
    <w:rsid w:val="0040691B"/>
    <w:rsid w:val="00406E6D"/>
    <w:rsid w:val="0040752C"/>
    <w:rsid w:val="00407B4F"/>
    <w:rsid w:val="00407D4F"/>
    <w:rsid w:val="00407FB6"/>
    <w:rsid w:val="0041024F"/>
    <w:rsid w:val="004107A4"/>
    <w:rsid w:val="00411027"/>
    <w:rsid w:val="0041121C"/>
    <w:rsid w:val="0041134D"/>
    <w:rsid w:val="00411C59"/>
    <w:rsid w:val="00411E51"/>
    <w:rsid w:val="00412054"/>
    <w:rsid w:val="00412B9B"/>
    <w:rsid w:val="0041347C"/>
    <w:rsid w:val="0041390F"/>
    <w:rsid w:val="00413B57"/>
    <w:rsid w:val="00413BCA"/>
    <w:rsid w:val="004149C1"/>
    <w:rsid w:val="00414CC6"/>
    <w:rsid w:val="00414EA0"/>
    <w:rsid w:val="004150CB"/>
    <w:rsid w:val="00415122"/>
    <w:rsid w:val="00415CCB"/>
    <w:rsid w:val="00416162"/>
    <w:rsid w:val="0041634E"/>
    <w:rsid w:val="004169FC"/>
    <w:rsid w:val="00417B8D"/>
    <w:rsid w:val="00417EF9"/>
    <w:rsid w:val="00420849"/>
    <w:rsid w:val="00420867"/>
    <w:rsid w:val="00420987"/>
    <w:rsid w:val="00420AA7"/>
    <w:rsid w:val="00420AD3"/>
    <w:rsid w:val="00420F92"/>
    <w:rsid w:val="00421776"/>
    <w:rsid w:val="004222DC"/>
    <w:rsid w:val="0042236D"/>
    <w:rsid w:val="004229C9"/>
    <w:rsid w:val="00422E86"/>
    <w:rsid w:val="00422FF5"/>
    <w:rsid w:val="00423F61"/>
    <w:rsid w:val="0042427C"/>
    <w:rsid w:val="004242E3"/>
    <w:rsid w:val="0042431B"/>
    <w:rsid w:val="00424C6B"/>
    <w:rsid w:val="00425106"/>
    <w:rsid w:val="00425C3F"/>
    <w:rsid w:val="004263B5"/>
    <w:rsid w:val="00426B22"/>
    <w:rsid w:val="00426E86"/>
    <w:rsid w:val="00426FA8"/>
    <w:rsid w:val="00427B49"/>
    <w:rsid w:val="00430A0D"/>
    <w:rsid w:val="00430F56"/>
    <w:rsid w:val="004313B0"/>
    <w:rsid w:val="0043174A"/>
    <w:rsid w:val="00431CA5"/>
    <w:rsid w:val="00431D0B"/>
    <w:rsid w:val="00431EA7"/>
    <w:rsid w:val="00431EEB"/>
    <w:rsid w:val="00432899"/>
    <w:rsid w:val="004338FD"/>
    <w:rsid w:val="004340CE"/>
    <w:rsid w:val="00434479"/>
    <w:rsid w:val="00434775"/>
    <w:rsid w:val="0043480B"/>
    <w:rsid w:val="004348D5"/>
    <w:rsid w:val="00434F12"/>
    <w:rsid w:val="0043517C"/>
    <w:rsid w:val="00435477"/>
    <w:rsid w:val="00436DEA"/>
    <w:rsid w:val="00437499"/>
    <w:rsid w:val="004378BF"/>
    <w:rsid w:val="00437AC8"/>
    <w:rsid w:val="00437FC1"/>
    <w:rsid w:val="00440414"/>
    <w:rsid w:val="00440A4B"/>
    <w:rsid w:val="00440FA2"/>
    <w:rsid w:val="00441289"/>
    <w:rsid w:val="00441513"/>
    <w:rsid w:val="00441B35"/>
    <w:rsid w:val="00441BB2"/>
    <w:rsid w:val="00442218"/>
    <w:rsid w:val="00442972"/>
    <w:rsid w:val="00442E1C"/>
    <w:rsid w:val="004430E9"/>
    <w:rsid w:val="004439A6"/>
    <w:rsid w:val="0044473B"/>
    <w:rsid w:val="00444895"/>
    <w:rsid w:val="00444F0F"/>
    <w:rsid w:val="004452C5"/>
    <w:rsid w:val="004453A9"/>
    <w:rsid w:val="00445519"/>
    <w:rsid w:val="00445DD5"/>
    <w:rsid w:val="004461DB"/>
    <w:rsid w:val="00446485"/>
    <w:rsid w:val="004464CE"/>
    <w:rsid w:val="00446BDF"/>
    <w:rsid w:val="00447353"/>
    <w:rsid w:val="00447D76"/>
    <w:rsid w:val="004504FB"/>
    <w:rsid w:val="00450506"/>
    <w:rsid w:val="004507D7"/>
    <w:rsid w:val="00450FFB"/>
    <w:rsid w:val="00451C3F"/>
    <w:rsid w:val="004528A4"/>
    <w:rsid w:val="00452A95"/>
    <w:rsid w:val="00452E67"/>
    <w:rsid w:val="00453254"/>
    <w:rsid w:val="0045329A"/>
    <w:rsid w:val="004534FC"/>
    <w:rsid w:val="00453EAE"/>
    <w:rsid w:val="0045409E"/>
    <w:rsid w:val="00454345"/>
    <w:rsid w:val="004549B4"/>
    <w:rsid w:val="00454A1B"/>
    <w:rsid w:val="00454B6B"/>
    <w:rsid w:val="00454C25"/>
    <w:rsid w:val="00454DD5"/>
    <w:rsid w:val="00455204"/>
    <w:rsid w:val="0045542C"/>
    <w:rsid w:val="004561AA"/>
    <w:rsid w:val="00456A6C"/>
    <w:rsid w:val="004572A1"/>
    <w:rsid w:val="00457B4E"/>
    <w:rsid w:val="00457FE5"/>
    <w:rsid w:val="00457FF4"/>
    <w:rsid w:val="0046116B"/>
    <w:rsid w:val="00462B61"/>
    <w:rsid w:val="004632BB"/>
    <w:rsid w:val="00463398"/>
    <w:rsid w:val="0046386B"/>
    <w:rsid w:val="004638E5"/>
    <w:rsid w:val="004638EB"/>
    <w:rsid w:val="00463909"/>
    <w:rsid w:val="0046408B"/>
    <w:rsid w:val="00464AC4"/>
    <w:rsid w:val="00464B9A"/>
    <w:rsid w:val="00464F53"/>
    <w:rsid w:val="00465957"/>
    <w:rsid w:val="00465AD8"/>
    <w:rsid w:val="0046681C"/>
    <w:rsid w:val="0046685E"/>
    <w:rsid w:val="00466A62"/>
    <w:rsid w:val="00466D18"/>
    <w:rsid w:val="00466E51"/>
    <w:rsid w:val="00467862"/>
    <w:rsid w:val="00470B31"/>
    <w:rsid w:val="00471083"/>
    <w:rsid w:val="00471195"/>
    <w:rsid w:val="00471439"/>
    <w:rsid w:val="00471483"/>
    <w:rsid w:val="00471AA2"/>
    <w:rsid w:val="00472017"/>
    <w:rsid w:val="004720DC"/>
    <w:rsid w:val="00472382"/>
    <w:rsid w:val="00472626"/>
    <w:rsid w:val="00472637"/>
    <w:rsid w:val="00472A5D"/>
    <w:rsid w:val="00472ACB"/>
    <w:rsid w:val="004735DE"/>
    <w:rsid w:val="0047363F"/>
    <w:rsid w:val="0047492E"/>
    <w:rsid w:val="004749B8"/>
    <w:rsid w:val="00474D8B"/>
    <w:rsid w:val="00475123"/>
    <w:rsid w:val="00476466"/>
    <w:rsid w:val="004764EA"/>
    <w:rsid w:val="00477153"/>
    <w:rsid w:val="004771FA"/>
    <w:rsid w:val="00477506"/>
    <w:rsid w:val="004802BA"/>
    <w:rsid w:val="004804D1"/>
    <w:rsid w:val="00480A5B"/>
    <w:rsid w:val="004814A5"/>
    <w:rsid w:val="00481567"/>
    <w:rsid w:val="00481D60"/>
    <w:rsid w:val="00482475"/>
    <w:rsid w:val="00482B5E"/>
    <w:rsid w:val="00482FA1"/>
    <w:rsid w:val="00483438"/>
    <w:rsid w:val="00483DEA"/>
    <w:rsid w:val="00483FCA"/>
    <w:rsid w:val="00484050"/>
    <w:rsid w:val="004845E6"/>
    <w:rsid w:val="0048499C"/>
    <w:rsid w:val="00484D00"/>
    <w:rsid w:val="00485E07"/>
    <w:rsid w:val="00486301"/>
    <w:rsid w:val="00486362"/>
    <w:rsid w:val="0048646C"/>
    <w:rsid w:val="00486527"/>
    <w:rsid w:val="00486D3E"/>
    <w:rsid w:val="00486ECB"/>
    <w:rsid w:val="00487867"/>
    <w:rsid w:val="00487EB3"/>
    <w:rsid w:val="004903F2"/>
    <w:rsid w:val="0049050A"/>
    <w:rsid w:val="00490524"/>
    <w:rsid w:val="00490576"/>
    <w:rsid w:val="00490831"/>
    <w:rsid w:val="0049103C"/>
    <w:rsid w:val="004910F8"/>
    <w:rsid w:val="00491439"/>
    <w:rsid w:val="004914BE"/>
    <w:rsid w:val="0049170E"/>
    <w:rsid w:val="00492997"/>
    <w:rsid w:val="004929ED"/>
    <w:rsid w:val="00492F2A"/>
    <w:rsid w:val="00492F94"/>
    <w:rsid w:val="004932B4"/>
    <w:rsid w:val="00493777"/>
    <w:rsid w:val="0049401D"/>
    <w:rsid w:val="00494199"/>
    <w:rsid w:val="00494431"/>
    <w:rsid w:val="00494468"/>
    <w:rsid w:val="00494ECB"/>
    <w:rsid w:val="00495568"/>
    <w:rsid w:val="004959DF"/>
    <w:rsid w:val="00495BA6"/>
    <w:rsid w:val="00496462"/>
    <w:rsid w:val="004970F1"/>
    <w:rsid w:val="004979B9"/>
    <w:rsid w:val="00497E1B"/>
    <w:rsid w:val="004A0087"/>
    <w:rsid w:val="004A01B7"/>
    <w:rsid w:val="004A0497"/>
    <w:rsid w:val="004A0C06"/>
    <w:rsid w:val="004A0C64"/>
    <w:rsid w:val="004A0CDD"/>
    <w:rsid w:val="004A1524"/>
    <w:rsid w:val="004A1746"/>
    <w:rsid w:val="004A28F1"/>
    <w:rsid w:val="004A293D"/>
    <w:rsid w:val="004A2FD5"/>
    <w:rsid w:val="004A3648"/>
    <w:rsid w:val="004A3BE9"/>
    <w:rsid w:val="004A4303"/>
    <w:rsid w:val="004A5C20"/>
    <w:rsid w:val="004A6668"/>
    <w:rsid w:val="004A685C"/>
    <w:rsid w:val="004A69FC"/>
    <w:rsid w:val="004A6A3F"/>
    <w:rsid w:val="004A6C63"/>
    <w:rsid w:val="004A74F1"/>
    <w:rsid w:val="004A7AE1"/>
    <w:rsid w:val="004B0059"/>
    <w:rsid w:val="004B06E4"/>
    <w:rsid w:val="004B111A"/>
    <w:rsid w:val="004B17F9"/>
    <w:rsid w:val="004B1AA1"/>
    <w:rsid w:val="004B1D42"/>
    <w:rsid w:val="004B1DAC"/>
    <w:rsid w:val="004B200D"/>
    <w:rsid w:val="004B2ED5"/>
    <w:rsid w:val="004B352B"/>
    <w:rsid w:val="004B3EE3"/>
    <w:rsid w:val="004B45D7"/>
    <w:rsid w:val="004B4924"/>
    <w:rsid w:val="004B4B53"/>
    <w:rsid w:val="004B4C4E"/>
    <w:rsid w:val="004B4FE1"/>
    <w:rsid w:val="004B6466"/>
    <w:rsid w:val="004B6483"/>
    <w:rsid w:val="004B65F2"/>
    <w:rsid w:val="004B67D3"/>
    <w:rsid w:val="004B72E7"/>
    <w:rsid w:val="004B7AD2"/>
    <w:rsid w:val="004B7C56"/>
    <w:rsid w:val="004C019E"/>
    <w:rsid w:val="004C05A7"/>
    <w:rsid w:val="004C05D3"/>
    <w:rsid w:val="004C08A0"/>
    <w:rsid w:val="004C0E2E"/>
    <w:rsid w:val="004C1000"/>
    <w:rsid w:val="004C134A"/>
    <w:rsid w:val="004C1ED6"/>
    <w:rsid w:val="004C24BD"/>
    <w:rsid w:val="004C26A4"/>
    <w:rsid w:val="004C2B68"/>
    <w:rsid w:val="004C2BB8"/>
    <w:rsid w:val="004C2C22"/>
    <w:rsid w:val="004C3806"/>
    <w:rsid w:val="004C3BC7"/>
    <w:rsid w:val="004C3FCE"/>
    <w:rsid w:val="004C40BA"/>
    <w:rsid w:val="004C4393"/>
    <w:rsid w:val="004C4657"/>
    <w:rsid w:val="004C4790"/>
    <w:rsid w:val="004C4A3A"/>
    <w:rsid w:val="004C4C21"/>
    <w:rsid w:val="004C4DFB"/>
    <w:rsid w:val="004C54C7"/>
    <w:rsid w:val="004C5A1B"/>
    <w:rsid w:val="004C5AB0"/>
    <w:rsid w:val="004C5C3B"/>
    <w:rsid w:val="004C5E07"/>
    <w:rsid w:val="004C63EA"/>
    <w:rsid w:val="004C656B"/>
    <w:rsid w:val="004C70AF"/>
    <w:rsid w:val="004C7521"/>
    <w:rsid w:val="004C7601"/>
    <w:rsid w:val="004C7C08"/>
    <w:rsid w:val="004D012E"/>
    <w:rsid w:val="004D0382"/>
    <w:rsid w:val="004D03BD"/>
    <w:rsid w:val="004D095C"/>
    <w:rsid w:val="004D09C3"/>
    <w:rsid w:val="004D19A5"/>
    <w:rsid w:val="004D2015"/>
    <w:rsid w:val="004D213A"/>
    <w:rsid w:val="004D3204"/>
    <w:rsid w:val="004D3F88"/>
    <w:rsid w:val="004D4013"/>
    <w:rsid w:val="004D490D"/>
    <w:rsid w:val="004D4C43"/>
    <w:rsid w:val="004D4CB8"/>
    <w:rsid w:val="004D4FA9"/>
    <w:rsid w:val="004D5182"/>
    <w:rsid w:val="004D5C0F"/>
    <w:rsid w:val="004D5D2B"/>
    <w:rsid w:val="004D65FC"/>
    <w:rsid w:val="004D6B30"/>
    <w:rsid w:val="004D6CA7"/>
    <w:rsid w:val="004D6FC2"/>
    <w:rsid w:val="004D7872"/>
    <w:rsid w:val="004E099B"/>
    <w:rsid w:val="004E0EDA"/>
    <w:rsid w:val="004E1BC5"/>
    <w:rsid w:val="004E1E76"/>
    <w:rsid w:val="004E22A4"/>
    <w:rsid w:val="004E24D5"/>
    <w:rsid w:val="004E2A7A"/>
    <w:rsid w:val="004E3E40"/>
    <w:rsid w:val="004E3EC4"/>
    <w:rsid w:val="004E4A2B"/>
    <w:rsid w:val="004E4C2E"/>
    <w:rsid w:val="004E4D0D"/>
    <w:rsid w:val="004E53B5"/>
    <w:rsid w:val="004E5BD7"/>
    <w:rsid w:val="004E5C50"/>
    <w:rsid w:val="004E5C68"/>
    <w:rsid w:val="004E5F83"/>
    <w:rsid w:val="004E5FC6"/>
    <w:rsid w:val="004E61E4"/>
    <w:rsid w:val="004E61EE"/>
    <w:rsid w:val="004E696E"/>
    <w:rsid w:val="004E6F25"/>
    <w:rsid w:val="004E6F93"/>
    <w:rsid w:val="004E71E2"/>
    <w:rsid w:val="004E7828"/>
    <w:rsid w:val="004E7CB2"/>
    <w:rsid w:val="004E7E6B"/>
    <w:rsid w:val="004F01F9"/>
    <w:rsid w:val="004F0247"/>
    <w:rsid w:val="004F0E60"/>
    <w:rsid w:val="004F116B"/>
    <w:rsid w:val="004F1701"/>
    <w:rsid w:val="004F240E"/>
    <w:rsid w:val="004F24DE"/>
    <w:rsid w:val="004F27F5"/>
    <w:rsid w:val="004F30FA"/>
    <w:rsid w:val="004F42CD"/>
    <w:rsid w:val="004F44E9"/>
    <w:rsid w:val="004F467B"/>
    <w:rsid w:val="004F470B"/>
    <w:rsid w:val="004F49E7"/>
    <w:rsid w:val="004F4FC3"/>
    <w:rsid w:val="004F4FC8"/>
    <w:rsid w:val="004F5B1D"/>
    <w:rsid w:val="004F5F0F"/>
    <w:rsid w:val="004F6156"/>
    <w:rsid w:val="004F629A"/>
    <w:rsid w:val="004F68D7"/>
    <w:rsid w:val="004F733E"/>
    <w:rsid w:val="00501214"/>
    <w:rsid w:val="005013D8"/>
    <w:rsid w:val="005015C6"/>
    <w:rsid w:val="0050160C"/>
    <w:rsid w:val="00501977"/>
    <w:rsid w:val="005019D7"/>
    <w:rsid w:val="00501F75"/>
    <w:rsid w:val="0050207F"/>
    <w:rsid w:val="00502202"/>
    <w:rsid w:val="0050229E"/>
    <w:rsid w:val="0050235C"/>
    <w:rsid w:val="005025AA"/>
    <w:rsid w:val="00502632"/>
    <w:rsid w:val="00502654"/>
    <w:rsid w:val="005032D2"/>
    <w:rsid w:val="0050330A"/>
    <w:rsid w:val="00503584"/>
    <w:rsid w:val="0050380B"/>
    <w:rsid w:val="00503B98"/>
    <w:rsid w:val="00503D08"/>
    <w:rsid w:val="00504BF8"/>
    <w:rsid w:val="0050523F"/>
    <w:rsid w:val="005056FD"/>
    <w:rsid w:val="005057A8"/>
    <w:rsid w:val="00505B87"/>
    <w:rsid w:val="005066CA"/>
    <w:rsid w:val="005070A5"/>
    <w:rsid w:val="0050735A"/>
    <w:rsid w:val="005075C2"/>
    <w:rsid w:val="005075E5"/>
    <w:rsid w:val="005106D2"/>
    <w:rsid w:val="005106D7"/>
    <w:rsid w:val="00510863"/>
    <w:rsid w:val="00510FBA"/>
    <w:rsid w:val="0051157D"/>
    <w:rsid w:val="0051172B"/>
    <w:rsid w:val="005117CB"/>
    <w:rsid w:val="00511C09"/>
    <w:rsid w:val="00511F2E"/>
    <w:rsid w:val="0051216B"/>
    <w:rsid w:val="00512736"/>
    <w:rsid w:val="00512B80"/>
    <w:rsid w:val="00512D68"/>
    <w:rsid w:val="00512D81"/>
    <w:rsid w:val="00512EEC"/>
    <w:rsid w:val="00513A5F"/>
    <w:rsid w:val="00513B67"/>
    <w:rsid w:val="0051413E"/>
    <w:rsid w:val="005146DC"/>
    <w:rsid w:val="00514FE3"/>
    <w:rsid w:val="00515138"/>
    <w:rsid w:val="0051554A"/>
    <w:rsid w:val="00515C20"/>
    <w:rsid w:val="00517854"/>
    <w:rsid w:val="005179E3"/>
    <w:rsid w:val="00517AB1"/>
    <w:rsid w:val="00520012"/>
    <w:rsid w:val="00520739"/>
    <w:rsid w:val="00520956"/>
    <w:rsid w:val="00520F9B"/>
    <w:rsid w:val="00521229"/>
    <w:rsid w:val="00521B85"/>
    <w:rsid w:val="00522A49"/>
    <w:rsid w:val="00522A67"/>
    <w:rsid w:val="00522E47"/>
    <w:rsid w:val="005233AD"/>
    <w:rsid w:val="005245CC"/>
    <w:rsid w:val="005249D8"/>
    <w:rsid w:val="00524AEB"/>
    <w:rsid w:val="00524E10"/>
    <w:rsid w:val="00525440"/>
    <w:rsid w:val="00526375"/>
    <w:rsid w:val="00526422"/>
    <w:rsid w:val="00526560"/>
    <w:rsid w:val="00526724"/>
    <w:rsid w:val="00526E75"/>
    <w:rsid w:val="00527931"/>
    <w:rsid w:val="005303AA"/>
    <w:rsid w:val="0053094F"/>
    <w:rsid w:val="00530F62"/>
    <w:rsid w:val="0053105D"/>
    <w:rsid w:val="0053167F"/>
    <w:rsid w:val="00531718"/>
    <w:rsid w:val="00531A9A"/>
    <w:rsid w:val="00532427"/>
    <w:rsid w:val="00532D0E"/>
    <w:rsid w:val="00533093"/>
    <w:rsid w:val="00533481"/>
    <w:rsid w:val="005334DA"/>
    <w:rsid w:val="00533519"/>
    <w:rsid w:val="0053380B"/>
    <w:rsid w:val="00533B74"/>
    <w:rsid w:val="00533C4F"/>
    <w:rsid w:val="00534019"/>
    <w:rsid w:val="00534199"/>
    <w:rsid w:val="005343A6"/>
    <w:rsid w:val="0053465A"/>
    <w:rsid w:val="0053514B"/>
    <w:rsid w:val="00535450"/>
    <w:rsid w:val="00535732"/>
    <w:rsid w:val="005358EC"/>
    <w:rsid w:val="00535A5A"/>
    <w:rsid w:val="00535C3B"/>
    <w:rsid w:val="00536663"/>
    <w:rsid w:val="005372AE"/>
    <w:rsid w:val="0053745C"/>
    <w:rsid w:val="0054041A"/>
    <w:rsid w:val="0054110A"/>
    <w:rsid w:val="005414B5"/>
    <w:rsid w:val="00541D64"/>
    <w:rsid w:val="00542290"/>
    <w:rsid w:val="005422B1"/>
    <w:rsid w:val="00542902"/>
    <w:rsid w:val="00542A5C"/>
    <w:rsid w:val="00542B1F"/>
    <w:rsid w:val="00542F6D"/>
    <w:rsid w:val="00543159"/>
    <w:rsid w:val="0054378A"/>
    <w:rsid w:val="00543B50"/>
    <w:rsid w:val="005445D5"/>
    <w:rsid w:val="00544AD0"/>
    <w:rsid w:val="00545C49"/>
    <w:rsid w:val="00546360"/>
    <w:rsid w:val="005471A6"/>
    <w:rsid w:val="0054720C"/>
    <w:rsid w:val="00547881"/>
    <w:rsid w:val="00550388"/>
    <w:rsid w:val="005503EF"/>
    <w:rsid w:val="0055094E"/>
    <w:rsid w:val="00550B84"/>
    <w:rsid w:val="00550F56"/>
    <w:rsid w:val="0055120F"/>
    <w:rsid w:val="00551586"/>
    <w:rsid w:val="00551C06"/>
    <w:rsid w:val="0055275D"/>
    <w:rsid w:val="00552922"/>
    <w:rsid w:val="00552A6E"/>
    <w:rsid w:val="0055375A"/>
    <w:rsid w:val="00553FF1"/>
    <w:rsid w:val="00554B00"/>
    <w:rsid w:val="00554F26"/>
    <w:rsid w:val="00555FB5"/>
    <w:rsid w:val="005566CD"/>
    <w:rsid w:val="005577E6"/>
    <w:rsid w:val="00557861"/>
    <w:rsid w:val="00557BBC"/>
    <w:rsid w:val="00557F0D"/>
    <w:rsid w:val="00561150"/>
    <w:rsid w:val="00561768"/>
    <w:rsid w:val="00561802"/>
    <w:rsid w:val="00561CBF"/>
    <w:rsid w:val="00561D8A"/>
    <w:rsid w:val="00561DF5"/>
    <w:rsid w:val="00562272"/>
    <w:rsid w:val="00562918"/>
    <w:rsid w:val="00562BAC"/>
    <w:rsid w:val="00563463"/>
    <w:rsid w:val="005635E9"/>
    <w:rsid w:val="0056388C"/>
    <w:rsid w:val="00563A0E"/>
    <w:rsid w:val="00563DE8"/>
    <w:rsid w:val="00563FE1"/>
    <w:rsid w:val="00564596"/>
    <w:rsid w:val="00565013"/>
    <w:rsid w:val="0056524B"/>
    <w:rsid w:val="005652BA"/>
    <w:rsid w:val="005657F1"/>
    <w:rsid w:val="00565BFA"/>
    <w:rsid w:val="00566471"/>
    <w:rsid w:val="00566877"/>
    <w:rsid w:val="00567718"/>
    <w:rsid w:val="005679D4"/>
    <w:rsid w:val="00567BFC"/>
    <w:rsid w:val="00570144"/>
    <w:rsid w:val="00570E14"/>
    <w:rsid w:val="005715A5"/>
    <w:rsid w:val="005723E3"/>
    <w:rsid w:val="0057263F"/>
    <w:rsid w:val="005729AD"/>
    <w:rsid w:val="00572FFD"/>
    <w:rsid w:val="005732BA"/>
    <w:rsid w:val="00573695"/>
    <w:rsid w:val="00573F5A"/>
    <w:rsid w:val="00574881"/>
    <w:rsid w:val="005749F1"/>
    <w:rsid w:val="00574A1E"/>
    <w:rsid w:val="0057524D"/>
    <w:rsid w:val="00575331"/>
    <w:rsid w:val="0057537C"/>
    <w:rsid w:val="00576753"/>
    <w:rsid w:val="00577568"/>
    <w:rsid w:val="0057785B"/>
    <w:rsid w:val="00577C5C"/>
    <w:rsid w:val="00577C76"/>
    <w:rsid w:val="005801AD"/>
    <w:rsid w:val="0058050C"/>
    <w:rsid w:val="00580A6A"/>
    <w:rsid w:val="00580FB3"/>
    <w:rsid w:val="00580FFE"/>
    <w:rsid w:val="0058115C"/>
    <w:rsid w:val="00581CD6"/>
    <w:rsid w:val="00581D61"/>
    <w:rsid w:val="005822D2"/>
    <w:rsid w:val="00582433"/>
    <w:rsid w:val="0058282E"/>
    <w:rsid w:val="00582B8F"/>
    <w:rsid w:val="00582F35"/>
    <w:rsid w:val="00583015"/>
    <w:rsid w:val="00583310"/>
    <w:rsid w:val="00583944"/>
    <w:rsid w:val="00584527"/>
    <w:rsid w:val="0058471E"/>
    <w:rsid w:val="005851C2"/>
    <w:rsid w:val="0058556E"/>
    <w:rsid w:val="00585738"/>
    <w:rsid w:val="00585BA4"/>
    <w:rsid w:val="00585CD4"/>
    <w:rsid w:val="00586014"/>
    <w:rsid w:val="00586883"/>
    <w:rsid w:val="00586B8F"/>
    <w:rsid w:val="005874AB"/>
    <w:rsid w:val="00587DE4"/>
    <w:rsid w:val="00587DF7"/>
    <w:rsid w:val="00591193"/>
    <w:rsid w:val="00591D0C"/>
    <w:rsid w:val="00592700"/>
    <w:rsid w:val="005933C7"/>
    <w:rsid w:val="00593D11"/>
    <w:rsid w:val="00593F5A"/>
    <w:rsid w:val="00594397"/>
    <w:rsid w:val="00594EE1"/>
    <w:rsid w:val="00595407"/>
    <w:rsid w:val="00595EAD"/>
    <w:rsid w:val="00596FCA"/>
    <w:rsid w:val="00597288"/>
    <w:rsid w:val="00597CD9"/>
    <w:rsid w:val="00597EA5"/>
    <w:rsid w:val="005A043C"/>
    <w:rsid w:val="005A0494"/>
    <w:rsid w:val="005A0CF6"/>
    <w:rsid w:val="005A0F79"/>
    <w:rsid w:val="005A0F8C"/>
    <w:rsid w:val="005A2115"/>
    <w:rsid w:val="005A3954"/>
    <w:rsid w:val="005A40A4"/>
    <w:rsid w:val="005A43D4"/>
    <w:rsid w:val="005A45B0"/>
    <w:rsid w:val="005A4AD1"/>
    <w:rsid w:val="005A4C85"/>
    <w:rsid w:val="005A4E90"/>
    <w:rsid w:val="005A544C"/>
    <w:rsid w:val="005A5977"/>
    <w:rsid w:val="005A5C83"/>
    <w:rsid w:val="005A5F19"/>
    <w:rsid w:val="005A6527"/>
    <w:rsid w:val="005A6B71"/>
    <w:rsid w:val="005A6CB5"/>
    <w:rsid w:val="005A7BF1"/>
    <w:rsid w:val="005B0228"/>
    <w:rsid w:val="005B0350"/>
    <w:rsid w:val="005B0B44"/>
    <w:rsid w:val="005B1089"/>
    <w:rsid w:val="005B12CE"/>
    <w:rsid w:val="005B1390"/>
    <w:rsid w:val="005B13C3"/>
    <w:rsid w:val="005B16EF"/>
    <w:rsid w:val="005B1A99"/>
    <w:rsid w:val="005B1EE7"/>
    <w:rsid w:val="005B20B6"/>
    <w:rsid w:val="005B2E91"/>
    <w:rsid w:val="005B33D7"/>
    <w:rsid w:val="005B3B44"/>
    <w:rsid w:val="005B3CF0"/>
    <w:rsid w:val="005B3D29"/>
    <w:rsid w:val="005B3DDF"/>
    <w:rsid w:val="005B46D3"/>
    <w:rsid w:val="005B471C"/>
    <w:rsid w:val="005B484A"/>
    <w:rsid w:val="005B48D4"/>
    <w:rsid w:val="005B4A15"/>
    <w:rsid w:val="005B4AFF"/>
    <w:rsid w:val="005B4E4B"/>
    <w:rsid w:val="005B52E9"/>
    <w:rsid w:val="005B535C"/>
    <w:rsid w:val="005B552F"/>
    <w:rsid w:val="005B57E9"/>
    <w:rsid w:val="005B59EB"/>
    <w:rsid w:val="005B5DD4"/>
    <w:rsid w:val="005B6BDA"/>
    <w:rsid w:val="005B6C03"/>
    <w:rsid w:val="005B6E7E"/>
    <w:rsid w:val="005B71D1"/>
    <w:rsid w:val="005B795F"/>
    <w:rsid w:val="005C03AC"/>
    <w:rsid w:val="005C0544"/>
    <w:rsid w:val="005C1462"/>
    <w:rsid w:val="005C196F"/>
    <w:rsid w:val="005C1A80"/>
    <w:rsid w:val="005C24FD"/>
    <w:rsid w:val="005C27D8"/>
    <w:rsid w:val="005C2AE8"/>
    <w:rsid w:val="005C2BD9"/>
    <w:rsid w:val="005C3462"/>
    <w:rsid w:val="005C3C98"/>
    <w:rsid w:val="005C492D"/>
    <w:rsid w:val="005C4B6B"/>
    <w:rsid w:val="005C4C33"/>
    <w:rsid w:val="005C534E"/>
    <w:rsid w:val="005C53FD"/>
    <w:rsid w:val="005C575A"/>
    <w:rsid w:val="005C6350"/>
    <w:rsid w:val="005C63AF"/>
    <w:rsid w:val="005C66DC"/>
    <w:rsid w:val="005C6F27"/>
    <w:rsid w:val="005C7344"/>
    <w:rsid w:val="005C7E1F"/>
    <w:rsid w:val="005C7ED1"/>
    <w:rsid w:val="005D0092"/>
    <w:rsid w:val="005D0605"/>
    <w:rsid w:val="005D223D"/>
    <w:rsid w:val="005D2414"/>
    <w:rsid w:val="005D2B60"/>
    <w:rsid w:val="005D393D"/>
    <w:rsid w:val="005D4780"/>
    <w:rsid w:val="005D498D"/>
    <w:rsid w:val="005D4F8D"/>
    <w:rsid w:val="005D51F9"/>
    <w:rsid w:val="005D5881"/>
    <w:rsid w:val="005D5982"/>
    <w:rsid w:val="005D59BB"/>
    <w:rsid w:val="005D603C"/>
    <w:rsid w:val="005D6AFE"/>
    <w:rsid w:val="005D7324"/>
    <w:rsid w:val="005D7D11"/>
    <w:rsid w:val="005E07CF"/>
    <w:rsid w:val="005E0924"/>
    <w:rsid w:val="005E09B4"/>
    <w:rsid w:val="005E12C7"/>
    <w:rsid w:val="005E13C5"/>
    <w:rsid w:val="005E192F"/>
    <w:rsid w:val="005E1AB2"/>
    <w:rsid w:val="005E1BE2"/>
    <w:rsid w:val="005E1C93"/>
    <w:rsid w:val="005E1CFC"/>
    <w:rsid w:val="005E1DCB"/>
    <w:rsid w:val="005E208A"/>
    <w:rsid w:val="005E27F3"/>
    <w:rsid w:val="005E28C2"/>
    <w:rsid w:val="005E28F6"/>
    <w:rsid w:val="005E2C0C"/>
    <w:rsid w:val="005E2FA4"/>
    <w:rsid w:val="005E3443"/>
    <w:rsid w:val="005E399A"/>
    <w:rsid w:val="005E3C81"/>
    <w:rsid w:val="005E4338"/>
    <w:rsid w:val="005E4365"/>
    <w:rsid w:val="005E4DBF"/>
    <w:rsid w:val="005E5220"/>
    <w:rsid w:val="005E5CF8"/>
    <w:rsid w:val="005E5F05"/>
    <w:rsid w:val="005E629D"/>
    <w:rsid w:val="005E66F9"/>
    <w:rsid w:val="005E7928"/>
    <w:rsid w:val="005E7A90"/>
    <w:rsid w:val="005F0314"/>
    <w:rsid w:val="005F0796"/>
    <w:rsid w:val="005F0B0A"/>
    <w:rsid w:val="005F2385"/>
    <w:rsid w:val="005F24D8"/>
    <w:rsid w:val="005F2797"/>
    <w:rsid w:val="005F2A05"/>
    <w:rsid w:val="005F2C10"/>
    <w:rsid w:val="005F3A99"/>
    <w:rsid w:val="005F3DBD"/>
    <w:rsid w:val="005F4564"/>
    <w:rsid w:val="005F4F2C"/>
    <w:rsid w:val="005F59B8"/>
    <w:rsid w:val="005F5A48"/>
    <w:rsid w:val="005F5C54"/>
    <w:rsid w:val="005F5CF3"/>
    <w:rsid w:val="005F68C9"/>
    <w:rsid w:val="005F69F6"/>
    <w:rsid w:val="00600CEF"/>
    <w:rsid w:val="00601495"/>
    <w:rsid w:val="00601543"/>
    <w:rsid w:val="00601C2E"/>
    <w:rsid w:val="00601C6F"/>
    <w:rsid w:val="00602B62"/>
    <w:rsid w:val="00602D39"/>
    <w:rsid w:val="00602E13"/>
    <w:rsid w:val="00602E57"/>
    <w:rsid w:val="00603A86"/>
    <w:rsid w:val="00604090"/>
    <w:rsid w:val="00604907"/>
    <w:rsid w:val="00604CF9"/>
    <w:rsid w:val="00604CFA"/>
    <w:rsid w:val="006056C8"/>
    <w:rsid w:val="00605844"/>
    <w:rsid w:val="00605DFA"/>
    <w:rsid w:val="00605FB3"/>
    <w:rsid w:val="00606002"/>
    <w:rsid w:val="00606090"/>
    <w:rsid w:val="006060CB"/>
    <w:rsid w:val="00606654"/>
    <w:rsid w:val="00606851"/>
    <w:rsid w:val="00606B5F"/>
    <w:rsid w:val="00606FB1"/>
    <w:rsid w:val="00607834"/>
    <w:rsid w:val="006079ED"/>
    <w:rsid w:val="00607B62"/>
    <w:rsid w:val="00607C82"/>
    <w:rsid w:val="00607CF9"/>
    <w:rsid w:val="00607E23"/>
    <w:rsid w:val="0061012D"/>
    <w:rsid w:val="00610903"/>
    <w:rsid w:val="00610CE6"/>
    <w:rsid w:val="00611029"/>
    <w:rsid w:val="00611C56"/>
    <w:rsid w:val="00611C8C"/>
    <w:rsid w:val="0061206B"/>
    <w:rsid w:val="00612C17"/>
    <w:rsid w:val="00612E20"/>
    <w:rsid w:val="006132D0"/>
    <w:rsid w:val="00614732"/>
    <w:rsid w:val="006148F2"/>
    <w:rsid w:val="00614923"/>
    <w:rsid w:val="00614AD4"/>
    <w:rsid w:val="00615055"/>
    <w:rsid w:val="0061528D"/>
    <w:rsid w:val="0061550E"/>
    <w:rsid w:val="00615B01"/>
    <w:rsid w:val="00615BEB"/>
    <w:rsid w:val="00615E76"/>
    <w:rsid w:val="0061623B"/>
    <w:rsid w:val="00616444"/>
    <w:rsid w:val="00616DFB"/>
    <w:rsid w:val="00616E76"/>
    <w:rsid w:val="00616F15"/>
    <w:rsid w:val="00617113"/>
    <w:rsid w:val="00620130"/>
    <w:rsid w:val="006209C0"/>
    <w:rsid w:val="00620DB5"/>
    <w:rsid w:val="00621536"/>
    <w:rsid w:val="00621740"/>
    <w:rsid w:val="00621868"/>
    <w:rsid w:val="00624221"/>
    <w:rsid w:val="00624668"/>
    <w:rsid w:val="00624957"/>
    <w:rsid w:val="00625038"/>
    <w:rsid w:val="006250BB"/>
    <w:rsid w:val="0062586C"/>
    <w:rsid w:val="00625A58"/>
    <w:rsid w:val="00626073"/>
    <w:rsid w:val="006268E0"/>
    <w:rsid w:val="00626D6C"/>
    <w:rsid w:val="006270BC"/>
    <w:rsid w:val="0062765B"/>
    <w:rsid w:val="006276F6"/>
    <w:rsid w:val="00627A29"/>
    <w:rsid w:val="00627B16"/>
    <w:rsid w:val="00627BBB"/>
    <w:rsid w:val="00627CD5"/>
    <w:rsid w:val="0063063E"/>
    <w:rsid w:val="00630957"/>
    <w:rsid w:val="00630A35"/>
    <w:rsid w:val="00630A4D"/>
    <w:rsid w:val="00630B35"/>
    <w:rsid w:val="00630DFB"/>
    <w:rsid w:val="006313BD"/>
    <w:rsid w:val="00631835"/>
    <w:rsid w:val="00631AEE"/>
    <w:rsid w:val="00631BA5"/>
    <w:rsid w:val="00631C53"/>
    <w:rsid w:val="00631FB4"/>
    <w:rsid w:val="006323EC"/>
    <w:rsid w:val="006328DC"/>
    <w:rsid w:val="006335D5"/>
    <w:rsid w:val="00633657"/>
    <w:rsid w:val="0063433D"/>
    <w:rsid w:val="0063455D"/>
    <w:rsid w:val="00634686"/>
    <w:rsid w:val="006348CF"/>
    <w:rsid w:val="00634AC5"/>
    <w:rsid w:val="00634B29"/>
    <w:rsid w:val="00635142"/>
    <w:rsid w:val="0063544D"/>
    <w:rsid w:val="006358E2"/>
    <w:rsid w:val="0063592D"/>
    <w:rsid w:val="00635FF3"/>
    <w:rsid w:val="0063603D"/>
    <w:rsid w:val="00636298"/>
    <w:rsid w:val="00636324"/>
    <w:rsid w:val="00636DD6"/>
    <w:rsid w:val="00637141"/>
    <w:rsid w:val="00637761"/>
    <w:rsid w:val="00640231"/>
    <w:rsid w:val="0064043B"/>
    <w:rsid w:val="00640C98"/>
    <w:rsid w:val="0064124B"/>
    <w:rsid w:val="00641331"/>
    <w:rsid w:val="00641350"/>
    <w:rsid w:val="00641383"/>
    <w:rsid w:val="006413B9"/>
    <w:rsid w:val="006414BC"/>
    <w:rsid w:val="00641964"/>
    <w:rsid w:val="006419C3"/>
    <w:rsid w:val="00641F22"/>
    <w:rsid w:val="006421B0"/>
    <w:rsid w:val="00642DF9"/>
    <w:rsid w:val="0064376B"/>
    <w:rsid w:val="0064416F"/>
    <w:rsid w:val="0064425B"/>
    <w:rsid w:val="006443E0"/>
    <w:rsid w:val="00644759"/>
    <w:rsid w:val="00644A8F"/>
    <w:rsid w:val="00644E23"/>
    <w:rsid w:val="00644E2F"/>
    <w:rsid w:val="00644E58"/>
    <w:rsid w:val="0064545E"/>
    <w:rsid w:val="0064556B"/>
    <w:rsid w:val="00645B00"/>
    <w:rsid w:val="00646333"/>
    <w:rsid w:val="0064659F"/>
    <w:rsid w:val="00646C03"/>
    <w:rsid w:val="006478D8"/>
    <w:rsid w:val="0064790D"/>
    <w:rsid w:val="0064790F"/>
    <w:rsid w:val="006504F1"/>
    <w:rsid w:val="00650CC0"/>
    <w:rsid w:val="00651363"/>
    <w:rsid w:val="006513B3"/>
    <w:rsid w:val="0065141A"/>
    <w:rsid w:val="00651588"/>
    <w:rsid w:val="00651B9E"/>
    <w:rsid w:val="00651FD2"/>
    <w:rsid w:val="00652082"/>
    <w:rsid w:val="00652633"/>
    <w:rsid w:val="006529C4"/>
    <w:rsid w:val="00652EE7"/>
    <w:rsid w:val="00653021"/>
    <w:rsid w:val="00654340"/>
    <w:rsid w:val="00654365"/>
    <w:rsid w:val="00654B1B"/>
    <w:rsid w:val="00654F37"/>
    <w:rsid w:val="00655245"/>
    <w:rsid w:val="00655BC7"/>
    <w:rsid w:val="00655EFF"/>
    <w:rsid w:val="00656187"/>
    <w:rsid w:val="0065644A"/>
    <w:rsid w:val="00656591"/>
    <w:rsid w:val="00656C63"/>
    <w:rsid w:val="006574A3"/>
    <w:rsid w:val="00657605"/>
    <w:rsid w:val="00657A1E"/>
    <w:rsid w:val="00657ADC"/>
    <w:rsid w:val="006600C8"/>
    <w:rsid w:val="0066116A"/>
    <w:rsid w:val="0066154B"/>
    <w:rsid w:val="00661614"/>
    <w:rsid w:val="00661686"/>
    <w:rsid w:val="00661DE9"/>
    <w:rsid w:val="00661E5A"/>
    <w:rsid w:val="006623B1"/>
    <w:rsid w:val="006625EC"/>
    <w:rsid w:val="006626C6"/>
    <w:rsid w:val="00662DF5"/>
    <w:rsid w:val="0066319E"/>
    <w:rsid w:val="0066382A"/>
    <w:rsid w:val="0066384D"/>
    <w:rsid w:val="00663994"/>
    <w:rsid w:val="00663BAA"/>
    <w:rsid w:val="0066461B"/>
    <w:rsid w:val="00664A34"/>
    <w:rsid w:val="0066556B"/>
    <w:rsid w:val="006663E2"/>
    <w:rsid w:val="006675EB"/>
    <w:rsid w:val="00667638"/>
    <w:rsid w:val="00667860"/>
    <w:rsid w:val="00667B5D"/>
    <w:rsid w:val="006700D2"/>
    <w:rsid w:val="006702EF"/>
    <w:rsid w:val="0067052B"/>
    <w:rsid w:val="006709BB"/>
    <w:rsid w:val="00670CC8"/>
    <w:rsid w:val="00670FF2"/>
    <w:rsid w:val="006710D7"/>
    <w:rsid w:val="00671270"/>
    <w:rsid w:val="006712AA"/>
    <w:rsid w:val="006718BF"/>
    <w:rsid w:val="00672170"/>
    <w:rsid w:val="006721A8"/>
    <w:rsid w:val="00672212"/>
    <w:rsid w:val="006726AF"/>
    <w:rsid w:val="00672702"/>
    <w:rsid w:val="00673376"/>
    <w:rsid w:val="00673575"/>
    <w:rsid w:val="00673D82"/>
    <w:rsid w:val="00673D9A"/>
    <w:rsid w:val="00673EBF"/>
    <w:rsid w:val="006748CC"/>
    <w:rsid w:val="00674950"/>
    <w:rsid w:val="00674C2C"/>
    <w:rsid w:val="00675EA8"/>
    <w:rsid w:val="00675FB6"/>
    <w:rsid w:val="0067650E"/>
    <w:rsid w:val="00676784"/>
    <w:rsid w:val="00676865"/>
    <w:rsid w:val="00677029"/>
    <w:rsid w:val="00677192"/>
    <w:rsid w:val="00677704"/>
    <w:rsid w:val="0067792D"/>
    <w:rsid w:val="006779EF"/>
    <w:rsid w:val="00677AA9"/>
    <w:rsid w:val="00677DC7"/>
    <w:rsid w:val="00680685"/>
    <w:rsid w:val="0068079F"/>
    <w:rsid w:val="00680EA9"/>
    <w:rsid w:val="006814FF"/>
    <w:rsid w:val="00681633"/>
    <w:rsid w:val="00681C0A"/>
    <w:rsid w:val="00681DAA"/>
    <w:rsid w:val="00682159"/>
    <w:rsid w:val="00682314"/>
    <w:rsid w:val="00682404"/>
    <w:rsid w:val="00682464"/>
    <w:rsid w:val="006824F6"/>
    <w:rsid w:val="006827BE"/>
    <w:rsid w:val="00682D1D"/>
    <w:rsid w:val="00682E77"/>
    <w:rsid w:val="006833C6"/>
    <w:rsid w:val="00683517"/>
    <w:rsid w:val="00683689"/>
    <w:rsid w:val="006836E3"/>
    <w:rsid w:val="00683711"/>
    <w:rsid w:val="0068394D"/>
    <w:rsid w:val="00683AF7"/>
    <w:rsid w:val="00685170"/>
    <w:rsid w:val="006853EE"/>
    <w:rsid w:val="00685550"/>
    <w:rsid w:val="006867C1"/>
    <w:rsid w:val="006867CC"/>
    <w:rsid w:val="00686AF0"/>
    <w:rsid w:val="00686CD4"/>
    <w:rsid w:val="0068716B"/>
    <w:rsid w:val="00687287"/>
    <w:rsid w:val="006875DB"/>
    <w:rsid w:val="006877E8"/>
    <w:rsid w:val="00687C0C"/>
    <w:rsid w:val="00690689"/>
    <w:rsid w:val="0069095B"/>
    <w:rsid w:val="00690A19"/>
    <w:rsid w:val="00690C8F"/>
    <w:rsid w:val="00690DEF"/>
    <w:rsid w:val="0069129C"/>
    <w:rsid w:val="00691597"/>
    <w:rsid w:val="006915EF"/>
    <w:rsid w:val="006918DB"/>
    <w:rsid w:val="00691B65"/>
    <w:rsid w:val="00691FF0"/>
    <w:rsid w:val="006925BC"/>
    <w:rsid w:val="00692DC9"/>
    <w:rsid w:val="00693000"/>
    <w:rsid w:val="006931DF"/>
    <w:rsid w:val="0069336C"/>
    <w:rsid w:val="00693468"/>
    <w:rsid w:val="006939C1"/>
    <w:rsid w:val="00693AA6"/>
    <w:rsid w:val="00693B64"/>
    <w:rsid w:val="00693CBA"/>
    <w:rsid w:val="006945C1"/>
    <w:rsid w:val="006948D6"/>
    <w:rsid w:val="006955D5"/>
    <w:rsid w:val="00695EDA"/>
    <w:rsid w:val="0069620A"/>
    <w:rsid w:val="0069630F"/>
    <w:rsid w:val="00697F6A"/>
    <w:rsid w:val="006A02D0"/>
    <w:rsid w:val="006A0A7C"/>
    <w:rsid w:val="006A11FE"/>
    <w:rsid w:val="006A14E5"/>
    <w:rsid w:val="006A15F3"/>
    <w:rsid w:val="006A1A3E"/>
    <w:rsid w:val="006A2284"/>
    <w:rsid w:val="006A2638"/>
    <w:rsid w:val="006A2EEE"/>
    <w:rsid w:val="006A3BC1"/>
    <w:rsid w:val="006A4220"/>
    <w:rsid w:val="006A42DC"/>
    <w:rsid w:val="006A4F48"/>
    <w:rsid w:val="006A540B"/>
    <w:rsid w:val="006A548F"/>
    <w:rsid w:val="006A62B3"/>
    <w:rsid w:val="006A699D"/>
    <w:rsid w:val="006A6E23"/>
    <w:rsid w:val="006A70E3"/>
    <w:rsid w:val="006A7AF7"/>
    <w:rsid w:val="006B0100"/>
    <w:rsid w:val="006B0747"/>
    <w:rsid w:val="006B0894"/>
    <w:rsid w:val="006B0B5E"/>
    <w:rsid w:val="006B0FA4"/>
    <w:rsid w:val="006B10CD"/>
    <w:rsid w:val="006B121C"/>
    <w:rsid w:val="006B1372"/>
    <w:rsid w:val="006B199A"/>
    <w:rsid w:val="006B1E4D"/>
    <w:rsid w:val="006B1FA8"/>
    <w:rsid w:val="006B2A0B"/>
    <w:rsid w:val="006B2C87"/>
    <w:rsid w:val="006B2F18"/>
    <w:rsid w:val="006B3ADF"/>
    <w:rsid w:val="006B3C3A"/>
    <w:rsid w:val="006B3C3B"/>
    <w:rsid w:val="006B4339"/>
    <w:rsid w:val="006B4EC0"/>
    <w:rsid w:val="006B57EE"/>
    <w:rsid w:val="006B57EF"/>
    <w:rsid w:val="006B5AB1"/>
    <w:rsid w:val="006B64B9"/>
    <w:rsid w:val="006B6743"/>
    <w:rsid w:val="006B701A"/>
    <w:rsid w:val="006B7133"/>
    <w:rsid w:val="006B7250"/>
    <w:rsid w:val="006B76BC"/>
    <w:rsid w:val="006B7912"/>
    <w:rsid w:val="006B7B00"/>
    <w:rsid w:val="006B7EA9"/>
    <w:rsid w:val="006B7EED"/>
    <w:rsid w:val="006C0488"/>
    <w:rsid w:val="006C0AF0"/>
    <w:rsid w:val="006C0D24"/>
    <w:rsid w:val="006C2721"/>
    <w:rsid w:val="006C2C46"/>
    <w:rsid w:val="006C2E84"/>
    <w:rsid w:val="006C2FA1"/>
    <w:rsid w:val="006C300E"/>
    <w:rsid w:val="006C35BF"/>
    <w:rsid w:val="006C4C85"/>
    <w:rsid w:val="006C4EDA"/>
    <w:rsid w:val="006C4EE2"/>
    <w:rsid w:val="006C563D"/>
    <w:rsid w:val="006C5E7A"/>
    <w:rsid w:val="006C64FF"/>
    <w:rsid w:val="006C664B"/>
    <w:rsid w:val="006C73E6"/>
    <w:rsid w:val="006C7B26"/>
    <w:rsid w:val="006C7F18"/>
    <w:rsid w:val="006D00EF"/>
    <w:rsid w:val="006D07D7"/>
    <w:rsid w:val="006D0977"/>
    <w:rsid w:val="006D0F3E"/>
    <w:rsid w:val="006D11AF"/>
    <w:rsid w:val="006D14F9"/>
    <w:rsid w:val="006D1A32"/>
    <w:rsid w:val="006D1E0D"/>
    <w:rsid w:val="006D20DC"/>
    <w:rsid w:val="006D2BB6"/>
    <w:rsid w:val="006D3088"/>
    <w:rsid w:val="006D3505"/>
    <w:rsid w:val="006D3DD2"/>
    <w:rsid w:val="006D3ECF"/>
    <w:rsid w:val="006D41C1"/>
    <w:rsid w:val="006D4490"/>
    <w:rsid w:val="006D4B36"/>
    <w:rsid w:val="006D4B3E"/>
    <w:rsid w:val="006D4B9D"/>
    <w:rsid w:val="006D4D9B"/>
    <w:rsid w:val="006D5170"/>
    <w:rsid w:val="006D5C71"/>
    <w:rsid w:val="006D602D"/>
    <w:rsid w:val="006D6D62"/>
    <w:rsid w:val="006D6F7B"/>
    <w:rsid w:val="006D7D29"/>
    <w:rsid w:val="006E0272"/>
    <w:rsid w:val="006E061B"/>
    <w:rsid w:val="006E0B9A"/>
    <w:rsid w:val="006E1050"/>
    <w:rsid w:val="006E117B"/>
    <w:rsid w:val="006E11B3"/>
    <w:rsid w:val="006E13B6"/>
    <w:rsid w:val="006E19C9"/>
    <w:rsid w:val="006E2484"/>
    <w:rsid w:val="006E25C6"/>
    <w:rsid w:val="006E2EE2"/>
    <w:rsid w:val="006E3048"/>
    <w:rsid w:val="006E4053"/>
    <w:rsid w:val="006E4A21"/>
    <w:rsid w:val="006E4C75"/>
    <w:rsid w:val="006E4D36"/>
    <w:rsid w:val="006E513A"/>
    <w:rsid w:val="006E5A26"/>
    <w:rsid w:val="006E5AAF"/>
    <w:rsid w:val="006E5B46"/>
    <w:rsid w:val="006E6DE0"/>
    <w:rsid w:val="006E752A"/>
    <w:rsid w:val="006E7876"/>
    <w:rsid w:val="006E7B45"/>
    <w:rsid w:val="006F05A7"/>
    <w:rsid w:val="006F0AE4"/>
    <w:rsid w:val="006F0BDA"/>
    <w:rsid w:val="006F1E0E"/>
    <w:rsid w:val="006F1EC2"/>
    <w:rsid w:val="006F1EF6"/>
    <w:rsid w:val="006F1F62"/>
    <w:rsid w:val="006F232E"/>
    <w:rsid w:val="006F25CD"/>
    <w:rsid w:val="006F2629"/>
    <w:rsid w:val="006F2636"/>
    <w:rsid w:val="006F2D77"/>
    <w:rsid w:val="006F2FDF"/>
    <w:rsid w:val="006F30E7"/>
    <w:rsid w:val="006F330C"/>
    <w:rsid w:val="006F3511"/>
    <w:rsid w:val="006F4F8D"/>
    <w:rsid w:val="006F5562"/>
    <w:rsid w:val="006F55B7"/>
    <w:rsid w:val="006F5616"/>
    <w:rsid w:val="006F62D7"/>
    <w:rsid w:val="006F6910"/>
    <w:rsid w:val="006F6923"/>
    <w:rsid w:val="006F71DE"/>
    <w:rsid w:val="006F7ACF"/>
    <w:rsid w:val="00700210"/>
    <w:rsid w:val="007018D8"/>
    <w:rsid w:val="00701C19"/>
    <w:rsid w:val="00701DC2"/>
    <w:rsid w:val="00701FCE"/>
    <w:rsid w:val="007020B0"/>
    <w:rsid w:val="007020C4"/>
    <w:rsid w:val="007021EC"/>
    <w:rsid w:val="00702314"/>
    <w:rsid w:val="00702AD7"/>
    <w:rsid w:val="00702B85"/>
    <w:rsid w:val="00703013"/>
    <w:rsid w:val="0070352C"/>
    <w:rsid w:val="00703704"/>
    <w:rsid w:val="00704740"/>
    <w:rsid w:val="007047CB"/>
    <w:rsid w:val="007050D0"/>
    <w:rsid w:val="00705BA8"/>
    <w:rsid w:val="00706108"/>
    <w:rsid w:val="007063B3"/>
    <w:rsid w:val="007064B6"/>
    <w:rsid w:val="00706864"/>
    <w:rsid w:val="00707030"/>
    <w:rsid w:val="0070734F"/>
    <w:rsid w:val="00707714"/>
    <w:rsid w:val="00707A9B"/>
    <w:rsid w:val="00707BEB"/>
    <w:rsid w:val="00707D05"/>
    <w:rsid w:val="00707FDD"/>
    <w:rsid w:val="00710E20"/>
    <w:rsid w:val="00711351"/>
    <w:rsid w:val="00711FB9"/>
    <w:rsid w:val="00712255"/>
    <w:rsid w:val="0071259C"/>
    <w:rsid w:val="00712A54"/>
    <w:rsid w:val="00712E25"/>
    <w:rsid w:val="00713080"/>
    <w:rsid w:val="007130DD"/>
    <w:rsid w:val="00713123"/>
    <w:rsid w:val="00713EE0"/>
    <w:rsid w:val="00714663"/>
    <w:rsid w:val="00714777"/>
    <w:rsid w:val="007151F1"/>
    <w:rsid w:val="00715AD6"/>
    <w:rsid w:val="00715CA9"/>
    <w:rsid w:val="00716283"/>
    <w:rsid w:val="0071640F"/>
    <w:rsid w:val="0071644A"/>
    <w:rsid w:val="00716951"/>
    <w:rsid w:val="00716C0D"/>
    <w:rsid w:val="00716D8D"/>
    <w:rsid w:val="00717185"/>
    <w:rsid w:val="007174CA"/>
    <w:rsid w:val="00717755"/>
    <w:rsid w:val="00717A5D"/>
    <w:rsid w:val="00717C41"/>
    <w:rsid w:val="00720B0D"/>
    <w:rsid w:val="00720BE7"/>
    <w:rsid w:val="00720C64"/>
    <w:rsid w:val="00720C96"/>
    <w:rsid w:val="00720D46"/>
    <w:rsid w:val="00721157"/>
    <w:rsid w:val="007222F1"/>
    <w:rsid w:val="00722A72"/>
    <w:rsid w:val="00723152"/>
    <w:rsid w:val="007233F2"/>
    <w:rsid w:val="007235B4"/>
    <w:rsid w:val="0072364C"/>
    <w:rsid w:val="007239DC"/>
    <w:rsid w:val="00723EAD"/>
    <w:rsid w:val="00724559"/>
    <w:rsid w:val="00724DE9"/>
    <w:rsid w:val="00725BA9"/>
    <w:rsid w:val="00725F5D"/>
    <w:rsid w:val="00726635"/>
    <w:rsid w:val="00726FE6"/>
    <w:rsid w:val="00727C8B"/>
    <w:rsid w:val="00730366"/>
    <w:rsid w:val="007306E9"/>
    <w:rsid w:val="00730719"/>
    <w:rsid w:val="00730908"/>
    <w:rsid w:val="00730926"/>
    <w:rsid w:val="00731CD9"/>
    <w:rsid w:val="00731F46"/>
    <w:rsid w:val="007326C5"/>
    <w:rsid w:val="00732C11"/>
    <w:rsid w:val="007331F0"/>
    <w:rsid w:val="00733664"/>
    <w:rsid w:val="00733FA5"/>
    <w:rsid w:val="00733FD7"/>
    <w:rsid w:val="0073497E"/>
    <w:rsid w:val="00734B56"/>
    <w:rsid w:val="00735815"/>
    <w:rsid w:val="00735BE5"/>
    <w:rsid w:val="007360EA"/>
    <w:rsid w:val="00737261"/>
    <w:rsid w:val="0073738F"/>
    <w:rsid w:val="00737650"/>
    <w:rsid w:val="00740447"/>
    <w:rsid w:val="007404FB"/>
    <w:rsid w:val="007406A5"/>
    <w:rsid w:val="00740C6E"/>
    <w:rsid w:val="00740D5D"/>
    <w:rsid w:val="0074104E"/>
    <w:rsid w:val="00741538"/>
    <w:rsid w:val="00741867"/>
    <w:rsid w:val="007418EB"/>
    <w:rsid w:val="007425A1"/>
    <w:rsid w:val="00742BB9"/>
    <w:rsid w:val="00742F53"/>
    <w:rsid w:val="007438C5"/>
    <w:rsid w:val="00743B0D"/>
    <w:rsid w:val="00744AAA"/>
    <w:rsid w:val="00745180"/>
    <w:rsid w:val="00745639"/>
    <w:rsid w:val="00745A02"/>
    <w:rsid w:val="00745FB7"/>
    <w:rsid w:val="007460E9"/>
    <w:rsid w:val="007466EA"/>
    <w:rsid w:val="00746FEB"/>
    <w:rsid w:val="0074742F"/>
    <w:rsid w:val="007476BE"/>
    <w:rsid w:val="00751558"/>
    <w:rsid w:val="007520FF"/>
    <w:rsid w:val="0075373D"/>
    <w:rsid w:val="00754766"/>
    <w:rsid w:val="00754950"/>
    <w:rsid w:val="00754F0E"/>
    <w:rsid w:val="007556F7"/>
    <w:rsid w:val="00755B30"/>
    <w:rsid w:val="007574DB"/>
    <w:rsid w:val="00757745"/>
    <w:rsid w:val="007579DF"/>
    <w:rsid w:val="00757A02"/>
    <w:rsid w:val="00757DF2"/>
    <w:rsid w:val="00757E2C"/>
    <w:rsid w:val="00760359"/>
    <w:rsid w:val="00760C6F"/>
    <w:rsid w:val="00761429"/>
    <w:rsid w:val="00761DB3"/>
    <w:rsid w:val="00761DF4"/>
    <w:rsid w:val="007622E4"/>
    <w:rsid w:val="0076267F"/>
    <w:rsid w:val="00762F0A"/>
    <w:rsid w:val="007636B9"/>
    <w:rsid w:val="007639F6"/>
    <w:rsid w:val="00763EBF"/>
    <w:rsid w:val="00763EEF"/>
    <w:rsid w:val="00763FA1"/>
    <w:rsid w:val="00764469"/>
    <w:rsid w:val="007645CD"/>
    <w:rsid w:val="007649D7"/>
    <w:rsid w:val="007649E0"/>
    <w:rsid w:val="00765329"/>
    <w:rsid w:val="00765400"/>
    <w:rsid w:val="00766036"/>
    <w:rsid w:val="007667BD"/>
    <w:rsid w:val="007668B7"/>
    <w:rsid w:val="00766B79"/>
    <w:rsid w:val="00767695"/>
    <w:rsid w:val="00767A7E"/>
    <w:rsid w:val="0077055E"/>
    <w:rsid w:val="00771090"/>
    <w:rsid w:val="0077170C"/>
    <w:rsid w:val="00771891"/>
    <w:rsid w:val="007719B8"/>
    <w:rsid w:val="00771E72"/>
    <w:rsid w:val="007723CC"/>
    <w:rsid w:val="00772852"/>
    <w:rsid w:val="00772862"/>
    <w:rsid w:val="0077288C"/>
    <w:rsid w:val="007739F3"/>
    <w:rsid w:val="0077400B"/>
    <w:rsid w:val="00774C90"/>
    <w:rsid w:val="00774FCD"/>
    <w:rsid w:val="00775208"/>
    <w:rsid w:val="00775775"/>
    <w:rsid w:val="007759B6"/>
    <w:rsid w:val="00775FC1"/>
    <w:rsid w:val="007762BE"/>
    <w:rsid w:val="00776B91"/>
    <w:rsid w:val="00776F38"/>
    <w:rsid w:val="00777075"/>
    <w:rsid w:val="00777E61"/>
    <w:rsid w:val="007801EA"/>
    <w:rsid w:val="007801F6"/>
    <w:rsid w:val="00780783"/>
    <w:rsid w:val="00780B96"/>
    <w:rsid w:val="00780C7D"/>
    <w:rsid w:val="00781980"/>
    <w:rsid w:val="00781FB6"/>
    <w:rsid w:val="00781FC6"/>
    <w:rsid w:val="007826E7"/>
    <w:rsid w:val="00783475"/>
    <w:rsid w:val="00783B4B"/>
    <w:rsid w:val="007841D1"/>
    <w:rsid w:val="00784436"/>
    <w:rsid w:val="00784CD8"/>
    <w:rsid w:val="00785174"/>
    <w:rsid w:val="007852B1"/>
    <w:rsid w:val="00785429"/>
    <w:rsid w:val="00785992"/>
    <w:rsid w:val="007859AB"/>
    <w:rsid w:val="00786C7F"/>
    <w:rsid w:val="00786F6A"/>
    <w:rsid w:val="00787787"/>
    <w:rsid w:val="00787981"/>
    <w:rsid w:val="00787AEF"/>
    <w:rsid w:val="00787BE7"/>
    <w:rsid w:val="00790534"/>
    <w:rsid w:val="00790879"/>
    <w:rsid w:val="00790EA5"/>
    <w:rsid w:val="00791A8B"/>
    <w:rsid w:val="00791A9C"/>
    <w:rsid w:val="00792190"/>
    <w:rsid w:val="00792A91"/>
    <w:rsid w:val="007930C3"/>
    <w:rsid w:val="007930DA"/>
    <w:rsid w:val="007930EC"/>
    <w:rsid w:val="0079398B"/>
    <w:rsid w:val="00793ACE"/>
    <w:rsid w:val="00793BCF"/>
    <w:rsid w:val="00794286"/>
    <w:rsid w:val="00794563"/>
    <w:rsid w:val="007945E8"/>
    <w:rsid w:val="007946DD"/>
    <w:rsid w:val="00794DCC"/>
    <w:rsid w:val="00794E92"/>
    <w:rsid w:val="007950DB"/>
    <w:rsid w:val="00795DB1"/>
    <w:rsid w:val="00795DEF"/>
    <w:rsid w:val="00795F17"/>
    <w:rsid w:val="00795F68"/>
    <w:rsid w:val="00796004"/>
    <w:rsid w:val="007967FD"/>
    <w:rsid w:val="007975D4"/>
    <w:rsid w:val="00797957"/>
    <w:rsid w:val="00797E69"/>
    <w:rsid w:val="007A047F"/>
    <w:rsid w:val="007A0699"/>
    <w:rsid w:val="007A088D"/>
    <w:rsid w:val="007A1489"/>
    <w:rsid w:val="007A1A72"/>
    <w:rsid w:val="007A386D"/>
    <w:rsid w:val="007A388B"/>
    <w:rsid w:val="007A3994"/>
    <w:rsid w:val="007A46F0"/>
    <w:rsid w:val="007A51F9"/>
    <w:rsid w:val="007A5652"/>
    <w:rsid w:val="007A5E67"/>
    <w:rsid w:val="007A6177"/>
    <w:rsid w:val="007A6E90"/>
    <w:rsid w:val="007A7CE4"/>
    <w:rsid w:val="007B098A"/>
    <w:rsid w:val="007B0A2E"/>
    <w:rsid w:val="007B2320"/>
    <w:rsid w:val="007B2437"/>
    <w:rsid w:val="007B2D70"/>
    <w:rsid w:val="007B3593"/>
    <w:rsid w:val="007B3765"/>
    <w:rsid w:val="007B3CE3"/>
    <w:rsid w:val="007B3F9F"/>
    <w:rsid w:val="007B3FFA"/>
    <w:rsid w:val="007B468B"/>
    <w:rsid w:val="007B5F4C"/>
    <w:rsid w:val="007B6B5C"/>
    <w:rsid w:val="007B73BB"/>
    <w:rsid w:val="007B7A0B"/>
    <w:rsid w:val="007B7A66"/>
    <w:rsid w:val="007C002D"/>
    <w:rsid w:val="007C187D"/>
    <w:rsid w:val="007C1E42"/>
    <w:rsid w:val="007C1F87"/>
    <w:rsid w:val="007C34D0"/>
    <w:rsid w:val="007C3643"/>
    <w:rsid w:val="007C3871"/>
    <w:rsid w:val="007C3BB5"/>
    <w:rsid w:val="007C415E"/>
    <w:rsid w:val="007C4DFD"/>
    <w:rsid w:val="007C54EF"/>
    <w:rsid w:val="007C578B"/>
    <w:rsid w:val="007C6322"/>
    <w:rsid w:val="007C6BBE"/>
    <w:rsid w:val="007C6D23"/>
    <w:rsid w:val="007C706B"/>
    <w:rsid w:val="007C7385"/>
    <w:rsid w:val="007C7901"/>
    <w:rsid w:val="007D005F"/>
    <w:rsid w:val="007D1186"/>
    <w:rsid w:val="007D190F"/>
    <w:rsid w:val="007D1EC8"/>
    <w:rsid w:val="007D2344"/>
    <w:rsid w:val="007D24A8"/>
    <w:rsid w:val="007D274A"/>
    <w:rsid w:val="007D282F"/>
    <w:rsid w:val="007D2B21"/>
    <w:rsid w:val="007D2E94"/>
    <w:rsid w:val="007D38D7"/>
    <w:rsid w:val="007D4094"/>
    <w:rsid w:val="007D472B"/>
    <w:rsid w:val="007D4E16"/>
    <w:rsid w:val="007D508E"/>
    <w:rsid w:val="007D561E"/>
    <w:rsid w:val="007D5CA6"/>
    <w:rsid w:val="007D618E"/>
    <w:rsid w:val="007D6FFF"/>
    <w:rsid w:val="007D7866"/>
    <w:rsid w:val="007D7EAC"/>
    <w:rsid w:val="007E02B4"/>
    <w:rsid w:val="007E03EA"/>
    <w:rsid w:val="007E0CC0"/>
    <w:rsid w:val="007E16E3"/>
    <w:rsid w:val="007E281A"/>
    <w:rsid w:val="007E2DB8"/>
    <w:rsid w:val="007E3414"/>
    <w:rsid w:val="007E3712"/>
    <w:rsid w:val="007E381B"/>
    <w:rsid w:val="007E3C11"/>
    <w:rsid w:val="007E3CC4"/>
    <w:rsid w:val="007E4858"/>
    <w:rsid w:val="007E4CA2"/>
    <w:rsid w:val="007E4ED4"/>
    <w:rsid w:val="007E52B5"/>
    <w:rsid w:val="007E5876"/>
    <w:rsid w:val="007E5BBF"/>
    <w:rsid w:val="007E6766"/>
    <w:rsid w:val="007E6E37"/>
    <w:rsid w:val="007E7109"/>
    <w:rsid w:val="007E7402"/>
    <w:rsid w:val="007E7773"/>
    <w:rsid w:val="007E7B4E"/>
    <w:rsid w:val="007F05AF"/>
    <w:rsid w:val="007F0F15"/>
    <w:rsid w:val="007F1372"/>
    <w:rsid w:val="007F15F4"/>
    <w:rsid w:val="007F16EB"/>
    <w:rsid w:val="007F1C2B"/>
    <w:rsid w:val="007F1DA9"/>
    <w:rsid w:val="007F2401"/>
    <w:rsid w:val="007F2535"/>
    <w:rsid w:val="007F29F3"/>
    <w:rsid w:val="007F2A73"/>
    <w:rsid w:val="007F2C7E"/>
    <w:rsid w:val="007F31B5"/>
    <w:rsid w:val="007F3251"/>
    <w:rsid w:val="007F4305"/>
    <w:rsid w:val="007F4485"/>
    <w:rsid w:val="007F4697"/>
    <w:rsid w:val="007F490F"/>
    <w:rsid w:val="007F4912"/>
    <w:rsid w:val="007F4D62"/>
    <w:rsid w:val="007F53BC"/>
    <w:rsid w:val="007F63E7"/>
    <w:rsid w:val="007F65BA"/>
    <w:rsid w:val="007F6817"/>
    <w:rsid w:val="007F6AFC"/>
    <w:rsid w:val="007F6CB9"/>
    <w:rsid w:val="007F6DFE"/>
    <w:rsid w:val="007F708F"/>
    <w:rsid w:val="007F77B8"/>
    <w:rsid w:val="00800604"/>
    <w:rsid w:val="008006D0"/>
    <w:rsid w:val="008007C7"/>
    <w:rsid w:val="00800C9A"/>
    <w:rsid w:val="00800F49"/>
    <w:rsid w:val="008010AA"/>
    <w:rsid w:val="008011CD"/>
    <w:rsid w:val="008011EE"/>
    <w:rsid w:val="00801E85"/>
    <w:rsid w:val="00802ABF"/>
    <w:rsid w:val="00802D5A"/>
    <w:rsid w:val="00802E45"/>
    <w:rsid w:val="008030A5"/>
    <w:rsid w:val="008031A0"/>
    <w:rsid w:val="008031BB"/>
    <w:rsid w:val="0080322F"/>
    <w:rsid w:val="00803511"/>
    <w:rsid w:val="00803927"/>
    <w:rsid w:val="00803D6D"/>
    <w:rsid w:val="00803FAE"/>
    <w:rsid w:val="008042ED"/>
    <w:rsid w:val="0080449F"/>
    <w:rsid w:val="008047E0"/>
    <w:rsid w:val="008049CC"/>
    <w:rsid w:val="00804DAC"/>
    <w:rsid w:val="00806440"/>
    <w:rsid w:val="008065C6"/>
    <w:rsid w:val="00806A5D"/>
    <w:rsid w:val="00806BD1"/>
    <w:rsid w:val="008076FD"/>
    <w:rsid w:val="00807DCD"/>
    <w:rsid w:val="008107AC"/>
    <w:rsid w:val="008107F0"/>
    <w:rsid w:val="008123C8"/>
    <w:rsid w:val="00813004"/>
    <w:rsid w:val="00813145"/>
    <w:rsid w:val="008133C9"/>
    <w:rsid w:val="00813B1F"/>
    <w:rsid w:val="0081486F"/>
    <w:rsid w:val="0081488B"/>
    <w:rsid w:val="00814901"/>
    <w:rsid w:val="00814960"/>
    <w:rsid w:val="0081573D"/>
    <w:rsid w:val="00815BE9"/>
    <w:rsid w:val="00815EF3"/>
    <w:rsid w:val="008160E7"/>
    <w:rsid w:val="00816394"/>
    <w:rsid w:val="008164C8"/>
    <w:rsid w:val="008168B4"/>
    <w:rsid w:val="0081694E"/>
    <w:rsid w:val="00816C13"/>
    <w:rsid w:val="00817639"/>
    <w:rsid w:val="00817DE9"/>
    <w:rsid w:val="00820719"/>
    <w:rsid w:val="00820AAC"/>
    <w:rsid w:val="00820E27"/>
    <w:rsid w:val="00820EFB"/>
    <w:rsid w:val="00821325"/>
    <w:rsid w:val="008213CA"/>
    <w:rsid w:val="0082152B"/>
    <w:rsid w:val="00821719"/>
    <w:rsid w:val="00821750"/>
    <w:rsid w:val="008224A4"/>
    <w:rsid w:val="008225C0"/>
    <w:rsid w:val="00822C7F"/>
    <w:rsid w:val="00822D86"/>
    <w:rsid w:val="00822F70"/>
    <w:rsid w:val="00823734"/>
    <w:rsid w:val="00823BEE"/>
    <w:rsid w:val="00824241"/>
    <w:rsid w:val="0082440D"/>
    <w:rsid w:val="008245CE"/>
    <w:rsid w:val="008248B5"/>
    <w:rsid w:val="00824E37"/>
    <w:rsid w:val="00825185"/>
    <w:rsid w:val="00826061"/>
    <w:rsid w:val="00826A39"/>
    <w:rsid w:val="00826A70"/>
    <w:rsid w:val="00826F49"/>
    <w:rsid w:val="00827C11"/>
    <w:rsid w:val="00827F99"/>
    <w:rsid w:val="00830446"/>
    <w:rsid w:val="00830678"/>
    <w:rsid w:val="008306EC"/>
    <w:rsid w:val="008308C0"/>
    <w:rsid w:val="008318E8"/>
    <w:rsid w:val="00831C0E"/>
    <w:rsid w:val="00831C8E"/>
    <w:rsid w:val="00831DAD"/>
    <w:rsid w:val="00831DDB"/>
    <w:rsid w:val="00832140"/>
    <w:rsid w:val="0083265E"/>
    <w:rsid w:val="00832860"/>
    <w:rsid w:val="00832915"/>
    <w:rsid w:val="00833A01"/>
    <w:rsid w:val="00833A96"/>
    <w:rsid w:val="00833DC0"/>
    <w:rsid w:val="0083407E"/>
    <w:rsid w:val="00834427"/>
    <w:rsid w:val="0083482A"/>
    <w:rsid w:val="00834E25"/>
    <w:rsid w:val="0083505D"/>
    <w:rsid w:val="008352D7"/>
    <w:rsid w:val="00835421"/>
    <w:rsid w:val="0083548E"/>
    <w:rsid w:val="008364B5"/>
    <w:rsid w:val="00836583"/>
    <w:rsid w:val="00836765"/>
    <w:rsid w:val="00836F57"/>
    <w:rsid w:val="00836FBC"/>
    <w:rsid w:val="00840E76"/>
    <w:rsid w:val="008414F9"/>
    <w:rsid w:val="00841D1A"/>
    <w:rsid w:val="00841DC4"/>
    <w:rsid w:val="008429C4"/>
    <w:rsid w:val="00842F28"/>
    <w:rsid w:val="00843023"/>
    <w:rsid w:val="0084323B"/>
    <w:rsid w:val="00843A0D"/>
    <w:rsid w:val="00843B6F"/>
    <w:rsid w:val="00843DFE"/>
    <w:rsid w:val="00843ED3"/>
    <w:rsid w:val="008442B2"/>
    <w:rsid w:val="00844D94"/>
    <w:rsid w:val="00845240"/>
    <w:rsid w:val="0084583E"/>
    <w:rsid w:val="00845C87"/>
    <w:rsid w:val="00846AEA"/>
    <w:rsid w:val="00846C54"/>
    <w:rsid w:val="0084769D"/>
    <w:rsid w:val="00847ACA"/>
    <w:rsid w:val="00847DA0"/>
    <w:rsid w:val="00847F17"/>
    <w:rsid w:val="008507C8"/>
    <w:rsid w:val="00850B3B"/>
    <w:rsid w:val="00850B75"/>
    <w:rsid w:val="00851199"/>
    <w:rsid w:val="0085131D"/>
    <w:rsid w:val="00852663"/>
    <w:rsid w:val="00852F33"/>
    <w:rsid w:val="0085324B"/>
    <w:rsid w:val="00853395"/>
    <w:rsid w:val="00853CEF"/>
    <w:rsid w:val="00853D5A"/>
    <w:rsid w:val="00854F1E"/>
    <w:rsid w:val="00854F81"/>
    <w:rsid w:val="00855DED"/>
    <w:rsid w:val="00855E96"/>
    <w:rsid w:val="00856AF0"/>
    <w:rsid w:val="00856CEB"/>
    <w:rsid w:val="008573E3"/>
    <w:rsid w:val="00857A68"/>
    <w:rsid w:val="00857B5B"/>
    <w:rsid w:val="008602E4"/>
    <w:rsid w:val="00860B24"/>
    <w:rsid w:val="00860E23"/>
    <w:rsid w:val="008610A4"/>
    <w:rsid w:val="00861A11"/>
    <w:rsid w:val="00861B4B"/>
    <w:rsid w:val="00861EB8"/>
    <w:rsid w:val="0086202C"/>
    <w:rsid w:val="008621C8"/>
    <w:rsid w:val="0086236A"/>
    <w:rsid w:val="0086287C"/>
    <w:rsid w:val="00862D3E"/>
    <w:rsid w:val="00862F2E"/>
    <w:rsid w:val="00863D56"/>
    <w:rsid w:val="008641AB"/>
    <w:rsid w:val="008645D4"/>
    <w:rsid w:val="00864766"/>
    <w:rsid w:val="008649F1"/>
    <w:rsid w:val="00864C30"/>
    <w:rsid w:val="00865F4A"/>
    <w:rsid w:val="00866423"/>
    <w:rsid w:val="008664E5"/>
    <w:rsid w:val="0086672D"/>
    <w:rsid w:val="0086696D"/>
    <w:rsid w:val="00867012"/>
    <w:rsid w:val="00867028"/>
    <w:rsid w:val="00867086"/>
    <w:rsid w:val="0086793B"/>
    <w:rsid w:val="00867CDE"/>
    <w:rsid w:val="00867F85"/>
    <w:rsid w:val="0087047C"/>
    <w:rsid w:val="0087058A"/>
    <w:rsid w:val="00870D55"/>
    <w:rsid w:val="00870E62"/>
    <w:rsid w:val="008715B9"/>
    <w:rsid w:val="00871935"/>
    <w:rsid w:val="00871BEF"/>
    <w:rsid w:val="00871D87"/>
    <w:rsid w:val="00871E7D"/>
    <w:rsid w:val="00872644"/>
    <w:rsid w:val="008727CF"/>
    <w:rsid w:val="00872911"/>
    <w:rsid w:val="008729F6"/>
    <w:rsid w:val="00872BB8"/>
    <w:rsid w:val="00873816"/>
    <w:rsid w:val="0087475D"/>
    <w:rsid w:val="00874832"/>
    <w:rsid w:val="0087499B"/>
    <w:rsid w:val="00874C16"/>
    <w:rsid w:val="00875590"/>
    <w:rsid w:val="008755AD"/>
    <w:rsid w:val="008756EB"/>
    <w:rsid w:val="0087576F"/>
    <w:rsid w:val="008758A7"/>
    <w:rsid w:val="008758FC"/>
    <w:rsid w:val="00875A23"/>
    <w:rsid w:val="00876185"/>
    <w:rsid w:val="00877031"/>
    <w:rsid w:val="0088020B"/>
    <w:rsid w:val="00880A4B"/>
    <w:rsid w:val="0088140B"/>
    <w:rsid w:val="00881450"/>
    <w:rsid w:val="00881D86"/>
    <w:rsid w:val="00881DD7"/>
    <w:rsid w:val="00882183"/>
    <w:rsid w:val="008826C3"/>
    <w:rsid w:val="0088289F"/>
    <w:rsid w:val="00882F94"/>
    <w:rsid w:val="008831C7"/>
    <w:rsid w:val="008837F0"/>
    <w:rsid w:val="00883822"/>
    <w:rsid w:val="00883997"/>
    <w:rsid w:val="00883C75"/>
    <w:rsid w:val="00883D36"/>
    <w:rsid w:val="00883ECE"/>
    <w:rsid w:val="00884306"/>
    <w:rsid w:val="0088430C"/>
    <w:rsid w:val="00884A14"/>
    <w:rsid w:val="00884BA7"/>
    <w:rsid w:val="00885C8D"/>
    <w:rsid w:val="00885D1A"/>
    <w:rsid w:val="008861EF"/>
    <w:rsid w:val="00886763"/>
    <w:rsid w:val="00886859"/>
    <w:rsid w:val="0088710F"/>
    <w:rsid w:val="0088770F"/>
    <w:rsid w:val="00887829"/>
    <w:rsid w:val="00887CC6"/>
    <w:rsid w:val="00887F75"/>
    <w:rsid w:val="0089025E"/>
    <w:rsid w:val="008914E9"/>
    <w:rsid w:val="00891C4D"/>
    <w:rsid w:val="00891FCE"/>
    <w:rsid w:val="008920D0"/>
    <w:rsid w:val="008927FB"/>
    <w:rsid w:val="00893261"/>
    <w:rsid w:val="00893867"/>
    <w:rsid w:val="008938A4"/>
    <w:rsid w:val="008941EC"/>
    <w:rsid w:val="0089497E"/>
    <w:rsid w:val="00894B9E"/>
    <w:rsid w:val="00894C65"/>
    <w:rsid w:val="00894E9E"/>
    <w:rsid w:val="00894FA4"/>
    <w:rsid w:val="00895180"/>
    <w:rsid w:val="00895B3C"/>
    <w:rsid w:val="00895B8D"/>
    <w:rsid w:val="008965AA"/>
    <w:rsid w:val="008965BA"/>
    <w:rsid w:val="008966CA"/>
    <w:rsid w:val="008966EE"/>
    <w:rsid w:val="00897724"/>
    <w:rsid w:val="00897969"/>
    <w:rsid w:val="00897D4B"/>
    <w:rsid w:val="008A0811"/>
    <w:rsid w:val="008A0944"/>
    <w:rsid w:val="008A11BA"/>
    <w:rsid w:val="008A151C"/>
    <w:rsid w:val="008A18D6"/>
    <w:rsid w:val="008A1ACF"/>
    <w:rsid w:val="008A1F1E"/>
    <w:rsid w:val="008A20FF"/>
    <w:rsid w:val="008A2362"/>
    <w:rsid w:val="008A247D"/>
    <w:rsid w:val="008A2B5F"/>
    <w:rsid w:val="008A2BF8"/>
    <w:rsid w:val="008A35EC"/>
    <w:rsid w:val="008A3D02"/>
    <w:rsid w:val="008A448B"/>
    <w:rsid w:val="008A48EC"/>
    <w:rsid w:val="008A55E2"/>
    <w:rsid w:val="008A5687"/>
    <w:rsid w:val="008A569A"/>
    <w:rsid w:val="008A62A6"/>
    <w:rsid w:val="008A6BD0"/>
    <w:rsid w:val="008A729F"/>
    <w:rsid w:val="008A78EB"/>
    <w:rsid w:val="008A7ED4"/>
    <w:rsid w:val="008B01F9"/>
    <w:rsid w:val="008B0C10"/>
    <w:rsid w:val="008B144F"/>
    <w:rsid w:val="008B1497"/>
    <w:rsid w:val="008B152A"/>
    <w:rsid w:val="008B16D3"/>
    <w:rsid w:val="008B19A2"/>
    <w:rsid w:val="008B1D59"/>
    <w:rsid w:val="008B1D7B"/>
    <w:rsid w:val="008B2A4D"/>
    <w:rsid w:val="008B2B4F"/>
    <w:rsid w:val="008B38A8"/>
    <w:rsid w:val="008B39AB"/>
    <w:rsid w:val="008B3D21"/>
    <w:rsid w:val="008B429C"/>
    <w:rsid w:val="008B49E9"/>
    <w:rsid w:val="008B50A4"/>
    <w:rsid w:val="008B5158"/>
    <w:rsid w:val="008B581A"/>
    <w:rsid w:val="008B64AE"/>
    <w:rsid w:val="008B691D"/>
    <w:rsid w:val="008B6A50"/>
    <w:rsid w:val="008B6CDE"/>
    <w:rsid w:val="008B7037"/>
    <w:rsid w:val="008B70B5"/>
    <w:rsid w:val="008B7A19"/>
    <w:rsid w:val="008C0681"/>
    <w:rsid w:val="008C0785"/>
    <w:rsid w:val="008C0DC3"/>
    <w:rsid w:val="008C0F5C"/>
    <w:rsid w:val="008C0FDF"/>
    <w:rsid w:val="008C1943"/>
    <w:rsid w:val="008C1B34"/>
    <w:rsid w:val="008C1EEA"/>
    <w:rsid w:val="008C1FE5"/>
    <w:rsid w:val="008C2168"/>
    <w:rsid w:val="008C263F"/>
    <w:rsid w:val="008C326D"/>
    <w:rsid w:val="008C334E"/>
    <w:rsid w:val="008C33AC"/>
    <w:rsid w:val="008C33E9"/>
    <w:rsid w:val="008C3444"/>
    <w:rsid w:val="008C35CA"/>
    <w:rsid w:val="008C3755"/>
    <w:rsid w:val="008C37C6"/>
    <w:rsid w:val="008C3F9C"/>
    <w:rsid w:val="008C46C7"/>
    <w:rsid w:val="008C566D"/>
    <w:rsid w:val="008C568D"/>
    <w:rsid w:val="008C6107"/>
    <w:rsid w:val="008C626A"/>
    <w:rsid w:val="008C6364"/>
    <w:rsid w:val="008C7A26"/>
    <w:rsid w:val="008C7B8D"/>
    <w:rsid w:val="008D0949"/>
    <w:rsid w:val="008D0F50"/>
    <w:rsid w:val="008D1639"/>
    <w:rsid w:val="008D1866"/>
    <w:rsid w:val="008D1BCE"/>
    <w:rsid w:val="008D2346"/>
    <w:rsid w:val="008D267B"/>
    <w:rsid w:val="008D2F45"/>
    <w:rsid w:val="008D31BE"/>
    <w:rsid w:val="008D33C5"/>
    <w:rsid w:val="008D3C08"/>
    <w:rsid w:val="008D464A"/>
    <w:rsid w:val="008D4AB9"/>
    <w:rsid w:val="008D4B5B"/>
    <w:rsid w:val="008D5B21"/>
    <w:rsid w:val="008D5CD1"/>
    <w:rsid w:val="008D5F13"/>
    <w:rsid w:val="008D6031"/>
    <w:rsid w:val="008D6B63"/>
    <w:rsid w:val="008E1829"/>
    <w:rsid w:val="008E1DC1"/>
    <w:rsid w:val="008E1F13"/>
    <w:rsid w:val="008E2B2F"/>
    <w:rsid w:val="008E3184"/>
    <w:rsid w:val="008E3AE8"/>
    <w:rsid w:val="008E3EAD"/>
    <w:rsid w:val="008E5189"/>
    <w:rsid w:val="008E5A67"/>
    <w:rsid w:val="008E5D37"/>
    <w:rsid w:val="008E5EE1"/>
    <w:rsid w:val="008E60E1"/>
    <w:rsid w:val="008E6559"/>
    <w:rsid w:val="008E69A8"/>
    <w:rsid w:val="008E6BDF"/>
    <w:rsid w:val="008F0198"/>
    <w:rsid w:val="008F0370"/>
    <w:rsid w:val="008F0A4C"/>
    <w:rsid w:val="008F0DD0"/>
    <w:rsid w:val="008F0EA8"/>
    <w:rsid w:val="008F0F30"/>
    <w:rsid w:val="008F0F42"/>
    <w:rsid w:val="008F0FF0"/>
    <w:rsid w:val="008F19FD"/>
    <w:rsid w:val="008F1EC3"/>
    <w:rsid w:val="008F22E5"/>
    <w:rsid w:val="008F22F0"/>
    <w:rsid w:val="008F2730"/>
    <w:rsid w:val="008F283B"/>
    <w:rsid w:val="008F2A57"/>
    <w:rsid w:val="008F36CF"/>
    <w:rsid w:val="008F3872"/>
    <w:rsid w:val="008F475F"/>
    <w:rsid w:val="008F5752"/>
    <w:rsid w:val="008F57D7"/>
    <w:rsid w:val="008F683D"/>
    <w:rsid w:val="008F69C9"/>
    <w:rsid w:val="008F6D70"/>
    <w:rsid w:val="008F793B"/>
    <w:rsid w:val="0090064A"/>
    <w:rsid w:val="009006B3"/>
    <w:rsid w:val="00900C87"/>
    <w:rsid w:val="00901239"/>
    <w:rsid w:val="00901504"/>
    <w:rsid w:val="00901D41"/>
    <w:rsid w:val="00901E21"/>
    <w:rsid w:val="0090200E"/>
    <w:rsid w:val="0090228C"/>
    <w:rsid w:val="0090260F"/>
    <w:rsid w:val="00902661"/>
    <w:rsid w:val="00902CE0"/>
    <w:rsid w:val="00903357"/>
    <w:rsid w:val="00903B03"/>
    <w:rsid w:val="00903C70"/>
    <w:rsid w:val="00904099"/>
    <w:rsid w:val="009042B1"/>
    <w:rsid w:val="009042E3"/>
    <w:rsid w:val="00904BA0"/>
    <w:rsid w:val="00904D19"/>
    <w:rsid w:val="00904DC6"/>
    <w:rsid w:val="00904DD7"/>
    <w:rsid w:val="009050B0"/>
    <w:rsid w:val="009054A6"/>
    <w:rsid w:val="00905653"/>
    <w:rsid w:val="00905667"/>
    <w:rsid w:val="00906260"/>
    <w:rsid w:val="009063FA"/>
    <w:rsid w:val="009065A1"/>
    <w:rsid w:val="00906861"/>
    <w:rsid w:val="009070B4"/>
    <w:rsid w:val="00907A32"/>
    <w:rsid w:val="00907AB7"/>
    <w:rsid w:val="0091140B"/>
    <w:rsid w:val="00912124"/>
    <w:rsid w:val="00912224"/>
    <w:rsid w:val="0091253E"/>
    <w:rsid w:val="0091257F"/>
    <w:rsid w:val="00912C80"/>
    <w:rsid w:val="00913938"/>
    <w:rsid w:val="009143FF"/>
    <w:rsid w:val="00916156"/>
    <w:rsid w:val="00916D9B"/>
    <w:rsid w:val="00917674"/>
    <w:rsid w:val="009178B3"/>
    <w:rsid w:val="00920DFE"/>
    <w:rsid w:val="00921AE0"/>
    <w:rsid w:val="00921C0E"/>
    <w:rsid w:val="00921C64"/>
    <w:rsid w:val="00921EB2"/>
    <w:rsid w:val="00922401"/>
    <w:rsid w:val="00923312"/>
    <w:rsid w:val="00925455"/>
    <w:rsid w:val="00925601"/>
    <w:rsid w:val="00925678"/>
    <w:rsid w:val="0092591D"/>
    <w:rsid w:val="0092668D"/>
    <w:rsid w:val="009278BB"/>
    <w:rsid w:val="00927F46"/>
    <w:rsid w:val="00930C0F"/>
    <w:rsid w:val="00930DF2"/>
    <w:rsid w:val="009310D4"/>
    <w:rsid w:val="009319DE"/>
    <w:rsid w:val="00931B92"/>
    <w:rsid w:val="00931CCA"/>
    <w:rsid w:val="009320AD"/>
    <w:rsid w:val="009325DF"/>
    <w:rsid w:val="009325E7"/>
    <w:rsid w:val="00932EE4"/>
    <w:rsid w:val="00932F4C"/>
    <w:rsid w:val="00933252"/>
    <w:rsid w:val="00934309"/>
    <w:rsid w:val="00934C23"/>
    <w:rsid w:val="009354AC"/>
    <w:rsid w:val="00935575"/>
    <w:rsid w:val="00935726"/>
    <w:rsid w:val="00935E8D"/>
    <w:rsid w:val="009363BB"/>
    <w:rsid w:val="0093720B"/>
    <w:rsid w:val="00937AE3"/>
    <w:rsid w:val="00940271"/>
    <w:rsid w:val="00940951"/>
    <w:rsid w:val="00940981"/>
    <w:rsid w:val="00940A6B"/>
    <w:rsid w:val="00941174"/>
    <w:rsid w:val="009413C6"/>
    <w:rsid w:val="009415F2"/>
    <w:rsid w:val="00941B10"/>
    <w:rsid w:val="00941C29"/>
    <w:rsid w:val="00942096"/>
    <w:rsid w:val="00943167"/>
    <w:rsid w:val="00943255"/>
    <w:rsid w:val="009434FF"/>
    <w:rsid w:val="00943BD7"/>
    <w:rsid w:val="00943EC7"/>
    <w:rsid w:val="00944541"/>
    <w:rsid w:val="00944EC0"/>
    <w:rsid w:val="00945040"/>
    <w:rsid w:val="009450FC"/>
    <w:rsid w:val="00945218"/>
    <w:rsid w:val="00945367"/>
    <w:rsid w:val="00945434"/>
    <w:rsid w:val="00945B88"/>
    <w:rsid w:val="00945DE3"/>
    <w:rsid w:val="00946358"/>
    <w:rsid w:val="009464FD"/>
    <w:rsid w:val="00946BF6"/>
    <w:rsid w:val="00946E2F"/>
    <w:rsid w:val="009470F9"/>
    <w:rsid w:val="0094741F"/>
    <w:rsid w:val="009474E0"/>
    <w:rsid w:val="00947502"/>
    <w:rsid w:val="00947873"/>
    <w:rsid w:val="009479DF"/>
    <w:rsid w:val="00950C4A"/>
    <w:rsid w:val="009510DD"/>
    <w:rsid w:val="009519FD"/>
    <w:rsid w:val="009523A4"/>
    <w:rsid w:val="00953794"/>
    <w:rsid w:val="00953949"/>
    <w:rsid w:val="00953B65"/>
    <w:rsid w:val="00953C1D"/>
    <w:rsid w:val="00954764"/>
    <w:rsid w:val="0095492A"/>
    <w:rsid w:val="009550C9"/>
    <w:rsid w:val="00955D4B"/>
    <w:rsid w:val="00955F79"/>
    <w:rsid w:val="00956112"/>
    <w:rsid w:val="0095641A"/>
    <w:rsid w:val="0095642C"/>
    <w:rsid w:val="00956431"/>
    <w:rsid w:val="00956DD1"/>
    <w:rsid w:val="0095756C"/>
    <w:rsid w:val="009575DE"/>
    <w:rsid w:val="0096005D"/>
    <w:rsid w:val="00960506"/>
    <w:rsid w:val="00960954"/>
    <w:rsid w:val="00960D7F"/>
    <w:rsid w:val="0096147D"/>
    <w:rsid w:val="009615D4"/>
    <w:rsid w:val="00962792"/>
    <w:rsid w:val="00962D76"/>
    <w:rsid w:val="0096335E"/>
    <w:rsid w:val="00963459"/>
    <w:rsid w:val="0096395C"/>
    <w:rsid w:val="0096397D"/>
    <w:rsid w:val="00963989"/>
    <w:rsid w:val="0096427E"/>
    <w:rsid w:val="009645A0"/>
    <w:rsid w:val="009645E8"/>
    <w:rsid w:val="00964F7D"/>
    <w:rsid w:val="00965362"/>
    <w:rsid w:val="009656FE"/>
    <w:rsid w:val="00965961"/>
    <w:rsid w:val="00965CF0"/>
    <w:rsid w:val="00967BA1"/>
    <w:rsid w:val="00967D5C"/>
    <w:rsid w:val="00967F28"/>
    <w:rsid w:val="009702E9"/>
    <w:rsid w:val="00970421"/>
    <w:rsid w:val="0097086B"/>
    <w:rsid w:val="0097097F"/>
    <w:rsid w:val="00971128"/>
    <w:rsid w:val="0097179D"/>
    <w:rsid w:val="00971991"/>
    <w:rsid w:val="009719DB"/>
    <w:rsid w:val="00971A03"/>
    <w:rsid w:val="00971B5C"/>
    <w:rsid w:val="009725AD"/>
    <w:rsid w:val="0097274F"/>
    <w:rsid w:val="0097299A"/>
    <w:rsid w:val="00972AA4"/>
    <w:rsid w:val="00972AC2"/>
    <w:rsid w:val="0097340F"/>
    <w:rsid w:val="009734A0"/>
    <w:rsid w:val="00975234"/>
    <w:rsid w:val="009752EF"/>
    <w:rsid w:val="00976B60"/>
    <w:rsid w:val="00976E4B"/>
    <w:rsid w:val="00977DC1"/>
    <w:rsid w:val="00977FF5"/>
    <w:rsid w:val="009806B2"/>
    <w:rsid w:val="00980E98"/>
    <w:rsid w:val="00981129"/>
    <w:rsid w:val="00981483"/>
    <w:rsid w:val="0098155A"/>
    <w:rsid w:val="0098174A"/>
    <w:rsid w:val="009818BC"/>
    <w:rsid w:val="0098250F"/>
    <w:rsid w:val="0098296E"/>
    <w:rsid w:val="00983545"/>
    <w:rsid w:val="00983AC1"/>
    <w:rsid w:val="00983AF1"/>
    <w:rsid w:val="00984024"/>
    <w:rsid w:val="00984406"/>
    <w:rsid w:val="009844E8"/>
    <w:rsid w:val="00984ABE"/>
    <w:rsid w:val="00984DF1"/>
    <w:rsid w:val="009852B8"/>
    <w:rsid w:val="00985382"/>
    <w:rsid w:val="00985449"/>
    <w:rsid w:val="009858D7"/>
    <w:rsid w:val="00985A6E"/>
    <w:rsid w:val="00985E4E"/>
    <w:rsid w:val="00985FE0"/>
    <w:rsid w:val="00986999"/>
    <w:rsid w:val="00986BC6"/>
    <w:rsid w:val="00986CEF"/>
    <w:rsid w:val="00986FE7"/>
    <w:rsid w:val="00987BE9"/>
    <w:rsid w:val="00987D0E"/>
    <w:rsid w:val="00987EB6"/>
    <w:rsid w:val="00990144"/>
    <w:rsid w:val="009903DB"/>
    <w:rsid w:val="009909AC"/>
    <w:rsid w:val="00990E0A"/>
    <w:rsid w:val="00991896"/>
    <w:rsid w:val="00991932"/>
    <w:rsid w:val="00991FD3"/>
    <w:rsid w:val="0099217F"/>
    <w:rsid w:val="00992479"/>
    <w:rsid w:val="00992CF7"/>
    <w:rsid w:val="00992DCD"/>
    <w:rsid w:val="00993028"/>
    <w:rsid w:val="009932FD"/>
    <w:rsid w:val="00993482"/>
    <w:rsid w:val="00993538"/>
    <w:rsid w:val="00993630"/>
    <w:rsid w:val="00993BFB"/>
    <w:rsid w:val="00993C4B"/>
    <w:rsid w:val="00993F16"/>
    <w:rsid w:val="00994863"/>
    <w:rsid w:val="00994ED4"/>
    <w:rsid w:val="0099508C"/>
    <w:rsid w:val="00995739"/>
    <w:rsid w:val="009960D4"/>
    <w:rsid w:val="009977DB"/>
    <w:rsid w:val="00997940"/>
    <w:rsid w:val="009A0784"/>
    <w:rsid w:val="009A11FC"/>
    <w:rsid w:val="009A129D"/>
    <w:rsid w:val="009A1A5B"/>
    <w:rsid w:val="009A26F7"/>
    <w:rsid w:val="009A28F2"/>
    <w:rsid w:val="009A2B53"/>
    <w:rsid w:val="009A2C83"/>
    <w:rsid w:val="009A3527"/>
    <w:rsid w:val="009A44AB"/>
    <w:rsid w:val="009A4B45"/>
    <w:rsid w:val="009A6322"/>
    <w:rsid w:val="009A6495"/>
    <w:rsid w:val="009A671C"/>
    <w:rsid w:val="009A6A58"/>
    <w:rsid w:val="009A7069"/>
    <w:rsid w:val="009A71B2"/>
    <w:rsid w:val="009A7A41"/>
    <w:rsid w:val="009A7AF9"/>
    <w:rsid w:val="009A7EF2"/>
    <w:rsid w:val="009B031A"/>
    <w:rsid w:val="009B0473"/>
    <w:rsid w:val="009B08E4"/>
    <w:rsid w:val="009B0F3F"/>
    <w:rsid w:val="009B0FED"/>
    <w:rsid w:val="009B19E0"/>
    <w:rsid w:val="009B1AE7"/>
    <w:rsid w:val="009B2130"/>
    <w:rsid w:val="009B2767"/>
    <w:rsid w:val="009B27EB"/>
    <w:rsid w:val="009B2852"/>
    <w:rsid w:val="009B2D44"/>
    <w:rsid w:val="009B2FD0"/>
    <w:rsid w:val="009B30B6"/>
    <w:rsid w:val="009B32F3"/>
    <w:rsid w:val="009B3691"/>
    <w:rsid w:val="009B3B8A"/>
    <w:rsid w:val="009B3FAC"/>
    <w:rsid w:val="009B4372"/>
    <w:rsid w:val="009B45AA"/>
    <w:rsid w:val="009B4AB9"/>
    <w:rsid w:val="009B4EF9"/>
    <w:rsid w:val="009B54B6"/>
    <w:rsid w:val="009B5E5F"/>
    <w:rsid w:val="009B5FAB"/>
    <w:rsid w:val="009B647F"/>
    <w:rsid w:val="009B69A5"/>
    <w:rsid w:val="009B794D"/>
    <w:rsid w:val="009C0702"/>
    <w:rsid w:val="009C0DF6"/>
    <w:rsid w:val="009C0EBA"/>
    <w:rsid w:val="009C1D71"/>
    <w:rsid w:val="009C21ED"/>
    <w:rsid w:val="009C2ADC"/>
    <w:rsid w:val="009C358F"/>
    <w:rsid w:val="009C3A4F"/>
    <w:rsid w:val="009C417B"/>
    <w:rsid w:val="009C424D"/>
    <w:rsid w:val="009C42A8"/>
    <w:rsid w:val="009C4335"/>
    <w:rsid w:val="009C4529"/>
    <w:rsid w:val="009C462E"/>
    <w:rsid w:val="009C4956"/>
    <w:rsid w:val="009C4989"/>
    <w:rsid w:val="009C4EDA"/>
    <w:rsid w:val="009C4F5C"/>
    <w:rsid w:val="009C55CE"/>
    <w:rsid w:val="009C5A46"/>
    <w:rsid w:val="009C5DE3"/>
    <w:rsid w:val="009C5EB7"/>
    <w:rsid w:val="009C5F2C"/>
    <w:rsid w:val="009C6216"/>
    <w:rsid w:val="009C625B"/>
    <w:rsid w:val="009C6EEB"/>
    <w:rsid w:val="009C70F3"/>
    <w:rsid w:val="009C718A"/>
    <w:rsid w:val="009C7472"/>
    <w:rsid w:val="009C7915"/>
    <w:rsid w:val="009D062E"/>
    <w:rsid w:val="009D0F1C"/>
    <w:rsid w:val="009D0F79"/>
    <w:rsid w:val="009D1469"/>
    <w:rsid w:val="009D15D1"/>
    <w:rsid w:val="009D167A"/>
    <w:rsid w:val="009D1B2D"/>
    <w:rsid w:val="009D228D"/>
    <w:rsid w:val="009D254A"/>
    <w:rsid w:val="009D28DB"/>
    <w:rsid w:val="009D2CDB"/>
    <w:rsid w:val="009D2FA6"/>
    <w:rsid w:val="009D3BEC"/>
    <w:rsid w:val="009D3C50"/>
    <w:rsid w:val="009D3E10"/>
    <w:rsid w:val="009D4976"/>
    <w:rsid w:val="009D52A5"/>
    <w:rsid w:val="009D53F1"/>
    <w:rsid w:val="009D627C"/>
    <w:rsid w:val="009D676E"/>
    <w:rsid w:val="009D6AD9"/>
    <w:rsid w:val="009D72BC"/>
    <w:rsid w:val="009D730B"/>
    <w:rsid w:val="009D76F6"/>
    <w:rsid w:val="009D7BB7"/>
    <w:rsid w:val="009D7F86"/>
    <w:rsid w:val="009E0169"/>
    <w:rsid w:val="009E0192"/>
    <w:rsid w:val="009E0829"/>
    <w:rsid w:val="009E0909"/>
    <w:rsid w:val="009E0B75"/>
    <w:rsid w:val="009E0E1C"/>
    <w:rsid w:val="009E103A"/>
    <w:rsid w:val="009E1440"/>
    <w:rsid w:val="009E18B2"/>
    <w:rsid w:val="009E23C4"/>
    <w:rsid w:val="009E2788"/>
    <w:rsid w:val="009E2F0E"/>
    <w:rsid w:val="009E300E"/>
    <w:rsid w:val="009E317C"/>
    <w:rsid w:val="009E3640"/>
    <w:rsid w:val="009E3824"/>
    <w:rsid w:val="009E39DC"/>
    <w:rsid w:val="009E3BA3"/>
    <w:rsid w:val="009E3C6B"/>
    <w:rsid w:val="009E4478"/>
    <w:rsid w:val="009E453B"/>
    <w:rsid w:val="009E4659"/>
    <w:rsid w:val="009E544E"/>
    <w:rsid w:val="009E561D"/>
    <w:rsid w:val="009E5686"/>
    <w:rsid w:val="009E5F10"/>
    <w:rsid w:val="009E5FCC"/>
    <w:rsid w:val="009E641D"/>
    <w:rsid w:val="009E67F9"/>
    <w:rsid w:val="009E6B65"/>
    <w:rsid w:val="009E6C19"/>
    <w:rsid w:val="009E6F7E"/>
    <w:rsid w:val="009E77CB"/>
    <w:rsid w:val="009E79F1"/>
    <w:rsid w:val="009E7BD3"/>
    <w:rsid w:val="009E7E1E"/>
    <w:rsid w:val="009F028D"/>
    <w:rsid w:val="009F03D3"/>
    <w:rsid w:val="009F054C"/>
    <w:rsid w:val="009F05C3"/>
    <w:rsid w:val="009F0E91"/>
    <w:rsid w:val="009F1070"/>
    <w:rsid w:val="009F166B"/>
    <w:rsid w:val="009F184E"/>
    <w:rsid w:val="009F1A82"/>
    <w:rsid w:val="009F1F3B"/>
    <w:rsid w:val="009F21EB"/>
    <w:rsid w:val="009F246B"/>
    <w:rsid w:val="009F26D2"/>
    <w:rsid w:val="009F27B8"/>
    <w:rsid w:val="009F2997"/>
    <w:rsid w:val="009F2A18"/>
    <w:rsid w:val="009F2A6E"/>
    <w:rsid w:val="009F34CD"/>
    <w:rsid w:val="009F3D79"/>
    <w:rsid w:val="009F4103"/>
    <w:rsid w:val="009F48DC"/>
    <w:rsid w:val="009F4AB4"/>
    <w:rsid w:val="009F4FBA"/>
    <w:rsid w:val="009F593A"/>
    <w:rsid w:val="009F6AE0"/>
    <w:rsid w:val="009F76CC"/>
    <w:rsid w:val="00A00112"/>
    <w:rsid w:val="00A0022A"/>
    <w:rsid w:val="00A006D5"/>
    <w:rsid w:val="00A00A00"/>
    <w:rsid w:val="00A00A30"/>
    <w:rsid w:val="00A00AB7"/>
    <w:rsid w:val="00A00AE0"/>
    <w:rsid w:val="00A01654"/>
    <w:rsid w:val="00A016CC"/>
    <w:rsid w:val="00A01845"/>
    <w:rsid w:val="00A01D49"/>
    <w:rsid w:val="00A02280"/>
    <w:rsid w:val="00A02B56"/>
    <w:rsid w:val="00A02ED4"/>
    <w:rsid w:val="00A037D6"/>
    <w:rsid w:val="00A03878"/>
    <w:rsid w:val="00A03974"/>
    <w:rsid w:val="00A039AE"/>
    <w:rsid w:val="00A044B4"/>
    <w:rsid w:val="00A0451E"/>
    <w:rsid w:val="00A04BF8"/>
    <w:rsid w:val="00A04D05"/>
    <w:rsid w:val="00A04D42"/>
    <w:rsid w:val="00A051EF"/>
    <w:rsid w:val="00A05770"/>
    <w:rsid w:val="00A057C5"/>
    <w:rsid w:val="00A06FCE"/>
    <w:rsid w:val="00A07886"/>
    <w:rsid w:val="00A07EE0"/>
    <w:rsid w:val="00A1013E"/>
    <w:rsid w:val="00A1081E"/>
    <w:rsid w:val="00A10F29"/>
    <w:rsid w:val="00A1118B"/>
    <w:rsid w:val="00A12214"/>
    <w:rsid w:val="00A13595"/>
    <w:rsid w:val="00A13B04"/>
    <w:rsid w:val="00A13B94"/>
    <w:rsid w:val="00A13E83"/>
    <w:rsid w:val="00A14E70"/>
    <w:rsid w:val="00A14E93"/>
    <w:rsid w:val="00A151AE"/>
    <w:rsid w:val="00A15725"/>
    <w:rsid w:val="00A1616C"/>
    <w:rsid w:val="00A16542"/>
    <w:rsid w:val="00A17031"/>
    <w:rsid w:val="00A172DF"/>
    <w:rsid w:val="00A17EEA"/>
    <w:rsid w:val="00A17F30"/>
    <w:rsid w:val="00A203F6"/>
    <w:rsid w:val="00A20BC7"/>
    <w:rsid w:val="00A212A3"/>
    <w:rsid w:val="00A21B8A"/>
    <w:rsid w:val="00A21D4E"/>
    <w:rsid w:val="00A2216F"/>
    <w:rsid w:val="00A22531"/>
    <w:rsid w:val="00A22DF4"/>
    <w:rsid w:val="00A23D4E"/>
    <w:rsid w:val="00A243E2"/>
    <w:rsid w:val="00A24C8A"/>
    <w:rsid w:val="00A2509A"/>
    <w:rsid w:val="00A25719"/>
    <w:rsid w:val="00A25E31"/>
    <w:rsid w:val="00A26A46"/>
    <w:rsid w:val="00A26B72"/>
    <w:rsid w:val="00A270FA"/>
    <w:rsid w:val="00A273C2"/>
    <w:rsid w:val="00A275BA"/>
    <w:rsid w:val="00A27710"/>
    <w:rsid w:val="00A278D5"/>
    <w:rsid w:val="00A27B14"/>
    <w:rsid w:val="00A3026F"/>
    <w:rsid w:val="00A3027C"/>
    <w:rsid w:val="00A31243"/>
    <w:rsid w:val="00A3144D"/>
    <w:rsid w:val="00A3162A"/>
    <w:rsid w:val="00A317E2"/>
    <w:rsid w:val="00A31C44"/>
    <w:rsid w:val="00A32554"/>
    <w:rsid w:val="00A32708"/>
    <w:rsid w:val="00A32E09"/>
    <w:rsid w:val="00A33360"/>
    <w:rsid w:val="00A33847"/>
    <w:rsid w:val="00A33FB3"/>
    <w:rsid w:val="00A34614"/>
    <w:rsid w:val="00A34BAD"/>
    <w:rsid w:val="00A351E1"/>
    <w:rsid w:val="00A356B8"/>
    <w:rsid w:val="00A35B58"/>
    <w:rsid w:val="00A35C7D"/>
    <w:rsid w:val="00A35E2E"/>
    <w:rsid w:val="00A365D6"/>
    <w:rsid w:val="00A36EE8"/>
    <w:rsid w:val="00A37150"/>
    <w:rsid w:val="00A372E3"/>
    <w:rsid w:val="00A37F7B"/>
    <w:rsid w:val="00A37F8A"/>
    <w:rsid w:val="00A4003D"/>
    <w:rsid w:val="00A40123"/>
    <w:rsid w:val="00A4044B"/>
    <w:rsid w:val="00A40B5D"/>
    <w:rsid w:val="00A41309"/>
    <w:rsid w:val="00A41562"/>
    <w:rsid w:val="00A41AC9"/>
    <w:rsid w:val="00A41C53"/>
    <w:rsid w:val="00A41D80"/>
    <w:rsid w:val="00A4255C"/>
    <w:rsid w:val="00A425BB"/>
    <w:rsid w:val="00A42872"/>
    <w:rsid w:val="00A42D14"/>
    <w:rsid w:val="00A4330C"/>
    <w:rsid w:val="00A43885"/>
    <w:rsid w:val="00A43C5C"/>
    <w:rsid w:val="00A43D0E"/>
    <w:rsid w:val="00A43D4B"/>
    <w:rsid w:val="00A444D1"/>
    <w:rsid w:val="00A45CDB"/>
    <w:rsid w:val="00A46472"/>
    <w:rsid w:val="00A468B6"/>
    <w:rsid w:val="00A47184"/>
    <w:rsid w:val="00A47496"/>
    <w:rsid w:val="00A47A24"/>
    <w:rsid w:val="00A502D3"/>
    <w:rsid w:val="00A5035A"/>
    <w:rsid w:val="00A50471"/>
    <w:rsid w:val="00A51233"/>
    <w:rsid w:val="00A517B7"/>
    <w:rsid w:val="00A51B75"/>
    <w:rsid w:val="00A51DB6"/>
    <w:rsid w:val="00A51F80"/>
    <w:rsid w:val="00A521F3"/>
    <w:rsid w:val="00A5264F"/>
    <w:rsid w:val="00A5297F"/>
    <w:rsid w:val="00A53975"/>
    <w:rsid w:val="00A545AC"/>
    <w:rsid w:val="00A5574D"/>
    <w:rsid w:val="00A55928"/>
    <w:rsid w:val="00A55F3B"/>
    <w:rsid w:val="00A562AE"/>
    <w:rsid w:val="00A564E9"/>
    <w:rsid w:val="00A566BD"/>
    <w:rsid w:val="00A570B8"/>
    <w:rsid w:val="00A600D3"/>
    <w:rsid w:val="00A60511"/>
    <w:rsid w:val="00A60737"/>
    <w:rsid w:val="00A60968"/>
    <w:rsid w:val="00A609A7"/>
    <w:rsid w:val="00A60D27"/>
    <w:rsid w:val="00A61349"/>
    <w:rsid w:val="00A61642"/>
    <w:rsid w:val="00A61877"/>
    <w:rsid w:val="00A62A0E"/>
    <w:rsid w:val="00A62B4D"/>
    <w:rsid w:val="00A63372"/>
    <w:rsid w:val="00A63F4E"/>
    <w:rsid w:val="00A641E9"/>
    <w:rsid w:val="00A64352"/>
    <w:rsid w:val="00A648CF"/>
    <w:rsid w:val="00A64D6E"/>
    <w:rsid w:val="00A6544B"/>
    <w:rsid w:val="00A6588E"/>
    <w:rsid w:val="00A65C76"/>
    <w:rsid w:val="00A6635A"/>
    <w:rsid w:val="00A67F5F"/>
    <w:rsid w:val="00A7023E"/>
    <w:rsid w:val="00A705FF"/>
    <w:rsid w:val="00A70DDF"/>
    <w:rsid w:val="00A70F95"/>
    <w:rsid w:val="00A71662"/>
    <w:rsid w:val="00A71A94"/>
    <w:rsid w:val="00A72CDB"/>
    <w:rsid w:val="00A741BE"/>
    <w:rsid w:val="00A747D9"/>
    <w:rsid w:val="00A74B29"/>
    <w:rsid w:val="00A75069"/>
    <w:rsid w:val="00A7507C"/>
    <w:rsid w:val="00A755BE"/>
    <w:rsid w:val="00A755CF"/>
    <w:rsid w:val="00A75D0D"/>
    <w:rsid w:val="00A75D70"/>
    <w:rsid w:val="00A761E1"/>
    <w:rsid w:val="00A7668B"/>
    <w:rsid w:val="00A76ACB"/>
    <w:rsid w:val="00A76F21"/>
    <w:rsid w:val="00A76F4A"/>
    <w:rsid w:val="00A76FFB"/>
    <w:rsid w:val="00A7733A"/>
    <w:rsid w:val="00A77502"/>
    <w:rsid w:val="00A80063"/>
    <w:rsid w:val="00A80131"/>
    <w:rsid w:val="00A81BBB"/>
    <w:rsid w:val="00A81DCC"/>
    <w:rsid w:val="00A81FDD"/>
    <w:rsid w:val="00A820AF"/>
    <w:rsid w:val="00A822A7"/>
    <w:rsid w:val="00A82C90"/>
    <w:rsid w:val="00A82CF9"/>
    <w:rsid w:val="00A8349B"/>
    <w:rsid w:val="00A839E2"/>
    <w:rsid w:val="00A83B44"/>
    <w:rsid w:val="00A83D9A"/>
    <w:rsid w:val="00A845B4"/>
    <w:rsid w:val="00A84A22"/>
    <w:rsid w:val="00A84D6F"/>
    <w:rsid w:val="00A85162"/>
    <w:rsid w:val="00A851DA"/>
    <w:rsid w:val="00A85264"/>
    <w:rsid w:val="00A85436"/>
    <w:rsid w:val="00A8543F"/>
    <w:rsid w:val="00A85547"/>
    <w:rsid w:val="00A863A6"/>
    <w:rsid w:val="00A86602"/>
    <w:rsid w:val="00A8681F"/>
    <w:rsid w:val="00A869BE"/>
    <w:rsid w:val="00A86A69"/>
    <w:rsid w:val="00A86F34"/>
    <w:rsid w:val="00A870DC"/>
    <w:rsid w:val="00A8711D"/>
    <w:rsid w:val="00A8716A"/>
    <w:rsid w:val="00A87217"/>
    <w:rsid w:val="00A87E36"/>
    <w:rsid w:val="00A90C9C"/>
    <w:rsid w:val="00A91927"/>
    <w:rsid w:val="00A91E7C"/>
    <w:rsid w:val="00A922EC"/>
    <w:rsid w:val="00A9280A"/>
    <w:rsid w:val="00A9287C"/>
    <w:rsid w:val="00A92A48"/>
    <w:rsid w:val="00A94093"/>
    <w:rsid w:val="00A94257"/>
    <w:rsid w:val="00A950EF"/>
    <w:rsid w:val="00A95185"/>
    <w:rsid w:val="00A956A7"/>
    <w:rsid w:val="00A95AF1"/>
    <w:rsid w:val="00A95F67"/>
    <w:rsid w:val="00A9698D"/>
    <w:rsid w:val="00A96A43"/>
    <w:rsid w:val="00A96C87"/>
    <w:rsid w:val="00A972A0"/>
    <w:rsid w:val="00A9732B"/>
    <w:rsid w:val="00A97999"/>
    <w:rsid w:val="00A97A33"/>
    <w:rsid w:val="00AA0298"/>
    <w:rsid w:val="00AA053B"/>
    <w:rsid w:val="00AA0D6E"/>
    <w:rsid w:val="00AA1421"/>
    <w:rsid w:val="00AA1953"/>
    <w:rsid w:val="00AA1B84"/>
    <w:rsid w:val="00AA248C"/>
    <w:rsid w:val="00AA31F4"/>
    <w:rsid w:val="00AA32E3"/>
    <w:rsid w:val="00AA335F"/>
    <w:rsid w:val="00AA356A"/>
    <w:rsid w:val="00AA36D1"/>
    <w:rsid w:val="00AA3AE6"/>
    <w:rsid w:val="00AA4451"/>
    <w:rsid w:val="00AA4D9F"/>
    <w:rsid w:val="00AA4EAC"/>
    <w:rsid w:val="00AA525C"/>
    <w:rsid w:val="00AA588F"/>
    <w:rsid w:val="00AA59D3"/>
    <w:rsid w:val="00AA5F1B"/>
    <w:rsid w:val="00AA5FC5"/>
    <w:rsid w:val="00AA63EE"/>
    <w:rsid w:val="00AA790A"/>
    <w:rsid w:val="00AA7914"/>
    <w:rsid w:val="00AB03F6"/>
    <w:rsid w:val="00AB067E"/>
    <w:rsid w:val="00AB084B"/>
    <w:rsid w:val="00AB0FC4"/>
    <w:rsid w:val="00AB141C"/>
    <w:rsid w:val="00AB172B"/>
    <w:rsid w:val="00AB17A5"/>
    <w:rsid w:val="00AB1819"/>
    <w:rsid w:val="00AB219D"/>
    <w:rsid w:val="00AB22E1"/>
    <w:rsid w:val="00AB2ABA"/>
    <w:rsid w:val="00AB462D"/>
    <w:rsid w:val="00AB51BF"/>
    <w:rsid w:val="00AB56FE"/>
    <w:rsid w:val="00AB7418"/>
    <w:rsid w:val="00AB7681"/>
    <w:rsid w:val="00AB7930"/>
    <w:rsid w:val="00AB7B62"/>
    <w:rsid w:val="00AB7C03"/>
    <w:rsid w:val="00AC036E"/>
    <w:rsid w:val="00AC08FA"/>
    <w:rsid w:val="00AC1326"/>
    <w:rsid w:val="00AC13BF"/>
    <w:rsid w:val="00AC15A6"/>
    <w:rsid w:val="00AC16B8"/>
    <w:rsid w:val="00AC205F"/>
    <w:rsid w:val="00AC22D9"/>
    <w:rsid w:val="00AC2488"/>
    <w:rsid w:val="00AC2A40"/>
    <w:rsid w:val="00AC3554"/>
    <w:rsid w:val="00AC38F4"/>
    <w:rsid w:val="00AC3E2C"/>
    <w:rsid w:val="00AC3F00"/>
    <w:rsid w:val="00AC4076"/>
    <w:rsid w:val="00AC4308"/>
    <w:rsid w:val="00AC48E8"/>
    <w:rsid w:val="00AC49CB"/>
    <w:rsid w:val="00AC4A7B"/>
    <w:rsid w:val="00AC4AEF"/>
    <w:rsid w:val="00AC4C1A"/>
    <w:rsid w:val="00AC54A6"/>
    <w:rsid w:val="00AC58DD"/>
    <w:rsid w:val="00AC5D11"/>
    <w:rsid w:val="00AC649C"/>
    <w:rsid w:val="00AC7334"/>
    <w:rsid w:val="00AC7604"/>
    <w:rsid w:val="00AC77E5"/>
    <w:rsid w:val="00AD0376"/>
    <w:rsid w:val="00AD06D8"/>
    <w:rsid w:val="00AD1356"/>
    <w:rsid w:val="00AD1969"/>
    <w:rsid w:val="00AD1A7B"/>
    <w:rsid w:val="00AD1FA1"/>
    <w:rsid w:val="00AD232C"/>
    <w:rsid w:val="00AD2588"/>
    <w:rsid w:val="00AD2A8D"/>
    <w:rsid w:val="00AD2C42"/>
    <w:rsid w:val="00AD3F7B"/>
    <w:rsid w:val="00AD42E4"/>
    <w:rsid w:val="00AD45B8"/>
    <w:rsid w:val="00AD484B"/>
    <w:rsid w:val="00AD497B"/>
    <w:rsid w:val="00AD4EB1"/>
    <w:rsid w:val="00AD50AF"/>
    <w:rsid w:val="00AD5422"/>
    <w:rsid w:val="00AD5731"/>
    <w:rsid w:val="00AD6714"/>
    <w:rsid w:val="00AD7F6F"/>
    <w:rsid w:val="00AD7F79"/>
    <w:rsid w:val="00AE06BE"/>
    <w:rsid w:val="00AE15C7"/>
    <w:rsid w:val="00AE1615"/>
    <w:rsid w:val="00AE218D"/>
    <w:rsid w:val="00AE21B3"/>
    <w:rsid w:val="00AE275D"/>
    <w:rsid w:val="00AE2AB0"/>
    <w:rsid w:val="00AE2BE8"/>
    <w:rsid w:val="00AE2DE7"/>
    <w:rsid w:val="00AE32F4"/>
    <w:rsid w:val="00AE43CA"/>
    <w:rsid w:val="00AE7348"/>
    <w:rsid w:val="00AE77D7"/>
    <w:rsid w:val="00AE7973"/>
    <w:rsid w:val="00AE7C7B"/>
    <w:rsid w:val="00AF0565"/>
    <w:rsid w:val="00AF0991"/>
    <w:rsid w:val="00AF0C32"/>
    <w:rsid w:val="00AF1051"/>
    <w:rsid w:val="00AF1ABF"/>
    <w:rsid w:val="00AF1E4F"/>
    <w:rsid w:val="00AF28F9"/>
    <w:rsid w:val="00AF2BEB"/>
    <w:rsid w:val="00AF304F"/>
    <w:rsid w:val="00AF32E1"/>
    <w:rsid w:val="00AF343E"/>
    <w:rsid w:val="00AF3FA0"/>
    <w:rsid w:val="00AF4472"/>
    <w:rsid w:val="00AF4A8D"/>
    <w:rsid w:val="00AF4D36"/>
    <w:rsid w:val="00AF54D4"/>
    <w:rsid w:val="00AF5A56"/>
    <w:rsid w:val="00AF662C"/>
    <w:rsid w:val="00AF6E22"/>
    <w:rsid w:val="00AF7D3C"/>
    <w:rsid w:val="00AF7DD2"/>
    <w:rsid w:val="00B0004D"/>
    <w:rsid w:val="00B004D8"/>
    <w:rsid w:val="00B00836"/>
    <w:rsid w:val="00B0114D"/>
    <w:rsid w:val="00B015F7"/>
    <w:rsid w:val="00B02675"/>
    <w:rsid w:val="00B03DDF"/>
    <w:rsid w:val="00B04050"/>
    <w:rsid w:val="00B04296"/>
    <w:rsid w:val="00B044CE"/>
    <w:rsid w:val="00B04635"/>
    <w:rsid w:val="00B04A62"/>
    <w:rsid w:val="00B04EC6"/>
    <w:rsid w:val="00B054A3"/>
    <w:rsid w:val="00B05B98"/>
    <w:rsid w:val="00B05DCA"/>
    <w:rsid w:val="00B0663E"/>
    <w:rsid w:val="00B06678"/>
    <w:rsid w:val="00B06AEC"/>
    <w:rsid w:val="00B06E67"/>
    <w:rsid w:val="00B07329"/>
    <w:rsid w:val="00B07A6D"/>
    <w:rsid w:val="00B101E2"/>
    <w:rsid w:val="00B1025E"/>
    <w:rsid w:val="00B108B2"/>
    <w:rsid w:val="00B110DE"/>
    <w:rsid w:val="00B1146B"/>
    <w:rsid w:val="00B11D15"/>
    <w:rsid w:val="00B120D7"/>
    <w:rsid w:val="00B12CBF"/>
    <w:rsid w:val="00B13094"/>
    <w:rsid w:val="00B1330D"/>
    <w:rsid w:val="00B138AB"/>
    <w:rsid w:val="00B14414"/>
    <w:rsid w:val="00B14A35"/>
    <w:rsid w:val="00B14CD3"/>
    <w:rsid w:val="00B14D3D"/>
    <w:rsid w:val="00B14EA3"/>
    <w:rsid w:val="00B157DD"/>
    <w:rsid w:val="00B15D81"/>
    <w:rsid w:val="00B15F09"/>
    <w:rsid w:val="00B1648C"/>
    <w:rsid w:val="00B1658C"/>
    <w:rsid w:val="00B16978"/>
    <w:rsid w:val="00B16B4F"/>
    <w:rsid w:val="00B16B95"/>
    <w:rsid w:val="00B173E8"/>
    <w:rsid w:val="00B17779"/>
    <w:rsid w:val="00B17BB9"/>
    <w:rsid w:val="00B17DFE"/>
    <w:rsid w:val="00B206B4"/>
    <w:rsid w:val="00B20E52"/>
    <w:rsid w:val="00B2100A"/>
    <w:rsid w:val="00B217D4"/>
    <w:rsid w:val="00B21A89"/>
    <w:rsid w:val="00B22409"/>
    <w:rsid w:val="00B2275C"/>
    <w:rsid w:val="00B22C32"/>
    <w:rsid w:val="00B231FB"/>
    <w:rsid w:val="00B23287"/>
    <w:rsid w:val="00B234E6"/>
    <w:rsid w:val="00B23A1B"/>
    <w:rsid w:val="00B23A81"/>
    <w:rsid w:val="00B23BC1"/>
    <w:rsid w:val="00B23F42"/>
    <w:rsid w:val="00B24093"/>
    <w:rsid w:val="00B243C6"/>
    <w:rsid w:val="00B2488B"/>
    <w:rsid w:val="00B249E1"/>
    <w:rsid w:val="00B24B7B"/>
    <w:rsid w:val="00B2616A"/>
    <w:rsid w:val="00B2644F"/>
    <w:rsid w:val="00B264FA"/>
    <w:rsid w:val="00B2672E"/>
    <w:rsid w:val="00B27604"/>
    <w:rsid w:val="00B27705"/>
    <w:rsid w:val="00B27ADB"/>
    <w:rsid w:val="00B30C3F"/>
    <w:rsid w:val="00B31BB3"/>
    <w:rsid w:val="00B31E5A"/>
    <w:rsid w:val="00B324E1"/>
    <w:rsid w:val="00B3254F"/>
    <w:rsid w:val="00B326B8"/>
    <w:rsid w:val="00B32871"/>
    <w:rsid w:val="00B33C91"/>
    <w:rsid w:val="00B33D13"/>
    <w:rsid w:val="00B33DD7"/>
    <w:rsid w:val="00B356ED"/>
    <w:rsid w:val="00B359A5"/>
    <w:rsid w:val="00B35C31"/>
    <w:rsid w:val="00B367AC"/>
    <w:rsid w:val="00B369E6"/>
    <w:rsid w:val="00B36FFB"/>
    <w:rsid w:val="00B37599"/>
    <w:rsid w:val="00B37D74"/>
    <w:rsid w:val="00B37EA3"/>
    <w:rsid w:val="00B40B9F"/>
    <w:rsid w:val="00B41808"/>
    <w:rsid w:val="00B42086"/>
    <w:rsid w:val="00B42B8B"/>
    <w:rsid w:val="00B42FD5"/>
    <w:rsid w:val="00B43D3C"/>
    <w:rsid w:val="00B43E0A"/>
    <w:rsid w:val="00B43F49"/>
    <w:rsid w:val="00B44019"/>
    <w:rsid w:val="00B4444F"/>
    <w:rsid w:val="00B44678"/>
    <w:rsid w:val="00B44796"/>
    <w:rsid w:val="00B451FF"/>
    <w:rsid w:val="00B453D6"/>
    <w:rsid w:val="00B45D96"/>
    <w:rsid w:val="00B467FE"/>
    <w:rsid w:val="00B473D5"/>
    <w:rsid w:val="00B4742A"/>
    <w:rsid w:val="00B47895"/>
    <w:rsid w:val="00B5185E"/>
    <w:rsid w:val="00B51E20"/>
    <w:rsid w:val="00B51F39"/>
    <w:rsid w:val="00B51FC0"/>
    <w:rsid w:val="00B52DDE"/>
    <w:rsid w:val="00B5315C"/>
    <w:rsid w:val="00B5350E"/>
    <w:rsid w:val="00B546B6"/>
    <w:rsid w:val="00B547B7"/>
    <w:rsid w:val="00B54814"/>
    <w:rsid w:val="00B54859"/>
    <w:rsid w:val="00B55588"/>
    <w:rsid w:val="00B555E2"/>
    <w:rsid w:val="00B563BB"/>
    <w:rsid w:val="00B5659A"/>
    <w:rsid w:val="00B56A11"/>
    <w:rsid w:val="00B56C3C"/>
    <w:rsid w:val="00B572ED"/>
    <w:rsid w:val="00B576DE"/>
    <w:rsid w:val="00B5780C"/>
    <w:rsid w:val="00B578F4"/>
    <w:rsid w:val="00B6068B"/>
    <w:rsid w:val="00B6184D"/>
    <w:rsid w:val="00B61D8C"/>
    <w:rsid w:val="00B6238B"/>
    <w:rsid w:val="00B62BA3"/>
    <w:rsid w:val="00B63515"/>
    <w:rsid w:val="00B63EC3"/>
    <w:rsid w:val="00B63F82"/>
    <w:rsid w:val="00B64765"/>
    <w:rsid w:val="00B651D4"/>
    <w:rsid w:val="00B6557E"/>
    <w:rsid w:val="00B6573C"/>
    <w:rsid w:val="00B65C27"/>
    <w:rsid w:val="00B67EB5"/>
    <w:rsid w:val="00B70AE8"/>
    <w:rsid w:val="00B71663"/>
    <w:rsid w:val="00B717ED"/>
    <w:rsid w:val="00B72580"/>
    <w:rsid w:val="00B725BB"/>
    <w:rsid w:val="00B72EE6"/>
    <w:rsid w:val="00B72F0B"/>
    <w:rsid w:val="00B7304A"/>
    <w:rsid w:val="00B735F5"/>
    <w:rsid w:val="00B73705"/>
    <w:rsid w:val="00B73AAC"/>
    <w:rsid w:val="00B73CF8"/>
    <w:rsid w:val="00B74341"/>
    <w:rsid w:val="00B74A0E"/>
    <w:rsid w:val="00B74B92"/>
    <w:rsid w:val="00B74EDF"/>
    <w:rsid w:val="00B753AE"/>
    <w:rsid w:val="00B7542C"/>
    <w:rsid w:val="00B75D1E"/>
    <w:rsid w:val="00B75D6B"/>
    <w:rsid w:val="00B75FE3"/>
    <w:rsid w:val="00B761D5"/>
    <w:rsid w:val="00B7621E"/>
    <w:rsid w:val="00B7664B"/>
    <w:rsid w:val="00B76ADC"/>
    <w:rsid w:val="00B77158"/>
    <w:rsid w:val="00B80C51"/>
    <w:rsid w:val="00B80F4A"/>
    <w:rsid w:val="00B81177"/>
    <w:rsid w:val="00B817CA"/>
    <w:rsid w:val="00B8378B"/>
    <w:rsid w:val="00B8424F"/>
    <w:rsid w:val="00B84A2B"/>
    <w:rsid w:val="00B84AC6"/>
    <w:rsid w:val="00B84B97"/>
    <w:rsid w:val="00B859DD"/>
    <w:rsid w:val="00B86265"/>
    <w:rsid w:val="00B8650D"/>
    <w:rsid w:val="00B86C52"/>
    <w:rsid w:val="00B87667"/>
    <w:rsid w:val="00B87E62"/>
    <w:rsid w:val="00B87F29"/>
    <w:rsid w:val="00B9142E"/>
    <w:rsid w:val="00B91F5A"/>
    <w:rsid w:val="00B9257E"/>
    <w:rsid w:val="00B9359B"/>
    <w:rsid w:val="00B93E59"/>
    <w:rsid w:val="00B94339"/>
    <w:rsid w:val="00B94A9F"/>
    <w:rsid w:val="00B94F1C"/>
    <w:rsid w:val="00B959AB"/>
    <w:rsid w:val="00B95FAF"/>
    <w:rsid w:val="00B96088"/>
    <w:rsid w:val="00B9689C"/>
    <w:rsid w:val="00B96D1F"/>
    <w:rsid w:val="00B9702C"/>
    <w:rsid w:val="00B97210"/>
    <w:rsid w:val="00B9774C"/>
    <w:rsid w:val="00B97A33"/>
    <w:rsid w:val="00BA03B2"/>
    <w:rsid w:val="00BA055F"/>
    <w:rsid w:val="00BA0958"/>
    <w:rsid w:val="00BA0B1F"/>
    <w:rsid w:val="00BA124E"/>
    <w:rsid w:val="00BA1583"/>
    <w:rsid w:val="00BA1E4B"/>
    <w:rsid w:val="00BA1FEE"/>
    <w:rsid w:val="00BA2882"/>
    <w:rsid w:val="00BA2EF7"/>
    <w:rsid w:val="00BA3371"/>
    <w:rsid w:val="00BA37EA"/>
    <w:rsid w:val="00BA38E4"/>
    <w:rsid w:val="00BA492E"/>
    <w:rsid w:val="00BA49FD"/>
    <w:rsid w:val="00BA4A2C"/>
    <w:rsid w:val="00BA4BB1"/>
    <w:rsid w:val="00BA4BFC"/>
    <w:rsid w:val="00BA4C04"/>
    <w:rsid w:val="00BA569D"/>
    <w:rsid w:val="00BA5890"/>
    <w:rsid w:val="00BA5EE7"/>
    <w:rsid w:val="00BA61CD"/>
    <w:rsid w:val="00BA6545"/>
    <w:rsid w:val="00BA65BD"/>
    <w:rsid w:val="00BA76C2"/>
    <w:rsid w:val="00BA784B"/>
    <w:rsid w:val="00BA7C69"/>
    <w:rsid w:val="00BA7E04"/>
    <w:rsid w:val="00BB009A"/>
    <w:rsid w:val="00BB184A"/>
    <w:rsid w:val="00BB1B10"/>
    <w:rsid w:val="00BB1F95"/>
    <w:rsid w:val="00BB28D0"/>
    <w:rsid w:val="00BB2A7F"/>
    <w:rsid w:val="00BB37BC"/>
    <w:rsid w:val="00BB391F"/>
    <w:rsid w:val="00BB407C"/>
    <w:rsid w:val="00BB40A6"/>
    <w:rsid w:val="00BB4840"/>
    <w:rsid w:val="00BB52BB"/>
    <w:rsid w:val="00BB5B4C"/>
    <w:rsid w:val="00BB5D1E"/>
    <w:rsid w:val="00BB7027"/>
    <w:rsid w:val="00BB71CD"/>
    <w:rsid w:val="00BC0641"/>
    <w:rsid w:val="00BC0CCC"/>
    <w:rsid w:val="00BC0D49"/>
    <w:rsid w:val="00BC1E55"/>
    <w:rsid w:val="00BC2980"/>
    <w:rsid w:val="00BC2AC9"/>
    <w:rsid w:val="00BC2CD3"/>
    <w:rsid w:val="00BC2D36"/>
    <w:rsid w:val="00BC316D"/>
    <w:rsid w:val="00BC3679"/>
    <w:rsid w:val="00BC3EE9"/>
    <w:rsid w:val="00BC4700"/>
    <w:rsid w:val="00BC4E7B"/>
    <w:rsid w:val="00BC5008"/>
    <w:rsid w:val="00BC6241"/>
    <w:rsid w:val="00BC6C6B"/>
    <w:rsid w:val="00BC6CC1"/>
    <w:rsid w:val="00BC6E62"/>
    <w:rsid w:val="00BC7438"/>
    <w:rsid w:val="00BC7574"/>
    <w:rsid w:val="00BC7BC7"/>
    <w:rsid w:val="00BC7E89"/>
    <w:rsid w:val="00BD13C8"/>
    <w:rsid w:val="00BD182B"/>
    <w:rsid w:val="00BD1FEF"/>
    <w:rsid w:val="00BD1FF3"/>
    <w:rsid w:val="00BD214E"/>
    <w:rsid w:val="00BD27B8"/>
    <w:rsid w:val="00BD31B6"/>
    <w:rsid w:val="00BD3561"/>
    <w:rsid w:val="00BD3806"/>
    <w:rsid w:val="00BD3F10"/>
    <w:rsid w:val="00BD4BED"/>
    <w:rsid w:val="00BD514E"/>
    <w:rsid w:val="00BD57DF"/>
    <w:rsid w:val="00BD5949"/>
    <w:rsid w:val="00BD5D25"/>
    <w:rsid w:val="00BD6053"/>
    <w:rsid w:val="00BD6401"/>
    <w:rsid w:val="00BD6CCE"/>
    <w:rsid w:val="00BD6CE2"/>
    <w:rsid w:val="00BD6EDC"/>
    <w:rsid w:val="00BD7131"/>
    <w:rsid w:val="00BD77C1"/>
    <w:rsid w:val="00BD7B2B"/>
    <w:rsid w:val="00BE02E8"/>
    <w:rsid w:val="00BE034D"/>
    <w:rsid w:val="00BE0AB2"/>
    <w:rsid w:val="00BE1808"/>
    <w:rsid w:val="00BE2257"/>
    <w:rsid w:val="00BE2D37"/>
    <w:rsid w:val="00BE3437"/>
    <w:rsid w:val="00BE3891"/>
    <w:rsid w:val="00BE41E0"/>
    <w:rsid w:val="00BE44C3"/>
    <w:rsid w:val="00BE4FE7"/>
    <w:rsid w:val="00BE53EE"/>
    <w:rsid w:val="00BE5698"/>
    <w:rsid w:val="00BE5AC6"/>
    <w:rsid w:val="00BE5EA1"/>
    <w:rsid w:val="00BE5ED2"/>
    <w:rsid w:val="00BE6186"/>
    <w:rsid w:val="00BE653A"/>
    <w:rsid w:val="00BE7198"/>
    <w:rsid w:val="00BE7446"/>
    <w:rsid w:val="00BE7A97"/>
    <w:rsid w:val="00BE7FC6"/>
    <w:rsid w:val="00BF100C"/>
    <w:rsid w:val="00BF12D2"/>
    <w:rsid w:val="00BF160F"/>
    <w:rsid w:val="00BF2761"/>
    <w:rsid w:val="00BF280E"/>
    <w:rsid w:val="00BF36BE"/>
    <w:rsid w:val="00BF4D94"/>
    <w:rsid w:val="00BF5262"/>
    <w:rsid w:val="00BF56C2"/>
    <w:rsid w:val="00BF6145"/>
    <w:rsid w:val="00BF68AD"/>
    <w:rsid w:val="00BF6E8B"/>
    <w:rsid w:val="00BF71D6"/>
    <w:rsid w:val="00BF7448"/>
    <w:rsid w:val="00BF7700"/>
    <w:rsid w:val="00BF7D01"/>
    <w:rsid w:val="00C0012F"/>
    <w:rsid w:val="00C00478"/>
    <w:rsid w:val="00C00662"/>
    <w:rsid w:val="00C00E57"/>
    <w:rsid w:val="00C0198E"/>
    <w:rsid w:val="00C019C3"/>
    <w:rsid w:val="00C026F2"/>
    <w:rsid w:val="00C02AE9"/>
    <w:rsid w:val="00C032CE"/>
    <w:rsid w:val="00C03521"/>
    <w:rsid w:val="00C035E1"/>
    <w:rsid w:val="00C036CD"/>
    <w:rsid w:val="00C03BBE"/>
    <w:rsid w:val="00C0424A"/>
    <w:rsid w:val="00C04322"/>
    <w:rsid w:val="00C04668"/>
    <w:rsid w:val="00C04973"/>
    <w:rsid w:val="00C04A1C"/>
    <w:rsid w:val="00C04EAE"/>
    <w:rsid w:val="00C05B03"/>
    <w:rsid w:val="00C05E22"/>
    <w:rsid w:val="00C06000"/>
    <w:rsid w:val="00C0694A"/>
    <w:rsid w:val="00C06957"/>
    <w:rsid w:val="00C06ABC"/>
    <w:rsid w:val="00C072AB"/>
    <w:rsid w:val="00C1003A"/>
    <w:rsid w:val="00C10264"/>
    <w:rsid w:val="00C10F18"/>
    <w:rsid w:val="00C11001"/>
    <w:rsid w:val="00C11465"/>
    <w:rsid w:val="00C1196B"/>
    <w:rsid w:val="00C1339F"/>
    <w:rsid w:val="00C139E1"/>
    <w:rsid w:val="00C1442A"/>
    <w:rsid w:val="00C1449C"/>
    <w:rsid w:val="00C14ADF"/>
    <w:rsid w:val="00C15149"/>
    <w:rsid w:val="00C15415"/>
    <w:rsid w:val="00C15881"/>
    <w:rsid w:val="00C15B0A"/>
    <w:rsid w:val="00C15CD7"/>
    <w:rsid w:val="00C1671B"/>
    <w:rsid w:val="00C1675C"/>
    <w:rsid w:val="00C16F9C"/>
    <w:rsid w:val="00C17448"/>
    <w:rsid w:val="00C17C0E"/>
    <w:rsid w:val="00C17D2F"/>
    <w:rsid w:val="00C17E52"/>
    <w:rsid w:val="00C17F53"/>
    <w:rsid w:val="00C20652"/>
    <w:rsid w:val="00C21526"/>
    <w:rsid w:val="00C21973"/>
    <w:rsid w:val="00C21CD3"/>
    <w:rsid w:val="00C21ED6"/>
    <w:rsid w:val="00C21FFB"/>
    <w:rsid w:val="00C224EC"/>
    <w:rsid w:val="00C22A00"/>
    <w:rsid w:val="00C22C86"/>
    <w:rsid w:val="00C22D1E"/>
    <w:rsid w:val="00C23560"/>
    <w:rsid w:val="00C239F0"/>
    <w:rsid w:val="00C23A11"/>
    <w:rsid w:val="00C23DD6"/>
    <w:rsid w:val="00C24251"/>
    <w:rsid w:val="00C2450B"/>
    <w:rsid w:val="00C24937"/>
    <w:rsid w:val="00C24C77"/>
    <w:rsid w:val="00C250EE"/>
    <w:rsid w:val="00C2567C"/>
    <w:rsid w:val="00C25D28"/>
    <w:rsid w:val="00C270E1"/>
    <w:rsid w:val="00C27565"/>
    <w:rsid w:val="00C27619"/>
    <w:rsid w:val="00C27AB4"/>
    <w:rsid w:val="00C27E9A"/>
    <w:rsid w:val="00C30E03"/>
    <w:rsid w:val="00C30E7D"/>
    <w:rsid w:val="00C30FD7"/>
    <w:rsid w:val="00C31808"/>
    <w:rsid w:val="00C31B67"/>
    <w:rsid w:val="00C31BAB"/>
    <w:rsid w:val="00C31DBA"/>
    <w:rsid w:val="00C32458"/>
    <w:rsid w:val="00C327C1"/>
    <w:rsid w:val="00C32A36"/>
    <w:rsid w:val="00C32A55"/>
    <w:rsid w:val="00C32E89"/>
    <w:rsid w:val="00C32F80"/>
    <w:rsid w:val="00C33279"/>
    <w:rsid w:val="00C33D6B"/>
    <w:rsid w:val="00C34008"/>
    <w:rsid w:val="00C34C0F"/>
    <w:rsid w:val="00C350A0"/>
    <w:rsid w:val="00C364BC"/>
    <w:rsid w:val="00C365AD"/>
    <w:rsid w:val="00C3679C"/>
    <w:rsid w:val="00C36994"/>
    <w:rsid w:val="00C36F30"/>
    <w:rsid w:val="00C37B15"/>
    <w:rsid w:val="00C37D03"/>
    <w:rsid w:val="00C400AF"/>
    <w:rsid w:val="00C41187"/>
    <w:rsid w:val="00C417FE"/>
    <w:rsid w:val="00C4188A"/>
    <w:rsid w:val="00C41EEA"/>
    <w:rsid w:val="00C42263"/>
    <w:rsid w:val="00C4229A"/>
    <w:rsid w:val="00C42D9D"/>
    <w:rsid w:val="00C42DD8"/>
    <w:rsid w:val="00C436DF"/>
    <w:rsid w:val="00C43732"/>
    <w:rsid w:val="00C43733"/>
    <w:rsid w:val="00C437E1"/>
    <w:rsid w:val="00C43802"/>
    <w:rsid w:val="00C43940"/>
    <w:rsid w:val="00C43C94"/>
    <w:rsid w:val="00C44072"/>
    <w:rsid w:val="00C44E52"/>
    <w:rsid w:val="00C45630"/>
    <w:rsid w:val="00C45711"/>
    <w:rsid w:val="00C459FB"/>
    <w:rsid w:val="00C45A38"/>
    <w:rsid w:val="00C45C5E"/>
    <w:rsid w:val="00C466C4"/>
    <w:rsid w:val="00C46972"/>
    <w:rsid w:val="00C46BF4"/>
    <w:rsid w:val="00C46D4E"/>
    <w:rsid w:val="00C477A2"/>
    <w:rsid w:val="00C47B55"/>
    <w:rsid w:val="00C47F4D"/>
    <w:rsid w:val="00C506C4"/>
    <w:rsid w:val="00C5094B"/>
    <w:rsid w:val="00C515EB"/>
    <w:rsid w:val="00C51742"/>
    <w:rsid w:val="00C51E9A"/>
    <w:rsid w:val="00C528E1"/>
    <w:rsid w:val="00C53216"/>
    <w:rsid w:val="00C535A2"/>
    <w:rsid w:val="00C5391B"/>
    <w:rsid w:val="00C53974"/>
    <w:rsid w:val="00C54F9E"/>
    <w:rsid w:val="00C559A8"/>
    <w:rsid w:val="00C56451"/>
    <w:rsid w:val="00C57F9C"/>
    <w:rsid w:val="00C602D2"/>
    <w:rsid w:val="00C6062F"/>
    <w:rsid w:val="00C60998"/>
    <w:rsid w:val="00C60B08"/>
    <w:rsid w:val="00C60E20"/>
    <w:rsid w:val="00C60F2B"/>
    <w:rsid w:val="00C60F89"/>
    <w:rsid w:val="00C61749"/>
    <w:rsid w:val="00C619B9"/>
    <w:rsid w:val="00C619C0"/>
    <w:rsid w:val="00C61E95"/>
    <w:rsid w:val="00C62035"/>
    <w:rsid w:val="00C62135"/>
    <w:rsid w:val="00C62936"/>
    <w:rsid w:val="00C629BF"/>
    <w:rsid w:val="00C63406"/>
    <w:rsid w:val="00C637F6"/>
    <w:rsid w:val="00C63949"/>
    <w:rsid w:val="00C63A45"/>
    <w:rsid w:val="00C63B13"/>
    <w:rsid w:val="00C63D99"/>
    <w:rsid w:val="00C640CD"/>
    <w:rsid w:val="00C64813"/>
    <w:rsid w:val="00C65158"/>
    <w:rsid w:val="00C653FB"/>
    <w:rsid w:val="00C65585"/>
    <w:rsid w:val="00C66426"/>
    <w:rsid w:val="00C664DB"/>
    <w:rsid w:val="00C6682C"/>
    <w:rsid w:val="00C66F67"/>
    <w:rsid w:val="00C6716D"/>
    <w:rsid w:val="00C6781C"/>
    <w:rsid w:val="00C6798C"/>
    <w:rsid w:val="00C67B02"/>
    <w:rsid w:val="00C67E38"/>
    <w:rsid w:val="00C67E64"/>
    <w:rsid w:val="00C70C52"/>
    <w:rsid w:val="00C710A0"/>
    <w:rsid w:val="00C7156D"/>
    <w:rsid w:val="00C7158B"/>
    <w:rsid w:val="00C71C16"/>
    <w:rsid w:val="00C71CE8"/>
    <w:rsid w:val="00C7305D"/>
    <w:rsid w:val="00C73656"/>
    <w:rsid w:val="00C73955"/>
    <w:rsid w:val="00C73A3C"/>
    <w:rsid w:val="00C73FF2"/>
    <w:rsid w:val="00C74177"/>
    <w:rsid w:val="00C7417D"/>
    <w:rsid w:val="00C74549"/>
    <w:rsid w:val="00C74689"/>
    <w:rsid w:val="00C74AFC"/>
    <w:rsid w:val="00C74F0B"/>
    <w:rsid w:val="00C753AF"/>
    <w:rsid w:val="00C754F8"/>
    <w:rsid w:val="00C758CF"/>
    <w:rsid w:val="00C77D6C"/>
    <w:rsid w:val="00C77FA5"/>
    <w:rsid w:val="00C77FA7"/>
    <w:rsid w:val="00C803A9"/>
    <w:rsid w:val="00C814AF"/>
    <w:rsid w:val="00C81C29"/>
    <w:rsid w:val="00C81DDB"/>
    <w:rsid w:val="00C82489"/>
    <w:rsid w:val="00C82518"/>
    <w:rsid w:val="00C825EF"/>
    <w:rsid w:val="00C8292E"/>
    <w:rsid w:val="00C82A04"/>
    <w:rsid w:val="00C82AF8"/>
    <w:rsid w:val="00C835EF"/>
    <w:rsid w:val="00C84224"/>
    <w:rsid w:val="00C844E3"/>
    <w:rsid w:val="00C8454C"/>
    <w:rsid w:val="00C84D0E"/>
    <w:rsid w:val="00C85619"/>
    <w:rsid w:val="00C8569A"/>
    <w:rsid w:val="00C857F3"/>
    <w:rsid w:val="00C85FB0"/>
    <w:rsid w:val="00C8602C"/>
    <w:rsid w:val="00C876BE"/>
    <w:rsid w:val="00C87BAF"/>
    <w:rsid w:val="00C90723"/>
    <w:rsid w:val="00C9080A"/>
    <w:rsid w:val="00C90B59"/>
    <w:rsid w:val="00C90CBA"/>
    <w:rsid w:val="00C90EE6"/>
    <w:rsid w:val="00C91982"/>
    <w:rsid w:val="00C92C8B"/>
    <w:rsid w:val="00C92F3E"/>
    <w:rsid w:val="00C9312A"/>
    <w:rsid w:val="00C93862"/>
    <w:rsid w:val="00C93C7D"/>
    <w:rsid w:val="00C9432C"/>
    <w:rsid w:val="00C94470"/>
    <w:rsid w:val="00C9488A"/>
    <w:rsid w:val="00C94EB3"/>
    <w:rsid w:val="00C95CC6"/>
    <w:rsid w:val="00C95ED2"/>
    <w:rsid w:val="00C9635A"/>
    <w:rsid w:val="00C963AA"/>
    <w:rsid w:val="00C964DE"/>
    <w:rsid w:val="00C969DA"/>
    <w:rsid w:val="00C96AA3"/>
    <w:rsid w:val="00C96F26"/>
    <w:rsid w:val="00C9715B"/>
    <w:rsid w:val="00C9798F"/>
    <w:rsid w:val="00C97BD5"/>
    <w:rsid w:val="00CA04BE"/>
    <w:rsid w:val="00CA137E"/>
    <w:rsid w:val="00CA166C"/>
    <w:rsid w:val="00CA1AF5"/>
    <w:rsid w:val="00CA1C3B"/>
    <w:rsid w:val="00CA1E12"/>
    <w:rsid w:val="00CA1EA2"/>
    <w:rsid w:val="00CA22D7"/>
    <w:rsid w:val="00CA2362"/>
    <w:rsid w:val="00CA31C2"/>
    <w:rsid w:val="00CA32CD"/>
    <w:rsid w:val="00CA33D2"/>
    <w:rsid w:val="00CA3929"/>
    <w:rsid w:val="00CA3C35"/>
    <w:rsid w:val="00CA3E93"/>
    <w:rsid w:val="00CA3EEE"/>
    <w:rsid w:val="00CA569A"/>
    <w:rsid w:val="00CA56A5"/>
    <w:rsid w:val="00CA5DA7"/>
    <w:rsid w:val="00CA61B1"/>
    <w:rsid w:val="00CA61BE"/>
    <w:rsid w:val="00CA6662"/>
    <w:rsid w:val="00CA700A"/>
    <w:rsid w:val="00CA7278"/>
    <w:rsid w:val="00CA7492"/>
    <w:rsid w:val="00CA7C23"/>
    <w:rsid w:val="00CA7C5B"/>
    <w:rsid w:val="00CB0002"/>
    <w:rsid w:val="00CB06F1"/>
    <w:rsid w:val="00CB0908"/>
    <w:rsid w:val="00CB0B73"/>
    <w:rsid w:val="00CB0D71"/>
    <w:rsid w:val="00CB132B"/>
    <w:rsid w:val="00CB1495"/>
    <w:rsid w:val="00CB15ED"/>
    <w:rsid w:val="00CB1820"/>
    <w:rsid w:val="00CB2AFC"/>
    <w:rsid w:val="00CB35A2"/>
    <w:rsid w:val="00CB4776"/>
    <w:rsid w:val="00CB4A48"/>
    <w:rsid w:val="00CB51E0"/>
    <w:rsid w:val="00CB5EB3"/>
    <w:rsid w:val="00CB7023"/>
    <w:rsid w:val="00CB70B2"/>
    <w:rsid w:val="00CB7A9D"/>
    <w:rsid w:val="00CC056A"/>
    <w:rsid w:val="00CC0E44"/>
    <w:rsid w:val="00CC0FF7"/>
    <w:rsid w:val="00CC16AA"/>
    <w:rsid w:val="00CC221A"/>
    <w:rsid w:val="00CC2A20"/>
    <w:rsid w:val="00CC2A48"/>
    <w:rsid w:val="00CC324F"/>
    <w:rsid w:val="00CC343E"/>
    <w:rsid w:val="00CC353A"/>
    <w:rsid w:val="00CC44FF"/>
    <w:rsid w:val="00CC4DA5"/>
    <w:rsid w:val="00CC4E22"/>
    <w:rsid w:val="00CC513C"/>
    <w:rsid w:val="00CC5C51"/>
    <w:rsid w:val="00CC629E"/>
    <w:rsid w:val="00CC718C"/>
    <w:rsid w:val="00CC76F5"/>
    <w:rsid w:val="00CC7A49"/>
    <w:rsid w:val="00CC7EEB"/>
    <w:rsid w:val="00CD056E"/>
    <w:rsid w:val="00CD0D55"/>
    <w:rsid w:val="00CD1037"/>
    <w:rsid w:val="00CD10CF"/>
    <w:rsid w:val="00CD14FF"/>
    <w:rsid w:val="00CD15C9"/>
    <w:rsid w:val="00CD1D35"/>
    <w:rsid w:val="00CD270A"/>
    <w:rsid w:val="00CD2E95"/>
    <w:rsid w:val="00CD3797"/>
    <w:rsid w:val="00CD3FA3"/>
    <w:rsid w:val="00CD4129"/>
    <w:rsid w:val="00CD4538"/>
    <w:rsid w:val="00CD4800"/>
    <w:rsid w:val="00CD4866"/>
    <w:rsid w:val="00CD4C02"/>
    <w:rsid w:val="00CD4CDE"/>
    <w:rsid w:val="00CD4FC0"/>
    <w:rsid w:val="00CD5F35"/>
    <w:rsid w:val="00CD6210"/>
    <w:rsid w:val="00CD63D0"/>
    <w:rsid w:val="00CD7E43"/>
    <w:rsid w:val="00CD7FB1"/>
    <w:rsid w:val="00CE0293"/>
    <w:rsid w:val="00CE02D3"/>
    <w:rsid w:val="00CE0ACE"/>
    <w:rsid w:val="00CE11E8"/>
    <w:rsid w:val="00CE17CA"/>
    <w:rsid w:val="00CE1E17"/>
    <w:rsid w:val="00CE2087"/>
    <w:rsid w:val="00CE2FC0"/>
    <w:rsid w:val="00CE34A1"/>
    <w:rsid w:val="00CE3608"/>
    <w:rsid w:val="00CE4219"/>
    <w:rsid w:val="00CE462B"/>
    <w:rsid w:val="00CE4992"/>
    <w:rsid w:val="00CE5793"/>
    <w:rsid w:val="00CE5904"/>
    <w:rsid w:val="00CE5931"/>
    <w:rsid w:val="00CE5B06"/>
    <w:rsid w:val="00CE5FEB"/>
    <w:rsid w:val="00CE648C"/>
    <w:rsid w:val="00CE6EB3"/>
    <w:rsid w:val="00CE710C"/>
    <w:rsid w:val="00CE7F69"/>
    <w:rsid w:val="00CF0DB0"/>
    <w:rsid w:val="00CF0E13"/>
    <w:rsid w:val="00CF0E73"/>
    <w:rsid w:val="00CF12D0"/>
    <w:rsid w:val="00CF1757"/>
    <w:rsid w:val="00CF182E"/>
    <w:rsid w:val="00CF1919"/>
    <w:rsid w:val="00CF1CBE"/>
    <w:rsid w:val="00CF1CFA"/>
    <w:rsid w:val="00CF1E2E"/>
    <w:rsid w:val="00CF2211"/>
    <w:rsid w:val="00CF24EA"/>
    <w:rsid w:val="00CF25EA"/>
    <w:rsid w:val="00CF283E"/>
    <w:rsid w:val="00CF30F6"/>
    <w:rsid w:val="00CF348A"/>
    <w:rsid w:val="00CF37F8"/>
    <w:rsid w:val="00CF39C6"/>
    <w:rsid w:val="00CF3C44"/>
    <w:rsid w:val="00CF41CE"/>
    <w:rsid w:val="00CF4579"/>
    <w:rsid w:val="00CF46A5"/>
    <w:rsid w:val="00CF4822"/>
    <w:rsid w:val="00CF4B97"/>
    <w:rsid w:val="00CF5119"/>
    <w:rsid w:val="00CF5A0C"/>
    <w:rsid w:val="00CF6037"/>
    <w:rsid w:val="00CF622D"/>
    <w:rsid w:val="00CF6901"/>
    <w:rsid w:val="00CF6B61"/>
    <w:rsid w:val="00CF6FD5"/>
    <w:rsid w:val="00CF7446"/>
    <w:rsid w:val="00CF75EB"/>
    <w:rsid w:val="00CF7B37"/>
    <w:rsid w:val="00CF7E94"/>
    <w:rsid w:val="00D00295"/>
    <w:rsid w:val="00D00521"/>
    <w:rsid w:val="00D01A00"/>
    <w:rsid w:val="00D022CE"/>
    <w:rsid w:val="00D02EDE"/>
    <w:rsid w:val="00D030DC"/>
    <w:rsid w:val="00D03112"/>
    <w:rsid w:val="00D03412"/>
    <w:rsid w:val="00D03A3A"/>
    <w:rsid w:val="00D04A95"/>
    <w:rsid w:val="00D04C86"/>
    <w:rsid w:val="00D0607F"/>
    <w:rsid w:val="00D06A83"/>
    <w:rsid w:val="00D07282"/>
    <w:rsid w:val="00D074D7"/>
    <w:rsid w:val="00D07599"/>
    <w:rsid w:val="00D07B2B"/>
    <w:rsid w:val="00D07B77"/>
    <w:rsid w:val="00D07E5F"/>
    <w:rsid w:val="00D07FF2"/>
    <w:rsid w:val="00D1060E"/>
    <w:rsid w:val="00D1087B"/>
    <w:rsid w:val="00D113A7"/>
    <w:rsid w:val="00D11506"/>
    <w:rsid w:val="00D11615"/>
    <w:rsid w:val="00D11B6C"/>
    <w:rsid w:val="00D11DD7"/>
    <w:rsid w:val="00D12527"/>
    <w:rsid w:val="00D12618"/>
    <w:rsid w:val="00D1318C"/>
    <w:rsid w:val="00D14892"/>
    <w:rsid w:val="00D14ECD"/>
    <w:rsid w:val="00D1529C"/>
    <w:rsid w:val="00D15674"/>
    <w:rsid w:val="00D15E1B"/>
    <w:rsid w:val="00D1732C"/>
    <w:rsid w:val="00D17B61"/>
    <w:rsid w:val="00D17F55"/>
    <w:rsid w:val="00D20335"/>
    <w:rsid w:val="00D203CA"/>
    <w:rsid w:val="00D207DB"/>
    <w:rsid w:val="00D2171F"/>
    <w:rsid w:val="00D21B76"/>
    <w:rsid w:val="00D21D29"/>
    <w:rsid w:val="00D22141"/>
    <w:rsid w:val="00D22208"/>
    <w:rsid w:val="00D2294C"/>
    <w:rsid w:val="00D22BF4"/>
    <w:rsid w:val="00D244CE"/>
    <w:rsid w:val="00D245ED"/>
    <w:rsid w:val="00D2492A"/>
    <w:rsid w:val="00D25047"/>
    <w:rsid w:val="00D2528F"/>
    <w:rsid w:val="00D25575"/>
    <w:rsid w:val="00D25EDD"/>
    <w:rsid w:val="00D26C4D"/>
    <w:rsid w:val="00D26DCC"/>
    <w:rsid w:val="00D26F49"/>
    <w:rsid w:val="00D2717F"/>
    <w:rsid w:val="00D274D5"/>
    <w:rsid w:val="00D27897"/>
    <w:rsid w:val="00D30690"/>
    <w:rsid w:val="00D30794"/>
    <w:rsid w:val="00D30E15"/>
    <w:rsid w:val="00D30F3B"/>
    <w:rsid w:val="00D312AC"/>
    <w:rsid w:val="00D31762"/>
    <w:rsid w:val="00D31E30"/>
    <w:rsid w:val="00D329E3"/>
    <w:rsid w:val="00D32CB4"/>
    <w:rsid w:val="00D32CFB"/>
    <w:rsid w:val="00D32DC2"/>
    <w:rsid w:val="00D3361D"/>
    <w:rsid w:val="00D33647"/>
    <w:rsid w:val="00D338F5"/>
    <w:rsid w:val="00D33ACC"/>
    <w:rsid w:val="00D33E2A"/>
    <w:rsid w:val="00D34382"/>
    <w:rsid w:val="00D34940"/>
    <w:rsid w:val="00D34E83"/>
    <w:rsid w:val="00D34F40"/>
    <w:rsid w:val="00D350E3"/>
    <w:rsid w:val="00D35490"/>
    <w:rsid w:val="00D35B9A"/>
    <w:rsid w:val="00D35CE5"/>
    <w:rsid w:val="00D35D45"/>
    <w:rsid w:val="00D35EDC"/>
    <w:rsid w:val="00D36277"/>
    <w:rsid w:val="00D36D13"/>
    <w:rsid w:val="00D36DFE"/>
    <w:rsid w:val="00D3732C"/>
    <w:rsid w:val="00D375EF"/>
    <w:rsid w:val="00D405D3"/>
    <w:rsid w:val="00D41CD0"/>
    <w:rsid w:val="00D42D83"/>
    <w:rsid w:val="00D42E62"/>
    <w:rsid w:val="00D43F13"/>
    <w:rsid w:val="00D44324"/>
    <w:rsid w:val="00D44E15"/>
    <w:rsid w:val="00D453EA"/>
    <w:rsid w:val="00D46353"/>
    <w:rsid w:val="00D4659A"/>
    <w:rsid w:val="00D46A48"/>
    <w:rsid w:val="00D46CEB"/>
    <w:rsid w:val="00D474DC"/>
    <w:rsid w:val="00D47E45"/>
    <w:rsid w:val="00D5041D"/>
    <w:rsid w:val="00D5048B"/>
    <w:rsid w:val="00D50549"/>
    <w:rsid w:val="00D50D69"/>
    <w:rsid w:val="00D50E0A"/>
    <w:rsid w:val="00D51032"/>
    <w:rsid w:val="00D511E4"/>
    <w:rsid w:val="00D5162B"/>
    <w:rsid w:val="00D5167E"/>
    <w:rsid w:val="00D51E77"/>
    <w:rsid w:val="00D52131"/>
    <w:rsid w:val="00D5223A"/>
    <w:rsid w:val="00D5288C"/>
    <w:rsid w:val="00D528EB"/>
    <w:rsid w:val="00D52B54"/>
    <w:rsid w:val="00D52D66"/>
    <w:rsid w:val="00D53001"/>
    <w:rsid w:val="00D54237"/>
    <w:rsid w:val="00D54730"/>
    <w:rsid w:val="00D54E4C"/>
    <w:rsid w:val="00D54F5F"/>
    <w:rsid w:val="00D55207"/>
    <w:rsid w:val="00D555AC"/>
    <w:rsid w:val="00D556B7"/>
    <w:rsid w:val="00D559C9"/>
    <w:rsid w:val="00D55B9F"/>
    <w:rsid w:val="00D566DF"/>
    <w:rsid w:val="00D56BEA"/>
    <w:rsid w:val="00D5723C"/>
    <w:rsid w:val="00D5741B"/>
    <w:rsid w:val="00D5775E"/>
    <w:rsid w:val="00D57B63"/>
    <w:rsid w:val="00D57E40"/>
    <w:rsid w:val="00D60199"/>
    <w:rsid w:val="00D60567"/>
    <w:rsid w:val="00D60A6A"/>
    <w:rsid w:val="00D61475"/>
    <w:rsid w:val="00D61791"/>
    <w:rsid w:val="00D61DA5"/>
    <w:rsid w:val="00D61F9F"/>
    <w:rsid w:val="00D6277D"/>
    <w:rsid w:val="00D6292C"/>
    <w:rsid w:val="00D62948"/>
    <w:rsid w:val="00D62C7D"/>
    <w:rsid w:val="00D634FF"/>
    <w:rsid w:val="00D6374D"/>
    <w:rsid w:val="00D6392A"/>
    <w:rsid w:val="00D63A52"/>
    <w:rsid w:val="00D63F83"/>
    <w:rsid w:val="00D644F0"/>
    <w:rsid w:val="00D6470C"/>
    <w:rsid w:val="00D64C75"/>
    <w:rsid w:val="00D650B4"/>
    <w:rsid w:val="00D654DE"/>
    <w:rsid w:val="00D65D5B"/>
    <w:rsid w:val="00D66204"/>
    <w:rsid w:val="00D6649C"/>
    <w:rsid w:val="00D66C0D"/>
    <w:rsid w:val="00D6704F"/>
    <w:rsid w:val="00D671AA"/>
    <w:rsid w:val="00D67EB8"/>
    <w:rsid w:val="00D7014F"/>
    <w:rsid w:val="00D707E2"/>
    <w:rsid w:val="00D7099F"/>
    <w:rsid w:val="00D70CF1"/>
    <w:rsid w:val="00D7146E"/>
    <w:rsid w:val="00D71778"/>
    <w:rsid w:val="00D718A4"/>
    <w:rsid w:val="00D7228D"/>
    <w:rsid w:val="00D724CF"/>
    <w:rsid w:val="00D7318E"/>
    <w:rsid w:val="00D73441"/>
    <w:rsid w:val="00D738C6"/>
    <w:rsid w:val="00D74437"/>
    <w:rsid w:val="00D74554"/>
    <w:rsid w:val="00D749FA"/>
    <w:rsid w:val="00D74E0F"/>
    <w:rsid w:val="00D75105"/>
    <w:rsid w:val="00D77477"/>
    <w:rsid w:val="00D7761C"/>
    <w:rsid w:val="00D7771E"/>
    <w:rsid w:val="00D777FD"/>
    <w:rsid w:val="00D778B5"/>
    <w:rsid w:val="00D77BA9"/>
    <w:rsid w:val="00D8062F"/>
    <w:rsid w:val="00D81FED"/>
    <w:rsid w:val="00D82737"/>
    <w:rsid w:val="00D832F8"/>
    <w:rsid w:val="00D83749"/>
    <w:rsid w:val="00D83895"/>
    <w:rsid w:val="00D838E3"/>
    <w:rsid w:val="00D83A00"/>
    <w:rsid w:val="00D83B20"/>
    <w:rsid w:val="00D83C34"/>
    <w:rsid w:val="00D83FCE"/>
    <w:rsid w:val="00D84415"/>
    <w:rsid w:val="00D84542"/>
    <w:rsid w:val="00D86E0E"/>
    <w:rsid w:val="00D8788F"/>
    <w:rsid w:val="00D90077"/>
    <w:rsid w:val="00D9103B"/>
    <w:rsid w:val="00D921C4"/>
    <w:rsid w:val="00D92562"/>
    <w:rsid w:val="00D930A9"/>
    <w:rsid w:val="00D934C9"/>
    <w:rsid w:val="00D93DE8"/>
    <w:rsid w:val="00D93F31"/>
    <w:rsid w:val="00D94151"/>
    <w:rsid w:val="00D94B67"/>
    <w:rsid w:val="00D9544A"/>
    <w:rsid w:val="00D956D6"/>
    <w:rsid w:val="00D956FE"/>
    <w:rsid w:val="00D960C4"/>
    <w:rsid w:val="00D9679A"/>
    <w:rsid w:val="00D9742F"/>
    <w:rsid w:val="00D975E2"/>
    <w:rsid w:val="00D97C79"/>
    <w:rsid w:val="00DA031F"/>
    <w:rsid w:val="00DA091D"/>
    <w:rsid w:val="00DA0CA4"/>
    <w:rsid w:val="00DA0F28"/>
    <w:rsid w:val="00DA1169"/>
    <w:rsid w:val="00DA175A"/>
    <w:rsid w:val="00DA1A5E"/>
    <w:rsid w:val="00DA25C0"/>
    <w:rsid w:val="00DA28F7"/>
    <w:rsid w:val="00DA2F76"/>
    <w:rsid w:val="00DA30A7"/>
    <w:rsid w:val="00DA35CD"/>
    <w:rsid w:val="00DA389F"/>
    <w:rsid w:val="00DA4F7E"/>
    <w:rsid w:val="00DA54D6"/>
    <w:rsid w:val="00DA58B3"/>
    <w:rsid w:val="00DA5E2B"/>
    <w:rsid w:val="00DA6184"/>
    <w:rsid w:val="00DA66CE"/>
    <w:rsid w:val="00DA6BA4"/>
    <w:rsid w:val="00DA79FA"/>
    <w:rsid w:val="00DA7B43"/>
    <w:rsid w:val="00DB06BB"/>
    <w:rsid w:val="00DB0E82"/>
    <w:rsid w:val="00DB123D"/>
    <w:rsid w:val="00DB14ED"/>
    <w:rsid w:val="00DB181A"/>
    <w:rsid w:val="00DB3156"/>
    <w:rsid w:val="00DB4316"/>
    <w:rsid w:val="00DB4425"/>
    <w:rsid w:val="00DB4A32"/>
    <w:rsid w:val="00DB50B0"/>
    <w:rsid w:val="00DB5469"/>
    <w:rsid w:val="00DB54A3"/>
    <w:rsid w:val="00DB5B8B"/>
    <w:rsid w:val="00DB5C96"/>
    <w:rsid w:val="00DB6A72"/>
    <w:rsid w:val="00DB6F62"/>
    <w:rsid w:val="00DB72C8"/>
    <w:rsid w:val="00DB784C"/>
    <w:rsid w:val="00DB7965"/>
    <w:rsid w:val="00DC13D8"/>
    <w:rsid w:val="00DC1635"/>
    <w:rsid w:val="00DC25EB"/>
    <w:rsid w:val="00DC2B9B"/>
    <w:rsid w:val="00DC2E4E"/>
    <w:rsid w:val="00DC38D8"/>
    <w:rsid w:val="00DC4286"/>
    <w:rsid w:val="00DC428C"/>
    <w:rsid w:val="00DC4429"/>
    <w:rsid w:val="00DC4541"/>
    <w:rsid w:val="00DC4867"/>
    <w:rsid w:val="00DC48B7"/>
    <w:rsid w:val="00DC555D"/>
    <w:rsid w:val="00DC59B8"/>
    <w:rsid w:val="00DC5B83"/>
    <w:rsid w:val="00DC5CA6"/>
    <w:rsid w:val="00DC619B"/>
    <w:rsid w:val="00DC657D"/>
    <w:rsid w:val="00DC6647"/>
    <w:rsid w:val="00DC7842"/>
    <w:rsid w:val="00DC7A8A"/>
    <w:rsid w:val="00DD0073"/>
    <w:rsid w:val="00DD0251"/>
    <w:rsid w:val="00DD05E2"/>
    <w:rsid w:val="00DD0844"/>
    <w:rsid w:val="00DD08CF"/>
    <w:rsid w:val="00DD1F5A"/>
    <w:rsid w:val="00DD205F"/>
    <w:rsid w:val="00DD23C8"/>
    <w:rsid w:val="00DD24CE"/>
    <w:rsid w:val="00DD2B8B"/>
    <w:rsid w:val="00DD2C83"/>
    <w:rsid w:val="00DD2CBF"/>
    <w:rsid w:val="00DD2D70"/>
    <w:rsid w:val="00DD2DDA"/>
    <w:rsid w:val="00DD2F97"/>
    <w:rsid w:val="00DD3276"/>
    <w:rsid w:val="00DD44AC"/>
    <w:rsid w:val="00DD46C1"/>
    <w:rsid w:val="00DD497D"/>
    <w:rsid w:val="00DD4A00"/>
    <w:rsid w:val="00DD4BFC"/>
    <w:rsid w:val="00DD4D58"/>
    <w:rsid w:val="00DD556A"/>
    <w:rsid w:val="00DD55A4"/>
    <w:rsid w:val="00DD6362"/>
    <w:rsid w:val="00DD6A3F"/>
    <w:rsid w:val="00DD6F47"/>
    <w:rsid w:val="00DD738C"/>
    <w:rsid w:val="00DE0815"/>
    <w:rsid w:val="00DE0888"/>
    <w:rsid w:val="00DE10CA"/>
    <w:rsid w:val="00DE1536"/>
    <w:rsid w:val="00DE17F6"/>
    <w:rsid w:val="00DE1A10"/>
    <w:rsid w:val="00DE22D8"/>
    <w:rsid w:val="00DE2D84"/>
    <w:rsid w:val="00DE34A4"/>
    <w:rsid w:val="00DE4312"/>
    <w:rsid w:val="00DE4551"/>
    <w:rsid w:val="00DE5312"/>
    <w:rsid w:val="00DE5A54"/>
    <w:rsid w:val="00DE5E7C"/>
    <w:rsid w:val="00DE6227"/>
    <w:rsid w:val="00DE63AF"/>
    <w:rsid w:val="00DE6943"/>
    <w:rsid w:val="00DE6C50"/>
    <w:rsid w:val="00DE6FE8"/>
    <w:rsid w:val="00DE741C"/>
    <w:rsid w:val="00DE745B"/>
    <w:rsid w:val="00DE7EA6"/>
    <w:rsid w:val="00DE7F07"/>
    <w:rsid w:val="00DF01A7"/>
    <w:rsid w:val="00DF021B"/>
    <w:rsid w:val="00DF0480"/>
    <w:rsid w:val="00DF0744"/>
    <w:rsid w:val="00DF08AD"/>
    <w:rsid w:val="00DF0B6F"/>
    <w:rsid w:val="00DF2259"/>
    <w:rsid w:val="00DF2295"/>
    <w:rsid w:val="00DF23FF"/>
    <w:rsid w:val="00DF2648"/>
    <w:rsid w:val="00DF30DB"/>
    <w:rsid w:val="00DF31B5"/>
    <w:rsid w:val="00DF3291"/>
    <w:rsid w:val="00DF434F"/>
    <w:rsid w:val="00DF47D5"/>
    <w:rsid w:val="00DF4A8D"/>
    <w:rsid w:val="00DF4B40"/>
    <w:rsid w:val="00DF4E2C"/>
    <w:rsid w:val="00DF4F9F"/>
    <w:rsid w:val="00DF582D"/>
    <w:rsid w:val="00DF5AA0"/>
    <w:rsid w:val="00DF5D8E"/>
    <w:rsid w:val="00DF5EBC"/>
    <w:rsid w:val="00DF6410"/>
    <w:rsid w:val="00DF642E"/>
    <w:rsid w:val="00DF69FD"/>
    <w:rsid w:val="00DF6D95"/>
    <w:rsid w:val="00DF7316"/>
    <w:rsid w:val="00DF7E79"/>
    <w:rsid w:val="00DF7F3C"/>
    <w:rsid w:val="00E00230"/>
    <w:rsid w:val="00E00711"/>
    <w:rsid w:val="00E00BF0"/>
    <w:rsid w:val="00E00E8D"/>
    <w:rsid w:val="00E012D3"/>
    <w:rsid w:val="00E016A2"/>
    <w:rsid w:val="00E01D25"/>
    <w:rsid w:val="00E01D8D"/>
    <w:rsid w:val="00E024F6"/>
    <w:rsid w:val="00E029AF"/>
    <w:rsid w:val="00E037DB"/>
    <w:rsid w:val="00E0397C"/>
    <w:rsid w:val="00E03DB4"/>
    <w:rsid w:val="00E04960"/>
    <w:rsid w:val="00E04C0D"/>
    <w:rsid w:val="00E04CCD"/>
    <w:rsid w:val="00E04EFA"/>
    <w:rsid w:val="00E04F7D"/>
    <w:rsid w:val="00E04FF6"/>
    <w:rsid w:val="00E05477"/>
    <w:rsid w:val="00E054D8"/>
    <w:rsid w:val="00E05BD9"/>
    <w:rsid w:val="00E0610F"/>
    <w:rsid w:val="00E064E1"/>
    <w:rsid w:val="00E06877"/>
    <w:rsid w:val="00E07741"/>
    <w:rsid w:val="00E10E0B"/>
    <w:rsid w:val="00E11877"/>
    <w:rsid w:val="00E11CD8"/>
    <w:rsid w:val="00E1223E"/>
    <w:rsid w:val="00E134FB"/>
    <w:rsid w:val="00E137FA"/>
    <w:rsid w:val="00E1458A"/>
    <w:rsid w:val="00E14990"/>
    <w:rsid w:val="00E149AA"/>
    <w:rsid w:val="00E14CFC"/>
    <w:rsid w:val="00E1521A"/>
    <w:rsid w:val="00E161C0"/>
    <w:rsid w:val="00E16F03"/>
    <w:rsid w:val="00E17089"/>
    <w:rsid w:val="00E171AC"/>
    <w:rsid w:val="00E17742"/>
    <w:rsid w:val="00E17C58"/>
    <w:rsid w:val="00E17D4D"/>
    <w:rsid w:val="00E17DDB"/>
    <w:rsid w:val="00E20188"/>
    <w:rsid w:val="00E206E2"/>
    <w:rsid w:val="00E20BA8"/>
    <w:rsid w:val="00E20EFD"/>
    <w:rsid w:val="00E2134A"/>
    <w:rsid w:val="00E22233"/>
    <w:rsid w:val="00E2259A"/>
    <w:rsid w:val="00E23B83"/>
    <w:rsid w:val="00E23E22"/>
    <w:rsid w:val="00E2405A"/>
    <w:rsid w:val="00E241E6"/>
    <w:rsid w:val="00E247E1"/>
    <w:rsid w:val="00E24C21"/>
    <w:rsid w:val="00E24D37"/>
    <w:rsid w:val="00E24F80"/>
    <w:rsid w:val="00E2503A"/>
    <w:rsid w:val="00E258C4"/>
    <w:rsid w:val="00E25DC2"/>
    <w:rsid w:val="00E26259"/>
    <w:rsid w:val="00E26AC0"/>
    <w:rsid w:val="00E26F61"/>
    <w:rsid w:val="00E2726E"/>
    <w:rsid w:val="00E27296"/>
    <w:rsid w:val="00E27455"/>
    <w:rsid w:val="00E27A9B"/>
    <w:rsid w:val="00E27CE2"/>
    <w:rsid w:val="00E3089D"/>
    <w:rsid w:val="00E310AC"/>
    <w:rsid w:val="00E31A73"/>
    <w:rsid w:val="00E31BDF"/>
    <w:rsid w:val="00E33520"/>
    <w:rsid w:val="00E33806"/>
    <w:rsid w:val="00E33E5A"/>
    <w:rsid w:val="00E34256"/>
    <w:rsid w:val="00E3425D"/>
    <w:rsid w:val="00E342F3"/>
    <w:rsid w:val="00E343AB"/>
    <w:rsid w:val="00E348B6"/>
    <w:rsid w:val="00E34A89"/>
    <w:rsid w:val="00E34FBA"/>
    <w:rsid w:val="00E35C5D"/>
    <w:rsid w:val="00E35E04"/>
    <w:rsid w:val="00E3607E"/>
    <w:rsid w:val="00E36622"/>
    <w:rsid w:val="00E367E9"/>
    <w:rsid w:val="00E37711"/>
    <w:rsid w:val="00E37B00"/>
    <w:rsid w:val="00E37B09"/>
    <w:rsid w:val="00E37B85"/>
    <w:rsid w:val="00E37EF1"/>
    <w:rsid w:val="00E406F8"/>
    <w:rsid w:val="00E40CFA"/>
    <w:rsid w:val="00E419ED"/>
    <w:rsid w:val="00E422D2"/>
    <w:rsid w:val="00E430AF"/>
    <w:rsid w:val="00E435A1"/>
    <w:rsid w:val="00E4454B"/>
    <w:rsid w:val="00E44551"/>
    <w:rsid w:val="00E44601"/>
    <w:rsid w:val="00E44799"/>
    <w:rsid w:val="00E454F4"/>
    <w:rsid w:val="00E455A3"/>
    <w:rsid w:val="00E457A4"/>
    <w:rsid w:val="00E45A25"/>
    <w:rsid w:val="00E45F02"/>
    <w:rsid w:val="00E45F6B"/>
    <w:rsid w:val="00E46004"/>
    <w:rsid w:val="00E46503"/>
    <w:rsid w:val="00E46F9C"/>
    <w:rsid w:val="00E4741B"/>
    <w:rsid w:val="00E479C7"/>
    <w:rsid w:val="00E47AFA"/>
    <w:rsid w:val="00E50E61"/>
    <w:rsid w:val="00E513FA"/>
    <w:rsid w:val="00E51413"/>
    <w:rsid w:val="00E51AF7"/>
    <w:rsid w:val="00E53080"/>
    <w:rsid w:val="00E5375A"/>
    <w:rsid w:val="00E53BED"/>
    <w:rsid w:val="00E53CC5"/>
    <w:rsid w:val="00E54093"/>
    <w:rsid w:val="00E5411F"/>
    <w:rsid w:val="00E5490B"/>
    <w:rsid w:val="00E54C01"/>
    <w:rsid w:val="00E54E92"/>
    <w:rsid w:val="00E560C3"/>
    <w:rsid w:val="00E56290"/>
    <w:rsid w:val="00E56330"/>
    <w:rsid w:val="00E56706"/>
    <w:rsid w:val="00E56DF0"/>
    <w:rsid w:val="00E5749C"/>
    <w:rsid w:val="00E57B0F"/>
    <w:rsid w:val="00E57C3E"/>
    <w:rsid w:val="00E57CAF"/>
    <w:rsid w:val="00E6009C"/>
    <w:rsid w:val="00E603DD"/>
    <w:rsid w:val="00E60C00"/>
    <w:rsid w:val="00E60C26"/>
    <w:rsid w:val="00E60F35"/>
    <w:rsid w:val="00E6163D"/>
    <w:rsid w:val="00E61798"/>
    <w:rsid w:val="00E62447"/>
    <w:rsid w:val="00E631B7"/>
    <w:rsid w:val="00E63D5A"/>
    <w:rsid w:val="00E640D2"/>
    <w:rsid w:val="00E64A65"/>
    <w:rsid w:val="00E64E77"/>
    <w:rsid w:val="00E6572A"/>
    <w:rsid w:val="00E65BDA"/>
    <w:rsid w:val="00E65DD9"/>
    <w:rsid w:val="00E667EA"/>
    <w:rsid w:val="00E670DE"/>
    <w:rsid w:val="00E672DB"/>
    <w:rsid w:val="00E679E9"/>
    <w:rsid w:val="00E67E56"/>
    <w:rsid w:val="00E67FEC"/>
    <w:rsid w:val="00E70283"/>
    <w:rsid w:val="00E70837"/>
    <w:rsid w:val="00E7093D"/>
    <w:rsid w:val="00E7097E"/>
    <w:rsid w:val="00E709CF"/>
    <w:rsid w:val="00E70AE3"/>
    <w:rsid w:val="00E71E4C"/>
    <w:rsid w:val="00E72675"/>
    <w:rsid w:val="00E727BC"/>
    <w:rsid w:val="00E72897"/>
    <w:rsid w:val="00E730FA"/>
    <w:rsid w:val="00E738B1"/>
    <w:rsid w:val="00E738D4"/>
    <w:rsid w:val="00E73A1D"/>
    <w:rsid w:val="00E743DB"/>
    <w:rsid w:val="00E7557C"/>
    <w:rsid w:val="00E75897"/>
    <w:rsid w:val="00E75C43"/>
    <w:rsid w:val="00E7746F"/>
    <w:rsid w:val="00E77C47"/>
    <w:rsid w:val="00E77CE0"/>
    <w:rsid w:val="00E77F60"/>
    <w:rsid w:val="00E802C7"/>
    <w:rsid w:val="00E805FB"/>
    <w:rsid w:val="00E80D60"/>
    <w:rsid w:val="00E81413"/>
    <w:rsid w:val="00E8175F"/>
    <w:rsid w:val="00E818E7"/>
    <w:rsid w:val="00E81CD2"/>
    <w:rsid w:val="00E81CE0"/>
    <w:rsid w:val="00E82563"/>
    <w:rsid w:val="00E825C3"/>
    <w:rsid w:val="00E834AA"/>
    <w:rsid w:val="00E83946"/>
    <w:rsid w:val="00E83B7A"/>
    <w:rsid w:val="00E83CCD"/>
    <w:rsid w:val="00E83FAE"/>
    <w:rsid w:val="00E841D7"/>
    <w:rsid w:val="00E841DA"/>
    <w:rsid w:val="00E846D8"/>
    <w:rsid w:val="00E8470C"/>
    <w:rsid w:val="00E85188"/>
    <w:rsid w:val="00E85E89"/>
    <w:rsid w:val="00E8636A"/>
    <w:rsid w:val="00E86D02"/>
    <w:rsid w:val="00E86FE5"/>
    <w:rsid w:val="00E87153"/>
    <w:rsid w:val="00E87A1C"/>
    <w:rsid w:val="00E87FC7"/>
    <w:rsid w:val="00E90028"/>
    <w:rsid w:val="00E90316"/>
    <w:rsid w:val="00E9052B"/>
    <w:rsid w:val="00E907CD"/>
    <w:rsid w:val="00E909C4"/>
    <w:rsid w:val="00E90AEB"/>
    <w:rsid w:val="00E90BB0"/>
    <w:rsid w:val="00E91204"/>
    <w:rsid w:val="00E91C0A"/>
    <w:rsid w:val="00E923C9"/>
    <w:rsid w:val="00E924CB"/>
    <w:rsid w:val="00E92554"/>
    <w:rsid w:val="00E9324D"/>
    <w:rsid w:val="00E9328C"/>
    <w:rsid w:val="00E935B3"/>
    <w:rsid w:val="00E93B4B"/>
    <w:rsid w:val="00E94745"/>
    <w:rsid w:val="00E94C19"/>
    <w:rsid w:val="00E94D49"/>
    <w:rsid w:val="00E9534B"/>
    <w:rsid w:val="00E95410"/>
    <w:rsid w:val="00E95443"/>
    <w:rsid w:val="00E95556"/>
    <w:rsid w:val="00E956E6"/>
    <w:rsid w:val="00E95F47"/>
    <w:rsid w:val="00E96B57"/>
    <w:rsid w:val="00E96D00"/>
    <w:rsid w:val="00E970FE"/>
    <w:rsid w:val="00E97410"/>
    <w:rsid w:val="00EA07D4"/>
    <w:rsid w:val="00EA0D14"/>
    <w:rsid w:val="00EA1762"/>
    <w:rsid w:val="00EA1B6B"/>
    <w:rsid w:val="00EA1ECF"/>
    <w:rsid w:val="00EA2B90"/>
    <w:rsid w:val="00EA2DC5"/>
    <w:rsid w:val="00EA3630"/>
    <w:rsid w:val="00EA3C63"/>
    <w:rsid w:val="00EA3E5F"/>
    <w:rsid w:val="00EA4723"/>
    <w:rsid w:val="00EA4CB2"/>
    <w:rsid w:val="00EA50A5"/>
    <w:rsid w:val="00EA521B"/>
    <w:rsid w:val="00EA544A"/>
    <w:rsid w:val="00EA56BD"/>
    <w:rsid w:val="00EA625B"/>
    <w:rsid w:val="00EA652E"/>
    <w:rsid w:val="00EA67AE"/>
    <w:rsid w:val="00EA6F43"/>
    <w:rsid w:val="00EA768F"/>
    <w:rsid w:val="00EA78C2"/>
    <w:rsid w:val="00EB0005"/>
    <w:rsid w:val="00EB02E1"/>
    <w:rsid w:val="00EB0639"/>
    <w:rsid w:val="00EB11E6"/>
    <w:rsid w:val="00EB155D"/>
    <w:rsid w:val="00EB15A1"/>
    <w:rsid w:val="00EB262B"/>
    <w:rsid w:val="00EB2B67"/>
    <w:rsid w:val="00EB381B"/>
    <w:rsid w:val="00EB39D5"/>
    <w:rsid w:val="00EB3C26"/>
    <w:rsid w:val="00EB3C29"/>
    <w:rsid w:val="00EB3DC2"/>
    <w:rsid w:val="00EB3DE3"/>
    <w:rsid w:val="00EB4047"/>
    <w:rsid w:val="00EB40B6"/>
    <w:rsid w:val="00EB45DA"/>
    <w:rsid w:val="00EB508D"/>
    <w:rsid w:val="00EB5185"/>
    <w:rsid w:val="00EB51E7"/>
    <w:rsid w:val="00EB61AC"/>
    <w:rsid w:val="00EB6725"/>
    <w:rsid w:val="00EB6C64"/>
    <w:rsid w:val="00EB6CE7"/>
    <w:rsid w:val="00EB6E88"/>
    <w:rsid w:val="00EB73EA"/>
    <w:rsid w:val="00EB79BE"/>
    <w:rsid w:val="00EB7E66"/>
    <w:rsid w:val="00EC052A"/>
    <w:rsid w:val="00EC0830"/>
    <w:rsid w:val="00EC0E4B"/>
    <w:rsid w:val="00EC12DF"/>
    <w:rsid w:val="00EC1FEC"/>
    <w:rsid w:val="00EC211B"/>
    <w:rsid w:val="00EC27A4"/>
    <w:rsid w:val="00EC2C0E"/>
    <w:rsid w:val="00EC2CC8"/>
    <w:rsid w:val="00EC3209"/>
    <w:rsid w:val="00EC382A"/>
    <w:rsid w:val="00EC393C"/>
    <w:rsid w:val="00EC3968"/>
    <w:rsid w:val="00EC4539"/>
    <w:rsid w:val="00EC4F8E"/>
    <w:rsid w:val="00EC540A"/>
    <w:rsid w:val="00EC55CF"/>
    <w:rsid w:val="00EC57E7"/>
    <w:rsid w:val="00EC5D6F"/>
    <w:rsid w:val="00EC621B"/>
    <w:rsid w:val="00EC6275"/>
    <w:rsid w:val="00EC6C32"/>
    <w:rsid w:val="00EC72B0"/>
    <w:rsid w:val="00EC774C"/>
    <w:rsid w:val="00EC7CD4"/>
    <w:rsid w:val="00EC7D36"/>
    <w:rsid w:val="00ED0451"/>
    <w:rsid w:val="00ED09D0"/>
    <w:rsid w:val="00ED126B"/>
    <w:rsid w:val="00ED1804"/>
    <w:rsid w:val="00ED2CB4"/>
    <w:rsid w:val="00ED302E"/>
    <w:rsid w:val="00ED3226"/>
    <w:rsid w:val="00ED329C"/>
    <w:rsid w:val="00ED37B2"/>
    <w:rsid w:val="00ED3E21"/>
    <w:rsid w:val="00ED4638"/>
    <w:rsid w:val="00ED466F"/>
    <w:rsid w:val="00ED4950"/>
    <w:rsid w:val="00ED5DCD"/>
    <w:rsid w:val="00ED5E4B"/>
    <w:rsid w:val="00ED65CD"/>
    <w:rsid w:val="00ED7FBB"/>
    <w:rsid w:val="00EE0B33"/>
    <w:rsid w:val="00EE0DC9"/>
    <w:rsid w:val="00EE0FEA"/>
    <w:rsid w:val="00EE1E22"/>
    <w:rsid w:val="00EE2079"/>
    <w:rsid w:val="00EE20AA"/>
    <w:rsid w:val="00EE3100"/>
    <w:rsid w:val="00EE339C"/>
    <w:rsid w:val="00EE4908"/>
    <w:rsid w:val="00EE5651"/>
    <w:rsid w:val="00EE5B3A"/>
    <w:rsid w:val="00EE5E5A"/>
    <w:rsid w:val="00EE6A3A"/>
    <w:rsid w:val="00EE7076"/>
    <w:rsid w:val="00EE74CB"/>
    <w:rsid w:val="00EF0A79"/>
    <w:rsid w:val="00EF0C4C"/>
    <w:rsid w:val="00EF0CC7"/>
    <w:rsid w:val="00EF0D45"/>
    <w:rsid w:val="00EF0E57"/>
    <w:rsid w:val="00EF0E9E"/>
    <w:rsid w:val="00EF1E8B"/>
    <w:rsid w:val="00EF23B2"/>
    <w:rsid w:val="00EF289A"/>
    <w:rsid w:val="00EF30EB"/>
    <w:rsid w:val="00EF3DE1"/>
    <w:rsid w:val="00EF4C53"/>
    <w:rsid w:val="00EF5461"/>
    <w:rsid w:val="00EF5BAB"/>
    <w:rsid w:val="00EF668B"/>
    <w:rsid w:val="00EF6D21"/>
    <w:rsid w:val="00EF72D7"/>
    <w:rsid w:val="00EF79F7"/>
    <w:rsid w:val="00EF7A1B"/>
    <w:rsid w:val="00EF7AB0"/>
    <w:rsid w:val="00EF7EFC"/>
    <w:rsid w:val="00F007F2"/>
    <w:rsid w:val="00F00E61"/>
    <w:rsid w:val="00F015CC"/>
    <w:rsid w:val="00F01966"/>
    <w:rsid w:val="00F02395"/>
    <w:rsid w:val="00F02C11"/>
    <w:rsid w:val="00F02C54"/>
    <w:rsid w:val="00F02C5A"/>
    <w:rsid w:val="00F03924"/>
    <w:rsid w:val="00F03C63"/>
    <w:rsid w:val="00F0490D"/>
    <w:rsid w:val="00F055E7"/>
    <w:rsid w:val="00F057A1"/>
    <w:rsid w:val="00F05B90"/>
    <w:rsid w:val="00F072D9"/>
    <w:rsid w:val="00F07B4B"/>
    <w:rsid w:val="00F07E66"/>
    <w:rsid w:val="00F105E2"/>
    <w:rsid w:val="00F10AE1"/>
    <w:rsid w:val="00F10BAB"/>
    <w:rsid w:val="00F113C6"/>
    <w:rsid w:val="00F119E7"/>
    <w:rsid w:val="00F11A1E"/>
    <w:rsid w:val="00F11B91"/>
    <w:rsid w:val="00F11F07"/>
    <w:rsid w:val="00F11F11"/>
    <w:rsid w:val="00F127AD"/>
    <w:rsid w:val="00F129FE"/>
    <w:rsid w:val="00F13AF9"/>
    <w:rsid w:val="00F142A2"/>
    <w:rsid w:val="00F147AA"/>
    <w:rsid w:val="00F14826"/>
    <w:rsid w:val="00F1495F"/>
    <w:rsid w:val="00F14B95"/>
    <w:rsid w:val="00F151F3"/>
    <w:rsid w:val="00F1567A"/>
    <w:rsid w:val="00F15E5F"/>
    <w:rsid w:val="00F15EFA"/>
    <w:rsid w:val="00F16368"/>
    <w:rsid w:val="00F1664F"/>
    <w:rsid w:val="00F1711B"/>
    <w:rsid w:val="00F1730F"/>
    <w:rsid w:val="00F17492"/>
    <w:rsid w:val="00F17D2B"/>
    <w:rsid w:val="00F2006E"/>
    <w:rsid w:val="00F21198"/>
    <w:rsid w:val="00F214CE"/>
    <w:rsid w:val="00F21EFC"/>
    <w:rsid w:val="00F22D3A"/>
    <w:rsid w:val="00F236B2"/>
    <w:rsid w:val="00F23A85"/>
    <w:rsid w:val="00F23F74"/>
    <w:rsid w:val="00F241CA"/>
    <w:rsid w:val="00F25044"/>
    <w:rsid w:val="00F25293"/>
    <w:rsid w:val="00F2583C"/>
    <w:rsid w:val="00F25AD1"/>
    <w:rsid w:val="00F25FD3"/>
    <w:rsid w:val="00F2626C"/>
    <w:rsid w:val="00F26915"/>
    <w:rsid w:val="00F26BEC"/>
    <w:rsid w:val="00F270F0"/>
    <w:rsid w:val="00F27161"/>
    <w:rsid w:val="00F278C6"/>
    <w:rsid w:val="00F27AFE"/>
    <w:rsid w:val="00F31AF0"/>
    <w:rsid w:val="00F324D8"/>
    <w:rsid w:val="00F327A6"/>
    <w:rsid w:val="00F3285C"/>
    <w:rsid w:val="00F32868"/>
    <w:rsid w:val="00F33090"/>
    <w:rsid w:val="00F3339E"/>
    <w:rsid w:val="00F33554"/>
    <w:rsid w:val="00F33A3E"/>
    <w:rsid w:val="00F33B6C"/>
    <w:rsid w:val="00F345E0"/>
    <w:rsid w:val="00F34739"/>
    <w:rsid w:val="00F34BD4"/>
    <w:rsid w:val="00F3503E"/>
    <w:rsid w:val="00F352F5"/>
    <w:rsid w:val="00F353B2"/>
    <w:rsid w:val="00F35D1A"/>
    <w:rsid w:val="00F366FB"/>
    <w:rsid w:val="00F36A51"/>
    <w:rsid w:val="00F36E96"/>
    <w:rsid w:val="00F3773B"/>
    <w:rsid w:val="00F40140"/>
    <w:rsid w:val="00F406C0"/>
    <w:rsid w:val="00F40A14"/>
    <w:rsid w:val="00F40E23"/>
    <w:rsid w:val="00F40E95"/>
    <w:rsid w:val="00F415AB"/>
    <w:rsid w:val="00F4195D"/>
    <w:rsid w:val="00F41BAF"/>
    <w:rsid w:val="00F41F15"/>
    <w:rsid w:val="00F4285F"/>
    <w:rsid w:val="00F42B8E"/>
    <w:rsid w:val="00F42F7C"/>
    <w:rsid w:val="00F446B1"/>
    <w:rsid w:val="00F45256"/>
    <w:rsid w:val="00F45310"/>
    <w:rsid w:val="00F454BB"/>
    <w:rsid w:val="00F461F8"/>
    <w:rsid w:val="00F46375"/>
    <w:rsid w:val="00F465C2"/>
    <w:rsid w:val="00F46AC7"/>
    <w:rsid w:val="00F472E3"/>
    <w:rsid w:val="00F47A3D"/>
    <w:rsid w:val="00F47BCA"/>
    <w:rsid w:val="00F47E13"/>
    <w:rsid w:val="00F50516"/>
    <w:rsid w:val="00F50787"/>
    <w:rsid w:val="00F50815"/>
    <w:rsid w:val="00F50949"/>
    <w:rsid w:val="00F509AE"/>
    <w:rsid w:val="00F51633"/>
    <w:rsid w:val="00F5163B"/>
    <w:rsid w:val="00F51A76"/>
    <w:rsid w:val="00F51F48"/>
    <w:rsid w:val="00F52876"/>
    <w:rsid w:val="00F52F6E"/>
    <w:rsid w:val="00F52FBA"/>
    <w:rsid w:val="00F5315A"/>
    <w:rsid w:val="00F538CE"/>
    <w:rsid w:val="00F53961"/>
    <w:rsid w:val="00F53B3C"/>
    <w:rsid w:val="00F546A5"/>
    <w:rsid w:val="00F54C46"/>
    <w:rsid w:val="00F5552A"/>
    <w:rsid w:val="00F564F2"/>
    <w:rsid w:val="00F56C26"/>
    <w:rsid w:val="00F56F73"/>
    <w:rsid w:val="00F57A5B"/>
    <w:rsid w:val="00F57B8D"/>
    <w:rsid w:val="00F57BCA"/>
    <w:rsid w:val="00F57BEC"/>
    <w:rsid w:val="00F57E72"/>
    <w:rsid w:val="00F60009"/>
    <w:rsid w:val="00F608F9"/>
    <w:rsid w:val="00F60B70"/>
    <w:rsid w:val="00F61820"/>
    <w:rsid w:val="00F61F07"/>
    <w:rsid w:val="00F627EA"/>
    <w:rsid w:val="00F62A56"/>
    <w:rsid w:val="00F62CCA"/>
    <w:rsid w:val="00F631C6"/>
    <w:rsid w:val="00F6330E"/>
    <w:rsid w:val="00F63925"/>
    <w:rsid w:val="00F639D8"/>
    <w:rsid w:val="00F63B68"/>
    <w:rsid w:val="00F63BDB"/>
    <w:rsid w:val="00F63D96"/>
    <w:rsid w:val="00F64878"/>
    <w:rsid w:val="00F648F0"/>
    <w:rsid w:val="00F64C3B"/>
    <w:rsid w:val="00F64E02"/>
    <w:rsid w:val="00F6504F"/>
    <w:rsid w:val="00F65621"/>
    <w:rsid w:val="00F65B3D"/>
    <w:rsid w:val="00F66122"/>
    <w:rsid w:val="00F661EB"/>
    <w:rsid w:val="00F663A6"/>
    <w:rsid w:val="00F66B0C"/>
    <w:rsid w:val="00F66E2F"/>
    <w:rsid w:val="00F6700E"/>
    <w:rsid w:val="00F676A5"/>
    <w:rsid w:val="00F67879"/>
    <w:rsid w:val="00F6798B"/>
    <w:rsid w:val="00F67B77"/>
    <w:rsid w:val="00F7078A"/>
    <w:rsid w:val="00F7121E"/>
    <w:rsid w:val="00F71554"/>
    <w:rsid w:val="00F71A7F"/>
    <w:rsid w:val="00F72C6F"/>
    <w:rsid w:val="00F72F0C"/>
    <w:rsid w:val="00F73718"/>
    <w:rsid w:val="00F740AB"/>
    <w:rsid w:val="00F74288"/>
    <w:rsid w:val="00F7478C"/>
    <w:rsid w:val="00F752A9"/>
    <w:rsid w:val="00F7588E"/>
    <w:rsid w:val="00F75C6F"/>
    <w:rsid w:val="00F75E7E"/>
    <w:rsid w:val="00F7741E"/>
    <w:rsid w:val="00F77531"/>
    <w:rsid w:val="00F80302"/>
    <w:rsid w:val="00F8089F"/>
    <w:rsid w:val="00F80CE5"/>
    <w:rsid w:val="00F8130B"/>
    <w:rsid w:val="00F82430"/>
    <w:rsid w:val="00F82854"/>
    <w:rsid w:val="00F82A24"/>
    <w:rsid w:val="00F835FB"/>
    <w:rsid w:val="00F838B7"/>
    <w:rsid w:val="00F84251"/>
    <w:rsid w:val="00F843A1"/>
    <w:rsid w:val="00F844FB"/>
    <w:rsid w:val="00F84EB4"/>
    <w:rsid w:val="00F8526F"/>
    <w:rsid w:val="00F8559D"/>
    <w:rsid w:val="00F86549"/>
    <w:rsid w:val="00F87E8E"/>
    <w:rsid w:val="00F9069F"/>
    <w:rsid w:val="00F90940"/>
    <w:rsid w:val="00F913CD"/>
    <w:rsid w:val="00F9237E"/>
    <w:rsid w:val="00F92427"/>
    <w:rsid w:val="00F926F3"/>
    <w:rsid w:val="00F9321F"/>
    <w:rsid w:val="00F9352D"/>
    <w:rsid w:val="00F938AE"/>
    <w:rsid w:val="00F93D19"/>
    <w:rsid w:val="00F94127"/>
    <w:rsid w:val="00F94458"/>
    <w:rsid w:val="00F95BCB"/>
    <w:rsid w:val="00F95D1F"/>
    <w:rsid w:val="00F9626C"/>
    <w:rsid w:val="00F96FCA"/>
    <w:rsid w:val="00F97877"/>
    <w:rsid w:val="00FA13C7"/>
    <w:rsid w:val="00FA1EB7"/>
    <w:rsid w:val="00FA2612"/>
    <w:rsid w:val="00FA37A7"/>
    <w:rsid w:val="00FA3B25"/>
    <w:rsid w:val="00FA5E56"/>
    <w:rsid w:val="00FA6369"/>
    <w:rsid w:val="00FA6448"/>
    <w:rsid w:val="00FA6978"/>
    <w:rsid w:val="00FA6CDC"/>
    <w:rsid w:val="00FA6E16"/>
    <w:rsid w:val="00FA705B"/>
    <w:rsid w:val="00FA7534"/>
    <w:rsid w:val="00FB0C15"/>
    <w:rsid w:val="00FB0CF0"/>
    <w:rsid w:val="00FB1D02"/>
    <w:rsid w:val="00FB26D1"/>
    <w:rsid w:val="00FB2A4E"/>
    <w:rsid w:val="00FB2AF7"/>
    <w:rsid w:val="00FB2F41"/>
    <w:rsid w:val="00FB2FBE"/>
    <w:rsid w:val="00FB3331"/>
    <w:rsid w:val="00FB38C0"/>
    <w:rsid w:val="00FB4EAD"/>
    <w:rsid w:val="00FB565B"/>
    <w:rsid w:val="00FB6FA0"/>
    <w:rsid w:val="00FB7234"/>
    <w:rsid w:val="00FB756C"/>
    <w:rsid w:val="00FC0DC3"/>
    <w:rsid w:val="00FC0DC6"/>
    <w:rsid w:val="00FC0F66"/>
    <w:rsid w:val="00FC1251"/>
    <w:rsid w:val="00FC1261"/>
    <w:rsid w:val="00FC12B2"/>
    <w:rsid w:val="00FC146D"/>
    <w:rsid w:val="00FC1633"/>
    <w:rsid w:val="00FC1A10"/>
    <w:rsid w:val="00FC1F94"/>
    <w:rsid w:val="00FC209A"/>
    <w:rsid w:val="00FC228D"/>
    <w:rsid w:val="00FC2EF8"/>
    <w:rsid w:val="00FC3506"/>
    <w:rsid w:val="00FC3722"/>
    <w:rsid w:val="00FC3E38"/>
    <w:rsid w:val="00FC473A"/>
    <w:rsid w:val="00FC4A07"/>
    <w:rsid w:val="00FC4A45"/>
    <w:rsid w:val="00FC4CD0"/>
    <w:rsid w:val="00FC5421"/>
    <w:rsid w:val="00FC582E"/>
    <w:rsid w:val="00FC5F9C"/>
    <w:rsid w:val="00FC6ABD"/>
    <w:rsid w:val="00FC6C84"/>
    <w:rsid w:val="00FC6D93"/>
    <w:rsid w:val="00FC6FCA"/>
    <w:rsid w:val="00FC716F"/>
    <w:rsid w:val="00FC7181"/>
    <w:rsid w:val="00FC75D6"/>
    <w:rsid w:val="00FD06B8"/>
    <w:rsid w:val="00FD0C1C"/>
    <w:rsid w:val="00FD2FB8"/>
    <w:rsid w:val="00FD3639"/>
    <w:rsid w:val="00FD375C"/>
    <w:rsid w:val="00FD3C17"/>
    <w:rsid w:val="00FD433C"/>
    <w:rsid w:val="00FD433D"/>
    <w:rsid w:val="00FD437B"/>
    <w:rsid w:val="00FD485A"/>
    <w:rsid w:val="00FD5AF2"/>
    <w:rsid w:val="00FD65E6"/>
    <w:rsid w:val="00FD6663"/>
    <w:rsid w:val="00FD676D"/>
    <w:rsid w:val="00FD6922"/>
    <w:rsid w:val="00FD6F25"/>
    <w:rsid w:val="00FD738E"/>
    <w:rsid w:val="00FD7628"/>
    <w:rsid w:val="00FD77C3"/>
    <w:rsid w:val="00FD7FB1"/>
    <w:rsid w:val="00FE0616"/>
    <w:rsid w:val="00FE07CE"/>
    <w:rsid w:val="00FE0BDB"/>
    <w:rsid w:val="00FE1432"/>
    <w:rsid w:val="00FE1671"/>
    <w:rsid w:val="00FE1B95"/>
    <w:rsid w:val="00FE1CDB"/>
    <w:rsid w:val="00FE280B"/>
    <w:rsid w:val="00FE28CD"/>
    <w:rsid w:val="00FE2B86"/>
    <w:rsid w:val="00FE3456"/>
    <w:rsid w:val="00FE4022"/>
    <w:rsid w:val="00FE4191"/>
    <w:rsid w:val="00FE4234"/>
    <w:rsid w:val="00FE47AE"/>
    <w:rsid w:val="00FE51DE"/>
    <w:rsid w:val="00FE51E9"/>
    <w:rsid w:val="00FE531D"/>
    <w:rsid w:val="00FE5686"/>
    <w:rsid w:val="00FE56D6"/>
    <w:rsid w:val="00FE57AF"/>
    <w:rsid w:val="00FE60BE"/>
    <w:rsid w:val="00FE69A1"/>
    <w:rsid w:val="00FE6B43"/>
    <w:rsid w:val="00FE6CE3"/>
    <w:rsid w:val="00FE6D9F"/>
    <w:rsid w:val="00FE6E36"/>
    <w:rsid w:val="00FE730A"/>
    <w:rsid w:val="00FF1DD9"/>
    <w:rsid w:val="00FF341A"/>
    <w:rsid w:val="00FF3825"/>
    <w:rsid w:val="00FF3EAD"/>
    <w:rsid w:val="00FF42CF"/>
    <w:rsid w:val="00FF4786"/>
    <w:rsid w:val="00FF4E85"/>
    <w:rsid w:val="00FF6073"/>
    <w:rsid w:val="00FF6101"/>
    <w:rsid w:val="00FF71F2"/>
    <w:rsid w:val="00FF7830"/>
    <w:rsid w:val="00FF7D7D"/>
    <w:rsid w:val="479B54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9222D"/>
  <w15:chartTrackingRefBased/>
  <w15:docId w15:val="{DAABED50-022C-4FAB-BF20-52784FEA9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5AA"/>
  </w:style>
  <w:style w:type="paragraph" w:styleId="Heading1">
    <w:name w:val="heading 1"/>
    <w:basedOn w:val="Normal"/>
    <w:next w:val="Normal"/>
    <w:link w:val="Heading1Char"/>
    <w:uiPriority w:val="9"/>
    <w:qFormat/>
    <w:rsid w:val="00200DB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B546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B546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B546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DB5469"/>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B5469"/>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B5469"/>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B54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546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0D31"/>
    <w:rPr>
      <w:color w:val="808080"/>
    </w:rPr>
  </w:style>
  <w:style w:type="paragraph" w:customStyle="1" w:styleId="CitaviBibliographyHeading">
    <w:name w:val="Citavi Bibliography Heading"/>
    <w:basedOn w:val="Normal"/>
    <w:link w:val="CitaviBibliographyHeadingChar"/>
    <w:rsid w:val="00060D31"/>
    <w:rPr>
      <w:rFonts w:cstheme="minorHAnsi"/>
      <w:sz w:val="24"/>
      <w:szCs w:val="24"/>
    </w:rPr>
  </w:style>
  <w:style w:type="character" w:customStyle="1" w:styleId="CitaviBibliographyHeadingChar">
    <w:name w:val="Citavi Bibliography Heading Char"/>
    <w:basedOn w:val="DefaultParagraphFont"/>
    <w:link w:val="CitaviBibliographyHeading"/>
    <w:rsid w:val="00060D31"/>
    <w:rPr>
      <w:rFonts w:cstheme="minorHAnsi"/>
      <w:sz w:val="24"/>
      <w:szCs w:val="24"/>
    </w:rPr>
  </w:style>
  <w:style w:type="paragraph" w:customStyle="1" w:styleId="CitaviBibliographyEntry">
    <w:name w:val="Citavi Bibliography Entry"/>
    <w:basedOn w:val="Normal"/>
    <w:link w:val="CitaviBibliographyEntryChar"/>
    <w:rsid w:val="00060D31"/>
    <w:pPr>
      <w:tabs>
        <w:tab w:val="left" w:pos="454"/>
      </w:tabs>
      <w:spacing w:after="0"/>
      <w:ind w:left="454" w:hanging="454"/>
    </w:pPr>
    <w:rPr>
      <w:rFonts w:cstheme="minorHAnsi"/>
      <w:sz w:val="24"/>
      <w:szCs w:val="24"/>
    </w:rPr>
  </w:style>
  <w:style w:type="character" w:customStyle="1" w:styleId="CitaviBibliographyEntryChar">
    <w:name w:val="Citavi Bibliography Entry Char"/>
    <w:basedOn w:val="DefaultParagraphFont"/>
    <w:link w:val="CitaviBibliographyEntry"/>
    <w:rsid w:val="00060D31"/>
    <w:rPr>
      <w:rFonts w:cstheme="minorHAnsi"/>
      <w:sz w:val="24"/>
      <w:szCs w:val="24"/>
    </w:rPr>
  </w:style>
  <w:style w:type="paragraph" w:styleId="ListParagraph">
    <w:name w:val="List Paragraph"/>
    <w:basedOn w:val="Normal"/>
    <w:uiPriority w:val="34"/>
    <w:qFormat/>
    <w:rsid w:val="008308C0"/>
    <w:pPr>
      <w:ind w:left="720"/>
      <w:contextualSpacing/>
    </w:pPr>
  </w:style>
  <w:style w:type="paragraph" w:customStyle="1" w:styleId="CitaviBibliographySubheading1">
    <w:name w:val="Citavi Bibliography Subheading 1"/>
    <w:basedOn w:val="Heading2"/>
    <w:link w:val="CitaviBibliographySubheading1Char"/>
    <w:rsid w:val="00DB5469"/>
    <w:pPr>
      <w:outlineLvl w:val="9"/>
    </w:pPr>
    <w:rPr>
      <w:rFonts w:cstheme="minorHAnsi"/>
    </w:rPr>
  </w:style>
  <w:style w:type="character" w:customStyle="1" w:styleId="CitaviBibliographySubheading1Char">
    <w:name w:val="Citavi Bibliography Subheading 1 Char"/>
    <w:basedOn w:val="DefaultParagraphFont"/>
    <w:link w:val="CitaviBibliographySubheading1"/>
    <w:rsid w:val="00DB5469"/>
    <w:rPr>
      <w:rFonts w:asciiTheme="majorHAnsi" w:eastAsiaTheme="majorEastAsia" w:hAnsiTheme="majorHAnsi" w:cstheme="minorHAnsi"/>
      <w:color w:val="365F91" w:themeColor="accent1" w:themeShade="BF"/>
      <w:sz w:val="26"/>
      <w:szCs w:val="26"/>
    </w:rPr>
  </w:style>
  <w:style w:type="character" w:customStyle="1" w:styleId="Heading2Char">
    <w:name w:val="Heading 2 Char"/>
    <w:basedOn w:val="DefaultParagraphFont"/>
    <w:link w:val="Heading2"/>
    <w:uiPriority w:val="9"/>
    <w:rsid w:val="00DB5469"/>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Char"/>
    <w:rsid w:val="00DB5469"/>
    <w:pPr>
      <w:outlineLvl w:val="9"/>
    </w:pPr>
    <w:rPr>
      <w:rFonts w:cstheme="minorHAnsi"/>
    </w:rPr>
  </w:style>
  <w:style w:type="character" w:customStyle="1" w:styleId="CitaviBibliographySubheading2Char">
    <w:name w:val="Citavi Bibliography Subheading 2 Char"/>
    <w:basedOn w:val="DefaultParagraphFont"/>
    <w:link w:val="CitaviBibliographySubheading2"/>
    <w:rsid w:val="00DB5469"/>
    <w:rPr>
      <w:rFonts w:asciiTheme="majorHAnsi" w:eastAsiaTheme="majorEastAsia" w:hAnsiTheme="majorHAnsi" w:cstheme="minorHAnsi"/>
      <w:color w:val="243F60" w:themeColor="accent1" w:themeShade="7F"/>
      <w:sz w:val="24"/>
      <w:szCs w:val="24"/>
    </w:rPr>
  </w:style>
  <w:style w:type="character" w:customStyle="1" w:styleId="Heading3Char">
    <w:name w:val="Heading 3 Char"/>
    <w:basedOn w:val="DefaultParagraphFont"/>
    <w:link w:val="Heading3"/>
    <w:uiPriority w:val="9"/>
    <w:rsid w:val="00DB5469"/>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Char"/>
    <w:rsid w:val="00DB5469"/>
    <w:pPr>
      <w:outlineLvl w:val="9"/>
    </w:pPr>
    <w:rPr>
      <w:rFonts w:cstheme="minorHAnsi"/>
    </w:rPr>
  </w:style>
  <w:style w:type="character" w:customStyle="1" w:styleId="CitaviBibliographySubheading3Char">
    <w:name w:val="Citavi Bibliography Subheading 3 Char"/>
    <w:basedOn w:val="DefaultParagraphFont"/>
    <w:link w:val="CitaviBibliographySubheading3"/>
    <w:rsid w:val="00DB5469"/>
    <w:rPr>
      <w:rFonts w:asciiTheme="majorHAnsi" w:eastAsiaTheme="majorEastAsia" w:hAnsiTheme="majorHAnsi" w:cstheme="minorHAnsi"/>
      <w:i/>
      <w:iCs/>
      <w:color w:val="365F91" w:themeColor="accent1" w:themeShade="BF"/>
    </w:rPr>
  </w:style>
  <w:style w:type="character" w:customStyle="1" w:styleId="Heading4Char">
    <w:name w:val="Heading 4 Char"/>
    <w:basedOn w:val="DefaultParagraphFont"/>
    <w:link w:val="Heading4"/>
    <w:uiPriority w:val="9"/>
    <w:rsid w:val="00DB5469"/>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Heading5"/>
    <w:link w:val="CitaviBibliographySubheading4Char"/>
    <w:rsid w:val="00DB5469"/>
    <w:pPr>
      <w:outlineLvl w:val="9"/>
    </w:pPr>
    <w:rPr>
      <w:rFonts w:cstheme="minorHAnsi"/>
    </w:rPr>
  </w:style>
  <w:style w:type="character" w:customStyle="1" w:styleId="CitaviBibliographySubheading4Char">
    <w:name w:val="Citavi Bibliography Subheading 4 Char"/>
    <w:basedOn w:val="DefaultParagraphFont"/>
    <w:link w:val="CitaviBibliographySubheading4"/>
    <w:rsid w:val="00DB5469"/>
    <w:rPr>
      <w:rFonts w:asciiTheme="majorHAnsi" w:eastAsiaTheme="majorEastAsia" w:hAnsiTheme="majorHAnsi" w:cstheme="minorHAnsi"/>
      <w:color w:val="365F91" w:themeColor="accent1" w:themeShade="BF"/>
    </w:rPr>
  </w:style>
  <w:style w:type="character" w:customStyle="1" w:styleId="Heading5Char">
    <w:name w:val="Heading 5 Char"/>
    <w:basedOn w:val="DefaultParagraphFont"/>
    <w:link w:val="Heading5"/>
    <w:uiPriority w:val="9"/>
    <w:rsid w:val="00DB5469"/>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Char"/>
    <w:rsid w:val="00DB5469"/>
    <w:pPr>
      <w:jc w:val="both"/>
      <w:outlineLvl w:val="9"/>
    </w:pPr>
    <w:rPr>
      <w:rFonts w:cstheme="minorHAnsi"/>
    </w:rPr>
  </w:style>
  <w:style w:type="character" w:customStyle="1" w:styleId="CitaviBibliographySubheading5Char">
    <w:name w:val="Citavi Bibliography Subheading 5 Char"/>
    <w:basedOn w:val="DefaultParagraphFont"/>
    <w:link w:val="CitaviBibliographySubheading5"/>
    <w:rsid w:val="00DB5469"/>
    <w:rPr>
      <w:rFonts w:asciiTheme="majorHAnsi" w:eastAsiaTheme="majorEastAsia" w:hAnsiTheme="majorHAnsi" w:cstheme="minorHAnsi"/>
      <w:color w:val="243F60" w:themeColor="accent1" w:themeShade="7F"/>
    </w:rPr>
  </w:style>
  <w:style w:type="character" w:customStyle="1" w:styleId="Heading6Char">
    <w:name w:val="Heading 6 Char"/>
    <w:basedOn w:val="DefaultParagraphFont"/>
    <w:link w:val="Heading6"/>
    <w:uiPriority w:val="9"/>
    <w:semiHidden/>
    <w:rsid w:val="00DB5469"/>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Char"/>
    <w:rsid w:val="00DB5469"/>
    <w:pPr>
      <w:jc w:val="both"/>
      <w:outlineLvl w:val="9"/>
    </w:pPr>
    <w:rPr>
      <w:rFonts w:cstheme="minorHAnsi"/>
    </w:rPr>
  </w:style>
  <w:style w:type="character" w:customStyle="1" w:styleId="CitaviBibliographySubheading6Char">
    <w:name w:val="Citavi Bibliography Subheading 6 Char"/>
    <w:basedOn w:val="DefaultParagraphFont"/>
    <w:link w:val="CitaviBibliographySubheading6"/>
    <w:rsid w:val="00DB5469"/>
    <w:rPr>
      <w:rFonts w:asciiTheme="majorHAnsi" w:eastAsiaTheme="majorEastAsia" w:hAnsiTheme="majorHAnsi" w:cstheme="minorHAnsi"/>
      <w:i/>
      <w:iCs/>
      <w:color w:val="243F60" w:themeColor="accent1" w:themeShade="7F"/>
    </w:rPr>
  </w:style>
  <w:style w:type="character" w:customStyle="1" w:styleId="Heading7Char">
    <w:name w:val="Heading 7 Char"/>
    <w:basedOn w:val="DefaultParagraphFont"/>
    <w:link w:val="Heading7"/>
    <w:uiPriority w:val="9"/>
    <w:semiHidden/>
    <w:rsid w:val="00DB5469"/>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Char"/>
    <w:rsid w:val="00DB5469"/>
    <w:pPr>
      <w:jc w:val="both"/>
      <w:outlineLvl w:val="9"/>
    </w:pPr>
    <w:rPr>
      <w:rFonts w:cstheme="minorHAnsi"/>
    </w:rPr>
  </w:style>
  <w:style w:type="character" w:customStyle="1" w:styleId="CitaviBibliographySubheading7Char">
    <w:name w:val="Citavi Bibliography Subheading 7 Char"/>
    <w:basedOn w:val="DefaultParagraphFont"/>
    <w:link w:val="CitaviBibliographySubheading7"/>
    <w:rsid w:val="00DB5469"/>
    <w:rPr>
      <w:rFonts w:asciiTheme="majorHAnsi" w:eastAsiaTheme="majorEastAsia" w:hAnsiTheme="majorHAnsi" w:cstheme="minorHAnsi"/>
      <w:color w:val="272727" w:themeColor="text1" w:themeTint="D8"/>
      <w:sz w:val="21"/>
      <w:szCs w:val="21"/>
    </w:rPr>
  </w:style>
  <w:style w:type="character" w:customStyle="1" w:styleId="Heading8Char">
    <w:name w:val="Heading 8 Char"/>
    <w:basedOn w:val="DefaultParagraphFont"/>
    <w:link w:val="Heading8"/>
    <w:uiPriority w:val="9"/>
    <w:semiHidden/>
    <w:rsid w:val="00DB546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DB5469"/>
    <w:pPr>
      <w:jc w:val="both"/>
      <w:outlineLvl w:val="9"/>
    </w:pPr>
    <w:rPr>
      <w:rFonts w:cstheme="minorHAnsi"/>
    </w:rPr>
  </w:style>
  <w:style w:type="character" w:customStyle="1" w:styleId="CitaviBibliographySubheading8Char">
    <w:name w:val="Citavi Bibliography Subheading 8 Char"/>
    <w:basedOn w:val="DefaultParagraphFont"/>
    <w:link w:val="CitaviBibliographySubheading8"/>
    <w:rsid w:val="00DB5469"/>
    <w:rPr>
      <w:rFonts w:asciiTheme="majorHAnsi" w:eastAsiaTheme="majorEastAsia" w:hAnsiTheme="majorHAnsi" w:cstheme="minorHAnsi"/>
      <w:i/>
      <w:iCs/>
      <w:color w:val="272727" w:themeColor="text1" w:themeTint="D8"/>
      <w:sz w:val="21"/>
      <w:szCs w:val="21"/>
    </w:rPr>
  </w:style>
  <w:style w:type="character" w:customStyle="1" w:styleId="Heading9Char">
    <w:name w:val="Heading 9 Char"/>
    <w:basedOn w:val="DefaultParagraphFont"/>
    <w:link w:val="Heading9"/>
    <w:uiPriority w:val="9"/>
    <w:semiHidden/>
    <w:rsid w:val="00DB5469"/>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695EDA"/>
    <w:rPr>
      <w:sz w:val="16"/>
      <w:szCs w:val="16"/>
    </w:rPr>
  </w:style>
  <w:style w:type="paragraph" w:styleId="CommentText">
    <w:name w:val="annotation text"/>
    <w:basedOn w:val="Normal"/>
    <w:link w:val="CommentTextChar"/>
    <w:uiPriority w:val="99"/>
    <w:semiHidden/>
    <w:unhideWhenUsed/>
    <w:rsid w:val="00695EDA"/>
    <w:pPr>
      <w:spacing w:line="240" w:lineRule="auto"/>
    </w:pPr>
    <w:rPr>
      <w:sz w:val="20"/>
      <w:szCs w:val="20"/>
    </w:rPr>
  </w:style>
  <w:style w:type="character" w:customStyle="1" w:styleId="CommentTextChar">
    <w:name w:val="Comment Text Char"/>
    <w:basedOn w:val="DefaultParagraphFont"/>
    <w:link w:val="CommentText"/>
    <w:uiPriority w:val="99"/>
    <w:semiHidden/>
    <w:rsid w:val="00695EDA"/>
    <w:rPr>
      <w:sz w:val="20"/>
      <w:szCs w:val="20"/>
    </w:rPr>
  </w:style>
  <w:style w:type="paragraph" w:styleId="CommentSubject">
    <w:name w:val="annotation subject"/>
    <w:basedOn w:val="CommentText"/>
    <w:next w:val="CommentText"/>
    <w:link w:val="CommentSubjectChar"/>
    <w:uiPriority w:val="99"/>
    <w:semiHidden/>
    <w:unhideWhenUsed/>
    <w:rsid w:val="00695EDA"/>
    <w:rPr>
      <w:b/>
      <w:bCs/>
    </w:rPr>
  </w:style>
  <w:style w:type="character" w:customStyle="1" w:styleId="CommentSubjectChar">
    <w:name w:val="Comment Subject Char"/>
    <w:basedOn w:val="CommentTextChar"/>
    <w:link w:val="CommentSubject"/>
    <w:uiPriority w:val="99"/>
    <w:semiHidden/>
    <w:rsid w:val="00695EDA"/>
    <w:rPr>
      <w:b/>
      <w:bCs/>
      <w:sz w:val="20"/>
      <w:szCs w:val="20"/>
    </w:rPr>
  </w:style>
  <w:style w:type="paragraph" w:styleId="BalloonText">
    <w:name w:val="Balloon Text"/>
    <w:basedOn w:val="Normal"/>
    <w:link w:val="BalloonTextChar"/>
    <w:uiPriority w:val="99"/>
    <w:semiHidden/>
    <w:unhideWhenUsed/>
    <w:rsid w:val="00695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EDA"/>
    <w:rPr>
      <w:rFonts w:ascii="Segoe UI" w:hAnsi="Segoe UI" w:cs="Segoe UI"/>
      <w:sz w:val="18"/>
      <w:szCs w:val="18"/>
    </w:rPr>
  </w:style>
  <w:style w:type="character" w:customStyle="1" w:styleId="fontstyle01">
    <w:name w:val="fontstyle01"/>
    <w:basedOn w:val="DefaultParagraphFont"/>
    <w:rsid w:val="00724559"/>
    <w:rPr>
      <w:rFonts w:ascii="HelveticaLTStd-Bold" w:hAnsi="HelveticaLTStd-Bold" w:hint="default"/>
      <w:b/>
      <w:bCs/>
      <w:i w:val="0"/>
      <w:iCs w:val="0"/>
      <w:color w:val="242021"/>
      <w:sz w:val="16"/>
      <w:szCs w:val="16"/>
    </w:rPr>
  </w:style>
  <w:style w:type="paragraph" w:styleId="Header">
    <w:name w:val="header"/>
    <w:basedOn w:val="Normal"/>
    <w:link w:val="HeaderChar"/>
    <w:uiPriority w:val="99"/>
    <w:unhideWhenUsed/>
    <w:rsid w:val="005A4AD1"/>
    <w:pPr>
      <w:tabs>
        <w:tab w:val="center" w:pos="4703"/>
        <w:tab w:val="right" w:pos="9406"/>
      </w:tabs>
      <w:spacing w:after="0" w:line="240" w:lineRule="auto"/>
    </w:pPr>
  </w:style>
  <w:style w:type="character" w:customStyle="1" w:styleId="HeaderChar">
    <w:name w:val="Header Char"/>
    <w:basedOn w:val="DefaultParagraphFont"/>
    <w:link w:val="Header"/>
    <w:uiPriority w:val="99"/>
    <w:rsid w:val="005A4AD1"/>
  </w:style>
  <w:style w:type="paragraph" w:styleId="Footer">
    <w:name w:val="footer"/>
    <w:basedOn w:val="Normal"/>
    <w:link w:val="FooterChar"/>
    <w:uiPriority w:val="99"/>
    <w:unhideWhenUsed/>
    <w:rsid w:val="005A4AD1"/>
    <w:pPr>
      <w:tabs>
        <w:tab w:val="center" w:pos="4703"/>
        <w:tab w:val="right" w:pos="9406"/>
      </w:tabs>
      <w:spacing w:after="0" w:line="240" w:lineRule="auto"/>
    </w:pPr>
  </w:style>
  <w:style w:type="character" w:customStyle="1" w:styleId="FooterChar">
    <w:name w:val="Footer Char"/>
    <w:basedOn w:val="DefaultParagraphFont"/>
    <w:link w:val="Footer"/>
    <w:uiPriority w:val="99"/>
    <w:rsid w:val="005A4AD1"/>
  </w:style>
  <w:style w:type="paragraph" w:styleId="NormalWeb">
    <w:name w:val="Normal (Web)"/>
    <w:basedOn w:val="Normal"/>
    <w:uiPriority w:val="99"/>
    <w:semiHidden/>
    <w:unhideWhenUsed/>
    <w:rsid w:val="001233F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A34614"/>
    <w:pPr>
      <w:autoSpaceDE w:val="0"/>
      <w:autoSpaceDN w:val="0"/>
      <w:adjustRightInd w:val="0"/>
      <w:spacing w:after="0" w:line="240" w:lineRule="auto"/>
    </w:pPr>
    <w:rPr>
      <w:rFonts w:ascii="Arial" w:eastAsiaTheme="majorEastAsia" w:hAnsi="Arial" w:cs="Arial"/>
      <w:color w:val="000000"/>
      <w:sz w:val="24"/>
      <w:szCs w:val="24"/>
      <w:lang w:val="de-AT"/>
    </w:rPr>
  </w:style>
  <w:style w:type="character" w:styleId="Hyperlink">
    <w:name w:val="Hyperlink"/>
    <w:basedOn w:val="DefaultParagraphFont"/>
    <w:uiPriority w:val="99"/>
    <w:unhideWhenUsed/>
    <w:rsid w:val="00E640D2"/>
    <w:rPr>
      <w:color w:val="0000FF"/>
      <w:u w:val="single"/>
    </w:rPr>
  </w:style>
  <w:style w:type="table" w:styleId="PlainTable2">
    <w:name w:val="Plain Table 2"/>
    <w:basedOn w:val="TableNormal"/>
    <w:uiPriority w:val="42"/>
    <w:rsid w:val="008149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625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ChapterBibliographyHeading">
    <w:name w:val="Citavi Chapter Bibliography Heading"/>
    <w:basedOn w:val="Heading2"/>
    <w:link w:val="CitaviChapterBibliographyHeadingChar"/>
    <w:uiPriority w:val="99"/>
    <w:rsid w:val="00BF4D94"/>
  </w:style>
  <w:style w:type="character" w:customStyle="1" w:styleId="CitaviChapterBibliographyHeadingChar">
    <w:name w:val="Citavi Chapter Bibliography Heading Char"/>
    <w:basedOn w:val="DefaultParagraphFont"/>
    <w:link w:val="CitaviChapterBibliographyHeading"/>
    <w:uiPriority w:val="99"/>
    <w:rsid w:val="00BF4D94"/>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DD46C1"/>
    <w:rPr>
      <w:color w:val="605E5C"/>
      <w:shd w:val="clear" w:color="auto" w:fill="E1DFDD"/>
    </w:rPr>
  </w:style>
  <w:style w:type="character" w:customStyle="1" w:styleId="fontstyle21">
    <w:name w:val="fontstyle21"/>
    <w:basedOn w:val="DefaultParagraphFont"/>
    <w:rsid w:val="00F66E2F"/>
    <w:rPr>
      <w:rFonts w:ascii="Wingdings-Regular" w:hAnsi="Wingdings-Regular" w:hint="default"/>
      <w:b w:val="0"/>
      <w:bCs w:val="0"/>
      <w:i w:val="0"/>
      <w:iCs w:val="0"/>
      <w:color w:val="000000"/>
      <w:sz w:val="24"/>
      <w:szCs w:val="24"/>
    </w:rPr>
  </w:style>
  <w:style w:type="character" w:styleId="FollowedHyperlink">
    <w:name w:val="FollowedHyperlink"/>
    <w:basedOn w:val="DefaultParagraphFont"/>
    <w:uiPriority w:val="99"/>
    <w:semiHidden/>
    <w:unhideWhenUsed/>
    <w:rsid w:val="008F0198"/>
    <w:rPr>
      <w:color w:val="800080" w:themeColor="followedHyperlink"/>
      <w:u w:val="single"/>
    </w:rPr>
  </w:style>
  <w:style w:type="character" w:customStyle="1" w:styleId="Heading1Char">
    <w:name w:val="Heading 1 Char"/>
    <w:basedOn w:val="DefaultParagraphFont"/>
    <w:link w:val="Heading1"/>
    <w:uiPriority w:val="9"/>
    <w:rsid w:val="00200DB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200DBB"/>
    <w:pPr>
      <w:spacing w:line="259" w:lineRule="auto"/>
      <w:outlineLvl w:val="9"/>
    </w:pPr>
  </w:style>
  <w:style w:type="paragraph" w:styleId="TOC1">
    <w:name w:val="toc 1"/>
    <w:basedOn w:val="Normal"/>
    <w:next w:val="Normal"/>
    <w:autoRedefine/>
    <w:uiPriority w:val="39"/>
    <w:unhideWhenUsed/>
    <w:rsid w:val="00376F8D"/>
    <w:pPr>
      <w:spacing w:after="100"/>
    </w:pPr>
  </w:style>
  <w:style w:type="paragraph" w:styleId="TOC2">
    <w:name w:val="toc 2"/>
    <w:basedOn w:val="Normal"/>
    <w:next w:val="Normal"/>
    <w:autoRedefine/>
    <w:uiPriority w:val="39"/>
    <w:unhideWhenUsed/>
    <w:rsid w:val="00486301"/>
    <w:pPr>
      <w:spacing w:after="100"/>
      <w:ind w:left="220"/>
    </w:pPr>
  </w:style>
  <w:style w:type="paragraph" w:styleId="TOC3">
    <w:name w:val="toc 3"/>
    <w:basedOn w:val="Normal"/>
    <w:next w:val="Normal"/>
    <w:autoRedefine/>
    <w:uiPriority w:val="39"/>
    <w:unhideWhenUsed/>
    <w:rsid w:val="00486301"/>
    <w:pPr>
      <w:spacing w:after="100"/>
      <w:ind w:left="440"/>
    </w:pPr>
  </w:style>
  <w:style w:type="character" w:customStyle="1" w:styleId="fontstyle11">
    <w:name w:val="fontstyle11"/>
    <w:basedOn w:val="DefaultParagraphFont"/>
    <w:rsid w:val="00A845B4"/>
    <w:rPr>
      <w:rFonts w:ascii="CMSY8" w:hAnsi="CMSY8" w:hint="default"/>
      <w:b w:val="0"/>
      <w:bCs w:val="0"/>
      <w:i/>
      <w:iCs/>
      <w:color w:val="000000"/>
      <w:sz w:val="16"/>
      <w:szCs w:val="16"/>
    </w:rPr>
  </w:style>
  <w:style w:type="character" w:styleId="Strong">
    <w:name w:val="Strong"/>
    <w:basedOn w:val="DefaultParagraphFont"/>
    <w:uiPriority w:val="22"/>
    <w:qFormat/>
    <w:rsid w:val="00330BAA"/>
    <w:rPr>
      <w:b/>
      <w:bCs/>
    </w:rPr>
  </w:style>
  <w:style w:type="paragraph" w:customStyle="1" w:styleId="m3371076677921893872msolistparagraph">
    <w:name w:val="m_3371076677921893872msolistparagraph"/>
    <w:basedOn w:val="Normal"/>
    <w:rsid w:val="004229C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odyTextIndent">
    <w:name w:val="Body Text Indent"/>
    <w:basedOn w:val="Normal"/>
    <w:link w:val="BodyTextIndentChar"/>
    <w:rsid w:val="007F1C2B"/>
    <w:pPr>
      <w:spacing w:after="120" w:line="240" w:lineRule="auto"/>
      <w:ind w:left="283"/>
      <w:jc w:val="both"/>
    </w:pPr>
    <w:rPr>
      <w:rFonts w:ascii="Arial" w:eastAsia="Times New Roman" w:hAnsi="Arial" w:cs="Times New Roman"/>
      <w:szCs w:val="20"/>
      <w:lang w:val="es-ES_tradnl"/>
    </w:rPr>
  </w:style>
  <w:style w:type="character" w:customStyle="1" w:styleId="BodyTextIndentChar">
    <w:name w:val="Body Text Indent Char"/>
    <w:basedOn w:val="DefaultParagraphFont"/>
    <w:link w:val="BodyTextIndent"/>
    <w:rsid w:val="007F1C2B"/>
    <w:rPr>
      <w:rFonts w:ascii="Arial" w:eastAsia="Times New Roman" w:hAnsi="Arial" w:cs="Times New Roman"/>
      <w:szCs w:val="20"/>
      <w:lang w:val="es-ES_tradnl"/>
    </w:rPr>
  </w:style>
  <w:style w:type="character" w:customStyle="1" w:styleId="fontstyle31">
    <w:name w:val="fontstyle31"/>
    <w:basedOn w:val="DefaultParagraphFont"/>
    <w:rsid w:val="002967A6"/>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30939">
      <w:bodyDiv w:val="1"/>
      <w:marLeft w:val="0"/>
      <w:marRight w:val="0"/>
      <w:marTop w:val="0"/>
      <w:marBottom w:val="0"/>
      <w:divBdr>
        <w:top w:val="none" w:sz="0" w:space="0" w:color="auto"/>
        <w:left w:val="none" w:sz="0" w:space="0" w:color="auto"/>
        <w:bottom w:val="none" w:sz="0" w:space="0" w:color="auto"/>
        <w:right w:val="none" w:sz="0" w:space="0" w:color="auto"/>
      </w:divBdr>
    </w:div>
    <w:div w:id="258948537">
      <w:bodyDiv w:val="1"/>
      <w:marLeft w:val="0"/>
      <w:marRight w:val="0"/>
      <w:marTop w:val="0"/>
      <w:marBottom w:val="0"/>
      <w:divBdr>
        <w:top w:val="none" w:sz="0" w:space="0" w:color="auto"/>
        <w:left w:val="none" w:sz="0" w:space="0" w:color="auto"/>
        <w:bottom w:val="none" w:sz="0" w:space="0" w:color="auto"/>
        <w:right w:val="none" w:sz="0" w:space="0" w:color="auto"/>
      </w:divBdr>
      <w:divsChild>
        <w:div w:id="831683477">
          <w:marLeft w:val="446"/>
          <w:marRight w:val="0"/>
          <w:marTop w:val="100"/>
          <w:marBottom w:val="200"/>
          <w:divBdr>
            <w:top w:val="none" w:sz="0" w:space="0" w:color="auto"/>
            <w:left w:val="none" w:sz="0" w:space="0" w:color="auto"/>
            <w:bottom w:val="none" w:sz="0" w:space="0" w:color="auto"/>
            <w:right w:val="none" w:sz="0" w:space="0" w:color="auto"/>
          </w:divBdr>
        </w:div>
        <w:div w:id="518665587">
          <w:marLeft w:val="446"/>
          <w:marRight w:val="0"/>
          <w:marTop w:val="100"/>
          <w:marBottom w:val="200"/>
          <w:divBdr>
            <w:top w:val="none" w:sz="0" w:space="0" w:color="auto"/>
            <w:left w:val="none" w:sz="0" w:space="0" w:color="auto"/>
            <w:bottom w:val="none" w:sz="0" w:space="0" w:color="auto"/>
            <w:right w:val="none" w:sz="0" w:space="0" w:color="auto"/>
          </w:divBdr>
        </w:div>
      </w:divsChild>
    </w:div>
    <w:div w:id="353389060">
      <w:bodyDiv w:val="1"/>
      <w:marLeft w:val="0"/>
      <w:marRight w:val="0"/>
      <w:marTop w:val="0"/>
      <w:marBottom w:val="0"/>
      <w:divBdr>
        <w:top w:val="none" w:sz="0" w:space="0" w:color="auto"/>
        <w:left w:val="none" w:sz="0" w:space="0" w:color="auto"/>
        <w:bottom w:val="none" w:sz="0" w:space="0" w:color="auto"/>
        <w:right w:val="none" w:sz="0" w:space="0" w:color="auto"/>
      </w:divBdr>
    </w:div>
    <w:div w:id="377517110">
      <w:bodyDiv w:val="1"/>
      <w:marLeft w:val="0"/>
      <w:marRight w:val="0"/>
      <w:marTop w:val="0"/>
      <w:marBottom w:val="0"/>
      <w:divBdr>
        <w:top w:val="none" w:sz="0" w:space="0" w:color="auto"/>
        <w:left w:val="none" w:sz="0" w:space="0" w:color="auto"/>
        <w:bottom w:val="none" w:sz="0" w:space="0" w:color="auto"/>
        <w:right w:val="none" w:sz="0" w:space="0" w:color="auto"/>
      </w:divBdr>
      <w:divsChild>
        <w:div w:id="1575120971">
          <w:marLeft w:val="1166"/>
          <w:marRight w:val="0"/>
          <w:marTop w:val="86"/>
          <w:marBottom w:val="0"/>
          <w:divBdr>
            <w:top w:val="none" w:sz="0" w:space="0" w:color="auto"/>
            <w:left w:val="none" w:sz="0" w:space="0" w:color="auto"/>
            <w:bottom w:val="none" w:sz="0" w:space="0" w:color="auto"/>
            <w:right w:val="none" w:sz="0" w:space="0" w:color="auto"/>
          </w:divBdr>
        </w:div>
        <w:div w:id="1311910585">
          <w:marLeft w:val="1166"/>
          <w:marRight w:val="0"/>
          <w:marTop w:val="86"/>
          <w:marBottom w:val="0"/>
          <w:divBdr>
            <w:top w:val="none" w:sz="0" w:space="0" w:color="auto"/>
            <w:left w:val="none" w:sz="0" w:space="0" w:color="auto"/>
            <w:bottom w:val="none" w:sz="0" w:space="0" w:color="auto"/>
            <w:right w:val="none" w:sz="0" w:space="0" w:color="auto"/>
          </w:divBdr>
        </w:div>
      </w:divsChild>
    </w:div>
    <w:div w:id="412748473">
      <w:bodyDiv w:val="1"/>
      <w:marLeft w:val="0"/>
      <w:marRight w:val="0"/>
      <w:marTop w:val="0"/>
      <w:marBottom w:val="0"/>
      <w:divBdr>
        <w:top w:val="none" w:sz="0" w:space="0" w:color="auto"/>
        <w:left w:val="none" w:sz="0" w:space="0" w:color="auto"/>
        <w:bottom w:val="none" w:sz="0" w:space="0" w:color="auto"/>
        <w:right w:val="none" w:sz="0" w:space="0" w:color="auto"/>
      </w:divBdr>
      <w:divsChild>
        <w:div w:id="1653212009">
          <w:marLeft w:val="0"/>
          <w:marRight w:val="0"/>
          <w:marTop w:val="0"/>
          <w:marBottom w:val="0"/>
          <w:divBdr>
            <w:top w:val="none" w:sz="0" w:space="0" w:color="auto"/>
            <w:left w:val="none" w:sz="0" w:space="0" w:color="auto"/>
            <w:bottom w:val="none" w:sz="0" w:space="0" w:color="auto"/>
            <w:right w:val="none" w:sz="0" w:space="0" w:color="auto"/>
          </w:divBdr>
        </w:div>
        <w:div w:id="1235122793">
          <w:marLeft w:val="0"/>
          <w:marRight w:val="0"/>
          <w:marTop w:val="0"/>
          <w:marBottom w:val="0"/>
          <w:divBdr>
            <w:top w:val="none" w:sz="0" w:space="0" w:color="auto"/>
            <w:left w:val="none" w:sz="0" w:space="0" w:color="auto"/>
            <w:bottom w:val="none" w:sz="0" w:space="0" w:color="auto"/>
            <w:right w:val="none" w:sz="0" w:space="0" w:color="auto"/>
          </w:divBdr>
        </w:div>
        <w:div w:id="890729634">
          <w:marLeft w:val="0"/>
          <w:marRight w:val="0"/>
          <w:marTop w:val="0"/>
          <w:marBottom w:val="0"/>
          <w:divBdr>
            <w:top w:val="none" w:sz="0" w:space="0" w:color="auto"/>
            <w:left w:val="none" w:sz="0" w:space="0" w:color="auto"/>
            <w:bottom w:val="none" w:sz="0" w:space="0" w:color="auto"/>
            <w:right w:val="none" w:sz="0" w:space="0" w:color="auto"/>
          </w:divBdr>
        </w:div>
      </w:divsChild>
    </w:div>
    <w:div w:id="441461975">
      <w:bodyDiv w:val="1"/>
      <w:marLeft w:val="0"/>
      <w:marRight w:val="0"/>
      <w:marTop w:val="0"/>
      <w:marBottom w:val="0"/>
      <w:divBdr>
        <w:top w:val="none" w:sz="0" w:space="0" w:color="auto"/>
        <w:left w:val="none" w:sz="0" w:space="0" w:color="auto"/>
        <w:bottom w:val="none" w:sz="0" w:space="0" w:color="auto"/>
        <w:right w:val="none" w:sz="0" w:space="0" w:color="auto"/>
      </w:divBdr>
    </w:div>
    <w:div w:id="447431954">
      <w:bodyDiv w:val="1"/>
      <w:marLeft w:val="0"/>
      <w:marRight w:val="0"/>
      <w:marTop w:val="0"/>
      <w:marBottom w:val="0"/>
      <w:divBdr>
        <w:top w:val="none" w:sz="0" w:space="0" w:color="auto"/>
        <w:left w:val="none" w:sz="0" w:space="0" w:color="auto"/>
        <w:bottom w:val="none" w:sz="0" w:space="0" w:color="auto"/>
        <w:right w:val="none" w:sz="0" w:space="0" w:color="auto"/>
      </w:divBdr>
    </w:div>
    <w:div w:id="486628887">
      <w:bodyDiv w:val="1"/>
      <w:marLeft w:val="0"/>
      <w:marRight w:val="0"/>
      <w:marTop w:val="0"/>
      <w:marBottom w:val="0"/>
      <w:divBdr>
        <w:top w:val="none" w:sz="0" w:space="0" w:color="auto"/>
        <w:left w:val="none" w:sz="0" w:space="0" w:color="auto"/>
        <w:bottom w:val="none" w:sz="0" w:space="0" w:color="auto"/>
        <w:right w:val="none" w:sz="0" w:space="0" w:color="auto"/>
      </w:divBdr>
    </w:div>
    <w:div w:id="507718190">
      <w:bodyDiv w:val="1"/>
      <w:marLeft w:val="0"/>
      <w:marRight w:val="0"/>
      <w:marTop w:val="0"/>
      <w:marBottom w:val="0"/>
      <w:divBdr>
        <w:top w:val="none" w:sz="0" w:space="0" w:color="auto"/>
        <w:left w:val="none" w:sz="0" w:space="0" w:color="auto"/>
        <w:bottom w:val="none" w:sz="0" w:space="0" w:color="auto"/>
        <w:right w:val="none" w:sz="0" w:space="0" w:color="auto"/>
      </w:divBdr>
    </w:div>
    <w:div w:id="655963096">
      <w:bodyDiv w:val="1"/>
      <w:marLeft w:val="0"/>
      <w:marRight w:val="0"/>
      <w:marTop w:val="0"/>
      <w:marBottom w:val="0"/>
      <w:divBdr>
        <w:top w:val="none" w:sz="0" w:space="0" w:color="auto"/>
        <w:left w:val="none" w:sz="0" w:space="0" w:color="auto"/>
        <w:bottom w:val="none" w:sz="0" w:space="0" w:color="auto"/>
        <w:right w:val="none" w:sz="0" w:space="0" w:color="auto"/>
      </w:divBdr>
    </w:div>
    <w:div w:id="754933600">
      <w:bodyDiv w:val="1"/>
      <w:marLeft w:val="0"/>
      <w:marRight w:val="0"/>
      <w:marTop w:val="0"/>
      <w:marBottom w:val="0"/>
      <w:divBdr>
        <w:top w:val="none" w:sz="0" w:space="0" w:color="auto"/>
        <w:left w:val="none" w:sz="0" w:space="0" w:color="auto"/>
        <w:bottom w:val="none" w:sz="0" w:space="0" w:color="auto"/>
        <w:right w:val="none" w:sz="0" w:space="0" w:color="auto"/>
      </w:divBdr>
    </w:div>
    <w:div w:id="931086508">
      <w:bodyDiv w:val="1"/>
      <w:marLeft w:val="0"/>
      <w:marRight w:val="0"/>
      <w:marTop w:val="0"/>
      <w:marBottom w:val="0"/>
      <w:divBdr>
        <w:top w:val="none" w:sz="0" w:space="0" w:color="auto"/>
        <w:left w:val="none" w:sz="0" w:space="0" w:color="auto"/>
        <w:bottom w:val="none" w:sz="0" w:space="0" w:color="auto"/>
        <w:right w:val="none" w:sz="0" w:space="0" w:color="auto"/>
      </w:divBdr>
    </w:div>
    <w:div w:id="1051810461">
      <w:bodyDiv w:val="1"/>
      <w:marLeft w:val="0"/>
      <w:marRight w:val="0"/>
      <w:marTop w:val="0"/>
      <w:marBottom w:val="0"/>
      <w:divBdr>
        <w:top w:val="none" w:sz="0" w:space="0" w:color="auto"/>
        <w:left w:val="none" w:sz="0" w:space="0" w:color="auto"/>
        <w:bottom w:val="none" w:sz="0" w:space="0" w:color="auto"/>
        <w:right w:val="none" w:sz="0" w:space="0" w:color="auto"/>
      </w:divBdr>
    </w:div>
    <w:div w:id="1127043626">
      <w:bodyDiv w:val="1"/>
      <w:marLeft w:val="0"/>
      <w:marRight w:val="0"/>
      <w:marTop w:val="0"/>
      <w:marBottom w:val="0"/>
      <w:divBdr>
        <w:top w:val="none" w:sz="0" w:space="0" w:color="auto"/>
        <w:left w:val="none" w:sz="0" w:space="0" w:color="auto"/>
        <w:bottom w:val="none" w:sz="0" w:space="0" w:color="auto"/>
        <w:right w:val="none" w:sz="0" w:space="0" w:color="auto"/>
      </w:divBdr>
      <w:divsChild>
        <w:div w:id="1923100340">
          <w:marLeft w:val="446"/>
          <w:marRight w:val="0"/>
          <w:marTop w:val="100"/>
          <w:marBottom w:val="200"/>
          <w:divBdr>
            <w:top w:val="none" w:sz="0" w:space="0" w:color="auto"/>
            <w:left w:val="none" w:sz="0" w:space="0" w:color="auto"/>
            <w:bottom w:val="none" w:sz="0" w:space="0" w:color="auto"/>
            <w:right w:val="none" w:sz="0" w:space="0" w:color="auto"/>
          </w:divBdr>
        </w:div>
      </w:divsChild>
    </w:div>
    <w:div w:id="1217089407">
      <w:bodyDiv w:val="1"/>
      <w:marLeft w:val="0"/>
      <w:marRight w:val="0"/>
      <w:marTop w:val="0"/>
      <w:marBottom w:val="0"/>
      <w:divBdr>
        <w:top w:val="none" w:sz="0" w:space="0" w:color="auto"/>
        <w:left w:val="none" w:sz="0" w:space="0" w:color="auto"/>
        <w:bottom w:val="none" w:sz="0" w:space="0" w:color="auto"/>
        <w:right w:val="none" w:sz="0" w:space="0" w:color="auto"/>
      </w:divBdr>
      <w:divsChild>
        <w:div w:id="302855853">
          <w:marLeft w:val="446"/>
          <w:marRight w:val="0"/>
          <w:marTop w:val="0"/>
          <w:marBottom w:val="0"/>
          <w:divBdr>
            <w:top w:val="none" w:sz="0" w:space="0" w:color="auto"/>
            <w:left w:val="none" w:sz="0" w:space="0" w:color="auto"/>
            <w:bottom w:val="none" w:sz="0" w:space="0" w:color="auto"/>
            <w:right w:val="none" w:sz="0" w:space="0" w:color="auto"/>
          </w:divBdr>
        </w:div>
        <w:div w:id="175267628">
          <w:marLeft w:val="446"/>
          <w:marRight w:val="0"/>
          <w:marTop w:val="0"/>
          <w:marBottom w:val="0"/>
          <w:divBdr>
            <w:top w:val="none" w:sz="0" w:space="0" w:color="auto"/>
            <w:left w:val="none" w:sz="0" w:space="0" w:color="auto"/>
            <w:bottom w:val="none" w:sz="0" w:space="0" w:color="auto"/>
            <w:right w:val="none" w:sz="0" w:space="0" w:color="auto"/>
          </w:divBdr>
        </w:div>
        <w:div w:id="1106197739">
          <w:marLeft w:val="446"/>
          <w:marRight w:val="0"/>
          <w:marTop w:val="0"/>
          <w:marBottom w:val="0"/>
          <w:divBdr>
            <w:top w:val="none" w:sz="0" w:space="0" w:color="auto"/>
            <w:left w:val="none" w:sz="0" w:space="0" w:color="auto"/>
            <w:bottom w:val="none" w:sz="0" w:space="0" w:color="auto"/>
            <w:right w:val="none" w:sz="0" w:space="0" w:color="auto"/>
          </w:divBdr>
        </w:div>
        <w:div w:id="1950432719">
          <w:marLeft w:val="547"/>
          <w:marRight w:val="0"/>
          <w:marTop w:val="100"/>
          <w:marBottom w:val="0"/>
          <w:divBdr>
            <w:top w:val="none" w:sz="0" w:space="0" w:color="auto"/>
            <w:left w:val="none" w:sz="0" w:space="0" w:color="auto"/>
            <w:bottom w:val="none" w:sz="0" w:space="0" w:color="auto"/>
            <w:right w:val="none" w:sz="0" w:space="0" w:color="auto"/>
          </w:divBdr>
        </w:div>
        <w:div w:id="171259066">
          <w:marLeft w:val="547"/>
          <w:marRight w:val="0"/>
          <w:marTop w:val="100"/>
          <w:marBottom w:val="0"/>
          <w:divBdr>
            <w:top w:val="none" w:sz="0" w:space="0" w:color="auto"/>
            <w:left w:val="none" w:sz="0" w:space="0" w:color="auto"/>
            <w:bottom w:val="none" w:sz="0" w:space="0" w:color="auto"/>
            <w:right w:val="none" w:sz="0" w:space="0" w:color="auto"/>
          </w:divBdr>
        </w:div>
        <w:div w:id="761031857">
          <w:marLeft w:val="547"/>
          <w:marRight w:val="0"/>
          <w:marTop w:val="100"/>
          <w:marBottom w:val="0"/>
          <w:divBdr>
            <w:top w:val="none" w:sz="0" w:space="0" w:color="auto"/>
            <w:left w:val="none" w:sz="0" w:space="0" w:color="auto"/>
            <w:bottom w:val="none" w:sz="0" w:space="0" w:color="auto"/>
            <w:right w:val="none" w:sz="0" w:space="0" w:color="auto"/>
          </w:divBdr>
        </w:div>
        <w:div w:id="548691324">
          <w:marLeft w:val="547"/>
          <w:marRight w:val="0"/>
          <w:marTop w:val="100"/>
          <w:marBottom w:val="0"/>
          <w:divBdr>
            <w:top w:val="none" w:sz="0" w:space="0" w:color="auto"/>
            <w:left w:val="none" w:sz="0" w:space="0" w:color="auto"/>
            <w:bottom w:val="none" w:sz="0" w:space="0" w:color="auto"/>
            <w:right w:val="none" w:sz="0" w:space="0" w:color="auto"/>
          </w:divBdr>
        </w:div>
        <w:div w:id="290207568">
          <w:marLeft w:val="446"/>
          <w:marRight w:val="0"/>
          <w:marTop w:val="0"/>
          <w:marBottom w:val="0"/>
          <w:divBdr>
            <w:top w:val="none" w:sz="0" w:space="0" w:color="auto"/>
            <w:left w:val="none" w:sz="0" w:space="0" w:color="auto"/>
            <w:bottom w:val="none" w:sz="0" w:space="0" w:color="auto"/>
            <w:right w:val="none" w:sz="0" w:space="0" w:color="auto"/>
          </w:divBdr>
        </w:div>
        <w:div w:id="1610088549">
          <w:marLeft w:val="446"/>
          <w:marRight w:val="0"/>
          <w:marTop w:val="0"/>
          <w:marBottom w:val="0"/>
          <w:divBdr>
            <w:top w:val="none" w:sz="0" w:space="0" w:color="auto"/>
            <w:left w:val="none" w:sz="0" w:space="0" w:color="auto"/>
            <w:bottom w:val="none" w:sz="0" w:space="0" w:color="auto"/>
            <w:right w:val="none" w:sz="0" w:space="0" w:color="auto"/>
          </w:divBdr>
        </w:div>
      </w:divsChild>
    </w:div>
    <w:div w:id="1372071773">
      <w:bodyDiv w:val="1"/>
      <w:marLeft w:val="0"/>
      <w:marRight w:val="0"/>
      <w:marTop w:val="0"/>
      <w:marBottom w:val="0"/>
      <w:divBdr>
        <w:top w:val="none" w:sz="0" w:space="0" w:color="auto"/>
        <w:left w:val="none" w:sz="0" w:space="0" w:color="auto"/>
        <w:bottom w:val="none" w:sz="0" w:space="0" w:color="auto"/>
        <w:right w:val="none" w:sz="0" w:space="0" w:color="auto"/>
      </w:divBdr>
    </w:div>
    <w:div w:id="1437600773">
      <w:bodyDiv w:val="1"/>
      <w:marLeft w:val="0"/>
      <w:marRight w:val="0"/>
      <w:marTop w:val="0"/>
      <w:marBottom w:val="0"/>
      <w:divBdr>
        <w:top w:val="none" w:sz="0" w:space="0" w:color="auto"/>
        <w:left w:val="none" w:sz="0" w:space="0" w:color="auto"/>
        <w:bottom w:val="none" w:sz="0" w:space="0" w:color="auto"/>
        <w:right w:val="none" w:sz="0" w:space="0" w:color="auto"/>
      </w:divBdr>
    </w:div>
    <w:div w:id="1444617462">
      <w:bodyDiv w:val="1"/>
      <w:marLeft w:val="0"/>
      <w:marRight w:val="0"/>
      <w:marTop w:val="0"/>
      <w:marBottom w:val="0"/>
      <w:divBdr>
        <w:top w:val="none" w:sz="0" w:space="0" w:color="auto"/>
        <w:left w:val="none" w:sz="0" w:space="0" w:color="auto"/>
        <w:bottom w:val="none" w:sz="0" w:space="0" w:color="auto"/>
        <w:right w:val="none" w:sz="0" w:space="0" w:color="auto"/>
      </w:divBdr>
    </w:div>
    <w:div w:id="1530215736">
      <w:bodyDiv w:val="1"/>
      <w:marLeft w:val="0"/>
      <w:marRight w:val="0"/>
      <w:marTop w:val="0"/>
      <w:marBottom w:val="0"/>
      <w:divBdr>
        <w:top w:val="none" w:sz="0" w:space="0" w:color="auto"/>
        <w:left w:val="none" w:sz="0" w:space="0" w:color="auto"/>
        <w:bottom w:val="none" w:sz="0" w:space="0" w:color="auto"/>
        <w:right w:val="none" w:sz="0" w:space="0" w:color="auto"/>
      </w:divBdr>
    </w:div>
    <w:div w:id="1570118450">
      <w:bodyDiv w:val="1"/>
      <w:marLeft w:val="0"/>
      <w:marRight w:val="0"/>
      <w:marTop w:val="0"/>
      <w:marBottom w:val="0"/>
      <w:divBdr>
        <w:top w:val="none" w:sz="0" w:space="0" w:color="auto"/>
        <w:left w:val="none" w:sz="0" w:space="0" w:color="auto"/>
        <w:bottom w:val="none" w:sz="0" w:space="0" w:color="auto"/>
        <w:right w:val="none" w:sz="0" w:space="0" w:color="auto"/>
      </w:divBdr>
    </w:div>
    <w:div w:id="1584100865">
      <w:bodyDiv w:val="1"/>
      <w:marLeft w:val="0"/>
      <w:marRight w:val="0"/>
      <w:marTop w:val="0"/>
      <w:marBottom w:val="0"/>
      <w:divBdr>
        <w:top w:val="none" w:sz="0" w:space="0" w:color="auto"/>
        <w:left w:val="none" w:sz="0" w:space="0" w:color="auto"/>
        <w:bottom w:val="none" w:sz="0" w:space="0" w:color="auto"/>
        <w:right w:val="none" w:sz="0" w:space="0" w:color="auto"/>
      </w:divBdr>
    </w:div>
    <w:div w:id="1856458843">
      <w:bodyDiv w:val="1"/>
      <w:marLeft w:val="0"/>
      <w:marRight w:val="0"/>
      <w:marTop w:val="0"/>
      <w:marBottom w:val="0"/>
      <w:divBdr>
        <w:top w:val="none" w:sz="0" w:space="0" w:color="auto"/>
        <w:left w:val="none" w:sz="0" w:space="0" w:color="auto"/>
        <w:bottom w:val="none" w:sz="0" w:space="0" w:color="auto"/>
        <w:right w:val="none" w:sz="0" w:space="0" w:color="auto"/>
      </w:divBdr>
    </w:div>
    <w:div w:id="1889798602">
      <w:bodyDiv w:val="1"/>
      <w:marLeft w:val="0"/>
      <w:marRight w:val="0"/>
      <w:marTop w:val="0"/>
      <w:marBottom w:val="0"/>
      <w:divBdr>
        <w:top w:val="none" w:sz="0" w:space="0" w:color="auto"/>
        <w:left w:val="none" w:sz="0" w:space="0" w:color="auto"/>
        <w:bottom w:val="none" w:sz="0" w:space="0" w:color="auto"/>
        <w:right w:val="none" w:sz="0" w:space="0" w:color="auto"/>
      </w:divBdr>
    </w:div>
    <w:div w:id="1913192608">
      <w:bodyDiv w:val="1"/>
      <w:marLeft w:val="0"/>
      <w:marRight w:val="0"/>
      <w:marTop w:val="0"/>
      <w:marBottom w:val="0"/>
      <w:divBdr>
        <w:top w:val="none" w:sz="0" w:space="0" w:color="auto"/>
        <w:left w:val="none" w:sz="0" w:space="0" w:color="auto"/>
        <w:bottom w:val="none" w:sz="0" w:space="0" w:color="auto"/>
        <w:right w:val="none" w:sz="0" w:space="0" w:color="auto"/>
      </w:divBdr>
    </w:div>
    <w:div w:id="1955865495">
      <w:bodyDiv w:val="1"/>
      <w:marLeft w:val="0"/>
      <w:marRight w:val="0"/>
      <w:marTop w:val="0"/>
      <w:marBottom w:val="0"/>
      <w:divBdr>
        <w:top w:val="none" w:sz="0" w:space="0" w:color="auto"/>
        <w:left w:val="none" w:sz="0" w:space="0" w:color="auto"/>
        <w:bottom w:val="none" w:sz="0" w:space="0" w:color="auto"/>
        <w:right w:val="none" w:sz="0" w:space="0" w:color="auto"/>
      </w:divBdr>
      <w:divsChild>
        <w:div w:id="899484418">
          <w:marLeft w:val="1166"/>
          <w:marRight w:val="0"/>
          <w:marTop w:val="86"/>
          <w:marBottom w:val="0"/>
          <w:divBdr>
            <w:top w:val="none" w:sz="0" w:space="0" w:color="auto"/>
            <w:left w:val="none" w:sz="0" w:space="0" w:color="auto"/>
            <w:bottom w:val="none" w:sz="0" w:space="0" w:color="auto"/>
            <w:right w:val="none" w:sz="0" w:space="0" w:color="auto"/>
          </w:divBdr>
        </w:div>
        <w:div w:id="1341853277">
          <w:marLeft w:val="1166"/>
          <w:marRight w:val="0"/>
          <w:marTop w:val="86"/>
          <w:marBottom w:val="0"/>
          <w:divBdr>
            <w:top w:val="none" w:sz="0" w:space="0" w:color="auto"/>
            <w:left w:val="none" w:sz="0" w:space="0" w:color="auto"/>
            <w:bottom w:val="none" w:sz="0" w:space="0" w:color="auto"/>
            <w:right w:val="none" w:sz="0" w:space="0" w:color="auto"/>
          </w:divBdr>
        </w:div>
        <w:div w:id="1579049896">
          <w:marLeft w:val="1800"/>
          <w:marRight w:val="0"/>
          <w:marTop w:val="86"/>
          <w:marBottom w:val="0"/>
          <w:divBdr>
            <w:top w:val="none" w:sz="0" w:space="0" w:color="auto"/>
            <w:left w:val="none" w:sz="0" w:space="0" w:color="auto"/>
            <w:bottom w:val="none" w:sz="0" w:space="0" w:color="auto"/>
            <w:right w:val="none" w:sz="0" w:space="0" w:color="auto"/>
          </w:divBdr>
        </w:div>
        <w:div w:id="1701970634">
          <w:marLeft w:val="1166"/>
          <w:marRight w:val="0"/>
          <w:marTop w:val="86"/>
          <w:marBottom w:val="0"/>
          <w:divBdr>
            <w:top w:val="none" w:sz="0" w:space="0" w:color="auto"/>
            <w:left w:val="none" w:sz="0" w:space="0" w:color="auto"/>
            <w:bottom w:val="none" w:sz="0" w:space="0" w:color="auto"/>
            <w:right w:val="none" w:sz="0" w:space="0" w:color="auto"/>
          </w:divBdr>
        </w:div>
        <w:div w:id="1563638623">
          <w:marLeft w:val="1166"/>
          <w:marRight w:val="0"/>
          <w:marTop w:val="86"/>
          <w:marBottom w:val="0"/>
          <w:divBdr>
            <w:top w:val="none" w:sz="0" w:space="0" w:color="auto"/>
            <w:left w:val="none" w:sz="0" w:space="0" w:color="auto"/>
            <w:bottom w:val="none" w:sz="0" w:space="0" w:color="auto"/>
            <w:right w:val="none" w:sz="0" w:space="0" w:color="auto"/>
          </w:divBdr>
        </w:div>
        <w:div w:id="1519586595">
          <w:marLeft w:val="1166"/>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1.xm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gif"/><Relationship Id="rId23" Type="http://schemas.openxmlformats.org/officeDocument/2006/relationships/image" Target="media/image12.emf"/><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DE10DEAE5894487871F797D1B55866D"/>
        <w:category>
          <w:name w:val="General"/>
          <w:gallery w:val="placeholder"/>
        </w:category>
        <w:types>
          <w:type w:val="bbPlcHdr"/>
        </w:types>
        <w:behaviors>
          <w:behavior w:val="content"/>
        </w:behaviors>
        <w:guid w:val="{CE6E7AC4-A4A1-4BE7-8293-384E985E2434}"/>
      </w:docPartPr>
      <w:docPartBody>
        <w:p w:rsidR="0009070A" w:rsidRDefault="002E087D" w:rsidP="002E087D">
          <w:pPr>
            <w:pStyle w:val="8DE10DEAE5894487871F797D1B55866D"/>
          </w:pPr>
          <w:r>
            <w:rPr>
              <w:rStyle w:val="PlaceholderText"/>
            </w:rPr>
            <w:t>[Autor]</w:t>
          </w:r>
        </w:p>
      </w:docPartBody>
    </w:docPart>
    <w:docPart>
      <w:docPartPr>
        <w:name w:val="DefaultPlaceholder_-1854013440"/>
        <w:category>
          <w:name w:val="General"/>
          <w:gallery w:val="placeholder"/>
        </w:category>
        <w:types>
          <w:type w:val="bbPlcHdr"/>
        </w:types>
        <w:behaviors>
          <w:behavior w:val="content"/>
        </w:behaviors>
        <w:guid w:val="{57E3AED8-0C46-4960-9790-E9FE4E534A7D}"/>
      </w:docPartPr>
      <w:docPartBody>
        <w:p w:rsidR="00BA021B" w:rsidRDefault="00850200">
          <w:r w:rsidRPr="007974FF">
            <w:rPr>
              <w:rStyle w:val="PlaceholderText"/>
            </w:rPr>
            <w:t>Click or tap here to enter text.</w:t>
          </w:r>
        </w:p>
      </w:docPartBody>
    </w:docPart>
    <w:docPart>
      <w:docPartPr>
        <w:name w:val="188DCF730CA54EF6A14A8CC6AFB4CE25"/>
        <w:category>
          <w:name w:val="General"/>
          <w:gallery w:val="placeholder"/>
        </w:category>
        <w:types>
          <w:type w:val="bbPlcHdr"/>
        </w:types>
        <w:behaviors>
          <w:behavior w:val="content"/>
        </w:behaviors>
        <w:guid w:val="{DB98D147-D01D-438E-B52B-ACB3D30061D7}"/>
      </w:docPartPr>
      <w:docPartBody>
        <w:p w:rsidR="007944D2" w:rsidRDefault="00BE11FE" w:rsidP="00BE11FE">
          <w:pPr>
            <w:pStyle w:val="188DCF730CA54EF6A14A8CC6AFB4CE25"/>
          </w:pPr>
          <w:r w:rsidRPr="007974FF">
            <w:rPr>
              <w:rStyle w:val="PlaceholderText"/>
            </w:rPr>
            <w:t>Click or tap here to enter text.</w:t>
          </w:r>
        </w:p>
      </w:docPartBody>
    </w:docPart>
    <w:docPart>
      <w:docPartPr>
        <w:name w:val="31B185E02E3A4958BF5DD838A6D6F9E6"/>
        <w:category>
          <w:name w:val="General"/>
          <w:gallery w:val="placeholder"/>
        </w:category>
        <w:types>
          <w:type w:val="bbPlcHdr"/>
        </w:types>
        <w:behaviors>
          <w:behavior w:val="content"/>
        </w:behaviors>
        <w:guid w:val="{578A384F-151F-4EA8-955A-0757A7DA1550}"/>
      </w:docPartPr>
      <w:docPartBody>
        <w:p w:rsidR="00A02014" w:rsidRDefault="00021384" w:rsidP="00021384">
          <w:pPr>
            <w:pStyle w:val="31B185E02E3A4958BF5DD838A6D6F9E6"/>
          </w:pPr>
          <w:r w:rsidRPr="007974FF">
            <w:rPr>
              <w:rStyle w:val="PlaceholderText"/>
            </w:rPr>
            <w:t>Click or tap here to enter text.</w:t>
          </w:r>
        </w:p>
      </w:docPartBody>
    </w:docPart>
    <w:docPart>
      <w:docPartPr>
        <w:name w:val="6903BA1C146A4B3E87E1AE642CE8E26C"/>
        <w:category>
          <w:name w:val="General"/>
          <w:gallery w:val="placeholder"/>
        </w:category>
        <w:types>
          <w:type w:val="bbPlcHdr"/>
        </w:types>
        <w:behaviors>
          <w:behavior w:val="content"/>
        </w:behaviors>
        <w:guid w:val="{BA16F87B-E3AE-4D97-BA22-E5CABDC74904}"/>
      </w:docPartPr>
      <w:docPartBody>
        <w:p w:rsidR="00DC19FB" w:rsidRDefault="000B425E" w:rsidP="000B425E">
          <w:pPr>
            <w:pStyle w:val="6903BA1C146A4B3E87E1AE642CE8E26C"/>
          </w:pPr>
          <w:r w:rsidRPr="007974FF">
            <w:rPr>
              <w:rStyle w:val="PlaceholderText"/>
            </w:rPr>
            <w:t>Click or tap here to enter text.</w:t>
          </w:r>
        </w:p>
      </w:docPartBody>
    </w:docPart>
    <w:docPart>
      <w:docPartPr>
        <w:name w:val="A3730FA3DC80437B98A282D1EDCFF73E"/>
        <w:category>
          <w:name w:val="General"/>
          <w:gallery w:val="placeholder"/>
        </w:category>
        <w:types>
          <w:type w:val="bbPlcHdr"/>
        </w:types>
        <w:behaviors>
          <w:behavior w:val="content"/>
        </w:behaviors>
        <w:guid w:val="{76DA8968-CE33-40E5-8FF5-98191B8226B9}"/>
      </w:docPartPr>
      <w:docPartBody>
        <w:p w:rsidR="00DC19FB" w:rsidRDefault="000B425E" w:rsidP="000B425E">
          <w:pPr>
            <w:pStyle w:val="A3730FA3DC80437B98A282D1EDCFF73E"/>
          </w:pPr>
          <w:r w:rsidRPr="007974FF">
            <w:rPr>
              <w:rStyle w:val="PlaceholderText"/>
            </w:rPr>
            <w:t>Click or tap here to enter text.</w:t>
          </w:r>
        </w:p>
      </w:docPartBody>
    </w:docPart>
    <w:docPart>
      <w:docPartPr>
        <w:name w:val="13EE2F35BE0F4A88BFA70CC83BA97E3E"/>
        <w:category>
          <w:name w:val="General"/>
          <w:gallery w:val="placeholder"/>
        </w:category>
        <w:types>
          <w:type w:val="bbPlcHdr"/>
        </w:types>
        <w:behaviors>
          <w:behavior w:val="content"/>
        </w:behaviors>
        <w:guid w:val="{C054CC7D-9AED-43B7-8BA4-72B204CB980B}"/>
      </w:docPartPr>
      <w:docPartBody>
        <w:p w:rsidR="00542388" w:rsidRDefault="004B6E3C" w:rsidP="004B6E3C">
          <w:pPr>
            <w:pStyle w:val="13EE2F35BE0F4A88BFA70CC83BA97E3E"/>
          </w:pPr>
          <w:r w:rsidRPr="007974FF">
            <w:rPr>
              <w:rStyle w:val="PlaceholderText"/>
            </w:rPr>
            <w:t>Click or tap here to enter text.</w:t>
          </w:r>
        </w:p>
      </w:docPartBody>
    </w:docPart>
    <w:docPart>
      <w:docPartPr>
        <w:name w:val="F86C48C50E214E54BD8D9D3C3EA54967"/>
        <w:category>
          <w:name w:val="General"/>
          <w:gallery w:val="placeholder"/>
        </w:category>
        <w:types>
          <w:type w:val="bbPlcHdr"/>
        </w:types>
        <w:behaviors>
          <w:behavior w:val="content"/>
        </w:behaviors>
        <w:guid w:val="{5580ABB7-8FCA-439D-B04C-958DB1EAA7C4}"/>
      </w:docPartPr>
      <w:docPartBody>
        <w:p w:rsidR="00542388" w:rsidRDefault="004B6E3C" w:rsidP="004B6E3C">
          <w:pPr>
            <w:pStyle w:val="F86C48C50E214E54BD8D9D3C3EA54967"/>
          </w:pPr>
          <w:r w:rsidRPr="007974FF">
            <w:rPr>
              <w:rStyle w:val="PlaceholderText"/>
            </w:rPr>
            <w:t>Click or tap here to enter text.</w:t>
          </w:r>
        </w:p>
      </w:docPartBody>
    </w:docPart>
    <w:docPart>
      <w:docPartPr>
        <w:name w:val="6E780A102971424BA6B6BA700E91A2E7"/>
        <w:category>
          <w:name w:val="General"/>
          <w:gallery w:val="placeholder"/>
        </w:category>
        <w:types>
          <w:type w:val="bbPlcHdr"/>
        </w:types>
        <w:behaviors>
          <w:behavior w:val="content"/>
        </w:behaviors>
        <w:guid w:val="{D11386F2-7C3F-46D6-A8A4-BDD115E19BB1}"/>
      </w:docPartPr>
      <w:docPartBody>
        <w:p w:rsidR="00542388" w:rsidRDefault="004B6E3C" w:rsidP="004B6E3C">
          <w:pPr>
            <w:pStyle w:val="6E780A102971424BA6B6BA700E91A2E7"/>
          </w:pPr>
          <w:r w:rsidRPr="007974FF">
            <w:rPr>
              <w:rStyle w:val="PlaceholderText"/>
            </w:rPr>
            <w:t>Click or tap here to enter text.</w:t>
          </w:r>
        </w:p>
      </w:docPartBody>
    </w:docPart>
    <w:docPart>
      <w:docPartPr>
        <w:name w:val="E803A50ACA1346C09119359210E52098"/>
        <w:category>
          <w:name w:val="General"/>
          <w:gallery w:val="placeholder"/>
        </w:category>
        <w:types>
          <w:type w:val="bbPlcHdr"/>
        </w:types>
        <w:behaviors>
          <w:behavior w:val="content"/>
        </w:behaviors>
        <w:guid w:val="{90CB7D3F-AFF7-4E00-87B4-C4B7153DE96C}"/>
      </w:docPartPr>
      <w:docPartBody>
        <w:p w:rsidR="004D4FFA" w:rsidRDefault="00542388" w:rsidP="00542388">
          <w:pPr>
            <w:pStyle w:val="E803A50ACA1346C09119359210E52098"/>
          </w:pPr>
          <w:r w:rsidRPr="007974FF">
            <w:rPr>
              <w:rStyle w:val="PlaceholderText"/>
            </w:rPr>
            <w:t>Click or tap here to enter text.</w:t>
          </w:r>
        </w:p>
      </w:docPartBody>
    </w:docPart>
    <w:docPart>
      <w:docPartPr>
        <w:name w:val="2CE8859D56AE46DEB3DB1EC51015F095"/>
        <w:category>
          <w:name w:val="General"/>
          <w:gallery w:val="placeholder"/>
        </w:category>
        <w:types>
          <w:type w:val="bbPlcHdr"/>
        </w:types>
        <w:behaviors>
          <w:behavior w:val="content"/>
        </w:behaviors>
        <w:guid w:val="{328B61C2-5F7F-4832-B538-836F76D11246}"/>
      </w:docPartPr>
      <w:docPartBody>
        <w:p w:rsidR="00747374" w:rsidRDefault="00DD0F26" w:rsidP="00DD0F26">
          <w:pPr>
            <w:pStyle w:val="2CE8859D56AE46DEB3DB1EC51015F095"/>
          </w:pPr>
          <w:r w:rsidRPr="007974FF">
            <w:rPr>
              <w:rStyle w:val="PlaceholderText"/>
            </w:rPr>
            <w:t>Click or tap here to enter text.</w:t>
          </w:r>
        </w:p>
      </w:docPartBody>
    </w:docPart>
    <w:docPart>
      <w:docPartPr>
        <w:name w:val="3F3EFBA7C06147438D792B7572CA668C"/>
        <w:category>
          <w:name w:val="General"/>
          <w:gallery w:val="placeholder"/>
        </w:category>
        <w:types>
          <w:type w:val="bbPlcHdr"/>
        </w:types>
        <w:behaviors>
          <w:behavior w:val="content"/>
        </w:behaviors>
        <w:guid w:val="{98AEF798-0AA0-4ECB-84A9-BABB11FBEAF2}"/>
      </w:docPartPr>
      <w:docPartBody>
        <w:p w:rsidR="000F6963" w:rsidRDefault="00747374" w:rsidP="00747374">
          <w:pPr>
            <w:pStyle w:val="3F3EFBA7C06147438D792B7572CA668C"/>
          </w:pPr>
          <w:r w:rsidRPr="007974FF">
            <w:rPr>
              <w:rStyle w:val="PlaceholderText"/>
            </w:rPr>
            <w:t>Click or tap here to enter text.</w:t>
          </w:r>
        </w:p>
      </w:docPartBody>
    </w:docPart>
    <w:docPart>
      <w:docPartPr>
        <w:name w:val="BA302D2594DA462DA478FF622654507E"/>
        <w:category>
          <w:name w:val="General"/>
          <w:gallery w:val="placeholder"/>
        </w:category>
        <w:types>
          <w:type w:val="bbPlcHdr"/>
        </w:types>
        <w:behaviors>
          <w:behavior w:val="content"/>
        </w:behaviors>
        <w:guid w:val="{FFD2D44A-633F-4848-9AF2-0A7281DE746A}"/>
      </w:docPartPr>
      <w:docPartBody>
        <w:p w:rsidR="0027690B" w:rsidRDefault="000F6963" w:rsidP="000F6963">
          <w:pPr>
            <w:pStyle w:val="BA302D2594DA462DA478FF622654507E"/>
          </w:pPr>
          <w:r w:rsidRPr="007974FF">
            <w:rPr>
              <w:rStyle w:val="PlaceholderText"/>
            </w:rPr>
            <w:t>Click or tap here to enter text.</w:t>
          </w:r>
        </w:p>
      </w:docPartBody>
    </w:docPart>
    <w:docPart>
      <w:docPartPr>
        <w:name w:val="3ABF2EAED00947D99A8AF189AA69B03B"/>
        <w:category>
          <w:name w:val="General"/>
          <w:gallery w:val="placeholder"/>
        </w:category>
        <w:types>
          <w:type w:val="bbPlcHdr"/>
        </w:types>
        <w:behaviors>
          <w:behavior w:val="content"/>
        </w:behaviors>
        <w:guid w:val="{2871A645-0246-41B5-8184-F8CF38F18D4E}"/>
      </w:docPartPr>
      <w:docPartBody>
        <w:p w:rsidR="00036444" w:rsidRDefault="00054720" w:rsidP="00054720">
          <w:pPr>
            <w:pStyle w:val="3ABF2EAED00947D99A8AF189AA69B03B"/>
          </w:pPr>
          <w:r w:rsidRPr="007974F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LTStd-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Regular">
    <w:altName w:val="Wingdings"/>
    <w:panose1 w:val="00000000000000000000"/>
    <w:charset w:val="00"/>
    <w:family w:val="roman"/>
    <w:notTrueType/>
    <w:pitch w:val="default"/>
  </w:font>
  <w:font w:name="CMSY8">
    <w:altName w:val="Cambria"/>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Time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172F"/>
    <w:rsid w:val="00021384"/>
    <w:rsid w:val="00036444"/>
    <w:rsid w:val="00054720"/>
    <w:rsid w:val="0009070A"/>
    <w:rsid w:val="000B425E"/>
    <w:rsid w:val="000F6963"/>
    <w:rsid w:val="00145BB5"/>
    <w:rsid w:val="00220DB8"/>
    <w:rsid w:val="0027690B"/>
    <w:rsid w:val="00291CF1"/>
    <w:rsid w:val="002B4929"/>
    <w:rsid w:val="002C51A0"/>
    <w:rsid w:val="002D76A2"/>
    <w:rsid w:val="002E087D"/>
    <w:rsid w:val="002F16B0"/>
    <w:rsid w:val="00372D7B"/>
    <w:rsid w:val="003945FB"/>
    <w:rsid w:val="003F620C"/>
    <w:rsid w:val="00461E7E"/>
    <w:rsid w:val="0047703F"/>
    <w:rsid w:val="0048447C"/>
    <w:rsid w:val="004B238B"/>
    <w:rsid w:val="004B6E3C"/>
    <w:rsid w:val="004D4FFA"/>
    <w:rsid w:val="00542388"/>
    <w:rsid w:val="006520C4"/>
    <w:rsid w:val="0065670A"/>
    <w:rsid w:val="00664F67"/>
    <w:rsid w:val="006C7EC5"/>
    <w:rsid w:val="006E46DE"/>
    <w:rsid w:val="0070172F"/>
    <w:rsid w:val="007161E5"/>
    <w:rsid w:val="00720447"/>
    <w:rsid w:val="00747374"/>
    <w:rsid w:val="00753EFD"/>
    <w:rsid w:val="007944D2"/>
    <w:rsid w:val="007C32D9"/>
    <w:rsid w:val="007D637E"/>
    <w:rsid w:val="00841D99"/>
    <w:rsid w:val="00845B26"/>
    <w:rsid w:val="00850200"/>
    <w:rsid w:val="008C2EF2"/>
    <w:rsid w:val="008F4E8B"/>
    <w:rsid w:val="009032C4"/>
    <w:rsid w:val="009152CD"/>
    <w:rsid w:val="00957B30"/>
    <w:rsid w:val="009C7DC1"/>
    <w:rsid w:val="009E0D41"/>
    <w:rsid w:val="00A02014"/>
    <w:rsid w:val="00A42E13"/>
    <w:rsid w:val="00A51FAF"/>
    <w:rsid w:val="00A83AD6"/>
    <w:rsid w:val="00B279FC"/>
    <w:rsid w:val="00B41CE8"/>
    <w:rsid w:val="00B47AB2"/>
    <w:rsid w:val="00B57F43"/>
    <w:rsid w:val="00BA021B"/>
    <w:rsid w:val="00BE11FE"/>
    <w:rsid w:val="00C67ABC"/>
    <w:rsid w:val="00C70274"/>
    <w:rsid w:val="00C930D9"/>
    <w:rsid w:val="00CE13FC"/>
    <w:rsid w:val="00D16408"/>
    <w:rsid w:val="00D2306F"/>
    <w:rsid w:val="00DC19FB"/>
    <w:rsid w:val="00DD0F26"/>
    <w:rsid w:val="00E23F00"/>
    <w:rsid w:val="00E5497B"/>
    <w:rsid w:val="00EB308D"/>
    <w:rsid w:val="00EC001D"/>
    <w:rsid w:val="00EE06B3"/>
    <w:rsid w:val="00F32B8E"/>
    <w:rsid w:val="00F659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54720"/>
    <w:rPr>
      <w:color w:val="808080"/>
    </w:rPr>
  </w:style>
  <w:style w:type="paragraph" w:customStyle="1" w:styleId="8DE10DEAE5894487871F797D1B55866D">
    <w:name w:val="8DE10DEAE5894487871F797D1B55866D"/>
    <w:rsid w:val="002E087D"/>
  </w:style>
  <w:style w:type="paragraph" w:customStyle="1" w:styleId="188DCF730CA54EF6A14A8CC6AFB4CE25">
    <w:name w:val="188DCF730CA54EF6A14A8CC6AFB4CE25"/>
    <w:rsid w:val="00BE11FE"/>
    <w:rPr>
      <w:lang w:val="en-GB" w:eastAsia="en-GB"/>
    </w:rPr>
  </w:style>
  <w:style w:type="paragraph" w:customStyle="1" w:styleId="31B185E02E3A4958BF5DD838A6D6F9E6">
    <w:name w:val="31B185E02E3A4958BF5DD838A6D6F9E6"/>
    <w:rsid w:val="00021384"/>
    <w:rPr>
      <w:lang w:val="en-GB" w:eastAsia="en-GB"/>
    </w:rPr>
  </w:style>
  <w:style w:type="paragraph" w:customStyle="1" w:styleId="BA302D2594DA462DA478FF622654507E">
    <w:name w:val="BA302D2594DA462DA478FF622654507E"/>
    <w:rsid w:val="000F6963"/>
    <w:rPr>
      <w:lang w:val="en-GB" w:eastAsia="en-GB"/>
    </w:rPr>
  </w:style>
  <w:style w:type="paragraph" w:customStyle="1" w:styleId="6903BA1C146A4B3E87E1AE642CE8E26C">
    <w:name w:val="6903BA1C146A4B3E87E1AE642CE8E26C"/>
    <w:rsid w:val="000B425E"/>
    <w:rPr>
      <w:lang w:val="en-GB" w:eastAsia="en-GB"/>
    </w:rPr>
  </w:style>
  <w:style w:type="paragraph" w:customStyle="1" w:styleId="A3730FA3DC80437B98A282D1EDCFF73E">
    <w:name w:val="A3730FA3DC80437B98A282D1EDCFF73E"/>
    <w:rsid w:val="000B425E"/>
    <w:rPr>
      <w:lang w:val="en-GB" w:eastAsia="en-GB"/>
    </w:rPr>
  </w:style>
  <w:style w:type="paragraph" w:customStyle="1" w:styleId="E803A50ACA1346C09119359210E52098">
    <w:name w:val="E803A50ACA1346C09119359210E52098"/>
    <w:rsid w:val="00542388"/>
    <w:rPr>
      <w:lang w:val="en-GB" w:eastAsia="en-GB"/>
    </w:rPr>
  </w:style>
  <w:style w:type="paragraph" w:customStyle="1" w:styleId="13EE2F35BE0F4A88BFA70CC83BA97E3E">
    <w:name w:val="13EE2F35BE0F4A88BFA70CC83BA97E3E"/>
    <w:rsid w:val="004B6E3C"/>
    <w:rPr>
      <w:lang w:val="en-GB" w:eastAsia="en-GB"/>
    </w:rPr>
  </w:style>
  <w:style w:type="paragraph" w:customStyle="1" w:styleId="F86C48C50E214E54BD8D9D3C3EA54967">
    <w:name w:val="F86C48C50E214E54BD8D9D3C3EA54967"/>
    <w:rsid w:val="004B6E3C"/>
    <w:rPr>
      <w:lang w:val="en-GB" w:eastAsia="en-GB"/>
    </w:rPr>
  </w:style>
  <w:style w:type="paragraph" w:customStyle="1" w:styleId="6E780A102971424BA6B6BA700E91A2E7">
    <w:name w:val="6E780A102971424BA6B6BA700E91A2E7"/>
    <w:rsid w:val="004B6E3C"/>
    <w:rPr>
      <w:lang w:val="en-GB" w:eastAsia="en-GB"/>
    </w:rPr>
  </w:style>
  <w:style w:type="paragraph" w:customStyle="1" w:styleId="2CE8859D56AE46DEB3DB1EC51015F095">
    <w:name w:val="2CE8859D56AE46DEB3DB1EC51015F095"/>
    <w:rsid w:val="00DD0F26"/>
    <w:rPr>
      <w:lang w:val="en-GB" w:eastAsia="en-GB"/>
    </w:rPr>
  </w:style>
  <w:style w:type="paragraph" w:customStyle="1" w:styleId="3F3EFBA7C06147438D792B7572CA668C">
    <w:name w:val="3F3EFBA7C06147438D792B7572CA668C"/>
    <w:rsid w:val="00747374"/>
    <w:rPr>
      <w:lang w:val="en-GB" w:eastAsia="en-GB"/>
    </w:rPr>
  </w:style>
  <w:style w:type="paragraph" w:customStyle="1" w:styleId="3ABF2EAED00947D99A8AF189AA69B03B">
    <w:name w:val="3ABF2EAED00947D99A8AF189AA69B03B"/>
    <w:rsid w:val="00054720"/>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52E4E-5F1B-42B3-BD81-1B05D7795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9</TotalTime>
  <Pages>24</Pages>
  <Words>55612</Words>
  <Characters>316990</Characters>
  <Application>Microsoft Office Word</Application>
  <DocSecurity>0</DocSecurity>
  <Lines>2641</Lines>
  <Paragraphs>7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71859</CharactersWithSpaces>
  <SharedDoc>false</SharedDoc>
  <HLinks>
    <vt:vector size="78" baseType="variant">
      <vt:variant>
        <vt:i4>1048630</vt:i4>
      </vt:variant>
      <vt:variant>
        <vt:i4>74</vt:i4>
      </vt:variant>
      <vt:variant>
        <vt:i4>0</vt:i4>
      </vt:variant>
      <vt:variant>
        <vt:i4>5</vt:i4>
      </vt:variant>
      <vt:variant>
        <vt:lpwstr/>
      </vt:variant>
      <vt:variant>
        <vt:lpwstr>_Toc75257740</vt:lpwstr>
      </vt:variant>
      <vt:variant>
        <vt:i4>1638449</vt:i4>
      </vt:variant>
      <vt:variant>
        <vt:i4>68</vt:i4>
      </vt:variant>
      <vt:variant>
        <vt:i4>0</vt:i4>
      </vt:variant>
      <vt:variant>
        <vt:i4>5</vt:i4>
      </vt:variant>
      <vt:variant>
        <vt:lpwstr/>
      </vt:variant>
      <vt:variant>
        <vt:lpwstr>_Toc75257739</vt:lpwstr>
      </vt:variant>
      <vt:variant>
        <vt:i4>1572913</vt:i4>
      </vt:variant>
      <vt:variant>
        <vt:i4>62</vt:i4>
      </vt:variant>
      <vt:variant>
        <vt:i4>0</vt:i4>
      </vt:variant>
      <vt:variant>
        <vt:i4>5</vt:i4>
      </vt:variant>
      <vt:variant>
        <vt:lpwstr/>
      </vt:variant>
      <vt:variant>
        <vt:lpwstr>_Toc75257738</vt:lpwstr>
      </vt:variant>
      <vt:variant>
        <vt:i4>1507377</vt:i4>
      </vt:variant>
      <vt:variant>
        <vt:i4>56</vt:i4>
      </vt:variant>
      <vt:variant>
        <vt:i4>0</vt:i4>
      </vt:variant>
      <vt:variant>
        <vt:i4>5</vt:i4>
      </vt:variant>
      <vt:variant>
        <vt:lpwstr/>
      </vt:variant>
      <vt:variant>
        <vt:lpwstr>_Toc75257737</vt:lpwstr>
      </vt:variant>
      <vt:variant>
        <vt:i4>1441841</vt:i4>
      </vt:variant>
      <vt:variant>
        <vt:i4>50</vt:i4>
      </vt:variant>
      <vt:variant>
        <vt:i4>0</vt:i4>
      </vt:variant>
      <vt:variant>
        <vt:i4>5</vt:i4>
      </vt:variant>
      <vt:variant>
        <vt:lpwstr/>
      </vt:variant>
      <vt:variant>
        <vt:lpwstr>_Toc75257736</vt:lpwstr>
      </vt:variant>
      <vt:variant>
        <vt:i4>1376305</vt:i4>
      </vt:variant>
      <vt:variant>
        <vt:i4>44</vt:i4>
      </vt:variant>
      <vt:variant>
        <vt:i4>0</vt:i4>
      </vt:variant>
      <vt:variant>
        <vt:i4>5</vt:i4>
      </vt:variant>
      <vt:variant>
        <vt:lpwstr/>
      </vt:variant>
      <vt:variant>
        <vt:lpwstr>_Toc75257735</vt:lpwstr>
      </vt:variant>
      <vt:variant>
        <vt:i4>1310769</vt:i4>
      </vt:variant>
      <vt:variant>
        <vt:i4>38</vt:i4>
      </vt:variant>
      <vt:variant>
        <vt:i4>0</vt:i4>
      </vt:variant>
      <vt:variant>
        <vt:i4>5</vt:i4>
      </vt:variant>
      <vt:variant>
        <vt:lpwstr/>
      </vt:variant>
      <vt:variant>
        <vt:lpwstr>_Toc75257734</vt:lpwstr>
      </vt:variant>
      <vt:variant>
        <vt:i4>1245233</vt:i4>
      </vt:variant>
      <vt:variant>
        <vt:i4>32</vt:i4>
      </vt:variant>
      <vt:variant>
        <vt:i4>0</vt:i4>
      </vt:variant>
      <vt:variant>
        <vt:i4>5</vt:i4>
      </vt:variant>
      <vt:variant>
        <vt:lpwstr/>
      </vt:variant>
      <vt:variant>
        <vt:lpwstr>_Toc75257733</vt:lpwstr>
      </vt:variant>
      <vt:variant>
        <vt:i4>1179697</vt:i4>
      </vt:variant>
      <vt:variant>
        <vt:i4>26</vt:i4>
      </vt:variant>
      <vt:variant>
        <vt:i4>0</vt:i4>
      </vt:variant>
      <vt:variant>
        <vt:i4>5</vt:i4>
      </vt:variant>
      <vt:variant>
        <vt:lpwstr/>
      </vt:variant>
      <vt:variant>
        <vt:lpwstr>_Toc75257732</vt:lpwstr>
      </vt:variant>
      <vt:variant>
        <vt:i4>1114161</vt:i4>
      </vt:variant>
      <vt:variant>
        <vt:i4>20</vt:i4>
      </vt:variant>
      <vt:variant>
        <vt:i4>0</vt:i4>
      </vt:variant>
      <vt:variant>
        <vt:i4>5</vt:i4>
      </vt:variant>
      <vt:variant>
        <vt:lpwstr/>
      </vt:variant>
      <vt:variant>
        <vt:lpwstr>_Toc75257731</vt:lpwstr>
      </vt:variant>
      <vt:variant>
        <vt:i4>1048625</vt:i4>
      </vt:variant>
      <vt:variant>
        <vt:i4>14</vt:i4>
      </vt:variant>
      <vt:variant>
        <vt:i4>0</vt:i4>
      </vt:variant>
      <vt:variant>
        <vt:i4>5</vt:i4>
      </vt:variant>
      <vt:variant>
        <vt:lpwstr/>
      </vt:variant>
      <vt:variant>
        <vt:lpwstr>_Toc75257730</vt:lpwstr>
      </vt:variant>
      <vt:variant>
        <vt:i4>1638448</vt:i4>
      </vt:variant>
      <vt:variant>
        <vt:i4>8</vt:i4>
      </vt:variant>
      <vt:variant>
        <vt:i4>0</vt:i4>
      </vt:variant>
      <vt:variant>
        <vt:i4>5</vt:i4>
      </vt:variant>
      <vt:variant>
        <vt:lpwstr/>
      </vt:variant>
      <vt:variant>
        <vt:lpwstr>_Toc75257729</vt:lpwstr>
      </vt:variant>
      <vt:variant>
        <vt:i4>1572912</vt:i4>
      </vt:variant>
      <vt:variant>
        <vt:i4>2</vt:i4>
      </vt:variant>
      <vt:variant>
        <vt:i4>0</vt:i4>
      </vt:variant>
      <vt:variant>
        <vt:i4>5</vt:i4>
      </vt:variant>
      <vt:variant>
        <vt:lpwstr/>
      </vt:variant>
      <vt:variant>
        <vt:lpwstr>_Toc752577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deeq Sofi</dc:creator>
  <cp:keywords/>
  <dc:description/>
  <cp:lastModifiedBy>tasdeeq sofi</cp:lastModifiedBy>
  <cp:revision>1063</cp:revision>
  <cp:lastPrinted>2021-04-26T14:00:00Z</cp:lastPrinted>
  <dcterms:created xsi:type="dcterms:W3CDTF">2021-07-22T07:50:00Z</dcterms:created>
  <dcterms:modified xsi:type="dcterms:W3CDTF">2021-08-26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2ff06dd-29c0-4a34-86b5-b63985aeb171</vt:lpwstr>
  </property>
  <property fmtid="{D5CDD505-2E9C-101B-9397-08002B2CF9AE}" pid="3" name="CitaviDocumentProperty_7">
    <vt:lpwstr>FIDAMC MC Thesis</vt:lpwstr>
  </property>
  <property fmtid="{D5CDD505-2E9C-101B-9397-08002B2CF9AE}" pid="4" name="CitaviDocumentProperty_8">
    <vt:lpwstr>C:\Users\tsofi\Documents\Citavi 6\Projects\FIDAMC MC Thesis\FIDAMC MC Thesis.ctv6</vt:lpwstr>
  </property>
  <property fmtid="{D5CDD505-2E9C-101B-9397-08002B2CF9AE}" pid="5" name="CitaviDocumentProperty_1">
    <vt:lpwstr>6.8.0.0</vt:lpwstr>
  </property>
  <property fmtid="{D5CDD505-2E9C-101B-9397-08002B2CF9AE}" pid="6" name="CitaviDocumentProperty_6">
    <vt:lpwstr>False</vt:lpwstr>
  </property>
</Properties>
</file>